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7DFC97" w14:textId="77777777" w:rsidR="00F9589A" w:rsidRPr="005D027C" w:rsidRDefault="00F9589A" w:rsidP="005D027C">
      <w:pPr>
        <w:numPr>
          <w:ilvl w:val="0"/>
          <w:numId w:val="0"/>
        </w:numPr>
        <w:spacing w:line="360" w:lineRule="auto"/>
        <w:ind w:left="432"/>
        <w:jc w:val="both"/>
        <w:rPr>
          <w:rFonts w:ascii="Arial" w:hAnsi="Arial" w:cs="Arial"/>
          <w:sz w:val="22"/>
          <w:szCs w:val="22"/>
        </w:rPr>
      </w:pPr>
    </w:p>
    <w:p w14:paraId="6CF7B1F4" w14:textId="77777777" w:rsidR="00F9589A" w:rsidRPr="005D027C" w:rsidRDefault="00F9589A" w:rsidP="005D027C">
      <w:pPr>
        <w:numPr>
          <w:ilvl w:val="0"/>
          <w:numId w:val="0"/>
        </w:numPr>
        <w:spacing w:line="360" w:lineRule="auto"/>
        <w:jc w:val="both"/>
        <w:rPr>
          <w:rFonts w:ascii="Arial" w:hAnsi="Arial" w:cs="Arial"/>
          <w:sz w:val="22"/>
          <w:szCs w:val="22"/>
        </w:rPr>
      </w:pPr>
    </w:p>
    <w:p w14:paraId="7B657664" w14:textId="77777777" w:rsidR="009F452F" w:rsidRDefault="00F9589A" w:rsidP="009F452F">
      <w:pPr>
        <w:numPr>
          <w:ilvl w:val="0"/>
          <w:numId w:val="0"/>
        </w:numPr>
        <w:spacing w:line="360" w:lineRule="auto"/>
        <w:ind w:left="432" w:hanging="432"/>
        <w:rPr>
          <w:rFonts w:ascii="Arial" w:hAnsi="Arial" w:cs="Arial"/>
          <w:i/>
          <w:iCs/>
          <w:sz w:val="22"/>
          <w:szCs w:val="22"/>
        </w:rPr>
      </w:pPr>
      <w:r w:rsidRPr="005D027C">
        <w:rPr>
          <w:rFonts w:ascii="Arial" w:hAnsi="Arial" w:cs="Arial"/>
          <w:sz w:val="22"/>
          <w:szCs w:val="22"/>
        </w:rPr>
        <w:t xml:space="preserve">Granuloma formation and </w:t>
      </w:r>
      <w:r w:rsidR="009F452F">
        <w:rPr>
          <w:rFonts w:ascii="Arial" w:hAnsi="Arial" w:cs="Arial"/>
          <w:sz w:val="22"/>
          <w:szCs w:val="22"/>
        </w:rPr>
        <w:t xml:space="preserve">tissue </w:t>
      </w:r>
      <w:r w:rsidRPr="005D027C">
        <w:rPr>
          <w:rFonts w:ascii="Arial" w:hAnsi="Arial" w:cs="Arial"/>
          <w:sz w:val="22"/>
          <w:szCs w:val="22"/>
        </w:rPr>
        <w:t xml:space="preserve">pathology in </w:t>
      </w:r>
      <w:r w:rsidR="00847DCC" w:rsidRPr="005D027C">
        <w:rPr>
          <w:rFonts w:ascii="Arial" w:hAnsi="Arial" w:cs="Arial"/>
          <w:i/>
          <w:iCs/>
          <w:sz w:val="22"/>
          <w:szCs w:val="22"/>
        </w:rPr>
        <w:t>S</w:t>
      </w:r>
      <w:r w:rsidR="00C0384A" w:rsidRPr="005D027C">
        <w:rPr>
          <w:rFonts w:ascii="Arial" w:hAnsi="Arial" w:cs="Arial"/>
          <w:i/>
          <w:iCs/>
          <w:sz w:val="22"/>
          <w:szCs w:val="22"/>
        </w:rPr>
        <w:t>chistosoma</w:t>
      </w:r>
      <w:r w:rsidR="008B50A6" w:rsidRPr="005D027C">
        <w:rPr>
          <w:rFonts w:ascii="Arial" w:hAnsi="Arial" w:cs="Arial"/>
          <w:i/>
          <w:iCs/>
          <w:sz w:val="22"/>
          <w:szCs w:val="22"/>
        </w:rPr>
        <w:t xml:space="preserve"> </w:t>
      </w:r>
      <w:r w:rsidR="00847DCC" w:rsidRPr="005D027C">
        <w:rPr>
          <w:rFonts w:ascii="Arial" w:hAnsi="Arial" w:cs="Arial"/>
          <w:i/>
          <w:iCs/>
          <w:sz w:val="22"/>
          <w:szCs w:val="22"/>
        </w:rPr>
        <w:t>japonicum</w:t>
      </w:r>
      <w:r w:rsidR="00847DCC" w:rsidRPr="005D027C">
        <w:rPr>
          <w:rFonts w:ascii="Arial" w:hAnsi="Arial" w:cs="Arial"/>
          <w:sz w:val="22"/>
          <w:szCs w:val="22"/>
        </w:rPr>
        <w:t xml:space="preserve"> </w:t>
      </w:r>
      <w:r w:rsidR="00C0384A" w:rsidRPr="005D027C">
        <w:rPr>
          <w:rFonts w:ascii="Arial" w:hAnsi="Arial" w:cs="Arial"/>
          <w:sz w:val="22"/>
          <w:szCs w:val="22"/>
        </w:rPr>
        <w:t xml:space="preserve">versus </w:t>
      </w:r>
      <w:r w:rsidR="00C0384A" w:rsidRPr="005D027C">
        <w:rPr>
          <w:rFonts w:ascii="Arial" w:hAnsi="Arial" w:cs="Arial"/>
          <w:i/>
          <w:iCs/>
          <w:sz w:val="22"/>
          <w:szCs w:val="22"/>
        </w:rPr>
        <w:t>Schistosoma</w:t>
      </w:r>
      <w:r w:rsidR="009F452F">
        <w:rPr>
          <w:rFonts w:ascii="Arial" w:hAnsi="Arial" w:cs="Arial"/>
          <w:i/>
          <w:iCs/>
          <w:sz w:val="22"/>
          <w:szCs w:val="22"/>
        </w:rPr>
        <w:t xml:space="preserve">  </w:t>
      </w:r>
    </w:p>
    <w:p w14:paraId="3CD1FC7C" w14:textId="20A98D99" w:rsidR="001768D0" w:rsidRPr="005D027C" w:rsidRDefault="009F452F" w:rsidP="009F452F">
      <w:pPr>
        <w:numPr>
          <w:ilvl w:val="0"/>
          <w:numId w:val="0"/>
        </w:numPr>
        <w:spacing w:line="360" w:lineRule="auto"/>
        <w:ind w:left="432" w:hanging="432"/>
        <w:rPr>
          <w:rFonts w:ascii="Arial" w:hAnsi="Arial" w:cs="Arial"/>
          <w:sz w:val="22"/>
          <w:szCs w:val="22"/>
        </w:rPr>
      </w:pPr>
      <w:r>
        <w:rPr>
          <w:rFonts w:ascii="Arial" w:hAnsi="Arial" w:cs="Arial"/>
          <w:i/>
          <w:iCs/>
          <w:sz w:val="22"/>
          <w:szCs w:val="22"/>
        </w:rPr>
        <w:t>m</w:t>
      </w:r>
      <w:r w:rsidR="00C0384A" w:rsidRPr="005D027C">
        <w:rPr>
          <w:rFonts w:ascii="Arial" w:hAnsi="Arial" w:cs="Arial"/>
          <w:i/>
          <w:iCs/>
          <w:sz w:val="22"/>
          <w:szCs w:val="22"/>
        </w:rPr>
        <w:t>ansoni</w:t>
      </w:r>
      <w:r>
        <w:rPr>
          <w:rFonts w:ascii="Arial" w:hAnsi="Arial" w:cs="Arial"/>
          <w:sz w:val="22"/>
          <w:szCs w:val="22"/>
        </w:rPr>
        <w:t xml:space="preserve"> </w:t>
      </w:r>
      <w:r w:rsidR="00F9589A" w:rsidRPr="005D027C">
        <w:rPr>
          <w:rFonts w:ascii="Arial" w:hAnsi="Arial" w:cs="Arial"/>
          <w:sz w:val="22"/>
          <w:szCs w:val="22"/>
        </w:rPr>
        <w:t>infections</w:t>
      </w:r>
    </w:p>
    <w:p w14:paraId="242C7694" w14:textId="2EB3F9E2" w:rsidR="00C0384A" w:rsidRPr="005D027C" w:rsidRDefault="00C0384A" w:rsidP="005D027C">
      <w:pPr>
        <w:numPr>
          <w:ilvl w:val="0"/>
          <w:numId w:val="0"/>
        </w:numPr>
        <w:spacing w:line="360" w:lineRule="auto"/>
        <w:ind w:left="432"/>
        <w:jc w:val="both"/>
        <w:rPr>
          <w:rFonts w:ascii="Arial" w:hAnsi="Arial" w:cs="Arial"/>
          <w:sz w:val="22"/>
          <w:szCs w:val="22"/>
        </w:rPr>
      </w:pPr>
    </w:p>
    <w:p w14:paraId="498610EB" w14:textId="3743DB97" w:rsidR="002C30D1" w:rsidRPr="005D027C" w:rsidRDefault="002C30D1" w:rsidP="005D027C">
      <w:pPr>
        <w:numPr>
          <w:ilvl w:val="0"/>
          <w:numId w:val="0"/>
        </w:numPr>
        <w:spacing w:line="360" w:lineRule="auto"/>
        <w:ind w:left="432"/>
        <w:jc w:val="both"/>
        <w:rPr>
          <w:rFonts w:ascii="Arial" w:hAnsi="Arial" w:cs="Arial"/>
          <w:sz w:val="22"/>
          <w:szCs w:val="22"/>
        </w:rPr>
      </w:pPr>
    </w:p>
    <w:p w14:paraId="414C0FFD" w14:textId="77777777" w:rsidR="002C30D1" w:rsidRPr="005D027C" w:rsidRDefault="002C30D1" w:rsidP="005D027C">
      <w:pPr>
        <w:numPr>
          <w:ilvl w:val="0"/>
          <w:numId w:val="0"/>
        </w:numPr>
        <w:spacing w:line="360" w:lineRule="auto"/>
        <w:ind w:left="432"/>
        <w:jc w:val="both"/>
        <w:rPr>
          <w:rFonts w:ascii="Arial" w:hAnsi="Arial" w:cs="Arial"/>
          <w:sz w:val="22"/>
          <w:szCs w:val="22"/>
        </w:rPr>
      </w:pPr>
    </w:p>
    <w:p w14:paraId="6ADAA06A" w14:textId="1577B5EA" w:rsidR="00C0384A" w:rsidRPr="005D027C" w:rsidRDefault="00C0384A" w:rsidP="005D027C">
      <w:pPr>
        <w:numPr>
          <w:ilvl w:val="0"/>
          <w:numId w:val="0"/>
        </w:numPr>
        <w:spacing w:line="360" w:lineRule="auto"/>
        <w:ind w:left="432" w:hanging="432"/>
        <w:jc w:val="both"/>
        <w:rPr>
          <w:rFonts w:ascii="Arial" w:hAnsi="Arial" w:cs="Arial"/>
          <w:sz w:val="22"/>
          <w:szCs w:val="22"/>
        </w:rPr>
      </w:pPr>
      <w:r w:rsidRPr="005D027C">
        <w:rPr>
          <w:rFonts w:ascii="Arial" w:hAnsi="Arial" w:cs="Arial"/>
          <w:sz w:val="22"/>
          <w:szCs w:val="22"/>
        </w:rPr>
        <w:t>Running title: Host-schistosome interactions</w:t>
      </w:r>
    </w:p>
    <w:p w14:paraId="6500A41D" w14:textId="1E0E387A" w:rsidR="00C0384A" w:rsidRPr="005D027C" w:rsidRDefault="00C0384A" w:rsidP="005D027C">
      <w:pPr>
        <w:numPr>
          <w:ilvl w:val="0"/>
          <w:numId w:val="0"/>
        </w:numPr>
        <w:spacing w:line="360" w:lineRule="auto"/>
        <w:ind w:left="432"/>
        <w:jc w:val="both"/>
        <w:rPr>
          <w:rFonts w:ascii="Arial" w:hAnsi="Arial" w:cs="Arial"/>
          <w:sz w:val="22"/>
          <w:szCs w:val="22"/>
        </w:rPr>
      </w:pPr>
    </w:p>
    <w:p w14:paraId="22995273" w14:textId="77777777" w:rsidR="002C30D1" w:rsidRPr="005D027C" w:rsidRDefault="002C30D1" w:rsidP="005D027C">
      <w:pPr>
        <w:numPr>
          <w:ilvl w:val="0"/>
          <w:numId w:val="0"/>
        </w:numPr>
        <w:spacing w:line="360" w:lineRule="auto"/>
        <w:ind w:left="432"/>
        <w:jc w:val="both"/>
        <w:rPr>
          <w:rFonts w:ascii="Arial" w:hAnsi="Arial" w:cs="Arial"/>
          <w:sz w:val="22"/>
          <w:szCs w:val="22"/>
        </w:rPr>
      </w:pPr>
    </w:p>
    <w:p w14:paraId="589FFE2F" w14:textId="3D2259CC" w:rsidR="00C0384A" w:rsidRPr="005D027C" w:rsidRDefault="00C00D91" w:rsidP="005D027C">
      <w:pPr>
        <w:numPr>
          <w:ilvl w:val="0"/>
          <w:numId w:val="0"/>
        </w:numPr>
        <w:spacing w:line="360" w:lineRule="auto"/>
        <w:ind w:left="432" w:hanging="432"/>
        <w:jc w:val="both"/>
        <w:rPr>
          <w:rFonts w:ascii="Arial" w:hAnsi="Arial" w:cs="Arial"/>
          <w:sz w:val="22"/>
          <w:szCs w:val="22"/>
        </w:rPr>
      </w:pPr>
      <w:r w:rsidRPr="005D027C">
        <w:rPr>
          <w:rFonts w:ascii="Arial" w:hAnsi="Arial" w:cs="Arial"/>
          <w:sz w:val="22"/>
          <w:szCs w:val="22"/>
        </w:rPr>
        <w:t xml:space="preserve">Felix Llanwarne and Helena Helmby </w:t>
      </w:r>
    </w:p>
    <w:p w14:paraId="1D770CE3" w14:textId="6F928C23" w:rsidR="00C0384A" w:rsidRPr="005D027C" w:rsidRDefault="00C0384A" w:rsidP="005D027C">
      <w:pPr>
        <w:numPr>
          <w:ilvl w:val="0"/>
          <w:numId w:val="0"/>
        </w:numPr>
        <w:spacing w:line="360" w:lineRule="auto"/>
        <w:ind w:left="432"/>
        <w:jc w:val="both"/>
        <w:rPr>
          <w:rFonts w:ascii="Arial" w:hAnsi="Arial" w:cs="Arial"/>
          <w:sz w:val="22"/>
          <w:szCs w:val="22"/>
        </w:rPr>
      </w:pPr>
    </w:p>
    <w:p w14:paraId="719BE436" w14:textId="77777777" w:rsidR="00C0384A" w:rsidRPr="005D027C" w:rsidRDefault="00C0384A" w:rsidP="005D027C">
      <w:pPr>
        <w:numPr>
          <w:ilvl w:val="0"/>
          <w:numId w:val="0"/>
        </w:numPr>
        <w:spacing w:line="360" w:lineRule="auto"/>
        <w:jc w:val="both"/>
        <w:rPr>
          <w:rFonts w:ascii="Arial" w:hAnsi="Arial" w:cs="Arial"/>
          <w:sz w:val="22"/>
          <w:szCs w:val="22"/>
        </w:rPr>
      </w:pPr>
      <w:r w:rsidRPr="005D027C">
        <w:rPr>
          <w:rFonts w:ascii="Arial" w:hAnsi="Arial" w:cs="Arial"/>
          <w:sz w:val="22"/>
          <w:szCs w:val="22"/>
        </w:rPr>
        <w:t xml:space="preserve">Department of Infection Biology, </w:t>
      </w:r>
    </w:p>
    <w:p w14:paraId="641710F3" w14:textId="3E3E2846" w:rsidR="00C0384A" w:rsidRPr="005D027C" w:rsidRDefault="00C0384A" w:rsidP="005D027C">
      <w:pPr>
        <w:numPr>
          <w:ilvl w:val="0"/>
          <w:numId w:val="0"/>
        </w:numPr>
        <w:spacing w:line="360" w:lineRule="auto"/>
        <w:jc w:val="both"/>
        <w:rPr>
          <w:rFonts w:ascii="Arial" w:hAnsi="Arial" w:cs="Arial"/>
          <w:sz w:val="22"/>
          <w:szCs w:val="22"/>
        </w:rPr>
      </w:pPr>
      <w:r w:rsidRPr="005D027C">
        <w:rPr>
          <w:rFonts w:ascii="Arial" w:hAnsi="Arial" w:cs="Arial"/>
          <w:sz w:val="22"/>
          <w:szCs w:val="22"/>
        </w:rPr>
        <w:t>Faculty of Infectious and Tropical Disease</w:t>
      </w:r>
    </w:p>
    <w:p w14:paraId="697F11A1" w14:textId="048EE335" w:rsidR="00C0384A" w:rsidRPr="005D027C" w:rsidRDefault="00C0384A" w:rsidP="005D027C">
      <w:pPr>
        <w:numPr>
          <w:ilvl w:val="0"/>
          <w:numId w:val="0"/>
        </w:numPr>
        <w:spacing w:line="360" w:lineRule="auto"/>
        <w:jc w:val="both"/>
        <w:rPr>
          <w:rFonts w:ascii="Arial" w:hAnsi="Arial" w:cs="Arial"/>
          <w:sz w:val="22"/>
          <w:szCs w:val="22"/>
        </w:rPr>
      </w:pPr>
      <w:r w:rsidRPr="005D027C">
        <w:rPr>
          <w:rFonts w:ascii="Arial" w:hAnsi="Arial" w:cs="Arial"/>
          <w:sz w:val="22"/>
          <w:szCs w:val="22"/>
        </w:rPr>
        <w:t>London School of Hygiene and Tropical Medicine</w:t>
      </w:r>
    </w:p>
    <w:p w14:paraId="78AF17D5" w14:textId="699B6CC2" w:rsidR="00C0384A" w:rsidRPr="005D027C" w:rsidRDefault="00C0384A" w:rsidP="005D027C">
      <w:pPr>
        <w:numPr>
          <w:ilvl w:val="0"/>
          <w:numId w:val="0"/>
        </w:numPr>
        <w:spacing w:line="360" w:lineRule="auto"/>
        <w:jc w:val="both"/>
        <w:rPr>
          <w:rFonts w:ascii="Arial" w:hAnsi="Arial" w:cs="Arial"/>
          <w:sz w:val="22"/>
          <w:szCs w:val="22"/>
        </w:rPr>
      </w:pPr>
      <w:r w:rsidRPr="005D027C">
        <w:rPr>
          <w:rFonts w:ascii="Arial" w:hAnsi="Arial" w:cs="Arial"/>
          <w:sz w:val="22"/>
          <w:szCs w:val="22"/>
        </w:rPr>
        <w:t>Keppel street, WC1E 7HT</w:t>
      </w:r>
      <w:r w:rsidR="002C30D1" w:rsidRPr="005D027C">
        <w:rPr>
          <w:rFonts w:ascii="Arial" w:hAnsi="Arial" w:cs="Arial"/>
          <w:sz w:val="22"/>
          <w:szCs w:val="22"/>
        </w:rPr>
        <w:t>, United Kingdom</w:t>
      </w:r>
    </w:p>
    <w:p w14:paraId="0AA8350F" w14:textId="7208271C" w:rsidR="002C30D1" w:rsidRPr="005D027C" w:rsidRDefault="002C30D1" w:rsidP="005D027C">
      <w:pPr>
        <w:numPr>
          <w:ilvl w:val="0"/>
          <w:numId w:val="0"/>
        </w:numPr>
        <w:spacing w:line="360" w:lineRule="auto"/>
        <w:jc w:val="both"/>
        <w:rPr>
          <w:rFonts w:ascii="Arial" w:hAnsi="Arial" w:cs="Arial"/>
          <w:sz w:val="22"/>
          <w:szCs w:val="22"/>
        </w:rPr>
      </w:pPr>
    </w:p>
    <w:p w14:paraId="5C2D2381" w14:textId="279E715D" w:rsidR="002C30D1" w:rsidRPr="005D027C" w:rsidRDefault="002C30D1" w:rsidP="005D027C">
      <w:pPr>
        <w:numPr>
          <w:ilvl w:val="0"/>
          <w:numId w:val="0"/>
        </w:numPr>
        <w:spacing w:line="360" w:lineRule="auto"/>
        <w:jc w:val="both"/>
        <w:rPr>
          <w:rFonts w:ascii="Arial" w:hAnsi="Arial" w:cs="Arial"/>
          <w:sz w:val="22"/>
          <w:szCs w:val="22"/>
        </w:rPr>
      </w:pPr>
      <w:r w:rsidRPr="005D027C">
        <w:rPr>
          <w:rFonts w:ascii="Arial" w:eastAsiaTheme="minorHAnsi" w:hAnsi="Arial" w:cs="Arial"/>
          <w:sz w:val="22"/>
          <w:szCs w:val="22"/>
          <w:lang w:eastAsia="en-US"/>
        </w:rPr>
        <w:t xml:space="preserve">Corresponding author: Helena Helmby, </w:t>
      </w:r>
      <w:r w:rsidRPr="005D027C">
        <w:rPr>
          <w:rFonts w:ascii="Arial" w:hAnsi="Arial" w:cs="Arial"/>
          <w:sz w:val="22"/>
          <w:szCs w:val="22"/>
        </w:rPr>
        <w:t>Department of Infection Biology, Faculty of Infectious and Tropical Disease, London School of Hygiene and Tropical Medicine, Keppel street, WC1E 7HT, United Kingdom, E-mail address: helena.helmby@lshtm.ac.uk</w:t>
      </w:r>
    </w:p>
    <w:p w14:paraId="6309F9A3" w14:textId="10BAC0ED" w:rsidR="002C30D1" w:rsidRPr="005D027C" w:rsidRDefault="002C30D1" w:rsidP="005D027C">
      <w:pPr>
        <w:numPr>
          <w:ilvl w:val="0"/>
          <w:numId w:val="0"/>
        </w:numPr>
        <w:autoSpaceDE w:val="0"/>
        <w:autoSpaceDN w:val="0"/>
        <w:adjustRightInd w:val="0"/>
        <w:spacing w:line="360" w:lineRule="auto"/>
        <w:jc w:val="both"/>
        <w:rPr>
          <w:rFonts w:ascii="Arial" w:hAnsi="Arial" w:cs="Arial"/>
          <w:sz w:val="22"/>
          <w:szCs w:val="22"/>
        </w:rPr>
      </w:pPr>
    </w:p>
    <w:p w14:paraId="67880E59" w14:textId="046FCA91" w:rsidR="002C30D1" w:rsidRPr="005D027C" w:rsidRDefault="002C30D1" w:rsidP="005D027C">
      <w:pPr>
        <w:numPr>
          <w:ilvl w:val="0"/>
          <w:numId w:val="0"/>
        </w:numPr>
        <w:spacing w:line="360" w:lineRule="auto"/>
        <w:jc w:val="both"/>
        <w:rPr>
          <w:rFonts w:ascii="Arial" w:hAnsi="Arial" w:cs="Arial"/>
          <w:sz w:val="22"/>
          <w:szCs w:val="22"/>
        </w:rPr>
      </w:pPr>
    </w:p>
    <w:p w14:paraId="1EEAFC15" w14:textId="77777777" w:rsidR="002C30D1" w:rsidRPr="005D027C" w:rsidRDefault="002C30D1" w:rsidP="005D027C">
      <w:pPr>
        <w:numPr>
          <w:ilvl w:val="0"/>
          <w:numId w:val="0"/>
        </w:numPr>
        <w:autoSpaceDE w:val="0"/>
        <w:autoSpaceDN w:val="0"/>
        <w:adjustRightInd w:val="0"/>
        <w:spacing w:line="360" w:lineRule="auto"/>
        <w:jc w:val="both"/>
        <w:rPr>
          <w:rFonts w:ascii="Arial" w:eastAsiaTheme="minorHAnsi" w:hAnsi="Arial" w:cs="Arial"/>
          <w:sz w:val="22"/>
          <w:szCs w:val="22"/>
          <w:lang w:eastAsia="en-US"/>
        </w:rPr>
      </w:pPr>
      <w:r w:rsidRPr="005D027C">
        <w:rPr>
          <w:rFonts w:ascii="Arial" w:eastAsiaTheme="minorHAnsi" w:hAnsi="Arial" w:cs="Arial"/>
          <w:sz w:val="22"/>
          <w:szCs w:val="22"/>
          <w:lang w:eastAsia="en-US"/>
        </w:rPr>
        <w:t>Disclosure:</w:t>
      </w:r>
    </w:p>
    <w:p w14:paraId="4FBABE9E" w14:textId="12F31332" w:rsidR="002C30D1" w:rsidRPr="005D027C" w:rsidRDefault="002C30D1" w:rsidP="005D027C">
      <w:pPr>
        <w:numPr>
          <w:ilvl w:val="0"/>
          <w:numId w:val="0"/>
        </w:numPr>
        <w:spacing w:line="360" w:lineRule="auto"/>
        <w:jc w:val="both"/>
        <w:rPr>
          <w:rFonts w:ascii="Arial" w:eastAsiaTheme="minorHAnsi" w:hAnsi="Arial" w:cs="Arial"/>
          <w:sz w:val="22"/>
          <w:szCs w:val="22"/>
          <w:lang w:eastAsia="en-US"/>
        </w:rPr>
      </w:pPr>
      <w:r w:rsidRPr="005D027C">
        <w:rPr>
          <w:rFonts w:ascii="Arial" w:eastAsiaTheme="minorHAnsi" w:hAnsi="Arial" w:cs="Arial"/>
          <w:sz w:val="22"/>
          <w:szCs w:val="22"/>
          <w:lang w:eastAsia="en-US"/>
        </w:rPr>
        <w:t>The authors explicitly state that they have no conflict of interest to disclose.</w:t>
      </w:r>
    </w:p>
    <w:p w14:paraId="12342502" w14:textId="757C67E9" w:rsidR="002C30D1" w:rsidRPr="005D027C" w:rsidRDefault="002C30D1" w:rsidP="005D027C">
      <w:pPr>
        <w:numPr>
          <w:ilvl w:val="0"/>
          <w:numId w:val="0"/>
        </w:numPr>
        <w:spacing w:line="360" w:lineRule="auto"/>
        <w:jc w:val="both"/>
        <w:rPr>
          <w:rFonts w:ascii="Arial" w:eastAsiaTheme="minorHAnsi" w:hAnsi="Arial" w:cs="Arial"/>
          <w:sz w:val="22"/>
          <w:szCs w:val="22"/>
          <w:lang w:eastAsia="en-US"/>
        </w:rPr>
      </w:pPr>
    </w:p>
    <w:p w14:paraId="05A08148" w14:textId="77777777" w:rsidR="002C30D1" w:rsidRPr="005D027C" w:rsidRDefault="002C30D1" w:rsidP="005D027C">
      <w:pPr>
        <w:numPr>
          <w:ilvl w:val="0"/>
          <w:numId w:val="0"/>
        </w:numPr>
        <w:autoSpaceDE w:val="0"/>
        <w:autoSpaceDN w:val="0"/>
        <w:adjustRightInd w:val="0"/>
        <w:spacing w:line="360" w:lineRule="auto"/>
        <w:jc w:val="both"/>
        <w:rPr>
          <w:rFonts w:ascii="Arial" w:eastAsiaTheme="minorHAnsi" w:hAnsi="Arial" w:cs="Arial"/>
          <w:sz w:val="22"/>
          <w:szCs w:val="22"/>
          <w:lang w:eastAsia="en-US"/>
        </w:rPr>
      </w:pPr>
      <w:r w:rsidRPr="005D027C">
        <w:rPr>
          <w:rFonts w:ascii="Arial" w:eastAsiaTheme="minorHAnsi" w:hAnsi="Arial" w:cs="Arial"/>
          <w:sz w:val="22"/>
          <w:szCs w:val="22"/>
          <w:lang w:eastAsia="en-US"/>
        </w:rPr>
        <w:t>Acknowledgements</w:t>
      </w:r>
    </w:p>
    <w:p w14:paraId="40AB3999" w14:textId="56330018" w:rsidR="002C30D1" w:rsidRPr="005D027C" w:rsidRDefault="002C30D1" w:rsidP="005D027C">
      <w:pPr>
        <w:numPr>
          <w:ilvl w:val="0"/>
          <w:numId w:val="0"/>
        </w:numPr>
        <w:autoSpaceDE w:val="0"/>
        <w:autoSpaceDN w:val="0"/>
        <w:adjustRightInd w:val="0"/>
        <w:spacing w:line="360" w:lineRule="auto"/>
        <w:jc w:val="both"/>
        <w:rPr>
          <w:rFonts w:ascii="Arial" w:eastAsiaTheme="minorHAnsi" w:hAnsi="Arial" w:cs="Arial"/>
          <w:sz w:val="22"/>
          <w:szCs w:val="22"/>
          <w:lang w:eastAsia="en-US"/>
        </w:rPr>
      </w:pPr>
      <w:r w:rsidRPr="005D027C">
        <w:rPr>
          <w:rFonts w:ascii="Arial" w:eastAsiaTheme="minorHAnsi" w:hAnsi="Arial" w:cs="Arial"/>
          <w:sz w:val="22"/>
          <w:szCs w:val="22"/>
          <w:lang w:eastAsia="en-US"/>
        </w:rPr>
        <w:t>The authors are grateful for funding for their schistosome research from MRC Newton Fund (MR/R025525/1).</w:t>
      </w:r>
    </w:p>
    <w:p w14:paraId="7EF6F836" w14:textId="4705BAEE" w:rsidR="002C30D1" w:rsidRPr="005D027C" w:rsidRDefault="002C30D1" w:rsidP="005D027C">
      <w:pPr>
        <w:numPr>
          <w:ilvl w:val="0"/>
          <w:numId w:val="0"/>
        </w:numPr>
        <w:spacing w:line="360" w:lineRule="auto"/>
        <w:jc w:val="both"/>
        <w:rPr>
          <w:rFonts w:ascii="Arial" w:hAnsi="Arial" w:cs="Arial"/>
          <w:sz w:val="22"/>
          <w:szCs w:val="22"/>
        </w:rPr>
      </w:pPr>
    </w:p>
    <w:p w14:paraId="41E1291B" w14:textId="75F2D92E" w:rsidR="002C30D1" w:rsidRPr="005D027C" w:rsidRDefault="002C30D1" w:rsidP="005D027C">
      <w:pPr>
        <w:numPr>
          <w:ilvl w:val="0"/>
          <w:numId w:val="0"/>
        </w:numPr>
        <w:spacing w:line="360" w:lineRule="auto"/>
        <w:jc w:val="both"/>
        <w:rPr>
          <w:rFonts w:ascii="Arial" w:hAnsi="Arial" w:cs="Arial"/>
          <w:sz w:val="22"/>
          <w:szCs w:val="22"/>
        </w:rPr>
      </w:pPr>
    </w:p>
    <w:p w14:paraId="0082BAE4" w14:textId="32487600" w:rsidR="002C30D1" w:rsidRPr="005D027C" w:rsidRDefault="002C30D1" w:rsidP="005D027C">
      <w:pPr>
        <w:numPr>
          <w:ilvl w:val="0"/>
          <w:numId w:val="0"/>
        </w:numPr>
        <w:spacing w:line="360" w:lineRule="auto"/>
        <w:jc w:val="both"/>
        <w:rPr>
          <w:rFonts w:ascii="Arial" w:hAnsi="Arial" w:cs="Arial"/>
          <w:sz w:val="22"/>
          <w:szCs w:val="22"/>
        </w:rPr>
      </w:pPr>
    </w:p>
    <w:p w14:paraId="20E3A82F" w14:textId="6E9CD867" w:rsidR="002C30D1" w:rsidRPr="008814F4" w:rsidRDefault="002C30D1" w:rsidP="008C08A8">
      <w:pPr>
        <w:numPr>
          <w:ilvl w:val="0"/>
          <w:numId w:val="0"/>
        </w:numPr>
        <w:spacing w:line="360" w:lineRule="auto"/>
        <w:jc w:val="both"/>
        <w:rPr>
          <w:rFonts w:ascii="Arial" w:hAnsi="Arial" w:cs="Arial"/>
          <w:sz w:val="22"/>
          <w:szCs w:val="22"/>
        </w:rPr>
      </w:pPr>
    </w:p>
    <w:p w14:paraId="1226D0D8" w14:textId="7626B7D2" w:rsidR="008C08A8" w:rsidRPr="0060643F" w:rsidRDefault="008C08A8" w:rsidP="008C08A8">
      <w:pPr>
        <w:numPr>
          <w:ilvl w:val="0"/>
          <w:numId w:val="0"/>
        </w:numPr>
        <w:spacing w:line="360" w:lineRule="auto"/>
        <w:jc w:val="both"/>
        <w:rPr>
          <w:rFonts w:ascii="Arial" w:hAnsi="Arial" w:cs="Arial"/>
          <w:sz w:val="22"/>
          <w:szCs w:val="22"/>
        </w:rPr>
      </w:pPr>
    </w:p>
    <w:p w14:paraId="4666ECD3" w14:textId="7598261A" w:rsidR="008C08A8" w:rsidRPr="005D027C" w:rsidRDefault="008C08A8" w:rsidP="008C08A8">
      <w:pPr>
        <w:numPr>
          <w:ilvl w:val="0"/>
          <w:numId w:val="0"/>
        </w:numPr>
        <w:spacing w:line="360" w:lineRule="auto"/>
        <w:jc w:val="both"/>
        <w:rPr>
          <w:rFonts w:ascii="Arial" w:hAnsi="Arial" w:cs="Arial"/>
          <w:sz w:val="22"/>
          <w:szCs w:val="22"/>
        </w:rPr>
      </w:pPr>
    </w:p>
    <w:p w14:paraId="68FAB046" w14:textId="74495EF1" w:rsidR="008C08A8" w:rsidRPr="005D027C" w:rsidRDefault="008C08A8" w:rsidP="008C08A8">
      <w:pPr>
        <w:numPr>
          <w:ilvl w:val="0"/>
          <w:numId w:val="0"/>
        </w:numPr>
        <w:spacing w:line="360" w:lineRule="auto"/>
        <w:jc w:val="both"/>
        <w:rPr>
          <w:rFonts w:ascii="Arial" w:hAnsi="Arial" w:cs="Arial"/>
          <w:sz w:val="22"/>
          <w:szCs w:val="22"/>
        </w:rPr>
      </w:pPr>
    </w:p>
    <w:p w14:paraId="3DCC4ADF" w14:textId="77777777" w:rsidR="008C08A8" w:rsidRPr="005D027C" w:rsidRDefault="008C08A8" w:rsidP="005D027C">
      <w:pPr>
        <w:numPr>
          <w:ilvl w:val="0"/>
          <w:numId w:val="0"/>
        </w:numPr>
        <w:spacing w:line="360" w:lineRule="auto"/>
        <w:jc w:val="both"/>
        <w:rPr>
          <w:rFonts w:ascii="Arial" w:hAnsi="Arial" w:cs="Arial"/>
          <w:sz w:val="22"/>
          <w:szCs w:val="22"/>
        </w:rPr>
      </w:pPr>
    </w:p>
    <w:p w14:paraId="1DFF68AF" w14:textId="77777777" w:rsidR="002C30D1" w:rsidRPr="005D027C" w:rsidRDefault="002C30D1" w:rsidP="005D027C">
      <w:pPr>
        <w:numPr>
          <w:ilvl w:val="0"/>
          <w:numId w:val="0"/>
        </w:numPr>
        <w:spacing w:line="360" w:lineRule="auto"/>
        <w:jc w:val="both"/>
        <w:rPr>
          <w:rFonts w:ascii="Arial" w:hAnsi="Arial" w:cs="Arial"/>
          <w:sz w:val="22"/>
          <w:szCs w:val="22"/>
        </w:rPr>
      </w:pPr>
    </w:p>
    <w:p w14:paraId="34DF62DE" w14:textId="711AC4C3" w:rsidR="00D84A1C" w:rsidRPr="005D027C" w:rsidRDefault="00A64D91" w:rsidP="005C7E6C">
      <w:pPr>
        <w:numPr>
          <w:ilvl w:val="0"/>
          <w:numId w:val="0"/>
        </w:numPr>
        <w:spacing w:after="120" w:line="360" w:lineRule="auto"/>
        <w:jc w:val="both"/>
        <w:rPr>
          <w:rFonts w:ascii="Arial" w:hAnsi="Arial" w:cs="Arial"/>
          <w:sz w:val="22"/>
          <w:szCs w:val="22"/>
        </w:rPr>
      </w:pPr>
      <w:r w:rsidRPr="005D027C">
        <w:rPr>
          <w:rFonts w:ascii="Arial" w:hAnsi="Arial" w:cs="Arial"/>
          <w:sz w:val="22"/>
          <w:szCs w:val="22"/>
        </w:rPr>
        <w:lastRenderedPageBreak/>
        <w:t>Abstract:</w:t>
      </w:r>
    </w:p>
    <w:p w14:paraId="7904FCD4" w14:textId="1C8CD96B" w:rsidR="00A64D91" w:rsidRPr="00A67B00" w:rsidRDefault="0005784C" w:rsidP="005D027C">
      <w:pPr>
        <w:numPr>
          <w:ilvl w:val="0"/>
          <w:numId w:val="0"/>
        </w:numPr>
        <w:spacing w:line="360" w:lineRule="auto"/>
        <w:jc w:val="both"/>
        <w:rPr>
          <w:rFonts w:ascii="Arial" w:hAnsi="Arial" w:cs="Arial"/>
          <w:sz w:val="22"/>
          <w:szCs w:val="22"/>
        </w:rPr>
      </w:pPr>
      <w:r w:rsidRPr="0005784C">
        <w:rPr>
          <w:rFonts w:ascii="Arial" w:hAnsi="Arial" w:cs="Arial"/>
          <w:sz w:val="22"/>
          <w:szCs w:val="22"/>
        </w:rPr>
        <w:t xml:space="preserve">Schistosomiasis is the most important helminth disease </w:t>
      </w:r>
      <w:r w:rsidR="00F4281C">
        <w:rPr>
          <w:rFonts w:ascii="Arial" w:hAnsi="Arial" w:cs="Arial"/>
          <w:sz w:val="22"/>
          <w:szCs w:val="22"/>
        </w:rPr>
        <w:t>in the world f</w:t>
      </w:r>
      <w:r w:rsidRPr="0005784C">
        <w:rPr>
          <w:rFonts w:ascii="Arial" w:hAnsi="Arial" w:cs="Arial"/>
          <w:sz w:val="22"/>
          <w:szCs w:val="22"/>
        </w:rPr>
        <w:t>rom a public health perspective,</w:t>
      </w:r>
      <w:r>
        <w:rPr>
          <w:rFonts w:ascii="Arial" w:hAnsi="Arial" w:cs="Arial"/>
          <w:i/>
          <w:iCs/>
          <w:sz w:val="22"/>
          <w:szCs w:val="22"/>
        </w:rPr>
        <w:t xml:space="preserve"> </w:t>
      </w:r>
      <w:r w:rsidR="00A64D91" w:rsidRPr="005D027C">
        <w:rPr>
          <w:rFonts w:ascii="Arial" w:hAnsi="Arial" w:cs="Arial"/>
          <w:i/>
          <w:iCs/>
          <w:sz w:val="22"/>
          <w:szCs w:val="22"/>
        </w:rPr>
        <w:t>S. mansoni</w:t>
      </w:r>
      <w:r w:rsidR="00A64D91" w:rsidRPr="005D027C">
        <w:rPr>
          <w:rFonts w:ascii="Arial" w:hAnsi="Arial" w:cs="Arial"/>
          <w:sz w:val="22"/>
          <w:szCs w:val="22"/>
        </w:rPr>
        <w:t xml:space="preserve"> and </w:t>
      </w:r>
      <w:r w:rsidR="00A64D91" w:rsidRPr="005D027C">
        <w:rPr>
          <w:rFonts w:ascii="Arial" w:hAnsi="Arial" w:cs="Arial"/>
          <w:i/>
          <w:iCs/>
          <w:sz w:val="22"/>
          <w:szCs w:val="22"/>
        </w:rPr>
        <w:t>S. japonicum</w:t>
      </w:r>
      <w:r w:rsidR="00A64D91" w:rsidRPr="005D027C">
        <w:rPr>
          <w:rFonts w:ascii="Arial" w:hAnsi="Arial" w:cs="Arial"/>
          <w:sz w:val="22"/>
          <w:szCs w:val="22"/>
        </w:rPr>
        <w:t xml:space="preserve"> account for the majority of global intestinal schistosomiasis cases, and the pathogenesis is </w:t>
      </w:r>
      <w:r>
        <w:rPr>
          <w:rFonts w:ascii="Arial" w:hAnsi="Arial" w:cs="Arial"/>
          <w:sz w:val="22"/>
          <w:szCs w:val="22"/>
        </w:rPr>
        <w:t>widely</w:t>
      </w:r>
      <w:r w:rsidR="00A64D91" w:rsidRPr="005D027C">
        <w:rPr>
          <w:rFonts w:ascii="Arial" w:hAnsi="Arial" w:cs="Arial"/>
          <w:sz w:val="22"/>
          <w:szCs w:val="22"/>
        </w:rPr>
        <w:t xml:space="preserve"> </w:t>
      </w:r>
      <w:r w:rsidR="008814F4" w:rsidRPr="008814F4">
        <w:rPr>
          <w:rFonts w:ascii="Arial" w:hAnsi="Arial" w:cs="Arial"/>
          <w:sz w:val="22"/>
          <w:szCs w:val="22"/>
        </w:rPr>
        <w:t>assumed</w:t>
      </w:r>
      <w:r w:rsidR="00A64D91" w:rsidRPr="00A67B00">
        <w:rPr>
          <w:rFonts w:ascii="Arial" w:hAnsi="Arial" w:cs="Arial"/>
          <w:sz w:val="22"/>
          <w:szCs w:val="22"/>
        </w:rPr>
        <w:t xml:space="preserve"> to be fundamentally </w:t>
      </w:r>
      <w:r w:rsidR="008814F4" w:rsidRPr="008814F4">
        <w:rPr>
          <w:rFonts w:ascii="Arial" w:hAnsi="Arial" w:cs="Arial"/>
          <w:sz w:val="22"/>
          <w:szCs w:val="22"/>
        </w:rPr>
        <w:t>similar</w:t>
      </w:r>
      <w:r w:rsidR="008814F4" w:rsidRPr="00A859A0">
        <w:rPr>
          <w:rFonts w:ascii="Arial" w:hAnsi="Arial" w:cs="Arial"/>
          <w:sz w:val="22"/>
          <w:szCs w:val="22"/>
        </w:rPr>
        <w:t xml:space="preserve">. </w:t>
      </w:r>
      <w:r w:rsidR="00A64D91" w:rsidRPr="00A67B00">
        <w:rPr>
          <w:rFonts w:ascii="Arial" w:hAnsi="Arial" w:cs="Arial"/>
          <w:sz w:val="22"/>
          <w:szCs w:val="22"/>
        </w:rPr>
        <w:t xml:space="preserve">However, the majority of research on schistosomiasis has been carried out on </w:t>
      </w:r>
      <w:r w:rsidR="00A64D91" w:rsidRPr="00A67B00">
        <w:rPr>
          <w:rFonts w:ascii="Arial" w:hAnsi="Arial" w:cs="Arial"/>
          <w:i/>
          <w:iCs/>
          <w:sz w:val="22"/>
          <w:szCs w:val="22"/>
        </w:rPr>
        <w:t>S. mansoni</w:t>
      </w:r>
      <w:r w:rsidR="00A64D91" w:rsidRPr="00A67B00">
        <w:rPr>
          <w:rFonts w:ascii="Arial" w:hAnsi="Arial" w:cs="Arial"/>
          <w:sz w:val="22"/>
          <w:szCs w:val="22"/>
        </w:rPr>
        <w:t xml:space="preserve"> and comparisons between the two species are rarely made. Here, we will discuss </w:t>
      </w:r>
      <w:r w:rsidR="001741E6">
        <w:rPr>
          <w:rFonts w:ascii="Arial" w:hAnsi="Arial" w:cs="Arial"/>
          <w:sz w:val="22"/>
          <w:szCs w:val="22"/>
        </w:rPr>
        <w:t>aspects of both older</w:t>
      </w:r>
      <w:r w:rsidR="008814F4" w:rsidRPr="008814F4">
        <w:rPr>
          <w:rFonts w:ascii="Arial" w:hAnsi="Arial" w:cs="Arial"/>
          <w:sz w:val="22"/>
          <w:szCs w:val="22"/>
        </w:rPr>
        <w:t xml:space="preserve"> </w:t>
      </w:r>
      <w:r w:rsidR="001741E6">
        <w:rPr>
          <w:rFonts w:ascii="Arial" w:hAnsi="Arial" w:cs="Arial"/>
          <w:sz w:val="22"/>
          <w:szCs w:val="22"/>
        </w:rPr>
        <w:t xml:space="preserve">and recent </w:t>
      </w:r>
      <w:r w:rsidR="008814F4" w:rsidRPr="00A859A0">
        <w:rPr>
          <w:rFonts w:ascii="Arial" w:hAnsi="Arial" w:cs="Arial"/>
          <w:sz w:val="22"/>
          <w:szCs w:val="22"/>
        </w:rPr>
        <w:t xml:space="preserve">literature where </w:t>
      </w:r>
      <w:r w:rsidR="00A64D91" w:rsidRPr="00A67B00">
        <w:rPr>
          <w:rFonts w:ascii="Arial" w:hAnsi="Arial" w:cs="Arial"/>
          <w:sz w:val="22"/>
          <w:szCs w:val="22"/>
        </w:rPr>
        <w:t xml:space="preserve">such comparisons </w:t>
      </w:r>
      <w:r w:rsidR="008814F4" w:rsidRPr="008814F4">
        <w:rPr>
          <w:rFonts w:ascii="Arial" w:hAnsi="Arial" w:cs="Arial"/>
          <w:sz w:val="22"/>
          <w:szCs w:val="22"/>
        </w:rPr>
        <w:t xml:space="preserve">have been made, </w:t>
      </w:r>
      <w:r w:rsidR="00A64D91" w:rsidRPr="00A67B00">
        <w:rPr>
          <w:rFonts w:ascii="Arial" w:hAnsi="Arial" w:cs="Arial"/>
          <w:sz w:val="22"/>
          <w:szCs w:val="22"/>
        </w:rPr>
        <w:t xml:space="preserve">with </w:t>
      </w:r>
      <w:r w:rsidR="008814F4" w:rsidRPr="008814F4">
        <w:rPr>
          <w:rFonts w:ascii="Arial" w:hAnsi="Arial" w:cs="Arial"/>
          <w:sz w:val="22"/>
          <w:szCs w:val="22"/>
        </w:rPr>
        <w:t xml:space="preserve">a </w:t>
      </w:r>
      <w:r w:rsidR="00A64D91" w:rsidRPr="00A67B00">
        <w:rPr>
          <w:rFonts w:ascii="Arial" w:hAnsi="Arial" w:cs="Arial"/>
          <w:sz w:val="22"/>
          <w:szCs w:val="22"/>
        </w:rPr>
        <w:t>particular focus on the pathological agent, the host granulomatous response to the egg.</w:t>
      </w:r>
      <w:r w:rsidRPr="0005784C">
        <w:rPr>
          <w:rFonts w:ascii="Arial" w:hAnsi="Arial" w:cs="Arial"/>
          <w:sz w:val="22"/>
          <w:szCs w:val="22"/>
        </w:rPr>
        <w:t xml:space="preserve"> </w:t>
      </w:r>
      <w:r>
        <w:rPr>
          <w:rFonts w:ascii="Arial" w:hAnsi="Arial" w:cs="Arial"/>
          <w:sz w:val="22"/>
          <w:szCs w:val="22"/>
        </w:rPr>
        <w:t>Major differences between the two species are apparent in features such as egg production patterns and cellular infiltration, however, it is also clear that even s</w:t>
      </w:r>
      <w:r w:rsidRPr="003822B7">
        <w:rPr>
          <w:rFonts w:ascii="Arial" w:hAnsi="Arial" w:cs="Arial"/>
          <w:sz w:val="22"/>
          <w:szCs w:val="22"/>
        </w:rPr>
        <w:t xml:space="preserve">ubtle differences in </w:t>
      </w:r>
      <w:r>
        <w:rPr>
          <w:rFonts w:ascii="Arial" w:hAnsi="Arial" w:cs="Arial"/>
          <w:sz w:val="22"/>
          <w:szCs w:val="22"/>
        </w:rPr>
        <w:t xml:space="preserve">the cascade of various </w:t>
      </w:r>
      <w:r w:rsidRPr="003822B7">
        <w:rPr>
          <w:rFonts w:ascii="Arial" w:hAnsi="Arial" w:cs="Arial"/>
          <w:sz w:val="22"/>
          <w:szCs w:val="22"/>
        </w:rPr>
        <w:t>cytokine</w:t>
      </w:r>
      <w:r>
        <w:rPr>
          <w:rFonts w:ascii="Arial" w:hAnsi="Arial" w:cs="Arial"/>
          <w:sz w:val="22"/>
          <w:szCs w:val="22"/>
        </w:rPr>
        <w:t>s</w:t>
      </w:r>
      <w:r w:rsidRPr="003822B7">
        <w:rPr>
          <w:rFonts w:ascii="Arial" w:hAnsi="Arial" w:cs="Arial"/>
          <w:sz w:val="22"/>
          <w:szCs w:val="22"/>
        </w:rPr>
        <w:t xml:space="preserve"> and chemokine</w:t>
      </w:r>
      <w:r>
        <w:rPr>
          <w:rFonts w:ascii="Arial" w:hAnsi="Arial" w:cs="Arial"/>
          <w:sz w:val="22"/>
          <w:szCs w:val="22"/>
        </w:rPr>
        <w:t>s contribute to the different levels of pathology observed between these two main species of intestinal schist</w:t>
      </w:r>
      <w:r w:rsidR="00E14860">
        <w:rPr>
          <w:rFonts w:ascii="Arial" w:hAnsi="Arial" w:cs="Arial"/>
          <w:sz w:val="22"/>
          <w:szCs w:val="22"/>
        </w:rPr>
        <w:t>o</w:t>
      </w:r>
      <w:r>
        <w:rPr>
          <w:rFonts w:ascii="Arial" w:hAnsi="Arial" w:cs="Arial"/>
          <w:sz w:val="22"/>
          <w:szCs w:val="22"/>
        </w:rPr>
        <w:t xml:space="preserve">somiasis. </w:t>
      </w:r>
      <w:r w:rsidR="00E14860">
        <w:rPr>
          <w:rFonts w:ascii="Arial" w:hAnsi="Arial" w:cs="Arial"/>
          <w:sz w:val="22"/>
          <w:szCs w:val="22"/>
        </w:rPr>
        <w:t xml:space="preserve">A better understanding of such differences at species level will be vital when it comes to </w:t>
      </w:r>
      <w:r w:rsidR="008D4513">
        <w:rPr>
          <w:rFonts w:ascii="Arial" w:hAnsi="Arial" w:cs="Arial"/>
          <w:sz w:val="22"/>
          <w:szCs w:val="22"/>
        </w:rPr>
        <w:t>the development of new treatment strategies and vaccines.</w:t>
      </w:r>
    </w:p>
    <w:p w14:paraId="2AFB5D9C" w14:textId="77777777" w:rsidR="00A64D91" w:rsidRPr="00A67B00" w:rsidRDefault="00A64D91" w:rsidP="005D027C">
      <w:pPr>
        <w:numPr>
          <w:ilvl w:val="0"/>
          <w:numId w:val="0"/>
        </w:numPr>
        <w:spacing w:line="360" w:lineRule="auto"/>
        <w:jc w:val="both"/>
        <w:rPr>
          <w:rFonts w:ascii="Arial" w:hAnsi="Arial" w:cs="Arial"/>
          <w:sz w:val="22"/>
          <w:szCs w:val="22"/>
        </w:rPr>
      </w:pPr>
    </w:p>
    <w:p w14:paraId="3C003DC7" w14:textId="44CE0CF6" w:rsidR="00347EAF" w:rsidRDefault="002C30D1" w:rsidP="005D027C">
      <w:pPr>
        <w:numPr>
          <w:ilvl w:val="0"/>
          <w:numId w:val="0"/>
        </w:numPr>
        <w:spacing w:line="360" w:lineRule="auto"/>
        <w:jc w:val="both"/>
        <w:rPr>
          <w:rFonts w:ascii="Arial" w:hAnsi="Arial" w:cs="Arial"/>
          <w:sz w:val="22"/>
          <w:szCs w:val="22"/>
        </w:rPr>
      </w:pPr>
      <w:r w:rsidRPr="00A67B00">
        <w:rPr>
          <w:rFonts w:ascii="Arial" w:hAnsi="Arial" w:cs="Arial"/>
          <w:sz w:val="22"/>
          <w:szCs w:val="22"/>
        </w:rPr>
        <w:t>Keywords: schistosome, helminth, granuloma, cytokines, neutrophils</w:t>
      </w:r>
    </w:p>
    <w:p w14:paraId="2FD4183A" w14:textId="38704D87" w:rsidR="005D027C" w:rsidRDefault="005D027C" w:rsidP="005D027C">
      <w:pPr>
        <w:numPr>
          <w:ilvl w:val="0"/>
          <w:numId w:val="0"/>
        </w:numPr>
        <w:spacing w:line="360" w:lineRule="auto"/>
        <w:jc w:val="both"/>
        <w:rPr>
          <w:rFonts w:ascii="Arial" w:hAnsi="Arial" w:cs="Arial"/>
          <w:sz w:val="22"/>
          <w:szCs w:val="22"/>
        </w:rPr>
      </w:pPr>
    </w:p>
    <w:p w14:paraId="475AFBF9" w14:textId="088167B0" w:rsidR="00835D6F" w:rsidRDefault="00835D6F" w:rsidP="005D027C">
      <w:pPr>
        <w:numPr>
          <w:ilvl w:val="0"/>
          <w:numId w:val="0"/>
        </w:numPr>
        <w:spacing w:line="360" w:lineRule="auto"/>
        <w:jc w:val="both"/>
        <w:rPr>
          <w:rFonts w:ascii="Arial" w:hAnsi="Arial" w:cs="Arial"/>
          <w:sz w:val="22"/>
          <w:szCs w:val="22"/>
        </w:rPr>
      </w:pPr>
    </w:p>
    <w:p w14:paraId="67737173" w14:textId="77777777" w:rsidR="00835D6F" w:rsidRDefault="00835D6F" w:rsidP="005D027C">
      <w:pPr>
        <w:numPr>
          <w:ilvl w:val="0"/>
          <w:numId w:val="0"/>
        </w:numPr>
        <w:spacing w:line="360" w:lineRule="auto"/>
        <w:jc w:val="both"/>
        <w:rPr>
          <w:rFonts w:ascii="Arial" w:hAnsi="Arial" w:cs="Arial"/>
          <w:sz w:val="22"/>
          <w:szCs w:val="22"/>
        </w:rPr>
      </w:pPr>
    </w:p>
    <w:p w14:paraId="4CDA7F90" w14:textId="77777777" w:rsidR="005D027C" w:rsidRPr="00A67B00" w:rsidRDefault="005D027C" w:rsidP="005D027C">
      <w:pPr>
        <w:numPr>
          <w:ilvl w:val="0"/>
          <w:numId w:val="0"/>
        </w:numPr>
        <w:spacing w:line="360" w:lineRule="auto"/>
        <w:jc w:val="both"/>
        <w:rPr>
          <w:rFonts w:ascii="Arial" w:hAnsi="Arial" w:cs="Arial"/>
          <w:sz w:val="22"/>
          <w:szCs w:val="22"/>
        </w:rPr>
      </w:pPr>
    </w:p>
    <w:p w14:paraId="0F7B3538" w14:textId="77777777" w:rsidR="002C30D1" w:rsidRPr="00A67B00" w:rsidRDefault="002C30D1" w:rsidP="005D027C">
      <w:pPr>
        <w:numPr>
          <w:ilvl w:val="0"/>
          <w:numId w:val="0"/>
        </w:numPr>
        <w:spacing w:line="360" w:lineRule="auto"/>
        <w:jc w:val="both"/>
        <w:rPr>
          <w:rFonts w:ascii="Arial" w:hAnsi="Arial" w:cs="Arial"/>
          <w:sz w:val="22"/>
          <w:szCs w:val="22"/>
        </w:rPr>
      </w:pPr>
    </w:p>
    <w:p w14:paraId="1F6C7722" w14:textId="750BF3C8" w:rsidR="00D84A1C" w:rsidRPr="0060051D" w:rsidRDefault="002C30D1" w:rsidP="0060051D">
      <w:pPr>
        <w:pStyle w:val="ListParagraph"/>
        <w:numPr>
          <w:ilvl w:val="0"/>
          <w:numId w:val="26"/>
        </w:numPr>
        <w:spacing w:after="120" w:line="360" w:lineRule="auto"/>
        <w:ind w:left="284" w:hanging="284"/>
        <w:jc w:val="both"/>
        <w:rPr>
          <w:rFonts w:ascii="Arial" w:hAnsi="Arial" w:cs="Arial"/>
          <w:sz w:val="22"/>
          <w:szCs w:val="22"/>
        </w:rPr>
      </w:pPr>
      <w:r w:rsidRPr="001316F0">
        <w:rPr>
          <w:rFonts w:ascii="Arial" w:hAnsi="Arial" w:cs="Arial"/>
          <w:sz w:val="22"/>
          <w:szCs w:val="22"/>
        </w:rPr>
        <w:t>Introduction</w:t>
      </w:r>
    </w:p>
    <w:p w14:paraId="31D45D1E" w14:textId="1F7A7105" w:rsidR="00D27DDC" w:rsidRDefault="00847DCC" w:rsidP="0060051D">
      <w:pPr>
        <w:numPr>
          <w:ilvl w:val="0"/>
          <w:numId w:val="0"/>
        </w:numPr>
        <w:spacing w:line="360" w:lineRule="auto"/>
        <w:jc w:val="both"/>
        <w:rPr>
          <w:rFonts w:ascii="Arial" w:hAnsi="Arial" w:cs="Arial"/>
          <w:sz w:val="22"/>
          <w:szCs w:val="22"/>
        </w:rPr>
      </w:pPr>
      <w:r w:rsidRPr="00A67B00">
        <w:rPr>
          <w:rFonts w:ascii="Arial" w:hAnsi="Arial" w:cs="Arial"/>
          <w:sz w:val="22"/>
          <w:szCs w:val="22"/>
        </w:rPr>
        <w:t xml:space="preserve">Schistosomiasis (bilharzia) </w:t>
      </w:r>
      <w:r w:rsidR="00B6556E" w:rsidRPr="00A67B00">
        <w:rPr>
          <w:rFonts w:ascii="Arial" w:hAnsi="Arial" w:cs="Arial"/>
          <w:sz w:val="22"/>
          <w:szCs w:val="22"/>
        </w:rPr>
        <w:t xml:space="preserve">is a disease that </w:t>
      </w:r>
      <w:r w:rsidRPr="00A67B00">
        <w:rPr>
          <w:rFonts w:ascii="Arial" w:hAnsi="Arial" w:cs="Arial"/>
          <w:sz w:val="22"/>
          <w:szCs w:val="22"/>
        </w:rPr>
        <w:t xml:space="preserve">currently </w:t>
      </w:r>
      <w:r w:rsidR="00B6556E" w:rsidRPr="00A67B00">
        <w:rPr>
          <w:rFonts w:ascii="Arial" w:hAnsi="Arial" w:cs="Arial"/>
          <w:sz w:val="22"/>
          <w:szCs w:val="22"/>
        </w:rPr>
        <w:t xml:space="preserve">afflicts </w:t>
      </w:r>
      <w:r w:rsidRPr="00A67B00">
        <w:rPr>
          <w:rFonts w:ascii="Arial" w:hAnsi="Arial" w:cs="Arial"/>
          <w:sz w:val="22"/>
          <w:szCs w:val="22"/>
        </w:rPr>
        <w:t>over 200 million people worldwide.</w:t>
      </w:r>
      <w:r w:rsidR="00B6556E" w:rsidRPr="00A67B00">
        <w:rPr>
          <w:rFonts w:ascii="Arial" w:hAnsi="Arial" w:cs="Arial"/>
          <w:sz w:val="22"/>
          <w:szCs w:val="22"/>
        </w:rPr>
        <w:t xml:space="preserve"> 20 million individuals are characterised as having severe morbidity, and death estimates vary between 24,000 and 200,000 deaths per year </w:t>
      </w:r>
      <w:r w:rsidR="00B6556E" w:rsidRPr="00A67B00">
        <w:rPr>
          <w:rFonts w:ascii="Arial" w:hAnsi="Arial" w:cs="Arial"/>
          <w:sz w:val="22"/>
          <w:szCs w:val="22"/>
        </w:rPr>
        <w:fldChar w:fldCharType="begin" w:fldLock="1"/>
      </w:r>
      <w:r w:rsidR="006C0332">
        <w:rPr>
          <w:rFonts w:ascii="Arial" w:hAnsi="Arial" w:cs="Arial"/>
          <w:sz w:val="22"/>
          <w:szCs w:val="22"/>
        </w:rPr>
        <w:instrText>ADDIN CSL_CITATION {"citationItems":[{"id":"ITEM-1","itemData":{"author":[{"dropping-particle":"","family":"World Health Organization","given":"","non-dropping-particle":"","parse-names":false,"suffix":""}],"id":"ITEM-1","issued":{"date-parts":[["2002"]]},"title":"WHO Technical Report Series 912. Prevention and control of schistosomiasis and soil-transmitted helminthiasis","type":"article-journal"},"uris":["http://www.mendeley.com/documents/?uuid=ae765a35-d00a-45a2-b8da-9501ca14cd0b"]},{"id":"ITEM-2","itemData":{"URL":"http://www.who.int/healthinfo/global_burden_disease/estimates/en/index1.html","accessed":{"date-parts":[["2020","4","1"]]},"author":[{"dropping-particle":"","family":"World Health Organization","given":"","non-dropping-particle":"","parse-names":false,"suffix":""}],"id":"ITEM-2","issued":{"date-parts":[["2018"]]},"title":"Global health estimates 2016: Disease burden by cause, age, sex, by country and by region, 2000–2016","type":"webpage"},"uris":["http://www.mendeley.com/documents/?uuid=bc246a7d-2945-420b-b7b4-c532bdc97718"]}],"mendeley":{"formattedCitation":"&lt;sup&gt;1,2&lt;/sup&gt;","plainTextFormattedCitation":"1,2","previouslyFormattedCitation":"&lt;sup&gt;1,2&lt;/sup&gt;"},"properties":{"noteIndex":0},"schema":"https://github.com/citation-style-language/schema/raw/master/csl-citation.json"}</w:instrText>
      </w:r>
      <w:r w:rsidR="00B6556E" w:rsidRPr="00A67B00">
        <w:rPr>
          <w:rFonts w:ascii="Arial" w:hAnsi="Arial" w:cs="Arial"/>
          <w:sz w:val="22"/>
          <w:szCs w:val="22"/>
        </w:rPr>
        <w:fldChar w:fldCharType="separate"/>
      </w:r>
      <w:r w:rsidR="00570792" w:rsidRPr="00570792">
        <w:rPr>
          <w:rFonts w:ascii="Arial" w:hAnsi="Arial" w:cs="Arial"/>
          <w:noProof/>
          <w:sz w:val="22"/>
          <w:szCs w:val="22"/>
          <w:vertAlign w:val="superscript"/>
        </w:rPr>
        <w:t>1,2</w:t>
      </w:r>
      <w:r w:rsidR="00B6556E" w:rsidRPr="00A67B00">
        <w:rPr>
          <w:rFonts w:ascii="Arial" w:hAnsi="Arial" w:cs="Arial"/>
          <w:sz w:val="22"/>
          <w:szCs w:val="22"/>
        </w:rPr>
        <w:fldChar w:fldCharType="end"/>
      </w:r>
      <w:r w:rsidR="00B6556E" w:rsidRPr="00A67B00">
        <w:rPr>
          <w:rFonts w:ascii="Arial" w:hAnsi="Arial" w:cs="Arial"/>
          <w:sz w:val="22"/>
          <w:szCs w:val="22"/>
        </w:rPr>
        <w:t>.</w:t>
      </w:r>
      <w:r w:rsidRPr="00A67B00">
        <w:rPr>
          <w:rFonts w:ascii="Arial" w:hAnsi="Arial" w:cs="Arial"/>
          <w:sz w:val="22"/>
          <w:szCs w:val="22"/>
        </w:rPr>
        <w:t xml:space="preserve"> The disease is </w:t>
      </w:r>
      <w:r w:rsidR="009872CC" w:rsidRPr="00A67B00">
        <w:rPr>
          <w:rFonts w:ascii="Arial" w:hAnsi="Arial" w:cs="Arial"/>
          <w:sz w:val="22"/>
          <w:szCs w:val="22"/>
        </w:rPr>
        <w:t xml:space="preserve">endemic in 74 countries across the world and is </w:t>
      </w:r>
      <w:r w:rsidRPr="00A67B00">
        <w:rPr>
          <w:rFonts w:ascii="Arial" w:hAnsi="Arial" w:cs="Arial"/>
          <w:sz w:val="22"/>
          <w:szCs w:val="22"/>
        </w:rPr>
        <w:t xml:space="preserve">caused by </w:t>
      </w:r>
      <w:r w:rsidR="000F0A92" w:rsidRPr="00A67B00">
        <w:rPr>
          <w:rFonts w:ascii="Arial" w:hAnsi="Arial" w:cs="Arial"/>
          <w:sz w:val="22"/>
          <w:szCs w:val="22"/>
        </w:rPr>
        <w:t xml:space="preserve">six species of schistosomes: </w:t>
      </w:r>
      <w:r w:rsidR="000F0A92" w:rsidRPr="00A67B00">
        <w:rPr>
          <w:rFonts w:ascii="Arial" w:hAnsi="Arial" w:cs="Arial"/>
          <w:i/>
          <w:iCs/>
          <w:sz w:val="22"/>
          <w:szCs w:val="22"/>
        </w:rPr>
        <w:t>Schistosoma mansoni</w:t>
      </w:r>
      <w:r w:rsidR="000F0A92" w:rsidRPr="00A67B00">
        <w:rPr>
          <w:rFonts w:ascii="Arial" w:hAnsi="Arial" w:cs="Arial"/>
          <w:sz w:val="22"/>
          <w:szCs w:val="22"/>
        </w:rPr>
        <w:t xml:space="preserve"> (occurring in Africa, South America, the Caribbean, and the Middle East), </w:t>
      </w:r>
      <w:r w:rsidR="000F0A92" w:rsidRPr="00A67B00">
        <w:rPr>
          <w:rFonts w:ascii="Arial" w:hAnsi="Arial" w:cs="Arial"/>
          <w:i/>
          <w:iCs/>
          <w:sz w:val="22"/>
          <w:szCs w:val="22"/>
        </w:rPr>
        <w:t>S. haematobium</w:t>
      </w:r>
      <w:r w:rsidR="000F0A92" w:rsidRPr="00A67B00">
        <w:rPr>
          <w:rFonts w:ascii="Arial" w:hAnsi="Arial" w:cs="Arial"/>
          <w:sz w:val="22"/>
          <w:szCs w:val="22"/>
        </w:rPr>
        <w:t xml:space="preserve"> (mainly occurring in Africa and the Middle East), </w:t>
      </w:r>
      <w:r w:rsidR="000F0A92" w:rsidRPr="00A67B00">
        <w:rPr>
          <w:rFonts w:ascii="Arial" w:hAnsi="Arial" w:cs="Arial"/>
          <w:i/>
          <w:iCs/>
          <w:sz w:val="22"/>
          <w:szCs w:val="22"/>
        </w:rPr>
        <w:t>S. intercalatum</w:t>
      </w:r>
      <w:r w:rsidR="000F0A92" w:rsidRPr="00A67B00">
        <w:rPr>
          <w:rFonts w:ascii="Arial" w:hAnsi="Arial" w:cs="Arial"/>
          <w:sz w:val="22"/>
          <w:szCs w:val="22"/>
        </w:rPr>
        <w:t xml:space="preserve"> and </w:t>
      </w:r>
      <w:r w:rsidR="000F0A92" w:rsidRPr="00A67B00">
        <w:rPr>
          <w:rFonts w:ascii="Arial" w:hAnsi="Arial" w:cs="Arial"/>
          <w:i/>
          <w:iCs/>
          <w:sz w:val="22"/>
          <w:szCs w:val="22"/>
        </w:rPr>
        <w:t>S. guineensis</w:t>
      </w:r>
      <w:r w:rsidR="000F0A92" w:rsidRPr="00A67B00">
        <w:rPr>
          <w:rFonts w:ascii="Arial" w:hAnsi="Arial" w:cs="Arial"/>
          <w:sz w:val="22"/>
          <w:szCs w:val="22"/>
        </w:rPr>
        <w:t xml:space="preserve"> (confined to a few countries in Central Africa), </w:t>
      </w:r>
      <w:r w:rsidR="000F0A92" w:rsidRPr="00A67B00">
        <w:rPr>
          <w:rFonts w:ascii="Arial" w:hAnsi="Arial" w:cs="Arial"/>
          <w:i/>
          <w:iCs/>
          <w:sz w:val="22"/>
          <w:szCs w:val="22"/>
        </w:rPr>
        <w:t>S. mekongi</w:t>
      </w:r>
      <w:r w:rsidR="000F0A92" w:rsidRPr="00A67B00">
        <w:rPr>
          <w:rFonts w:ascii="Arial" w:hAnsi="Arial" w:cs="Arial"/>
          <w:sz w:val="22"/>
          <w:szCs w:val="22"/>
        </w:rPr>
        <w:t xml:space="preserve"> (Mekong Delta, including Cambodia and Lao), and </w:t>
      </w:r>
      <w:r w:rsidR="000F0A92" w:rsidRPr="00A67B00">
        <w:rPr>
          <w:rFonts w:ascii="Arial" w:hAnsi="Arial" w:cs="Arial"/>
          <w:i/>
          <w:iCs/>
          <w:sz w:val="22"/>
          <w:szCs w:val="22"/>
        </w:rPr>
        <w:t>S. japonicum</w:t>
      </w:r>
      <w:r w:rsidR="000F0A92" w:rsidRPr="00A67B00">
        <w:rPr>
          <w:rFonts w:ascii="Arial" w:hAnsi="Arial" w:cs="Arial"/>
          <w:sz w:val="22"/>
          <w:szCs w:val="22"/>
        </w:rPr>
        <w:t xml:space="preserve"> (Asia)</w:t>
      </w:r>
      <w:r w:rsidR="009744D6">
        <w:rPr>
          <w:rFonts w:ascii="Arial" w:hAnsi="Arial" w:cs="Arial"/>
          <w:sz w:val="22"/>
          <w:szCs w:val="22"/>
        </w:rPr>
        <w:t xml:space="preserve"> </w:t>
      </w:r>
      <w:r w:rsidR="001E46F9" w:rsidRPr="00A67B00">
        <w:rPr>
          <w:rStyle w:val="Emphasis"/>
          <w:rFonts w:ascii="Arial" w:hAnsi="Arial" w:cs="Arial"/>
          <w:i w:val="0"/>
          <w:iCs w:val="0"/>
          <w:sz w:val="22"/>
          <w:szCs w:val="22"/>
        </w:rPr>
        <w:fldChar w:fldCharType="begin" w:fldLock="1"/>
      </w:r>
      <w:r w:rsidR="004050EC">
        <w:rPr>
          <w:rStyle w:val="Emphasis"/>
          <w:rFonts w:ascii="Arial" w:hAnsi="Arial" w:cs="Arial"/>
          <w:i w:val="0"/>
          <w:iCs w:val="0"/>
          <w:sz w:val="22"/>
          <w:szCs w:val="22"/>
        </w:rPr>
        <w:instrText>ADDIN CSL_CITATION {"citationItems":[{"id":"ITEM-1","itemData":{"DOI":"10.1016/S0140-6736(13)61949-2","ISSN":"0140-6736","PMID":"24698483","abstract":"Human schistosomiasis—or bilharzia—is a parasitic disease caused by trematode flukes of the genus Schistosoma. By conservative estimates, at least 230 million people worldwide are infected with Schistosoma spp. Adult schistosome worms colonise human blood vessels for years, successfully evading the immune system while excreting hundreds to thousands of eggs daily, which must either leave the body in excreta or become trapped in nearby tissues. Trapped eggs induce a distinct immune-mediated granulomatous response that causes local and systemic pathological effects ranging from anaemia, growth stunting, impaired cognition, and decreased physical fitness, to organ-specific effects such as severe hepatosplenism, periportal fibrosis with portal hypertension, and urogenital inflammation and scarring. At present, preventive public health measures in endemic regions consist of treatment once every 1 or 2 years with the isoquinolinone drug, praziquantel, to suppress morbidity. In some locations, elimination of transmission is now the goal; however, more sensitive diagnostics are needed in both the field and clinics, and integrated environmental and health-care management will be needed to ensure elimination.","author":[{"dropping-particle":"","family":"Colley","given":"Daniel G.","non-dropping-particle":"","parse-names":false,"suffix":""},{"dropping-particle":"","family":"Bustinduy","given":"Amaya L.","non-dropping-particle":"","parse-names":false,"suffix":""},{"dropping-particle":"","family":"Secor","given":"W. Evan","non-dropping-particle":"","parse-names":false,"suffix":""},{"dropping-particle":"","family":"King","given":"Charles H.","non-dropping-particle":"","parse-names":false,"suffix":""}],"container-title":"The Lancet","id":"ITEM-1","issue":"9936","issued":{"date-parts":[["2014","6","28"]]},"page":"2253-2264","publisher":"Elsevier","title":"Human schistosomiasis","type":"article-journal","volume":"383"},"uris":["http://www.mendeley.com/documents/?uuid=f57ab3b1-b59e-475b-97e4-c063779b391b"]}],"mendeley":{"formattedCitation":"&lt;sup&gt;3&lt;/sup&gt;","plainTextFormattedCitation":"3","previouslyFormattedCitation":"&lt;sup&gt;3&lt;/sup&gt;"},"properties":{"noteIndex":0},"schema":"https://github.com/citation-style-language/schema/raw/master/csl-citation.json"}</w:instrText>
      </w:r>
      <w:r w:rsidR="001E46F9" w:rsidRPr="00A67B00">
        <w:rPr>
          <w:rStyle w:val="Emphasis"/>
          <w:rFonts w:ascii="Arial" w:hAnsi="Arial" w:cs="Arial"/>
          <w:i w:val="0"/>
          <w:iCs w:val="0"/>
          <w:sz w:val="22"/>
          <w:szCs w:val="22"/>
        </w:rPr>
        <w:fldChar w:fldCharType="separate"/>
      </w:r>
      <w:r w:rsidR="00570792" w:rsidRPr="00570792">
        <w:rPr>
          <w:rStyle w:val="Emphasis"/>
          <w:rFonts w:ascii="Arial" w:hAnsi="Arial" w:cs="Arial"/>
          <w:i w:val="0"/>
          <w:iCs w:val="0"/>
          <w:noProof/>
          <w:sz w:val="22"/>
          <w:szCs w:val="22"/>
          <w:vertAlign w:val="superscript"/>
        </w:rPr>
        <w:t>3</w:t>
      </w:r>
      <w:r w:rsidR="001E46F9" w:rsidRPr="00A67B00">
        <w:rPr>
          <w:rStyle w:val="Emphasis"/>
          <w:rFonts w:ascii="Arial" w:hAnsi="Arial" w:cs="Arial"/>
          <w:i w:val="0"/>
          <w:iCs w:val="0"/>
          <w:sz w:val="22"/>
          <w:szCs w:val="22"/>
        </w:rPr>
        <w:fldChar w:fldCharType="end"/>
      </w:r>
      <w:r w:rsidRPr="00A67B00">
        <w:rPr>
          <w:rFonts w:ascii="Arial" w:hAnsi="Arial" w:cs="Arial"/>
          <w:sz w:val="22"/>
          <w:szCs w:val="22"/>
        </w:rPr>
        <w:t xml:space="preserve">. </w:t>
      </w:r>
      <w:r w:rsidR="00C85949" w:rsidRPr="00A67B00">
        <w:rPr>
          <w:rFonts w:ascii="Arial" w:hAnsi="Arial" w:cs="Arial"/>
          <w:sz w:val="22"/>
          <w:szCs w:val="22"/>
        </w:rPr>
        <w:t xml:space="preserve">Of these species, </w:t>
      </w:r>
      <w:r w:rsidR="00C85949" w:rsidRPr="00A67B00">
        <w:rPr>
          <w:rFonts w:ascii="Arial" w:hAnsi="Arial" w:cs="Arial"/>
          <w:i/>
          <w:iCs/>
          <w:sz w:val="22"/>
          <w:szCs w:val="22"/>
        </w:rPr>
        <w:t>S. haematobium</w:t>
      </w:r>
      <w:r w:rsidR="00C85949" w:rsidRPr="00A67B00">
        <w:rPr>
          <w:rFonts w:ascii="Arial" w:hAnsi="Arial" w:cs="Arial"/>
          <w:sz w:val="22"/>
          <w:szCs w:val="22"/>
        </w:rPr>
        <w:t xml:space="preserve"> is the principal cause of urinary schistosomiasis, with the remaining </w:t>
      </w:r>
      <w:r w:rsidR="00FB584E" w:rsidRPr="00A67B00">
        <w:rPr>
          <w:rFonts w:ascii="Arial" w:hAnsi="Arial" w:cs="Arial"/>
          <w:sz w:val="22"/>
          <w:szCs w:val="22"/>
        </w:rPr>
        <w:t>giving rise to the intestinal forms</w:t>
      </w:r>
      <w:r w:rsidR="00572558" w:rsidRPr="00A67B00">
        <w:rPr>
          <w:rFonts w:ascii="Arial" w:hAnsi="Arial" w:cs="Arial"/>
          <w:sz w:val="22"/>
          <w:szCs w:val="22"/>
        </w:rPr>
        <w:t xml:space="preserve"> of the disease</w:t>
      </w:r>
      <w:r w:rsidR="00847FC5" w:rsidRPr="00A67B00">
        <w:rPr>
          <w:rFonts w:ascii="Arial" w:hAnsi="Arial" w:cs="Arial"/>
          <w:sz w:val="22"/>
          <w:szCs w:val="22"/>
        </w:rPr>
        <w:t>.</w:t>
      </w:r>
      <w:r w:rsidR="00572558" w:rsidRPr="00A67B00">
        <w:rPr>
          <w:rFonts w:ascii="Arial" w:hAnsi="Arial" w:cs="Arial"/>
          <w:sz w:val="22"/>
          <w:szCs w:val="22"/>
        </w:rPr>
        <w:t xml:space="preserve"> </w:t>
      </w:r>
      <w:r w:rsidR="00847FC5" w:rsidRPr="00A67B00">
        <w:rPr>
          <w:rFonts w:ascii="Arial" w:hAnsi="Arial" w:cs="Arial"/>
          <w:sz w:val="22"/>
          <w:szCs w:val="22"/>
        </w:rPr>
        <w:t>T</w:t>
      </w:r>
      <w:r w:rsidR="00572558" w:rsidRPr="00A67B00">
        <w:rPr>
          <w:rFonts w:ascii="Arial" w:hAnsi="Arial" w:cs="Arial"/>
          <w:sz w:val="22"/>
          <w:szCs w:val="22"/>
        </w:rPr>
        <w:t xml:space="preserve">his heterogeneity of disease outcome </w:t>
      </w:r>
      <w:r w:rsidR="00847FC5" w:rsidRPr="00A67B00">
        <w:rPr>
          <w:rFonts w:ascii="Arial" w:hAnsi="Arial" w:cs="Arial"/>
          <w:sz w:val="22"/>
          <w:szCs w:val="22"/>
        </w:rPr>
        <w:t xml:space="preserve">is </w:t>
      </w:r>
      <w:r w:rsidR="00572558" w:rsidRPr="00A67B00">
        <w:rPr>
          <w:rFonts w:ascii="Arial" w:hAnsi="Arial" w:cs="Arial"/>
          <w:sz w:val="22"/>
          <w:szCs w:val="22"/>
        </w:rPr>
        <w:t xml:space="preserve">primarily due to the venule location in which the adult worms reside </w:t>
      </w:r>
      <w:r w:rsidR="00FB584E" w:rsidRPr="00A67B00">
        <w:rPr>
          <w:rFonts w:ascii="Arial" w:hAnsi="Arial" w:cs="Arial"/>
          <w:sz w:val="22"/>
          <w:szCs w:val="22"/>
        </w:rPr>
        <w:fldChar w:fldCharType="begin" w:fldLock="1"/>
      </w:r>
      <w:r w:rsidR="004050EC">
        <w:rPr>
          <w:rFonts w:ascii="Arial" w:hAnsi="Arial" w:cs="Arial"/>
          <w:sz w:val="22"/>
          <w:szCs w:val="22"/>
        </w:rPr>
        <w:instrText>ADDIN CSL_CITATION {"citationItems":[{"id":"ITEM-1","itemData":{"DOI":"10.1016/S0140-6736(13)61949-2","ISSN":"0140-6736","PMID":"24698483","abstract":"Human schistosomiasis—or bilharzia—is a parasitic disease caused by trematode flukes of the genus Schistosoma. By conservative estimates, at least 230 million people worldwide are infected with Schistosoma spp. Adult schistosome worms colonise human blood vessels for years, successfully evading the immune system while excreting hundreds to thousands of eggs daily, which must either leave the body in excreta or become trapped in nearby tissues. Trapped eggs induce a distinct immune-mediated granulomatous response that causes local and systemic pathological effects ranging from anaemia, growth stunting, impaired cognition, and decreased physical fitness, to organ-specific effects such as severe hepatosplenism, periportal fibrosis with portal hypertension, and urogenital inflammation and scarring. At present, preventive public health measures in endemic regions consist of treatment once every 1 or 2 years with the isoquinolinone drug, praziquantel, to suppress morbidity. In some locations, elimination of transmission is now the goal; however, more sensitive diagnostics are needed in both the field and clinics, and integrated environmental and health-care management will be needed to ensure elimination.","author":[{"dropping-particle":"","family":"Colley","given":"Daniel G.","non-dropping-particle":"","parse-names":false,"suffix":""},{"dropping-particle":"","family":"Bustinduy","given":"Amaya L.","non-dropping-particle":"","parse-names":false,"suffix":""},{"dropping-particle":"","family":"Secor","given":"W. Evan","non-dropping-particle":"","parse-names":false,"suffix":""},{"dropping-particle":"","family":"King","given":"Charles H.","non-dropping-particle":"","parse-names":false,"suffix":""}],"container-title":"The Lancet","id":"ITEM-1","issue":"9936","issued":{"date-parts":[["2014","6","28"]]},"page":"2253-2264","publisher":"Elsevier","title":"Human schistosomiasis","type":"article-journal","volume":"383"},"uris":["http://www.mendeley.com/documents/?uuid=f57ab3b1-b59e-475b-97e4-c063779b391b"]}],"mendeley":{"formattedCitation":"&lt;sup&gt;3&lt;/sup&gt;","plainTextFormattedCitation":"3","previouslyFormattedCitation":"&lt;sup&gt;3&lt;/sup&gt;"},"properties":{"noteIndex":0},"schema":"https://github.com/citation-style-language/schema/raw/master/csl-citation.json"}</w:instrText>
      </w:r>
      <w:r w:rsidR="00FB584E" w:rsidRPr="00A67B00">
        <w:rPr>
          <w:rFonts w:ascii="Arial" w:hAnsi="Arial" w:cs="Arial"/>
          <w:sz w:val="22"/>
          <w:szCs w:val="22"/>
        </w:rPr>
        <w:fldChar w:fldCharType="separate"/>
      </w:r>
      <w:r w:rsidR="00570792" w:rsidRPr="00570792">
        <w:rPr>
          <w:rFonts w:ascii="Arial" w:hAnsi="Arial" w:cs="Arial"/>
          <w:noProof/>
          <w:sz w:val="22"/>
          <w:szCs w:val="22"/>
          <w:vertAlign w:val="superscript"/>
        </w:rPr>
        <w:t>3</w:t>
      </w:r>
      <w:r w:rsidR="00FB584E" w:rsidRPr="00A67B00">
        <w:rPr>
          <w:rFonts w:ascii="Arial" w:hAnsi="Arial" w:cs="Arial"/>
          <w:sz w:val="22"/>
          <w:szCs w:val="22"/>
        </w:rPr>
        <w:fldChar w:fldCharType="end"/>
      </w:r>
      <w:r w:rsidR="00FB584E" w:rsidRPr="00A67B00">
        <w:rPr>
          <w:rFonts w:ascii="Arial" w:hAnsi="Arial" w:cs="Arial"/>
          <w:sz w:val="22"/>
          <w:szCs w:val="22"/>
        </w:rPr>
        <w:t>.</w:t>
      </w:r>
      <w:r w:rsidR="00C85949" w:rsidRPr="00A67B00">
        <w:rPr>
          <w:rFonts w:ascii="Arial" w:hAnsi="Arial" w:cs="Arial"/>
          <w:sz w:val="22"/>
          <w:szCs w:val="22"/>
        </w:rPr>
        <w:t xml:space="preserve"> </w:t>
      </w:r>
      <w:r w:rsidR="00F85F7F">
        <w:rPr>
          <w:rFonts w:ascii="Arial" w:hAnsi="Arial" w:cs="Arial"/>
          <w:sz w:val="22"/>
          <w:szCs w:val="22"/>
        </w:rPr>
        <w:t>Although</w:t>
      </w:r>
      <w:r w:rsidR="005A60F4">
        <w:rPr>
          <w:rFonts w:ascii="Arial" w:hAnsi="Arial" w:cs="Arial"/>
          <w:sz w:val="22"/>
          <w:szCs w:val="22"/>
        </w:rPr>
        <w:t xml:space="preserve"> </w:t>
      </w:r>
      <w:r w:rsidR="00F961F2" w:rsidRPr="005A60F4">
        <w:rPr>
          <w:rFonts w:ascii="Arial" w:hAnsi="Arial" w:cs="Arial"/>
          <w:i/>
          <w:iCs/>
          <w:sz w:val="22"/>
          <w:szCs w:val="22"/>
        </w:rPr>
        <w:t>S.</w:t>
      </w:r>
      <w:r w:rsidR="00655534">
        <w:rPr>
          <w:rFonts w:ascii="Arial" w:hAnsi="Arial" w:cs="Arial"/>
          <w:i/>
          <w:iCs/>
          <w:sz w:val="22"/>
          <w:szCs w:val="22"/>
        </w:rPr>
        <w:t xml:space="preserve"> </w:t>
      </w:r>
      <w:r w:rsidR="00F961F2" w:rsidRPr="005A60F4">
        <w:rPr>
          <w:rFonts w:ascii="Arial" w:hAnsi="Arial" w:cs="Arial"/>
          <w:i/>
          <w:iCs/>
          <w:sz w:val="22"/>
          <w:szCs w:val="22"/>
        </w:rPr>
        <w:t>mansoni</w:t>
      </w:r>
      <w:r w:rsidR="00F961F2">
        <w:rPr>
          <w:rFonts w:ascii="Arial" w:hAnsi="Arial" w:cs="Arial"/>
          <w:sz w:val="22"/>
          <w:szCs w:val="22"/>
        </w:rPr>
        <w:t xml:space="preserve"> is the most common intestinal </w:t>
      </w:r>
      <w:proofErr w:type="gramStart"/>
      <w:r w:rsidR="00F961F2">
        <w:rPr>
          <w:rFonts w:ascii="Arial" w:hAnsi="Arial" w:cs="Arial"/>
          <w:sz w:val="22"/>
          <w:szCs w:val="22"/>
        </w:rPr>
        <w:t xml:space="preserve">species </w:t>
      </w:r>
      <w:r w:rsidR="005A60F4">
        <w:rPr>
          <w:rFonts w:ascii="Arial" w:hAnsi="Arial" w:cs="Arial"/>
          <w:sz w:val="22"/>
          <w:szCs w:val="22"/>
        </w:rPr>
        <w:t xml:space="preserve"> across</w:t>
      </w:r>
      <w:proofErr w:type="gramEnd"/>
      <w:r w:rsidR="005A60F4">
        <w:rPr>
          <w:rFonts w:ascii="Arial" w:hAnsi="Arial" w:cs="Arial"/>
          <w:sz w:val="22"/>
          <w:szCs w:val="22"/>
        </w:rPr>
        <w:t xml:space="preserve"> Africa and Latin America, in</w:t>
      </w:r>
      <w:r w:rsidR="0005784C" w:rsidRPr="00A67B00">
        <w:rPr>
          <w:rFonts w:ascii="Arial" w:hAnsi="Arial" w:cs="Arial"/>
          <w:sz w:val="22"/>
          <w:szCs w:val="22"/>
        </w:rPr>
        <w:t xml:space="preserve"> Asia </w:t>
      </w:r>
      <w:r w:rsidR="0005784C" w:rsidRPr="00A67B00">
        <w:rPr>
          <w:rFonts w:ascii="Arial" w:hAnsi="Arial" w:cs="Arial"/>
          <w:i/>
          <w:iCs/>
          <w:sz w:val="22"/>
          <w:szCs w:val="22"/>
        </w:rPr>
        <w:t>Schistosoma japonicum</w:t>
      </w:r>
      <w:r w:rsidR="0005784C" w:rsidRPr="00A67B00">
        <w:rPr>
          <w:rFonts w:ascii="Arial" w:hAnsi="Arial" w:cs="Arial"/>
          <w:sz w:val="22"/>
          <w:szCs w:val="22"/>
        </w:rPr>
        <w:t xml:space="preserve"> is the most prevalent species</w:t>
      </w:r>
      <w:r w:rsidR="005A60F4">
        <w:rPr>
          <w:rFonts w:ascii="Arial" w:hAnsi="Arial" w:cs="Arial"/>
          <w:sz w:val="22"/>
          <w:szCs w:val="22"/>
        </w:rPr>
        <w:t xml:space="preserve">. </w:t>
      </w:r>
      <w:r w:rsidR="0005784C" w:rsidRPr="00A67B00">
        <w:rPr>
          <w:rFonts w:ascii="Arial" w:hAnsi="Arial" w:cs="Arial"/>
          <w:sz w:val="22"/>
          <w:szCs w:val="22"/>
        </w:rPr>
        <w:t xml:space="preserve"> </w:t>
      </w:r>
      <w:r w:rsidR="005A60F4">
        <w:rPr>
          <w:rFonts w:ascii="Arial" w:hAnsi="Arial" w:cs="Arial"/>
          <w:sz w:val="22"/>
          <w:szCs w:val="22"/>
        </w:rPr>
        <w:t>W</w:t>
      </w:r>
      <w:r w:rsidR="0005784C" w:rsidRPr="00A67B00">
        <w:rPr>
          <w:rFonts w:ascii="Arial" w:hAnsi="Arial" w:cs="Arial"/>
          <w:sz w:val="22"/>
          <w:szCs w:val="22"/>
        </w:rPr>
        <w:t xml:space="preserve">hile China is making good progress in controlling </w:t>
      </w:r>
      <w:r w:rsidR="0005784C" w:rsidRPr="00A67B00">
        <w:rPr>
          <w:rFonts w:ascii="Arial" w:hAnsi="Arial" w:cs="Arial"/>
          <w:i/>
          <w:sz w:val="22"/>
          <w:szCs w:val="22"/>
        </w:rPr>
        <w:t xml:space="preserve">S. japonicum </w:t>
      </w:r>
      <w:r w:rsidR="0005784C" w:rsidRPr="00A67B00">
        <w:rPr>
          <w:rFonts w:ascii="Arial" w:hAnsi="Arial" w:cs="Arial"/>
          <w:i/>
          <w:sz w:val="22"/>
          <w:szCs w:val="22"/>
        </w:rPr>
        <w:fldChar w:fldCharType="begin" w:fldLock="1"/>
      </w:r>
      <w:r w:rsidR="0005784C">
        <w:rPr>
          <w:rFonts w:ascii="Arial" w:hAnsi="Arial" w:cs="Arial"/>
          <w:i/>
          <w:sz w:val="22"/>
          <w:szCs w:val="22"/>
        </w:rPr>
        <w:instrText>ADDIN CSL_CITATION {"citationItems":[{"id":"ITEM-1","itemData":{"DOI":"10.1016/j.ijpara.2014.05.005","ISSN":"1879-0135","PMID":"24929133","abstract":"Despite major successes in its control over the past 50years, schistosomiasis japonica continues to be a public health problem in the People's Republic of China (P.R. China). Historically, the major endemic foci occur in the lakes and marshlands along the Yangtze River, areas where transmission interruption has proven difficult. The current endemic situation may alter due to the closure of the Three Gorges Dam. Considerable environmental and ecological changes are anticipated that may result in new habitats for the oncomelanid intermediate snail host of Schistosoma japonicum (Sj), thereby increasing the risk of transmission. The current national control program for P.R. China involves a multi-component integrated strategy but, despite targeting multiple transmission pathways, certain challenges remain. As the Chinese government pushes towards elimination, there is a requirement for additional tools, such as vaccination, for long-term prevention. Whereas the zoonotic nature of schistosomiasis japonica adds to the complexity of control, it provides a unique opportunity to develop a transmission blocking vaccine targeting bovines to assist in the prevention of human infection and disease. Mathematical modelling has shown that control options targeting the various transmission pathways of schistosomiasis japonica and incorporating bovine vaccination, mass human chemotherapy and mollusciciding could lead to its elimination from P.R. China. Here we present the study design and baseline results of a four-year cluster randomised intervention trial we are undertaking around the schistosomiasis-endemic Dongting Lake in Hunan Province aimed at determining the impact on schistosome transmission of the multi-component integrated control strategy, including bovine vaccination using a heterologous \"prime-boost\" delivery platform based on the previously tested SjCTPI vaccine.","author":[{"dropping-particle":"","family":"Gray","given":"Darren J","non-dropping-particle":"","parse-names":false,"suffix":""},{"dropping-particle":"","family":"Li","given":"Yue-Sheng","non-dropping-particle":"","parse-names":false,"suffix":""},{"dropping-particle":"","family":"Williams","given":"Gail M","non-dropping-particle":"","parse-names":false,"suffix":""},{"dropping-particle":"","family":"Zhao","given":"Zheng-Yuan","non-dropping-particle":"","parse-names":false,"suffix":""},{"dropping-particle":"","family":"Harn","given":"Donald A","non-dropping-particle":"","parse-names":false,"suffix":""},{"dropping-particle":"","family":"Li","given":"Sheng-Ming","non-dropping-particle":"","parse-names":false,"suffix":""},{"dropping-particle":"","family":"Ren","given":"Mao-Yuan","non-dropping-particle":"","parse-names":false,"suffix":""},{"dropping-particle":"","family":"Feng","given":"Zeng","non-dropping-particle":"","parse-names":false,"suffix":""},{"dropping-particle":"","family":"Guo","given":"Feng-Ying","non-dropping-particle":"","parse-names":false,"suffix":""},{"dropping-particle":"","family":"Guo","given":"Jia-Gang","non-dropping-particle":"","parse-names":false,"suffix":""},{"dropping-particle":"","family":"Zhou","given":"Jie","non-dropping-particle":"","parse-names":false,"suffix":""},{"dropping-particle":"","family":"Dong","given":"Yu-Lan","non-dropping-particle":"","parse-names":false,"suffix":""},{"dropping-particle":"","family":"Li","given":"Yuan","non-dropping-particle":"","parse-names":false,"suffix":""},{"dropping-particle":"","family":"Ross","given":"Allen G","non-dropping-particle":"","parse-names":false,"suffix":""},{"dropping-particle":"","family":"McManus","given":"DP","non-dropping-particle":"","parse-names":false,"suffix":""}],"container-title":"International journal for parasitology","id":"ITEM-1","issue":"9","issued":{"date-parts":[["2014","8"]]},"page":"659-668","publisher":"Elsevier Ltd","title":"A multi-component integrated approach for the elimination of schistosomiasis in the People's Republic of China: design and baseline results of a 4-year cluster-randomised intervention trial","type":"article-journal","volume":"44"},"uris":["http://www.mendeley.com/documents/?uuid=ae1bcb38-3596-361c-8aef-6e94dcfbd22d"]}],"mendeley":{"formattedCitation":"&lt;sup&gt;4&lt;/sup&gt;","plainTextFormattedCitation":"4","previouslyFormattedCitation":"&lt;sup&gt;4&lt;/sup&gt;"},"properties":{"noteIndex":0},"schema":"https://github.com/citation-style-language/schema/raw/master/csl-citation.json"}</w:instrText>
      </w:r>
      <w:r w:rsidR="0005784C" w:rsidRPr="00A67B00">
        <w:rPr>
          <w:rFonts w:ascii="Arial" w:hAnsi="Arial" w:cs="Arial"/>
          <w:i/>
          <w:sz w:val="22"/>
          <w:szCs w:val="22"/>
        </w:rPr>
        <w:fldChar w:fldCharType="separate"/>
      </w:r>
      <w:r w:rsidR="0005784C" w:rsidRPr="00570792">
        <w:rPr>
          <w:rFonts w:ascii="Arial" w:hAnsi="Arial" w:cs="Arial"/>
          <w:noProof/>
          <w:sz w:val="22"/>
          <w:szCs w:val="22"/>
          <w:vertAlign w:val="superscript"/>
        </w:rPr>
        <w:t>4</w:t>
      </w:r>
      <w:r w:rsidR="0005784C" w:rsidRPr="00A67B00">
        <w:rPr>
          <w:rFonts w:ascii="Arial" w:hAnsi="Arial" w:cs="Arial"/>
          <w:i/>
          <w:sz w:val="22"/>
          <w:szCs w:val="22"/>
        </w:rPr>
        <w:fldChar w:fldCharType="end"/>
      </w:r>
      <w:r w:rsidR="0005784C" w:rsidRPr="00A67B00">
        <w:rPr>
          <w:rFonts w:ascii="Arial" w:hAnsi="Arial" w:cs="Arial"/>
          <w:sz w:val="22"/>
          <w:szCs w:val="22"/>
        </w:rPr>
        <w:t xml:space="preserve"> it remains a major health risk in other parts of Asia, most notably in the Philippines where </w:t>
      </w:r>
      <w:r w:rsidR="0005784C" w:rsidRPr="00A67B00">
        <w:rPr>
          <w:rFonts w:ascii="Arial" w:hAnsi="Arial" w:cs="Arial"/>
          <w:i/>
          <w:iCs/>
          <w:sz w:val="22"/>
          <w:szCs w:val="22"/>
        </w:rPr>
        <w:t xml:space="preserve">S. japonicum </w:t>
      </w:r>
      <w:r w:rsidR="0005784C" w:rsidRPr="00A67B00">
        <w:rPr>
          <w:rFonts w:ascii="Arial" w:hAnsi="Arial" w:cs="Arial"/>
          <w:sz w:val="22"/>
          <w:szCs w:val="22"/>
        </w:rPr>
        <w:t xml:space="preserve">is </w:t>
      </w:r>
      <w:r w:rsidR="0005784C" w:rsidRPr="00A67B00">
        <w:rPr>
          <w:rFonts w:ascii="Arial" w:hAnsi="Arial" w:cs="Arial"/>
          <w:sz w:val="22"/>
          <w:szCs w:val="22"/>
        </w:rPr>
        <w:lastRenderedPageBreak/>
        <w:t xml:space="preserve">moderately endemic (5–25 %) in most of the endemic regions </w:t>
      </w:r>
      <w:r w:rsidR="0005784C" w:rsidRPr="00A67B00">
        <w:rPr>
          <w:rFonts w:ascii="Arial" w:hAnsi="Arial" w:cs="Arial"/>
          <w:sz w:val="22"/>
          <w:szCs w:val="22"/>
        </w:rPr>
        <w:fldChar w:fldCharType="begin" w:fldLock="1"/>
      </w:r>
      <w:r w:rsidR="0005784C">
        <w:rPr>
          <w:rFonts w:ascii="Arial" w:hAnsi="Arial" w:cs="Arial"/>
          <w:sz w:val="22"/>
          <w:szCs w:val="22"/>
        </w:rPr>
        <w:instrText>ADDIN CSL_CITATION {"citationItems":[{"id":"ITEM-1","itemData":{"DOI":"10.1016/j.ijid.2016.10.001","ISSN":"18783511","abstract":"Objective This study assessed the impact of annual versus biennial praziquantel treatment regimens on the prevalence, intensity of infection, and liver fibrosis dynamics of Asiatic schistosomiasis (caused by Schistosoma japonicum) among individuals residing in 18 endemic barangays in Northern Samar, Philippines. Methods Five hundred and sixty-five subjects who reported symptoms of gastrointestinal illness and/or were believed to have clinical morbidity based on physical examination were selected for cohort follow-up. Results The mean prevalence of schistosomiasis was 34% and the mean intensity of infection was 123.1 eggs per gram. Moderate to severe hepatic fibrosis (grade II/III) was demonstrated in approximately 25% of the study population. As expected, a greater reduction in both the prevalence and intensity of infection was documented with two treatment rounds versus one. Overall, hepatic fibrosis (grades I–III) regressed in only 24.3% of those who received a single treatment and in only 19.3% of those who received two doses. The prevalence of grade II–III fibrosis at baseline (25.2%) remained unchanged 2 years after treatment. Conclusions These findings suggest that in order to reverse moderate to severe liver fibrosis due to schistosomiasis and improve clinical outcomes, a higher clinical dosage of praziquantel (i.e., 60–80 mg/kg) may be required over an extended duration.","author":[{"dropping-particle":"","family":"Olveda","given":"David U.","non-dropping-particle":"","parse-names":false,"suffix":""},{"dropping-particle":"","family":"Inobaya","given":"Marianette T.","non-dropping-particle":"","parse-names":false,"suffix":""},{"dropping-particle":"","family":"McManus","given":"DP","non-dropping-particle":"","parse-names":false,"suffix":""},{"dropping-particle":"","family":"Olveda","given":"Remigio M.","non-dropping-particle":"","parse-names":false,"suffix":""},{"dropping-particle":"","family":"Vinluan","given":"Marilyn L.","non-dropping-particle":"","parse-names":false,"suffix":""},{"dropping-particle":"","family":"Ng","given":"Shu Kay","non-dropping-particle":"","parse-names":false,"suffix":""},{"dropping-particle":"","family":"Harn","given":"Donald A.","non-dropping-particle":"","parse-names":false,"suffix":""},{"dropping-particle":"","family":"Li","given":"Yuesheng","non-dropping-particle":"","parse-names":false,"suffix":""},{"dropping-particle":"","family":"Guevarra","given":"Jerric R.","non-dropping-particle":"","parse-names":false,"suffix":""},{"dropping-particle":"","family":"Lam","given":"Alfred K.","non-dropping-particle":"","parse-names":false,"suffix":""},{"dropping-particle":"","family":"Ross","given":"Allen G.P.","non-dropping-particle":"","parse-names":false,"suffix":""}],"container-title":"International Journal of Infectious Diseases","id":"ITEM-1","issued":{"date-parts":[["2017","1","1"]]},"page":"145-149","publisher":"Elsevier B.V.","title":"Biennial versus annual treatment for schistosomiasis and its impact on liver morbidity","type":"article-journal","volume":"54"},"uris":["http://www.mendeley.com/documents/?uuid=382a9c72-ed1f-3f12-91f6-9bd432e71936"]},{"id":"ITEM-2","itemData":{"DOI":"10.1371/journal.pntd.0003483","ISSN":"19352735","abstract":"The Philippines has a population of approximately 103 million people, of which 6.7 million live in schistosomiasis-endemic areas with 1.8 million people being at risk of infection with Schistosoma japonicum. Although the country-wide prevalence of schistosomiasis japonica in the Philippines is relatively low, the prevalence of schistosomiasis can be high, approaching 65% in some endemic areas. Of the currently available microscopy-based diagnostic techniques for detecting schistosome infections in the Philippines and elsewhere, most exhibit varying diagnostic performances, with the Kato-Katz (KK) method having particularly poor sensitivity for detecting low intensity infections. This suggests that the actual prevalence of schistosomiasis japonica may be much higher than previous reports have indicated. Six barangay (villages) were selected to determine the prevalence of S. japonicum in humans in the municipality of Palapag, Northern Samar. Fecal samples were collected from 560 humans and examined by the KK method and a validated real-time PCR (qPCR) assay. A high S. japonicum prevalence (90.2%) was revealed using qPCR whereas the KK method indicated a lower prevalence (22.9%). The geometric mean eggs per gram (GMEPG) determined by the qPCR was 36.5 and 11.5 by the KK. These results, particularly those obtained by the qPCR, indicate that the prevalence of schistosomiasis in this region of the Philippines is much higher than historically reported. Despite being more expensive, qPCR can complement the KK procedure, particularly for surveillance and monitoring of areas where extensive schistosomiasis control has led to low prevalence and intensity infections and where schistosomiasis elimination is on the horizon, as for example in southern China.","author":[{"dropping-particle":"","family":"Gordon","given":"Catherine A.","non-dropping-particle":"","parse-names":false,"suffix":""},{"dropping-particle":"","family":"Acosta","given":"Luz P.","non-dropping-particle":"","parse-names":false,"suffix":""},{"dropping-particle":"","family":"Gobert","given":"Geoffrey N.","non-dropping-particle":"","parse-names":false,"suffix":""},{"dropping-particle":"","family":"Olveda","given":"Remigio M.","non-dropping-particle":"","parse-names":false,"suffix":""},{"dropping-particle":"","family":"Ross","given":"Allen G.","non-dropping-particle":"","parse-names":false,"suffix":""},{"dropping-particle":"","family":"Williams","given":"Gail M.","non-dropping-particle":"","parse-names":false,"suffix":""},{"dropping-particle":"","family":"Gray","given":"Darren J.","non-dropping-particle":"","parse-names":false,"suffix":""},{"dropping-particle":"","family":"Harn","given":"Donald","non-dropping-particle":"","parse-names":false,"suffix":""},{"dropping-particle":"","family":"Li","given":"Yuesheng","non-dropping-particle":"","parse-names":false,"suffix":""},{"dropping-particle":"","family":"McManus","given":"DP","non-dropping-particle":"","parse-names":false,"suffix":""}],"container-title":"PLoS Neglected Tropical Diseases","id":"ITEM-2","issue":"1","issued":{"date-parts":[["2015","1"]]},"page":"e0003483","publisher":"Public Library of Science","title":"Real-time PCR demonstrates high prevalence of Schistosoma japonicum in the Philippines: implications for surveillance and control","type":"article-journal","volume":"9"},"uris":["http://www.mendeley.com/documents/?uuid=a8b7abcc-52fd-326b-824c-6121619c7a03"]}],"mendeley":{"formattedCitation":"&lt;sup&gt;5,6&lt;/sup&gt;","plainTextFormattedCitation":"5,6","previouslyFormattedCitation":"&lt;sup&gt;5,6&lt;/sup&gt;"},"properties":{"noteIndex":0},"schema":"https://github.com/citation-style-language/schema/raw/master/csl-citation.json"}</w:instrText>
      </w:r>
      <w:r w:rsidR="0005784C" w:rsidRPr="00A67B00">
        <w:rPr>
          <w:rFonts w:ascii="Arial" w:hAnsi="Arial" w:cs="Arial"/>
          <w:sz w:val="22"/>
          <w:szCs w:val="22"/>
        </w:rPr>
        <w:fldChar w:fldCharType="separate"/>
      </w:r>
      <w:r w:rsidR="0005784C" w:rsidRPr="00570792">
        <w:rPr>
          <w:rFonts w:ascii="Arial" w:hAnsi="Arial" w:cs="Arial"/>
          <w:noProof/>
          <w:sz w:val="22"/>
          <w:szCs w:val="22"/>
          <w:vertAlign w:val="superscript"/>
        </w:rPr>
        <w:t>5,6</w:t>
      </w:r>
      <w:r w:rsidR="0005784C" w:rsidRPr="00A67B00">
        <w:rPr>
          <w:rFonts w:ascii="Arial" w:hAnsi="Arial" w:cs="Arial"/>
          <w:sz w:val="22"/>
          <w:szCs w:val="22"/>
        </w:rPr>
        <w:fldChar w:fldCharType="end"/>
      </w:r>
      <w:r w:rsidR="0005784C" w:rsidRPr="00A67B00">
        <w:rPr>
          <w:rFonts w:ascii="Arial" w:hAnsi="Arial" w:cs="Arial"/>
          <w:sz w:val="22"/>
          <w:szCs w:val="22"/>
        </w:rPr>
        <w:t xml:space="preserve">. Complicating this is the fact that </w:t>
      </w:r>
      <w:r w:rsidR="0005784C" w:rsidRPr="00A67B00">
        <w:rPr>
          <w:rFonts w:ascii="Arial" w:hAnsi="Arial" w:cs="Arial"/>
          <w:i/>
          <w:sz w:val="22"/>
          <w:szCs w:val="22"/>
        </w:rPr>
        <w:t>S. japonicum</w:t>
      </w:r>
      <w:r w:rsidR="0005784C" w:rsidRPr="00A67B00">
        <w:rPr>
          <w:rFonts w:ascii="Arial" w:hAnsi="Arial" w:cs="Arial"/>
          <w:sz w:val="22"/>
          <w:szCs w:val="22"/>
        </w:rPr>
        <w:t xml:space="preserve"> is a zoonosis and can infect a wide array of animals such as dogs </w:t>
      </w:r>
      <w:r w:rsidR="0005784C" w:rsidRPr="00A67B00">
        <w:rPr>
          <w:rFonts w:ascii="Arial" w:hAnsi="Arial" w:cs="Arial"/>
          <w:sz w:val="22"/>
          <w:szCs w:val="22"/>
        </w:rPr>
        <w:fldChar w:fldCharType="begin" w:fldLock="1"/>
      </w:r>
      <w:r w:rsidR="0005784C">
        <w:rPr>
          <w:rFonts w:ascii="Arial" w:hAnsi="Arial" w:cs="Arial"/>
          <w:sz w:val="22"/>
          <w:szCs w:val="22"/>
        </w:rPr>
        <w:instrText>ADDIN CSL_CITATION {"citationItems":[{"id":"ITEM-1","itemData":{"DOI":"10.1371/journal.pntd.0000340","abstract":"Background: Schistosoma japonicum, which remains a major public health problem in the Philippines and mainland China, is the only schistosome species for which zoonotic transmission is considered important. While bovines are suspected as the main zoonotic reservoir in parts of China, the relative contributions of various non-human mammals to S. japonicum transmission in the Philippines remain to be determined. We examined the population genetics of S. japonicum in the Philippines in order to elucidate transmission patterns across host species and geographic areas. Methodology/Principal Findings: S. japonicum miracidia (hatched from eggs within fecal samples) from humans, dogs, pigs and rats, and cercariae shed from snail-intermediate hosts, were collected across two geographic areas of Samar Province. Individual isolates were then genotyped using seven multiplexed microsatellite loci. Wright's FST values and phylogenetic trees calculated for parasite populations suggest a high frequency of parasite gene-flow across definitive host species, particularly between dogs and humans. Parasite genetic differentiation between areas was not evident at the definitive host level, possibly suggesting frequent import and export of infections between villages, although there was some evidence of geographic structuring at the snail-intermediate host level. Conclusions/Significance: These results suggest very high levels of transmission across host species, and indicate that the role of dogs should be considered when planning control programs. Furthermore, a regional approach to treatment programs is recommended where human migration is extensive. © 2008 Rudge et al.","author":[{"dropping-particle":"","family":"Rudge","given":"James W.","non-dropping-particle":"","parse-names":false,"suffix":""},{"dropping-particle":"","family":"Carabin","given":"Hélène","non-dropping-particle":"","parse-names":false,"suffix":""},{"dropping-particle":"","family":"Balolong","given":"Ernesto","non-dropping-particle":"","parse-names":false,"suffix":""},{"dropping-particle":"","family":"Tallo","given":"Veronica","non-dropping-particle":"","parse-names":false,"suffix":""},{"dropping-particle":"","family":"Shrivastava","given":"Jaya","non-dropping-particle":"","parse-names":false,"suffix":""},{"dropping-particle":"","family":"Lu","given":"Da Bing","non-dropping-particle":"","parse-names":false,"suffix":""},{"dropping-particle":"","family":"Basáñez","given":"María Gloria","non-dropping-particle":"","parse-names":false,"suffix":""},{"dropping-particle":"","family":"Olveda","given":"Remigio","non-dropping-particle":"","parse-names":false,"suffix":""},{"dropping-particle":"","family":"McGarvey","given":"Stephen T.","non-dropping-particle":"","parse-names":false,"suffix":""},{"dropping-particle":"","family":"Webster","given":"Joanne P.","non-dropping-particle":"","parse-names":false,"suffix":""}],"container-title":"PLoS Neglected Tropical Diseases","id":"ITEM-1","issue":"11","issued":{"date-parts":[["2008"]]},"page":"e340","title":"Population genetics of Schistosoma japonicum within the Philippines suggest high levels of transmission between humans and dogs","type":"article-journal","volume":"2"},"uris":["http://www.mendeley.com/documents/?uuid=ef1f60ca-83a8-34ee-8896-508e7c2e7383"]}],"mendeley":{"formattedCitation":"&lt;sup&gt;7&lt;/sup&gt;","plainTextFormattedCitation":"7","previouslyFormattedCitation":"&lt;sup&gt;7&lt;/sup&gt;"},"properties":{"noteIndex":0},"schema":"https://github.com/citation-style-language/schema/raw/master/csl-citation.json"}</w:instrText>
      </w:r>
      <w:r w:rsidR="0005784C" w:rsidRPr="00A67B00">
        <w:rPr>
          <w:rFonts w:ascii="Arial" w:hAnsi="Arial" w:cs="Arial"/>
          <w:sz w:val="22"/>
          <w:szCs w:val="22"/>
        </w:rPr>
        <w:fldChar w:fldCharType="separate"/>
      </w:r>
      <w:r w:rsidR="0005784C" w:rsidRPr="00570792">
        <w:rPr>
          <w:rFonts w:ascii="Arial" w:hAnsi="Arial" w:cs="Arial"/>
          <w:noProof/>
          <w:sz w:val="22"/>
          <w:szCs w:val="22"/>
          <w:vertAlign w:val="superscript"/>
        </w:rPr>
        <w:t>7</w:t>
      </w:r>
      <w:r w:rsidR="0005784C" w:rsidRPr="00A67B00">
        <w:rPr>
          <w:rFonts w:ascii="Arial" w:hAnsi="Arial" w:cs="Arial"/>
          <w:sz w:val="22"/>
          <w:szCs w:val="22"/>
        </w:rPr>
        <w:fldChar w:fldCharType="end"/>
      </w:r>
      <w:r w:rsidR="0005784C" w:rsidRPr="00A67B00">
        <w:rPr>
          <w:rFonts w:ascii="Arial" w:hAnsi="Arial" w:cs="Arial"/>
          <w:sz w:val="22"/>
          <w:szCs w:val="22"/>
        </w:rPr>
        <w:t xml:space="preserve">, wild rats, cattle, and in particular, water buffaloes </w:t>
      </w:r>
      <w:r w:rsidR="0005784C" w:rsidRPr="00A67B00">
        <w:rPr>
          <w:rFonts w:ascii="Arial" w:hAnsi="Arial" w:cs="Arial"/>
          <w:sz w:val="22"/>
          <w:szCs w:val="22"/>
        </w:rPr>
        <w:fldChar w:fldCharType="begin" w:fldLock="1"/>
      </w:r>
      <w:r w:rsidR="0005784C">
        <w:rPr>
          <w:rFonts w:ascii="Arial" w:hAnsi="Arial" w:cs="Arial"/>
          <w:sz w:val="22"/>
          <w:szCs w:val="22"/>
        </w:rPr>
        <w:instrText>ADDIN CSL_CITATION {"citationItems":[{"id":"ITEM-1","itemData":{"DOI":"10.4269/ajtmh.2010.09-0638","ISSN":"00029637","abstract":"Difficulty in controlling human Schistosoma japonicum infection is partly attributed to the presence of non-human definitive hosts. Water buffaloes are a major reservoir for transmission of S. japonicum to humans in China. However, in the Philippines, reports based on microscopic examination of buffalo stool identified a low prevalence of S. japonicum, and mathematical models using these data concluded that water buffaloes are not a major reservoir for transmission of S. japonicum to humans. We collected stool from 81 buffaloes in Macanip, Leyte, the Philippines, and assayed for S. japonicum infection by the Danish Bilharziasis Laboratory technique, the Kato-Katz technique, miracidia hatching, and a highly validated real-time polymerase chain reaction. The prevalence defined by each assay was 3.7%, 3.7%, 0%, and 51.5% respectively. Our results demonstrate that microscopic-based techniques dramatically underestimate the prevalence of S. japonicum infection in water buffaloes in the Philippines and warrant reexamination of the role of bovines in transmission of S. japonicum to humans in the Philippines. Copyright © 2010 by The American Society of Tropical Medicine and Hygiene.","author":[{"dropping-particle":"","family":"Wu","given":"Hai Wei","non-dropping-particle":"","parse-names":false,"suffix":""},{"dropping-particle":"","family":"Qin","given":"Yuan Fang","non-dropping-particle":"","parse-names":false,"suffix":""},{"dropping-particle":"","family":"Chu","given":"Kai","non-dropping-particle":"","parse-names":false,"suffix":""},{"dropping-particle":"","family":"Meng","given":"Rui","non-dropping-particle":"","parse-names":false,"suffix":""},{"dropping-particle":"","family":"Liu","given":"Yun","non-dropping-particle":"","parse-names":false,"suffix":""},{"dropping-particle":"","family":"McGarvey","given":"Stephen T.","non-dropping-particle":"","parse-names":false,"suffix":""},{"dropping-particle":"","family":"Olveda","given":"Remigio","non-dropping-particle":"","parse-names":false,"suffix":""},{"dropping-particle":"","family":"Acosta","given":"Luz","non-dropping-particle":"","parse-names":false,"suffix":""},{"dropping-particle":"","family":"Ji","given":"Min Jun","non-dropping-particle":"","parse-names":false,"suffix":""},{"dropping-particle":"","family":"Fernandez","given":"Tomas","non-dropping-particle":"","parse-names":false,"suffix":""},{"dropping-particle":"","family":"Friedman","given":"Jennifer F.","non-dropping-particle":"","parse-names":false,"suffix":""},{"dropping-particle":"","family":"Kurtis","given":"Jonathan D.","non-dropping-particle":"","parse-names":false,"suffix":""}],"container-title":"American Journal of Tropical Medicine and Hygiene","id":"ITEM-1","issue":"4","issued":{"date-parts":[["2010","4"]]},"page":"646-652","title":"High prevalence of Schistosoma japonicum infection in water buffaloes in the Philippines assessed by real-time polymerase chain reaction","type":"article-journal","volume":"82"},"uris":["http://www.mendeley.com/documents/?uuid=7484130b-d793-37c2-8d98-9e8807de1639"]}],"mendeley":{"formattedCitation":"&lt;sup&gt;8&lt;/sup&gt;","plainTextFormattedCitation":"8","previouslyFormattedCitation":"&lt;sup&gt;8&lt;/sup&gt;"},"properties":{"noteIndex":0},"schema":"https://github.com/citation-style-language/schema/raw/master/csl-citation.json"}</w:instrText>
      </w:r>
      <w:r w:rsidR="0005784C" w:rsidRPr="00A67B00">
        <w:rPr>
          <w:rFonts w:ascii="Arial" w:hAnsi="Arial" w:cs="Arial"/>
          <w:sz w:val="22"/>
          <w:szCs w:val="22"/>
        </w:rPr>
        <w:fldChar w:fldCharType="separate"/>
      </w:r>
      <w:r w:rsidR="0005784C" w:rsidRPr="00570792">
        <w:rPr>
          <w:rFonts w:ascii="Arial" w:hAnsi="Arial" w:cs="Arial"/>
          <w:noProof/>
          <w:sz w:val="22"/>
          <w:szCs w:val="22"/>
          <w:vertAlign w:val="superscript"/>
        </w:rPr>
        <w:t>8</w:t>
      </w:r>
      <w:r w:rsidR="0005784C" w:rsidRPr="00A67B00">
        <w:rPr>
          <w:rFonts w:ascii="Arial" w:hAnsi="Arial" w:cs="Arial"/>
          <w:sz w:val="22"/>
          <w:szCs w:val="22"/>
        </w:rPr>
        <w:fldChar w:fldCharType="end"/>
      </w:r>
      <w:r w:rsidR="0005784C" w:rsidRPr="00A67B00">
        <w:rPr>
          <w:rFonts w:ascii="Arial" w:hAnsi="Arial" w:cs="Arial"/>
          <w:sz w:val="22"/>
          <w:szCs w:val="22"/>
        </w:rPr>
        <w:t xml:space="preserve">. </w:t>
      </w:r>
      <w:r w:rsidR="009872CC" w:rsidRPr="00A67B00">
        <w:rPr>
          <w:rFonts w:ascii="Arial" w:hAnsi="Arial" w:cs="Arial"/>
          <w:sz w:val="22"/>
          <w:szCs w:val="22"/>
        </w:rPr>
        <w:t xml:space="preserve">No vaccine is available </w:t>
      </w:r>
      <w:r w:rsidR="002438D6">
        <w:rPr>
          <w:rFonts w:ascii="Arial" w:hAnsi="Arial" w:cs="Arial"/>
          <w:sz w:val="22"/>
          <w:szCs w:val="22"/>
        </w:rPr>
        <w:t xml:space="preserve">against any species of schistosome </w:t>
      </w:r>
      <w:r w:rsidR="009872CC" w:rsidRPr="00A67B00">
        <w:rPr>
          <w:rFonts w:ascii="Arial" w:hAnsi="Arial" w:cs="Arial"/>
          <w:sz w:val="22"/>
          <w:szCs w:val="22"/>
        </w:rPr>
        <w:t>but considerable progress in the control of schistosomiasis has been made in recent decades, mainly through mass drug administration (MDA) programs,</w:t>
      </w:r>
      <w:r w:rsidR="002438D6">
        <w:rPr>
          <w:rFonts w:ascii="Arial" w:hAnsi="Arial" w:cs="Arial"/>
          <w:sz w:val="22"/>
          <w:szCs w:val="22"/>
        </w:rPr>
        <w:t xml:space="preserve"> </w:t>
      </w:r>
      <w:r w:rsidR="009872CC" w:rsidRPr="00A67B00">
        <w:rPr>
          <w:rFonts w:ascii="Arial" w:hAnsi="Arial" w:cs="Arial"/>
          <w:sz w:val="22"/>
          <w:szCs w:val="22"/>
        </w:rPr>
        <w:t xml:space="preserve">using Praziquantel administration to entire at-risk populations without prior diagnosis. However, preventive chemotherapy alone is insufficient to break the transmission cycle and </w:t>
      </w:r>
      <w:r w:rsidRPr="00A67B00">
        <w:rPr>
          <w:rFonts w:ascii="Arial" w:hAnsi="Arial" w:cs="Arial"/>
          <w:sz w:val="22"/>
          <w:szCs w:val="22"/>
        </w:rPr>
        <w:t xml:space="preserve">low-grade chronic infections leading to </w:t>
      </w:r>
      <w:r w:rsidR="002C7B51">
        <w:rPr>
          <w:rFonts w:ascii="Arial" w:hAnsi="Arial" w:cs="Arial"/>
          <w:sz w:val="22"/>
          <w:szCs w:val="22"/>
        </w:rPr>
        <w:t xml:space="preserve">organ damage, </w:t>
      </w:r>
      <w:r w:rsidR="00CD1652" w:rsidRPr="00A67B00">
        <w:rPr>
          <w:rFonts w:ascii="Arial" w:hAnsi="Arial" w:cs="Arial"/>
          <w:sz w:val="22"/>
          <w:szCs w:val="22"/>
        </w:rPr>
        <w:t>anaemia</w:t>
      </w:r>
      <w:r w:rsidRPr="00A67B00">
        <w:rPr>
          <w:rFonts w:ascii="Arial" w:hAnsi="Arial" w:cs="Arial"/>
          <w:sz w:val="22"/>
          <w:szCs w:val="22"/>
        </w:rPr>
        <w:t>, growth retardation and cognitive impairment is still prevalent across the world.</w:t>
      </w:r>
    </w:p>
    <w:p w14:paraId="584938D3" w14:textId="77777777" w:rsidR="005A60F4" w:rsidRPr="00A67B00" w:rsidRDefault="005A60F4" w:rsidP="0060051D">
      <w:pPr>
        <w:numPr>
          <w:ilvl w:val="0"/>
          <w:numId w:val="0"/>
        </w:numPr>
        <w:spacing w:line="360" w:lineRule="auto"/>
        <w:jc w:val="both"/>
        <w:rPr>
          <w:rFonts w:ascii="Arial" w:hAnsi="Arial" w:cs="Arial"/>
          <w:sz w:val="22"/>
          <w:szCs w:val="22"/>
        </w:rPr>
      </w:pPr>
    </w:p>
    <w:p w14:paraId="012207A4" w14:textId="523D3979" w:rsidR="009872CC" w:rsidRDefault="00D27DDC" w:rsidP="008C08A8">
      <w:pPr>
        <w:numPr>
          <w:ilvl w:val="0"/>
          <w:numId w:val="0"/>
        </w:numPr>
        <w:spacing w:line="360" w:lineRule="auto"/>
        <w:jc w:val="both"/>
        <w:rPr>
          <w:rFonts w:ascii="Arial" w:hAnsi="Arial" w:cs="Arial"/>
          <w:sz w:val="22"/>
          <w:szCs w:val="22"/>
        </w:rPr>
      </w:pPr>
      <w:r w:rsidRPr="00A67B00">
        <w:rPr>
          <w:rFonts w:ascii="Arial" w:hAnsi="Arial" w:cs="Arial"/>
          <w:sz w:val="22"/>
          <w:szCs w:val="22"/>
        </w:rPr>
        <w:t xml:space="preserve">The infection is mediated by the freshwater snail intermediate host, with humans acquiring the infection by water contact. </w:t>
      </w:r>
      <w:r w:rsidR="00C106F9" w:rsidRPr="00A67B00">
        <w:rPr>
          <w:rFonts w:ascii="Arial" w:hAnsi="Arial" w:cs="Arial"/>
          <w:sz w:val="22"/>
          <w:szCs w:val="22"/>
        </w:rPr>
        <w:t>Regarding intestinal schistosomiasis, o</w:t>
      </w:r>
      <w:r w:rsidRPr="00A67B00">
        <w:rPr>
          <w:rFonts w:ascii="Arial" w:hAnsi="Arial" w:cs="Arial"/>
          <w:sz w:val="22"/>
          <w:szCs w:val="22"/>
        </w:rPr>
        <w:t xml:space="preserve">nce </w:t>
      </w:r>
      <w:r w:rsidR="00C106F9" w:rsidRPr="00A67B00">
        <w:rPr>
          <w:rFonts w:ascii="Arial" w:hAnsi="Arial" w:cs="Arial"/>
          <w:sz w:val="22"/>
          <w:szCs w:val="22"/>
        </w:rPr>
        <w:t xml:space="preserve">the parasite is </w:t>
      </w:r>
      <w:r w:rsidRPr="00A67B00">
        <w:rPr>
          <w:rFonts w:ascii="Arial" w:hAnsi="Arial" w:cs="Arial"/>
          <w:sz w:val="22"/>
          <w:szCs w:val="22"/>
        </w:rPr>
        <w:t>established in the mesenteric veins the adult female worm produce eggs</w:t>
      </w:r>
      <w:r w:rsidR="00604F86" w:rsidRPr="00A67B00">
        <w:rPr>
          <w:rFonts w:ascii="Arial" w:hAnsi="Arial" w:cs="Arial"/>
          <w:sz w:val="22"/>
          <w:szCs w:val="22"/>
        </w:rPr>
        <w:t xml:space="preserve">, half of which exit the host via the intestinal lumen, whilst half </w:t>
      </w:r>
      <w:r w:rsidRPr="00A67B00">
        <w:rPr>
          <w:rFonts w:ascii="Arial" w:hAnsi="Arial" w:cs="Arial"/>
          <w:sz w:val="22"/>
          <w:szCs w:val="22"/>
        </w:rPr>
        <w:t xml:space="preserve">become trapped </w:t>
      </w:r>
      <w:r w:rsidR="0005784C">
        <w:rPr>
          <w:rFonts w:ascii="Arial" w:hAnsi="Arial" w:cs="Arial"/>
          <w:sz w:val="22"/>
          <w:szCs w:val="22"/>
        </w:rPr>
        <w:t xml:space="preserve">in the intestinal wall or </w:t>
      </w:r>
      <w:r w:rsidRPr="00A67B00">
        <w:rPr>
          <w:rFonts w:ascii="Arial" w:hAnsi="Arial" w:cs="Arial"/>
          <w:sz w:val="22"/>
          <w:szCs w:val="22"/>
        </w:rPr>
        <w:t xml:space="preserve">in </w:t>
      </w:r>
      <w:r w:rsidR="00604F86" w:rsidRPr="00A67B00">
        <w:rPr>
          <w:rFonts w:ascii="Arial" w:hAnsi="Arial" w:cs="Arial"/>
          <w:sz w:val="22"/>
          <w:szCs w:val="22"/>
        </w:rPr>
        <w:t xml:space="preserve">organs such as </w:t>
      </w:r>
      <w:r w:rsidRPr="00A67B00">
        <w:rPr>
          <w:rFonts w:ascii="Arial" w:hAnsi="Arial" w:cs="Arial"/>
          <w:sz w:val="22"/>
          <w:szCs w:val="22"/>
        </w:rPr>
        <w:t xml:space="preserve">the liver, generating a potent granulomatous inflammatory response leading to hepatosplenomegaly and pipe-stem fibrosis. </w:t>
      </w:r>
      <w:r w:rsidR="003D1CE1" w:rsidRPr="00A67B00">
        <w:rPr>
          <w:rFonts w:ascii="Arial" w:hAnsi="Arial" w:cs="Arial"/>
          <w:sz w:val="22"/>
          <w:szCs w:val="22"/>
        </w:rPr>
        <w:t xml:space="preserve">The most significant lesion in severe chronic infections is marked periportal fibrosis of the liver (clay pipestem fibrosis or Symmers’ fibrosis) associated with splenomegaly and portal hypertension. </w:t>
      </w:r>
    </w:p>
    <w:p w14:paraId="34122EC3" w14:textId="11A7618B" w:rsidR="008814F4" w:rsidRDefault="008814F4" w:rsidP="00A67B00">
      <w:pPr>
        <w:numPr>
          <w:ilvl w:val="0"/>
          <w:numId w:val="0"/>
        </w:numPr>
        <w:spacing w:line="360" w:lineRule="auto"/>
        <w:jc w:val="both"/>
        <w:rPr>
          <w:rFonts w:ascii="Arial" w:hAnsi="Arial" w:cs="Arial"/>
          <w:sz w:val="22"/>
          <w:szCs w:val="22"/>
        </w:rPr>
      </w:pPr>
    </w:p>
    <w:p w14:paraId="45A22567" w14:textId="0F589A10" w:rsidR="009F13B3" w:rsidRPr="00B51BDB" w:rsidRDefault="009F13B3" w:rsidP="009F13B3">
      <w:pPr>
        <w:numPr>
          <w:ilvl w:val="0"/>
          <w:numId w:val="0"/>
        </w:numPr>
        <w:spacing w:line="360" w:lineRule="auto"/>
        <w:jc w:val="both"/>
        <w:rPr>
          <w:rFonts w:ascii="Arial" w:hAnsi="Arial" w:cs="Arial"/>
          <w:sz w:val="22"/>
          <w:szCs w:val="22"/>
        </w:rPr>
      </w:pPr>
      <w:r w:rsidRPr="00B51BDB">
        <w:rPr>
          <w:rFonts w:ascii="Arial" w:hAnsi="Arial" w:cs="Arial"/>
          <w:sz w:val="22"/>
          <w:szCs w:val="22"/>
        </w:rPr>
        <w:t xml:space="preserve">Evolutionarily, </w:t>
      </w:r>
      <w:r w:rsidR="000A571F" w:rsidRPr="00B51BDB">
        <w:rPr>
          <w:rFonts w:ascii="Arial" w:hAnsi="Arial" w:cs="Arial"/>
          <w:i/>
          <w:iCs/>
          <w:sz w:val="22"/>
          <w:szCs w:val="22"/>
        </w:rPr>
        <w:t>S. mansoni</w:t>
      </w:r>
      <w:r w:rsidR="00CB332D" w:rsidRPr="00B51BDB">
        <w:rPr>
          <w:rFonts w:ascii="Arial" w:hAnsi="Arial" w:cs="Arial"/>
          <w:sz w:val="22"/>
          <w:szCs w:val="22"/>
        </w:rPr>
        <w:t xml:space="preserve"> and </w:t>
      </w:r>
      <w:r w:rsidR="000A571F" w:rsidRPr="00B51BDB">
        <w:rPr>
          <w:rFonts w:ascii="Arial" w:hAnsi="Arial" w:cs="Arial"/>
          <w:i/>
          <w:iCs/>
          <w:sz w:val="22"/>
          <w:szCs w:val="22"/>
        </w:rPr>
        <w:t>S. japonicum</w:t>
      </w:r>
      <w:r w:rsidR="00CB332D" w:rsidRPr="00B51BDB">
        <w:rPr>
          <w:rFonts w:ascii="Arial" w:hAnsi="Arial" w:cs="Arial"/>
          <w:sz w:val="22"/>
          <w:szCs w:val="22"/>
        </w:rPr>
        <w:t xml:space="preserve"> are genetically </w:t>
      </w:r>
      <w:r w:rsidR="004D1F2D" w:rsidRPr="00B51BDB">
        <w:rPr>
          <w:rFonts w:ascii="Arial" w:hAnsi="Arial" w:cs="Arial"/>
          <w:sz w:val="22"/>
          <w:szCs w:val="22"/>
        </w:rPr>
        <w:t>distinct</w:t>
      </w:r>
      <w:r w:rsidR="000A571F" w:rsidRPr="00B51BDB">
        <w:rPr>
          <w:rFonts w:ascii="Arial" w:hAnsi="Arial" w:cs="Arial"/>
          <w:sz w:val="22"/>
          <w:szCs w:val="22"/>
        </w:rPr>
        <w:t>,</w:t>
      </w:r>
      <w:r w:rsidR="004D1F2D" w:rsidRPr="00B51BDB">
        <w:rPr>
          <w:rFonts w:ascii="Arial" w:hAnsi="Arial" w:cs="Arial"/>
          <w:sz w:val="22"/>
          <w:szCs w:val="22"/>
        </w:rPr>
        <w:t xml:space="preserve"> </w:t>
      </w:r>
      <w:r w:rsidR="00882D3E" w:rsidRPr="00B51BDB">
        <w:rPr>
          <w:rFonts w:ascii="Arial" w:hAnsi="Arial" w:cs="Arial"/>
          <w:sz w:val="22"/>
          <w:szCs w:val="22"/>
        </w:rPr>
        <w:t xml:space="preserve">as highlighted be geographic separation and </w:t>
      </w:r>
      <w:r w:rsidR="000043FC" w:rsidRPr="00B51BDB">
        <w:rPr>
          <w:rFonts w:ascii="Arial" w:hAnsi="Arial" w:cs="Arial"/>
          <w:sz w:val="22"/>
          <w:szCs w:val="22"/>
        </w:rPr>
        <w:t>snail host variation.</w:t>
      </w:r>
      <w:r w:rsidR="00D139CA" w:rsidRPr="00B51BDB">
        <w:rPr>
          <w:rFonts w:ascii="Arial" w:hAnsi="Arial" w:cs="Arial"/>
          <w:sz w:val="22"/>
          <w:szCs w:val="22"/>
        </w:rPr>
        <w:t xml:space="preserve"> Since </w:t>
      </w:r>
      <w:r w:rsidR="000A571F" w:rsidRPr="00B51BDB">
        <w:rPr>
          <w:rFonts w:ascii="Arial" w:hAnsi="Arial" w:cs="Arial"/>
          <w:sz w:val="22"/>
          <w:szCs w:val="22"/>
        </w:rPr>
        <w:t xml:space="preserve">the </w:t>
      </w:r>
      <w:r w:rsidR="00D139CA" w:rsidRPr="00B51BDB">
        <w:rPr>
          <w:rFonts w:ascii="Arial" w:hAnsi="Arial" w:cs="Arial"/>
          <w:sz w:val="22"/>
          <w:szCs w:val="22"/>
        </w:rPr>
        <w:t>full genome seq</w:t>
      </w:r>
      <w:r w:rsidR="000A571F" w:rsidRPr="00B51BDB">
        <w:rPr>
          <w:rFonts w:ascii="Arial" w:hAnsi="Arial" w:cs="Arial"/>
          <w:sz w:val="22"/>
          <w:szCs w:val="22"/>
        </w:rPr>
        <w:t>uencing</w:t>
      </w:r>
      <w:r w:rsidR="00D139CA" w:rsidRPr="00B51BDB">
        <w:rPr>
          <w:rFonts w:ascii="Arial" w:hAnsi="Arial" w:cs="Arial"/>
          <w:sz w:val="22"/>
          <w:szCs w:val="22"/>
        </w:rPr>
        <w:t xml:space="preserve"> of both spe</w:t>
      </w:r>
      <w:r w:rsidR="000A571F" w:rsidRPr="00B51BDB">
        <w:rPr>
          <w:rFonts w:ascii="Arial" w:hAnsi="Arial" w:cs="Arial"/>
          <w:sz w:val="22"/>
          <w:szCs w:val="22"/>
        </w:rPr>
        <w:t>cies</w:t>
      </w:r>
      <w:r w:rsidR="00D139CA" w:rsidRPr="00B51BDB">
        <w:rPr>
          <w:rFonts w:ascii="Arial" w:hAnsi="Arial" w:cs="Arial"/>
          <w:sz w:val="22"/>
          <w:szCs w:val="22"/>
        </w:rPr>
        <w:t xml:space="preserve"> in 2009</w:t>
      </w:r>
      <w:r w:rsidR="0026596B" w:rsidRPr="00B51BDB">
        <w:rPr>
          <w:rFonts w:ascii="Arial" w:hAnsi="Arial" w:cs="Arial"/>
          <w:sz w:val="22"/>
          <w:szCs w:val="22"/>
        </w:rPr>
        <w:t xml:space="preserve"> </w:t>
      </w:r>
      <w:r w:rsidR="0026596B" w:rsidRPr="00B51BDB">
        <w:rPr>
          <w:rFonts w:ascii="Arial" w:hAnsi="Arial" w:cs="Arial"/>
          <w:sz w:val="22"/>
          <w:szCs w:val="22"/>
        </w:rPr>
        <w:fldChar w:fldCharType="begin" w:fldLock="1"/>
      </w:r>
      <w:r w:rsidR="00503C7A" w:rsidRPr="00B51BDB">
        <w:rPr>
          <w:rFonts w:ascii="Arial" w:hAnsi="Arial" w:cs="Arial"/>
          <w:sz w:val="22"/>
          <w:szCs w:val="22"/>
        </w:rPr>
        <w:instrText>ADDIN CSL_CITATION {"citationItems":[{"id":"ITEM-1","itemData":{"DOI":"10.1038/nature08160","ISSN":"00280836","PMID":"19606141","abstract":"Schistosoma mansoni is responsible for the neglected tropical disease schistosomiasis that affects 210 million people in 76 countries. Here we present analysis of the 363 megabase nuclear genome of the blood fluke. It encodes at least 11,809 genes, with an unusual intron size distribution, and new families of micro-exon genes that undergo frequent alternative splicing. As the first sequenced flatworm, and a representative of the Lophotrochozoa, it offers insights into early events in the evolution of the animals, including the development of a body pattern with bilateral symmetry, and the development of tissues into organs. Our analysis has been informed by the need to find new drug targets. The deficits in lipid metabolism that make schistosomes dependent on the host are revealed, and the identification of membrane receptors, ion channels and more than 300 proteases provide new insights into the biology of the life cycle and new targets. Bioinformatics approaches have identified metabolic chokepoints, and a chemogenomic screen has pinpointed schistosome proteins for which existing drugs may be active. The information generated provides an invaluable resource for the research community to develop much needed new control tools for the treatment and eradication of this important and neglected disease. © 2009 Macmillan Publishers Limited. All rights reserved.","author":[{"dropping-particle":"","family":"Berriman","given":"Matthew","non-dropping-particle":"","parse-names":false,"suffix":""},{"dropping-particle":"","family":"Haas","given":"Brian J.","non-dropping-particle":"","parse-names":false,"suffix":""},{"dropping-particle":"","family":"Loverde","given":"Philip T.","non-dropping-particle":"","parse-names":false,"suffix":""},{"dropping-particle":"","family":"Wilson","given":"R. Alan","non-dropping-particle":"","parse-names":false,"suffix":""},{"dropping-particle":"","family":"Dillon","given":"Gary P.","non-dropping-particle":"","parse-names":false,"suffix":""},{"dropping-particle":"","family":"Cerqueira","given":"Gustavo C.","non-dropping-particle":"","parse-names":false,"suffix":""},{"dropping-particle":"","family":"Mashiyama","given":"Susan T.","non-dropping-particle":"","parse-names":false,"suffix":""},{"dropping-particle":"","family":"Al-Lazikani","given":"Bissan","non-dropping-particle":"","parse-names":false,"suffix":""},{"dropping-particle":"","family":"Andrade","given":"Luiza F.","non-dropping-particle":"","parse-names":false,"suffix":""},{"dropping-particle":"","family":"Ashton","given":"Peter D.","non-dropping-particle":"","parse-names":false,"suffix":""},{"dropping-particle":"","family":"Aslett","given":"Martin A.","non-dropping-particle":"","parse-names":false,"suffix":""},{"dropping-particle":"","family":"Bartholomeu","given":"Daniella C.","non-dropping-particle":"","parse-names":false,"suffix":""},{"dropping-particle":"","family":"Blandin","given":"Gaelle","non-dropping-particle":"","parse-names":false,"suffix":""},{"dropping-particle":"","family":"Caffrey","given":"Conor R.","non-dropping-particle":"","parse-names":false,"suffix":""},{"dropping-particle":"","family":"Coghlan","given":"Avril","non-dropping-particle":"","parse-names":false,"suffix":""},{"dropping-particle":"","family":"Coulson","given":"Richard","non-dropping-particle":"","parse-names":false,"suffix":""},{"dropping-particle":"","family":"Day","given":"Tim A.","non-dropping-particle":"","parse-names":false,"suffix":""},{"dropping-particle":"","family":"Delcher","given":"Art","non-dropping-particle":"","parse-names":false,"suffix":""},{"dropping-particle":"","family":"Demarco","given":"Ricardo","non-dropping-particle":"","parse-names":false,"suffix":""},{"dropping-particle":"","family":"Djikeng","given":"Appolinaire","non-dropping-particle":"","parse-names":false,"suffix":""},{"dropping-particle":"","family":"Eyre","given":"Tina","non-dropping-particle":"","parse-names":false,"suffix":""},{"dropping-particle":"","family":"Gamble","given":"John A.","non-dropping-particle":"","parse-names":false,"suffix":""},{"dropping-particle":"","family":"Ghedin","given":"Elodie","non-dropping-particle":"","parse-names":false,"suffix":""},{"dropping-particle":"","family":"Gu","given":"Yong","non-dropping-particle":"","parse-names":false,"suffix":""},{"dropping-particle":"","family":"Hertz-Fowler","given":"Christiane","non-dropping-particle":"","parse-names":false,"suffix":""},{"dropping-particle":"","family":"Hirai","given":"Hirohisha","non-dropping-particle":"","parse-names":false,"suffix":""},{"dropping-particle":"","family":"Hirai","given":"Yuriko","non-dropping-particle":"","parse-names":false,"suffix":""},{"dropping-particle":"","family":"Houston","given":"Robin","non-dropping-particle":"","parse-names":false,"suffix":""},{"dropping-particle":"","family":"Ivens","given":"Alasdair","non-dropping-particle":"","parse-names":false,"suffix":""},{"dropping-particle":"","family":"Johnston","given":"David A.","non-dropping-particle":"","parse-names":false,"suffix":""},{"dropping-particle":"","family":"Lacerda","given":"Daniela","non-dropping-particle":"","parse-names":false,"suffix":""},{"dropping-particle":"","family":"MacEdo","given":"Camila D.","non-dropping-particle":"","parse-names":false,"suffix":""},{"dropping-particle":"","family":"McVeigh","given":"Paul","non-dropping-particle":"","parse-names":false,"suffix":""},{"dropping-particle":"","family":"Ning","given":"Zemin","non-dropping-particle":"","parse-names":false,"suffix":""},{"dropping-particle":"","family":"Oliveira","given":"Guilherme","non-dropping-particle":"","parse-names":false,"suffix":""},{"dropping-particle":"","family":"Overington","given":"John P.","non-dropping-particle":"","parse-names":false,"suffix":""},{"dropping-particle":"","family":"Parkhill","given":"Julian","non-dropping-particle":"","parse-names":false,"suffix":""},{"dropping-particle":"","family":"Pertea","given":"Mihaela","non-dropping-particle":"","parse-names":false,"suffix":""},{"dropping-particle":"","family":"Pierce","given":"Raymond J.","non-dropping-particle":"","parse-names":false,"suffix":""},{"dropping-particle":"V.","family":"Protasio","given":"Anna","non-dropping-particle":"","parse-names":false,"suffix":""},{"dropping-particle":"","family":"Quail","given":"Michael A.","non-dropping-particle":"","parse-names":false,"suffix":""},{"dropping-particle":"","family":"Rajandream","given":"Marie Adèle","non-dropping-particle":"","parse-names":false,"suffix":""},{"dropping-particle":"","family":"Rogers","given":"Jane","non-dropping-particle":"","parse-names":false,"suffix":""},{"dropping-particle":"","family":"Sajid","given":"Mohammed","non-dropping-particle":"","parse-names":false,"suffix":""},{"dropping-particle":"","family":"Salzberg","given":"Steven L.","non-dropping-particle":"","parse-names":false,"suffix":""},{"dropping-particle":"","family":"Stanke","given":"Mario","non-dropping-particle":"","parse-names":false,"suffix":""},{"dropping-particle":"","family":"Tivey","given":"Adrian R.","non-dropping-particle":"","parse-names":false,"suffix":""},{"dropping-particle":"","family":"White","given":"Owen","non-dropping-particle":"","parse-names":false,"suffix":""},{"dropping-particle":"","family":"Williams","given":"David L.","non-dropping-particle":"","parse-names":false,"suffix":""},{"dropping-particle":"","family":"Wortman","given":"Jennifer","non-dropping-particle":"","parse-names":false,"suffix":""},{"dropping-particle":"","family":"Wu","given":"Wenjie","non-dropping-particle":"","parse-names":false,"suffix":""},{"dropping-particle":"","family":"Zamanian","given":"Mostafa","non-dropping-particle":"","parse-names":false,"suffix":""},{"dropping-particle":"","family":"Zerlotini","given":"Adhemar","non-dropping-particle":"","parse-names":false,"suffix":""},{"dropping-particle":"","family":"Fraser-Liggett","given":"Claire M.","non-dropping-particle":"","parse-names":false,"suffix":""},{"dropping-particle":"","family":"Barrell","given":"Barclay G.","non-dropping-particle":"","parse-names":false,"suffix":""},{"dropping-particle":"","family":"El-Sayed","given":"Najib M.","non-dropping-particle":"","parse-names":false,"suffix":""}],"container-title":"Nature","id":"ITEM-1","issue":"7253","issued":{"date-parts":[["2009","7","16"]]},"page":"352-358","publisher":"Nature Publishing Group","title":"The genome of the blood fluke Schistosoma mansoni","type":"article-journal","volume":"460"},"uris":["http://www.mendeley.com/documents/?uuid=44004e14-db76-3b8e-99d1-ffb87bd17d09"]},{"id":"ITEM-2","itemData":{"DOI":"10.1038/nature08140","ISSN":"00280836","PMID":"19553936","abstract":"Schistosoma japonicum is a parasitic flatworm that causes human schistosomiasis, which is a significant cause of morbidity in China and the Philippines. Here we present a draft genomic sequence for the worm. The genome provides a global insight into the molecular architecture and host interaction of this complex metazoan pathogen, revealing that it can exploit host nutrients, neuroendocrine hormones and signalling pathways for growth, development and maturation. Having a complex nervous system and a well-developed sensory system, S. japonicum can accept stimulation of the corresponding ligands as a physiological response to different environments, such as fresh water or the tissues of its intermediate and mammalian hosts. Numerous proteases, including cercarial elastase, are implicated in mammalian skin penetration and haemoglobin degradation. The genomic information will serve as a valuable platform to facilitate development of new interventions for schistosomiasis control. © 2009 Macmillan Publishers Limited. All rights reserved.","author":[{"dropping-particle":"","family":"Zhou","given":"Yan","non-dropping-particle":"","parse-names":false,"suffix":""},{"dropping-particle":"","family":"Zheng","given":"Huajun","non-dropping-particle":"","parse-names":false,"suffix":""},{"dropping-particle":"","family":"Chen","given":"Yangyi","non-dropping-particle":"","parse-names":false,"suffix":""},{"dropping-particle":"","family":"Zhang","given":"Lei","non-dropping-particle":"","parse-names":false,"suffix":""},{"dropping-particle":"","family":"Wang","given":"Kai","non-dropping-particle":"","parse-names":false,"suffix":""},{"dropping-particle":"","family":"Guo","given":"Jing","non-dropping-particle":"","parse-names":false,"suffix":""},{"dropping-particle":"","family":"Huang","given":"Zhen","non-dropping-particle":"","parse-names":false,"suffix":""},{"dropping-particle":"","family":"Zhang","given":"Bo","non-dropping-particle":"","parse-names":false,"suffix":""},{"dropping-particle":"","family":"Huang","given":"Wei","non-dropping-particle":"","parse-names":false,"suffix":""},{"dropping-particle":"","family":"Jin","given":"Ke","non-dropping-particle":"","parse-names":false,"suffix":""},{"dropping-particle":"","family":"Dou","given":"Tonghai","non-dropping-particle":"","parse-names":false,"suffix":""},{"dropping-particle":"","family":"Hasegawa","given":"Masami","non-dropping-particle":"","parse-names":false,"suffix":""},{"dropping-particle":"","family":"Wang","given":"Li","non-dropping-particle":"","parse-names":false,"suffix":""},{"dropping-particle":"","family":"Zhang","given":"Yuan","non-dropping-particle":"","parse-names":false,"suffix":""},{"dropping-particle":"","family":"Zhou","given":"Jie","non-dropping-particle":"","parse-names":false,"suffix":""},{"dropping-particle":"","family":"Tao","given":"Lin","non-dropping-particle":"","parse-names":false,"suffix":""},{"dropping-particle":"","family":"Cao","given":"Zhiwei","non-dropping-particle":"","parse-names":false,"suffix":""},{"dropping-particle":"","family":"Li","given":"Yixue","non-dropping-particle":"","parse-names":false,"suffix":""},{"dropping-particle":"","family":"Vinar","given":"Tomas","non-dropping-particle":"","parse-names":false,"suffix":""},{"dropping-particle":"","family":"Brejova","given":"Brona","non-dropping-particle":"","parse-names":false,"suffix":""},{"dropping-particle":"","family":"Brown","given":"Dan","non-dropping-particle":"","parse-names":false,"suffix":""},{"dropping-particle":"","family":"Li","given":"Ming","non-dropping-particle":"","parse-names":false,"suffix":""},{"dropping-particle":"","family":"Miller","given":"David J.","non-dropping-particle":"","parse-names":false,"suffix":""},{"dropping-particle":"","family":"Blair","given":"David","non-dropping-particle":"","parse-names":false,"suffix":""},{"dropping-particle":"","family":"Zhong","given":"Yang","non-dropping-particle":"","parse-names":false,"suffix":""},{"dropping-particle":"","family":"Chen","given":"Zhu","non-dropping-particle":"","parse-names":false,"suffix":""},{"dropping-particle":"","family":"Liu","given":"Feng","non-dropping-particle":"","parse-names":false,"suffix":""},{"dropping-particle":"","family":"Hu","given":"Wei","non-dropping-particle":"","parse-names":false,"suffix":""},{"dropping-particle":"","family":"Wang","given":"Zhi Qin","non-dropping-particle":"","parse-names":false,"suffix":""},{"dropping-particle":"","family":"Zhang","given":"Qin Hua","non-dropping-particle":"","parse-names":false,"suffix":""},{"dropping-particle":"","family":"Song","given":"Huai Dong","non-dropping-particle":"","parse-names":false,"suffix":""},{"dropping-particle":"","family":"Chen","given":"Saijuan","non-dropping-particle":"","parse-names":false,"suffix":""},{"dropping-particle":"","family":"Xu","given":"Xuenian","non-dropping-particle":"","parse-names":false,"suffix":""},{"dropping-particle":"","family":"Xu","given":"Bin","non-dropping-particle":"","parse-names":false,"suffix":""},{"dropping-particle":"","family":"Ju","given":"Chuan","non-dropping-particle":"","parse-names":false,"suffix":""},{"dropping-particle":"","family":"Huang","given":"Yucheng","non-dropping-particle":"","parse-names":false,"suffix":""},{"dropping-particle":"","family":"Brindley","given":"Paul J.","non-dropping-particle":"","parse-names":false,"suffix":""},{"dropping-particle":"","family":"McManus","given":"Donald P.","non-dropping-particle":"","parse-names":false,"suffix":""},{"dropping-particle":"","family":"Feng","given":"Zheng","non-dropping-particle":"","parse-names":false,"suffix":""},{"dropping-particle":"","family":"Han","given":"Ze Guang","non-dropping-particle":"","parse-names":false,"suffix":""},{"dropping-particle":"","family":"Lu","given":"Gang","non-dropping-particle":"","parse-names":false,"suffix":""},{"dropping-particle":"","family":"Ren","given":"Shuangxi","non-dropping-particle":"","parse-names":false,"suffix":""},{"dropping-particle":"","family":"Wang","given":"Yuezhu","non-dropping-particle":"","parse-names":false,"suffix":""},{"dropping-particle":"","family":"Gu","given":"Wenyi","non-dropping-particle":"","parse-names":false,"suffix":""},{"dropping-particle":"","family":"Kang","given":"Hui","non-dropping-particle":"","parse-names":false,"suffix":""},{"dropping-particle":"","family":"Chen","given":"Jie","non-dropping-particle":"","parse-names":false,"suffix":""},{"dropping-particle":"","family":"Chen","given":"Xiaoyun","non-dropping-particle":"","parse-names":false,"suffix":""},{"dropping-particle":"","family":"Chen","given":"Shuting","non-dropping-particle":"","parse-names":false,"suffix":""},{"dropping-particle":"","family":"Wang","given":"Lijun","non-dropping-particle":"","parse-names":false,"suffix":""},{"dropping-particle":"","family":"Yan","given":"Jie","non-dropping-particle":"","parse-names":false,"suffix":""},{"dropping-particle":"","family":"Wang","given":"Biyun","non-dropping-particle":"","parse-names":false,"suffix":""},{"dropping-particle":"","family":"Lv","given":"Xinyan","non-dropping-particle":"","parse-names":false,"suffix":""},{"dropping-particle":"","family":"Jin","given":"Lei","non-dropping-particle":"","parse-names":false,"suffix":""},{"dropping-particle":"","family":"Wang","given":"Bofei","non-dropping-particle":"","parse-names":false,"suffix":""},{"dropping-particle":"","family":"Pu","given":"Shiyin","non-dropping-particle":"","parse-names":false,"suffix":""},{"dropping-particle":"","family":"Zhang","given":"Xianglin","non-dropping-particle":"","parse-names":false,"suffix":""},{"dropping-particle":"","family":"Zhang","given":"Wei","non-dropping-particle":"","parse-names":false,"suffix":""},{"dropping-particle":"","family":"Hu","given":"Qiuping","non-dropping-particle":"","parse-names":false,"suffix":""},{"dropping-particle":"","family":"Zhu","given":"Genfeng","non-dropping-particle":"","parse-names":false,"suffix":""},{"dropping-particle":"","family":"Wang","given":"Jun","non-dropping-particle":"","parse-names":false,"suffix":""},{"dropping-particle":"","family":"Yu","given":"Jun","non-dropping-particle":"","parse-names":false,"suffix":""},{"dropping-particle":"","family":"Wang","given":"Jian","non-dropping-particle":"","parse-names":false,"suffix":""},{"dropping-particle":"","family":"Yang","given":"Huanming","non-dropping-particle":"","parse-names":false,"suffix":""},{"dropping-particle":"","family":"Ning","given":"Zemin","non-dropping-particle":"","parse-names":false,"suffix":""},{"dropping-particle":"","family":"Beriman","given":"Matthew","non-dropping-particle":"","parse-names":false,"suffix":""},{"dropping-particle":"","family":"Wei","given":"Chia Lin","non-dropping-particle":"","parse-names":false,"suffix":""},{"dropping-particle":"","family":"Ruan","given":"Yijun","non-dropping-particle":"","parse-names":false,"suffix":""},{"dropping-particle":"","family":"Zhao","given":"Guoping","non-dropping-particle":"","parse-names":false,"suffix":""},{"dropping-particle":"","family":"Wang","given":"Shengyue","non-dropping-particle":"","parse-names":false,"suffix":""}],"container-title":"Nature","id":"ITEM-2","issue":"7253","issued":{"date-parts":[["2009","7","16"]]},"page":"345-351","publisher":"Nature Publishing Group","title":"The Schistosoma japonicum genome reveals features of host-parasite interplay","type":"article-journal","volume":"460"},"uris":["http://www.mendeley.com/documents/?uuid=3daa5e48-302a-34e0-9abd-d46c8e05626b"]}],"mendeley":{"formattedCitation":"&lt;sup&gt;9,10&lt;/sup&gt;","plainTextFormattedCitation":"9,10","previouslyFormattedCitation":"&lt;sup&gt;9,10&lt;/sup&gt;"},"properties":{"noteIndex":0},"schema":"https://github.com/citation-style-language/schema/raw/master/csl-citation.json"}</w:instrText>
      </w:r>
      <w:r w:rsidR="0026596B" w:rsidRPr="00B51BDB">
        <w:rPr>
          <w:rFonts w:ascii="Arial" w:hAnsi="Arial" w:cs="Arial"/>
          <w:sz w:val="22"/>
          <w:szCs w:val="22"/>
        </w:rPr>
        <w:fldChar w:fldCharType="separate"/>
      </w:r>
      <w:r w:rsidR="0026596B" w:rsidRPr="00B51BDB">
        <w:rPr>
          <w:rFonts w:ascii="Arial" w:hAnsi="Arial" w:cs="Arial"/>
          <w:noProof/>
          <w:sz w:val="22"/>
          <w:szCs w:val="22"/>
          <w:vertAlign w:val="superscript"/>
        </w:rPr>
        <w:t>9,10</w:t>
      </w:r>
      <w:r w:rsidR="0026596B" w:rsidRPr="00B51BDB">
        <w:rPr>
          <w:rFonts w:ascii="Arial" w:hAnsi="Arial" w:cs="Arial"/>
          <w:sz w:val="22"/>
          <w:szCs w:val="22"/>
        </w:rPr>
        <w:fldChar w:fldCharType="end"/>
      </w:r>
      <w:r w:rsidR="00D139CA" w:rsidRPr="00B51BDB">
        <w:rPr>
          <w:rFonts w:ascii="Arial" w:hAnsi="Arial" w:cs="Arial"/>
          <w:sz w:val="22"/>
          <w:szCs w:val="22"/>
        </w:rPr>
        <w:t xml:space="preserve">, this </w:t>
      </w:r>
      <w:r w:rsidR="00E63207" w:rsidRPr="00B51BDB">
        <w:rPr>
          <w:rFonts w:ascii="Arial" w:hAnsi="Arial" w:cs="Arial"/>
          <w:sz w:val="22"/>
          <w:szCs w:val="22"/>
        </w:rPr>
        <w:t xml:space="preserve">differentiation has been </w:t>
      </w:r>
      <w:r w:rsidR="00612FA5" w:rsidRPr="00B51BDB">
        <w:rPr>
          <w:rFonts w:ascii="Arial" w:hAnsi="Arial" w:cs="Arial"/>
          <w:sz w:val="22"/>
          <w:szCs w:val="22"/>
        </w:rPr>
        <w:t xml:space="preserve">further </w:t>
      </w:r>
      <w:r w:rsidR="00E63207" w:rsidRPr="00B51BDB">
        <w:rPr>
          <w:rFonts w:ascii="Arial" w:hAnsi="Arial" w:cs="Arial"/>
          <w:sz w:val="22"/>
          <w:szCs w:val="22"/>
        </w:rPr>
        <w:t>elucidated from</w:t>
      </w:r>
      <w:r w:rsidR="006720A7" w:rsidRPr="00B51BDB">
        <w:rPr>
          <w:rFonts w:ascii="Arial" w:hAnsi="Arial" w:cs="Arial"/>
          <w:sz w:val="22"/>
          <w:szCs w:val="22"/>
        </w:rPr>
        <w:t xml:space="preserve"> combinational </w:t>
      </w:r>
      <w:r w:rsidR="001D000B" w:rsidRPr="00B51BDB">
        <w:rPr>
          <w:rFonts w:ascii="Arial" w:hAnsi="Arial" w:cs="Arial"/>
          <w:sz w:val="22"/>
          <w:szCs w:val="22"/>
        </w:rPr>
        <w:t>sequencing of</w:t>
      </w:r>
      <w:r w:rsidR="00E63207" w:rsidRPr="00B51BDB">
        <w:rPr>
          <w:rFonts w:ascii="Arial" w:hAnsi="Arial" w:cs="Arial"/>
          <w:sz w:val="22"/>
          <w:szCs w:val="22"/>
        </w:rPr>
        <w:t xml:space="preserve"> nuclear</w:t>
      </w:r>
      <w:r w:rsidR="001D000B" w:rsidRPr="00B51BDB">
        <w:rPr>
          <w:rFonts w:ascii="Arial" w:hAnsi="Arial" w:cs="Arial"/>
          <w:sz w:val="22"/>
          <w:szCs w:val="22"/>
        </w:rPr>
        <w:t xml:space="preserve"> </w:t>
      </w:r>
      <w:r w:rsidR="00E63207" w:rsidRPr="00B51BDB">
        <w:rPr>
          <w:rFonts w:ascii="Arial" w:hAnsi="Arial" w:cs="Arial"/>
          <w:sz w:val="22"/>
          <w:szCs w:val="22"/>
        </w:rPr>
        <w:t xml:space="preserve">and </w:t>
      </w:r>
      <w:r w:rsidR="00612FA5" w:rsidRPr="00B51BDB">
        <w:rPr>
          <w:rFonts w:ascii="Arial" w:hAnsi="Arial" w:cs="Arial"/>
          <w:sz w:val="22"/>
          <w:szCs w:val="22"/>
        </w:rPr>
        <w:t xml:space="preserve">mitochondrial </w:t>
      </w:r>
      <w:r w:rsidR="00E63207" w:rsidRPr="00B51BDB">
        <w:rPr>
          <w:rFonts w:ascii="Arial" w:hAnsi="Arial" w:cs="Arial"/>
          <w:sz w:val="22"/>
          <w:szCs w:val="22"/>
        </w:rPr>
        <w:t>genome seq</w:t>
      </w:r>
      <w:r w:rsidR="00612FA5" w:rsidRPr="00B51BDB">
        <w:rPr>
          <w:rFonts w:ascii="Arial" w:hAnsi="Arial" w:cs="Arial"/>
          <w:sz w:val="22"/>
          <w:szCs w:val="22"/>
        </w:rPr>
        <w:t>uencing</w:t>
      </w:r>
      <w:r w:rsidR="00E63207" w:rsidRPr="00B51BDB">
        <w:rPr>
          <w:rFonts w:ascii="Arial" w:hAnsi="Arial" w:cs="Arial"/>
          <w:sz w:val="22"/>
          <w:szCs w:val="22"/>
        </w:rPr>
        <w:t xml:space="preserve">. </w:t>
      </w:r>
      <w:r w:rsidR="00612FA5" w:rsidRPr="00B51BDB">
        <w:rPr>
          <w:rFonts w:ascii="Arial" w:hAnsi="Arial" w:cs="Arial"/>
          <w:sz w:val="22"/>
          <w:szCs w:val="22"/>
        </w:rPr>
        <w:t>T</w:t>
      </w:r>
      <w:r w:rsidRPr="00B51BDB">
        <w:rPr>
          <w:rFonts w:ascii="Arial" w:hAnsi="Arial" w:cs="Arial"/>
          <w:sz w:val="22"/>
          <w:szCs w:val="22"/>
        </w:rPr>
        <w:t>he prevailing theory is that</w:t>
      </w:r>
      <w:r w:rsidR="004F7503" w:rsidRPr="00B51BDB">
        <w:rPr>
          <w:rFonts w:ascii="Arial" w:hAnsi="Arial" w:cs="Arial"/>
          <w:sz w:val="22"/>
          <w:szCs w:val="22"/>
        </w:rPr>
        <w:t xml:space="preserve"> </w:t>
      </w:r>
      <w:r w:rsidR="008039B1" w:rsidRPr="00B51BDB">
        <w:rPr>
          <w:rFonts w:ascii="Arial" w:hAnsi="Arial" w:cs="Arial"/>
          <w:sz w:val="22"/>
          <w:szCs w:val="22"/>
        </w:rPr>
        <w:t xml:space="preserve">Central and SE </w:t>
      </w:r>
      <w:r w:rsidR="004F7503" w:rsidRPr="00B51BDB">
        <w:rPr>
          <w:rFonts w:ascii="Arial" w:hAnsi="Arial" w:cs="Arial"/>
          <w:sz w:val="22"/>
          <w:szCs w:val="22"/>
        </w:rPr>
        <w:t>Asian schisto</w:t>
      </w:r>
      <w:r w:rsidR="006F211E" w:rsidRPr="00B51BDB">
        <w:rPr>
          <w:rFonts w:ascii="Arial" w:hAnsi="Arial" w:cs="Arial"/>
          <w:sz w:val="22"/>
          <w:szCs w:val="22"/>
        </w:rPr>
        <w:t xml:space="preserve">some species (the </w:t>
      </w:r>
      <w:r w:rsidR="006F211E" w:rsidRPr="00B51BDB">
        <w:rPr>
          <w:rFonts w:ascii="Arial" w:hAnsi="Arial" w:cs="Arial"/>
          <w:i/>
          <w:iCs/>
          <w:sz w:val="22"/>
          <w:szCs w:val="22"/>
        </w:rPr>
        <w:t>S. japonicum</w:t>
      </w:r>
      <w:r w:rsidR="006F211E" w:rsidRPr="00B51BDB">
        <w:rPr>
          <w:rFonts w:ascii="Arial" w:hAnsi="Arial" w:cs="Arial"/>
          <w:sz w:val="22"/>
          <w:szCs w:val="22"/>
        </w:rPr>
        <w:t xml:space="preserve"> group)</w:t>
      </w:r>
      <w:r w:rsidR="004F7503" w:rsidRPr="00B51BDB">
        <w:rPr>
          <w:rFonts w:ascii="Arial" w:hAnsi="Arial" w:cs="Arial"/>
          <w:sz w:val="22"/>
          <w:szCs w:val="22"/>
        </w:rPr>
        <w:t xml:space="preserve"> are phylogenetically basal</w:t>
      </w:r>
      <w:r w:rsidR="00314763" w:rsidRPr="00B51BDB">
        <w:rPr>
          <w:rFonts w:ascii="Arial" w:hAnsi="Arial" w:cs="Arial"/>
          <w:sz w:val="22"/>
          <w:szCs w:val="22"/>
        </w:rPr>
        <w:t xml:space="preserve"> and separate</w:t>
      </w:r>
      <w:r w:rsidR="00915FD7" w:rsidRPr="00B51BDB">
        <w:rPr>
          <w:rFonts w:ascii="Arial" w:hAnsi="Arial" w:cs="Arial"/>
          <w:sz w:val="22"/>
          <w:szCs w:val="22"/>
        </w:rPr>
        <w:t xml:space="preserve"> from</w:t>
      </w:r>
      <w:r w:rsidR="004F7503" w:rsidRPr="00B51BDB">
        <w:rPr>
          <w:rFonts w:ascii="Arial" w:hAnsi="Arial" w:cs="Arial"/>
          <w:sz w:val="22"/>
          <w:szCs w:val="22"/>
        </w:rPr>
        <w:t xml:space="preserve"> all other </w:t>
      </w:r>
      <w:r w:rsidR="008039B1" w:rsidRPr="00B51BDB">
        <w:rPr>
          <w:rFonts w:ascii="Arial" w:hAnsi="Arial" w:cs="Arial"/>
          <w:sz w:val="22"/>
          <w:szCs w:val="22"/>
        </w:rPr>
        <w:t xml:space="preserve">animal and human </w:t>
      </w:r>
      <w:r w:rsidR="001C1126" w:rsidRPr="00B51BDB">
        <w:rPr>
          <w:rFonts w:ascii="Arial" w:hAnsi="Arial" w:cs="Arial"/>
          <w:i/>
          <w:iCs/>
          <w:sz w:val="22"/>
          <w:szCs w:val="22"/>
        </w:rPr>
        <w:t xml:space="preserve">Schistosoma </w:t>
      </w:r>
      <w:r w:rsidR="008039B1" w:rsidRPr="00B51BDB">
        <w:rPr>
          <w:rFonts w:ascii="Arial" w:hAnsi="Arial" w:cs="Arial"/>
          <w:sz w:val="22"/>
          <w:szCs w:val="22"/>
        </w:rPr>
        <w:t>spp.</w:t>
      </w:r>
      <w:r w:rsidR="00534488" w:rsidRPr="00B51BDB">
        <w:rPr>
          <w:rFonts w:ascii="Arial" w:hAnsi="Arial" w:cs="Arial"/>
          <w:sz w:val="22"/>
          <w:szCs w:val="22"/>
        </w:rPr>
        <w:t>, inc</w:t>
      </w:r>
      <w:r w:rsidR="001C1126" w:rsidRPr="00B51BDB">
        <w:rPr>
          <w:rFonts w:ascii="Arial" w:hAnsi="Arial" w:cs="Arial"/>
          <w:sz w:val="22"/>
          <w:szCs w:val="22"/>
        </w:rPr>
        <w:t>luding</w:t>
      </w:r>
      <w:r w:rsidR="00534488" w:rsidRPr="00B51BDB">
        <w:rPr>
          <w:rFonts w:ascii="Arial" w:hAnsi="Arial" w:cs="Arial"/>
          <w:sz w:val="22"/>
          <w:szCs w:val="22"/>
        </w:rPr>
        <w:t xml:space="preserve"> </w:t>
      </w:r>
      <w:r w:rsidR="001C1126" w:rsidRPr="00B51BDB">
        <w:rPr>
          <w:rFonts w:ascii="Arial" w:hAnsi="Arial" w:cs="Arial"/>
          <w:sz w:val="22"/>
          <w:szCs w:val="22"/>
        </w:rPr>
        <w:t xml:space="preserve">the </w:t>
      </w:r>
      <w:r w:rsidR="001C1126" w:rsidRPr="00B51BDB">
        <w:rPr>
          <w:rFonts w:ascii="Arial" w:hAnsi="Arial" w:cs="Arial"/>
          <w:i/>
          <w:iCs/>
          <w:sz w:val="22"/>
          <w:szCs w:val="22"/>
        </w:rPr>
        <w:t>S. mansoni</w:t>
      </w:r>
      <w:r w:rsidR="00534488" w:rsidRPr="00B51BDB">
        <w:rPr>
          <w:rFonts w:ascii="Arial" w:hAnsi="Arial" w:cs="Arial"/>
          <w:sz w:val="22"/>
          <w:szCs w:val="22"/>
        </w:rPr>
        <w:t xml:space="preserve"> group</w:t>
      </w:r>
      <w:r w:rsidRPr="00B51BDB">
        <w:rPr>
          <w:rFonts w:ascii="Arial" w:hAnsi="Arial" w:cs="Arial"/>
          <w:sz w:val="22"/>
          <w:szCs w:val="22"/>
        </w:rPr>
        <w:t>.</w:t>
      </w:r>
      <w:r w:rsidR="00DB1F92" w:rsidRPr="00B51BDB">
        <w:rPr>
          <w:rFonts w:ascii="Arial" w:hAnsi="Arial" w:cs="Arial"/>
          <w:sz w:val="22"/>
          <w:szCs w:val="22"/>
        </w:rPr>
        <w:t xml:space="preserve"> </w:t>
      </w:r>
      <w:r w:rsidR="003805D2" w:rsidRPr="00B51BDB">
        <w:rPr>
          <w:rFonts w:ascii="Arial" w:hAnsi="Arial" w:cs="Arial"/>
          <w:sz w:val="22"/>
          <w:szCs w:val="22"/>
        </w:rPr>
        <w:t xml:space="preserve">Current estimates place </w:t>
      </w:r>
      <w:r w:rsidR="00350714" w:rsidRPr="00B51BDB">
        <w:rPr>
          <w:rFonts w:ascii="Arial" w:hAnsi="Arial" w:cs="Arial"/>
          <w:sz w:val="22"/>
          <w:szCs w:val="22"/>
        </w:rPr>
        <w:t>African</w:t>
      </w:r>
      <w:r w:rsidR="00DA1314" w:rsidRPr="00B51BDB">
        <w:rPr>
          <w:rFonts w:ascii="Arial" w:hAnsi="Arial" w:cs="Arial"/>
          <w:sz w:val="22"/>
          <w:szCs w:val="22"/>
        </w:rPr>
        <w:t xml:space="preserve"> schistosome</w:t>
      </w:r>
      <w:r w:rsidR="00350714" w:rsidRPr="00B51BDB">
        <w:rPr>
          <w:rFonts w:ascii="Arial" w:hAnsi="Arial" w:cs="Arial"/>
          <w:sz w:val="22"/>
          <w:szCs w:val="22"/>
        </w:rPr>
        <w:t xml:space="preserve"> colonisation </w:t>
      </w:r>
      <w:r w:rsidR="00C526FC" w:rsidRPr="00B51BDB">
        <w:rPr>
          <w:rFonts w:ascii="Arial" w:hAnsi="Arial" w:cs="Arial"/>
          <w:sz w:val="22"/>
          <w:szCs w:val="22"/>
        </w:rPr>
        <w:t xml:space="preserve">15-20 </w:t>
      </w:r>
      <w:r w:rsidR="009911A9" w:rsidRPr="00B51BDB">
        <w:rPr>
          <w:rFonts w:ascii="Arial" w:hAnsi="Arial" w:cs="Arial"/>
          <w:sz w:val="22"/>
          <w:szCs w:val="22"/>
        </w:rPr>
        <w:t>million years ago (</w:t>
      </w:r>
      <w:r w:rsidR="00C526FC" w:rsidRPr="00B51BDB">
        <w:rPr>
          <w:rFonts w:ascii="Arial" w:hAnsi="Arial" w:cs="Arial"/>
          <w:sz w:val="22"/>
          <w:szCs w:val="22"/>
        </w:rPr>
        <w:t>MYA</w:t>
      </w:r>
      <w:r w:rsidR="009911A9" w:rsidRPr="00B51BDB">
        <w:rPr>
          <w:rFonts w:ascii="Arial" w:hAnsi="Arial" w:cs="Arial"/>
          <w:sz w:val="22"/>
          <w:szCs w:val="22"/>
        </w:rPr>
        <w:t>)</w:t>
      </w:r>
      <w:r w:rsidR="00261D78" w:rsidRPr="00B51BDB">
        <w:rPr>
          <w:rFonts w:ascii="Arial" w:hAnsi="Arial" w:cs="Arial"/>
          <w:sz w:val="22"/>
          <w:szCs w:val="22"/>
        </w:rPr>
        <w:t xml:space="preserve">, </w:t>
      </w:r>
      <w:r w:rsidR="002915BF" w:rsidRPr="00B51BDB">
        <w:rPr>
          <w:rFonts w:ascii="Arial" w:hAnsi="Arial" w:cs="Arial"/>
          <w:i/>
          <w:iCs/>
          <w:sz w:val="22"/>
          <w:szCs w:val="22"/>
        </w:rPr>
        <w:t>S. japonicum</w:t>
      </w:r>
      <w:r w:rsidR="002915BF" w:rsidRPr="00B51BDB">
        <w:rPr>
          <w:rFonts w:ascii="Arial" w:hAnsi="Arial" w:cs="Arial"/>
          <w:sz w:val="22"/>
          <w:szCs w:val="22"/>
        </w:rPr>
        <w:t>-</w:t>
      </w:r>
      <w:r w:rsidR="002915BF" w:rsidRPr="00B51BDB">
        <w:rPr>
          <w:rFonts w:ascii="Arial" w:hAnsi="Arial" w:cs="Arial"/>
          <w:i/>
          <w:iCs/>
          <w:sz w:val="22"/>
          <w:szCs w:val="22"/>
        </w:rPr>
        <w:t xml:space="preserve">S. mansoni </w:t>
      </w:r>
      <w:r w:rsidR="00261D78" w:rsidRPr="00B51BDB">
        <w:rPr>
          <w:rFonts w:ascii="Arial" w:hAnsi="Arial" w:cs="Arial"/>
          <w:sz w:val="22"/>
          <w:szCs w:val="22"/>
        </w:rPr>
        <w:t>divergence ~14 MYA</w:t>
      </w:r>
      <w:r w:rsidR="002915BF" w:rsidRPr="00B51BDB">
        <w:rPr>
          <w:rFonts w:ascii="Arial" w:hAnsi="Arial" w:cs="Arial"/>
          <w:sz w:val="22"/>
          <w:szCs w:val="22"/>
        </w:rPr>
        <w:t>,</w:t>
      </w:r>
      <w:r w:rsidR="007D67A7" w:rsidRPr="00B51BDB">
        <w:rPr>
          <w:rFonts w:ascii="Arial" w:hAnsi="Arial" w:cs="Arial"/>
          <w:sz w:val="22"/>
          <w:szCs w:val="22"/>
        </w:rPr>
        <w:t xml:space="preserve"> and </w:t>
      </w:r>
      <w:r w:rsidR="002915BF" w:rsidRPr="00B51BDB">
        <w:rPr>
          <w:rFonts w:ascii="Arial" w:hAnsi="Arial" w:cs="Arial"/>
          <w:i/>
          <w:iCs/>
          <w:sz w:val="22"/>
          <w:szCs w:val="22"/>
        </w:rPr>
        <w:t>S. mansoni</w:t>
      </w:r>
      <w:r w:rsidR="002915BF" w:rsidRPr="00B51BDB">
        <w:rPr>
          <w:rFonts w:ascii="Arial" w:hAnsi="Arial" w:cs="Arial"/>
          <w:sz w:val="22"/>
          <w:szCs w:val="22"/>
        </w:rPr>
        <w:t>-</w:t>
      </w:r>
      <w:r w:rsidR="002915BF" w:rsidRPr="00B51BDB">
        <w:rPr>
          <w:rFonts w:ascii="Arial" w:hAnsi="Arial" w:cs="Arial"/>
          <w:i/>
          <w:iCs/>
          <w:sz w:val="22"/>
          <w:szCs w:val="22"/>
        </w:rPr>
        <w:t>S. haematobium</w:t>
      </w:r>
      <w:r w:rsidR="002915BF" w:rsidRPr="00B51BDB">
        <w:rPr>
          <w:rFonts w:ascii="Arial" w:hAnsi="Arial" w:cs="Arial"/>
          <w:sz w:val="22"/>
          <w:szCs w:val="22"/>
        </w:rPr>
        <w:t xml:space="preserve"> </w:t>
      </w:r>
      <w:r w:rsidR="00C526FC" w:rsidRPr="00B51BDB">
        <w:rPr>
          <w:rFonts w:ascii="Arial" w:hAnsi="Arial" w:cs="Arial"/>
          <w:sz w:val="22"/>
          <w:szCs w:val="22"/>
        </w:rPr>
        <w:t xml:space="preserve">divergence </w:t>
      </w:r>
      <w:r w:rsidR="007D67A7" w:rsidRPr="00B51BDB">
        <w:rPr>
          <w:rFonts w:ascii="Arial" w:hAnsi="Arial" w:cs="Arial"/>
          <w:sz w:val="22"/>
          <w:szCs w:val="22"/>
        </w:rPr>
        <w:t>~</w:t>
      </w:r>
      <w:r w:rsidR="00C526FC" w:rsidRPr="00B51BDB">
        <w:rPr>
          <w:rFonts w:ascii="Arial" w:hAnsi="Arial" w:cs="Arial"/>
          <w:sz w:val="22"/>
          <w:szCs w:val="22"/>
        </w:rPr>
        <w:t>4 MYA</w:t>
      </w:r>
      <w:r w:rsidR="007D67A7" w:rsidRPr="00B51BDB">
        <w:rPr>
          <w:rFonts w:ascii="Arial" w:hAnsi="Arial" w:cs="Arial"/>
          <w:sz w:val="22"/>
          <w:szCs w:val="22"/>
        </w:rPr>
        <w:t xml:space="preserve"> </w:t>
      </w:r>
      <w:r w:rsidR="001D42D3" w:rsidRPr="00B51BDB">
        <w:rPr>
          <w:rFonts w:ascii="Arial" w:hAnsi="Arial" w:cs="Arial"/>
          <w:sz w:val="22"/>
          <w:szCs w:val="22"/>
        </w:rPr>
        <w:fldChar w:fldCharType="begin" w:fldLock="1"/>
      </w:r>
      <w:r w:rsidR="00DA1314" w:rsidRPr="00B51BDB">
        <w:rPr>
          <w:rFonts w:ascii="Arial" w:hAnsi="Arial" w:cs="Arial"/>
          <w:sz w:val="22"/>
          <w:szCs w:val="22"/>
        </w:rPr>
        <w:instrText>ADDIN CSL_CITATION {"citationItems":[{"id":"ITEM-1","itemData":{"DOI":"10.1371/journal.pntd.0007612","ISSN":"1935-2735","abstract":"Background Schistosoma japonicum is a parasitic flatworm that causes human schistosomiasis, which is a significant cause of morbidity in China and the Philippines. A single draft genome was available for S. japonicum, yet this assembly is very fragmented and only covers 90% of the genome, which make it difficult to be applied as a reference in functional genome analysis and genes discovery. Findings In this study, we present a high-quality assembly of the fluke S. japonicum genome by combining 20 G (</w:instrText>
      </w:r>
      <w:r w:rsidR="00DA1314" w:rsidRPr="00B51BDB">
        <w:rPr>
          <w:rFonts w:ascii="Cambria Math" w:hAnsi="Cambria Math" w:cs="Cambria Math"/>
          <w:sz w:val="22"/>
          <w:szCs w:val="22"/>
        </w:rPr>
        <w:instrText>∼</w:instrText>
      </w:r>
      <w:r w:rsidR="00DA1314" w:rsidRPr="00B51BDB">
        <w:rPr>
          <w:rFonts w:ascii="Arial" w:hAnsi="Arial" w:cs="Arial"/>
          <w:sz w:val="22"/>
          <w:szCs w:val="22"/>
        </w:rPr>
        <w:instrText>53X) long single molecule real time sequencing reads with 80 G (</w:instrText>
      </w:r>
      <w:r w:rsidR="00DA1314" w:rsidRPr="00B51BDB">
        <w:rPr>
          <w:rFonts w:ascii="Cambria Math" w:hAnsi="Cambria Math" w:cs="Cambria Math"/>
          <w:sz w:val="22"/>
          <w:szCs w:val="22"/>
        </w:rPr>
        <w:instrText>∼</w:instrText>
      </w:r>
      <w:r w:rsidR="00DA1314" w:rsidRPr="00B51BDB">
        <w:rPr>
          <w:rFonts w:ascii="Arial" w:hAnsi="Arial" w:cs="Arial"/>
          <w:sz w:val="22"/>
          <w:szCs w:val="22"/>
        </w:rPr>
        <w:instrText>213X) Illumina paired-end reads. This improved genome assembly is approximately 370.5 Mb, with contig and scaffold N50 length of 871.9 kb and 1.09 Mb, representing 142.4-fold and 6.2- fold improvement over the released WGS-based assembly, respectively. Additionally, our assembly captured 85.2% complete and 4.6% partial eukaryotic Benchmarking Universal Single-Copy Orthologs. Repetitive elements account for 46.80% of the genome, and 10,089 of the protein-coding genes were predicted from the improved genome, of which 96.5% have been functionally annotated. Lastly, using the improved assembly, we identified 20 significantly expanded gene families in S. japonicum, and those genes were primarily enriched in functions of proteolysis and protein glycosylation. Conclusions Using the combination of PacBio and Illumina Sequencing technologies, we provided an improved high-quality genome of S. japonicum. This improved genome assembly, as well as the annotation, will be useful for the comparative genomics of the flukes and more importantly facilitate the molecular studies of this important parasite in the future.","author":[{"dropping-particle":"","family":"Luo","given":"Fang","non-dropping-particle":"","parse-names":false,"suffix":""},{"dropping-particle":"","family":"Yin","given":"Mingbo","non-dropping-particle":"","parse-names":false,"suffix":""},{"dropping-particle":"","family":"Mo","given":"Xiaojin","non-dropping-particle":"","parse-names":false,"suffix":""},{"dropping-particle":"","family":"Sun","given":"Chengsong","non-dropping-particle":"","parse-names":false,"suffix":""},{"dropping-particle":"","family":"Wu","given":"Qunfeng","non-dropping-particle":"","parse-names":false,"suffix":""},{"dropping-particle":"","family":"Zhu","given":"Bingkuan","non-dropping-particle":"","parse-names":false,"suffix":""},{"dropping-particle":"","family":"Xiang","given":"Manyu","non-dropping-particle":"","parse-names":false,"suffix":""},{"dropping-particle":"","family":"Wang","given":"Jipeng","non-dropping-particle":"","parse-names":false,"suffix":""},{"dropping-particle":"","family":"Wang","given":"Yi","non-dropping-particle":"","parse-names":false,"suffix":""},{"dropping-particle":"","family":"Li","given":"Jian","non-dropping-particle":"","parse-names":false,"suffix":""},{"dropping-particle":"","family":"Zhang","given":"Ting","non-dropping-particle":"","parse-names":false,"suffix":""},{"dropping-particle":"","family":"Xu","given":"Bin","non-dropping-particle":"","parse-names":false,"suffix":""},{"dropping-particle":"","family":"Zheng","given":"Huajun","non-dropping-particle":"","parse-names":false,"suffix":""},{"dropping-particle":"","family":"Feng","given":"Zheng","non-dropping-particle":"","parse-names":false,"suffix":""},{"dropping-particle":"","family":"Hu","given":"Wei","non-dropping-particle":"","parse-names":false,"suffix":""}],"container-title":"PLOS Neglected Tropical Diseases","id":"ITEM-1","issue":"8","issued":{"date-parts":[["2019","8","7"]]},"page":"e0007612","publisher":"Public Library of Science","title":"An improved genome assembly of the fluke Schistosoma japonicum","type":"article-journal","volume":"13"},"uris":["http://www.mendeley.com/documents/?uuid=f5a589a2-0843-3ccc-abe4-e0420decb8bf"]}],"mendeley":{"formattedCitation":"&lt;sup&gt;11&lt;/sup&gt;","plainTextFormattedCitation":"11","previouslyFormattedCitation":"&lt;sup&gt;11&lt;/sup&gt;"},"properties":{"noteIndex":0},"schema":"https://github.com/citation-style-language/schema/raw/master/csl-citation.json"}</w:instrText>
      </w:r>
      <w:r w:rsidR="001D42D3" w:rsidRPr="00B51BDB">
        <w:rPr>
          <w:rFonts w:ascii="Arial" w:hAnsi="Arial" w:cs="Arial"/>
          <w:sz w:val="22"/>
          <w:szCs w:val="22"/>
        </w:rPr>
        <w:fldChar w:fldCharType="separate"/>
      </w:r>
      <w:r w:rsidR="00DA1314" w:rsidRPr="00B51BDB">
        <w:rPr>
          <w:rFonts w:ascii="Arial" w:hAnsi="Arial" w:cs="Arial"/>
          <w:noProof/>
          <w:sz w:val="22"/>
          <w:szCs w:val="22"/>
          <w:vertAlign w:val="superscript"/>
        </w:rPr>
        <w:t>11</w:t>
      </w:r>
      <w:r w:rsidR="001D42D3" w:rsidRPr="00B51BDB">
        <w:rPr>
          <w:rFonts w:ascii="Arial" w:hAnsi="Arial" w:cs="Arial"/>
          <w:sz w:val="22"/>
          <w:szCs w:val="22"/>
        </w:rPr>
        <w:fldChar w:fldCharType="end"/>
      </w:r>
      <w:r w:rsidR="00DA1314" w:rsidRPr="00B51BDB">
        <w:rPr>
          <w:rFonts w:ascii="Arial" w:hAnsi="Arial" w:cs="Arial"/>
          <w:sz w:val="22"/>
          <w:szCs w:val="22"/>
        </w:rPr>
        <w:t xml:space="preserve">, </w:t>
      </w:r>
      <w:r w:rsidR="00C4111C" w:rsidRPr="00B51BDB">
        <w:rPr>
          <w:rFonts w:ascii="Arial" w:hAnsi="Arial" w:cs="Arial"/>
          <w:sz w:val="22"/>
          <w:szCs w:val="22"/>
        </w:rPr>
        <w:t xml:space="preserve">which together </w:t>
      </w:r>
      <w:r w:rsidR="00342CAC" w:rsidRPr="00B51BDB">
        <w:rPr>
          <w:rFonts w:ascii="Arial" w:hAnsi="Arial" w:cs="Arial"/>
          <w:sz w:val="22"/>
          <w:szCs w:val="22"/>
        </w:rPr>
        <w:t xml:space="preserve">has formed the basis of </w:t>
      </w:r>
      <w:r w:rsidR="00DA1314" w:rsidRPr="00B51BDB">
        <w:rPr>
          <w:rFonts w:ascii="Arial" w:hAnsi="Arial" w:cs="Arial"/>
          <w:sz w:val="22"/>
          <w:szCs w:val="22"/>
        </w:rPr>
        <w:t>the “out of Asia” hypothesis</w:t>
      </w:r>
      <w:r w:rsidR="00342CAC" w:rsidRPr="00B51BDB">
        <w:rPr>
          <w:rFonts w:ascii="Arial" w:hAnsi="Arial" w:cs="Arial"/>
          <w:sz w:val="22"/>
          <w:szCs w:val="22"/>
        </w:rPr>
        <w:t xml:space="preserve"> regarding the Asian origin of these species</w:t>
      </w:r>
      <w:r w:rsidR="00DA1314" w:rsidRPr="00B51BDB">
        <w:rPr>
          <w:rFonts w:ascii="Arial" w:hAnsi="Arial" w:cs="Arial"/>
          <w:sz w:val="22"/>
          <w:szCs w:val="22"/>
        </w:rPr>
        <w:t xml:space="preserve"> </w:t>
      </w:r>
      <w:r w:rsidR="00DA1314" w:rsidRPr="00B51BDB">
        <w:rPr>
          <w:rFonts w:ascii="Arial" w:hAnsi="Arial" w:cs="Arial"/>
          <w:sz w:val="22"/>
          <w:szCs w:val="22"/>
        </w:rPr>
        <w:fldChar w:fldCharType="begin" w:fldLock="1"/>
      </w:r>
      <w:r w:rsidR="00DA1314" w:rsidRPr="00B51BDB">
        <w:rPr>
          <w:rFonts w:ascii="Arial" w:hAnsi="Arial" w:cs="Arial"/>
          <w:sz w:val="22"/>
          <w:szCs w:val="22"/>
        </w:rPr>
        <w:instrText>ADDIN CSL_CITATION {"citationItems":[{"id":"ITEM-1","itemData":{"DOI":"10.1186/1756-3305-4-131","ISSN":"1756-3305","author":[{"dropping-particle":"","family":"Lawton","given":"Scott P","non-dropping-particle":"","parse-names":false,"suffix":""},{"dropping-particle":"","family":"Hirai","given":"Hirohisa","non-dropping-particle":"","parse-names":false,"suffix":""},{"dropping-particle":"","family":"Ironside","given":"Joe E","non-dropping-particle":"","parse-names":false,"suffix":""},{"dropping-particle":"","family":"Johnston","given":"David A","non-dropping-particle":"","parse-names":false,"suffix":""},{"dropping-particle":"","family":"Rollinson","given":"David","non-dropping-particle":"","parse-names":false,"suffix":""}],"container-title":"Parasites &amp; Vectors","id":"ITEM-1","issue":"1","issued":{"date-parts":[["2011"]]},"page":"131","title":"Genomes and geography: genomic insights into the evolution and phylogeography of the genus Schistosoma","type":"article-journal","volume":"4"},"uris":["http://www.mendeley.com/documents/?uuid=eff3ab00-511b-3fab-9ff2-f211d0cd89c5"]}],"mendeley":{"formattedCitation":"&lt;sup&gt;12&lt;/sup&gt;","plainTextFormattedCitation":"12","previouslyFormattedCitation":"&lt;sup&gt;12&lt;/sup&gt;"},"properties":{"noteIndex":0},"schema":"https://github.com/citation-style-language/schema/raw/master/csl-citation.json"}</w:instrText>
      </w:r>
      <w:r w:rsidR="00DA1314" w:rsidRPr="00B51BDB">
        <w:rPr>
          <w:rFonts w:ascii="Arial" w:hAnsi="Arial" w:cs="Arial"/>
          <w:sz w:val="22"/>
          <w:szCs w:val="22"/>
        </w:rPr>
        <w:fldChar w:fldCharType="separate"/>
      </w:r>
      <w:r w:rsidR="00DA1314" w:rsidRPr="00B51BDB">
        <w:rPr>
          <w:rFonts w:ascii="Arial" w:hAnsi="Arial" w:cs="Arial"/>
          <w:noProof/>
          <w:sz w:val="22"/>
          <w:szCs w:val="22"/>
          <w:vertAlign w:val="superscript"/>
        </w:rPr>
        <w:t>12</w:t>
      </w:r>
      <w:r w:rsidR="00DA1314" w:rsidRPr="00B51BDB">
        <w:rPr>
          <w:rFonts w:ascii="Arial" w:hAnsi="Arial" w:cs="Arial"/>
          <w:sz w:val="22"/>
          <w:szCs w:val="22"/>
        </w:rPr>
        <w:fldChar w:fldCharType="end"/>
      </w:r>
      <w:r w:rsidR="002915BF" w:rsidRPr="00B51BDB">
        <w:rPr>
          <w:rFonts w:ascii="Arial" w:hAnsi="Arial" w:cs="Arial"/>
          <w:sz w:val="22"/>
          <w:szCs w:val="22"/>
        </w:rPr>
        <w:t>.</w:t>
      </w:r>
    </w:p>
    <w:p w14:paraId="3F33E9EE" w14:textId="77777777" w:rsidR="009F13B3" w:rsidRPr="00A67B00" w:rsidRDefault="009F13B3" w:rsidP="00A67B00">
      <w:pPr>
        <w:numPr>
          <w:ilvl w:val="0"/>
          <w:numId w:val="0"/>
        </w:numPr>
        <w:spacing w:line="360" w:lineRule="auto"/>
        <w:jc w:val="both"/>
        <w:rPr>
          <w:rFonts w:ascii="Arial" w:hAnsi="Arial" w:cs="Arial"/>
          <w:sz w:val="22"/>
          <w:szCs w:val="22"/>
        </w:rPr>
      </w:pPr>
    </w:p>
    <w:p w14:paraId="429CDA8E" w14:textId="145EBDE3" w:rsidR="001741E6" w:rsidRPr="00A67B00" w:rsidRDefault="00543FE2" w:rsidP="001741E6">
      <w:pPr>
        <w:numPr>
          <w:ilvl w:val="0"/>
          <w:numId w:val="0"/>
        </w:numPr>
        <w:spacing w:line="360" w:lineRule="auto"/>
        <w:jc w:val="both"/>
        <w:rPr>
          <w:rFonts w:ascii="Arial" w:hAnsi="Arial" w:cs="Arial"/>
          <w:sz w:val="22"/>
          <w:szCs w:val="22"/>
        </w:rPr>
      </w:pPr>
      <w:r w:rsidRPr="00A67B00">
        <w:rPr>
          <w:rFonts w:ascii="Arial" w:hAnsi="Arial" w:cs="Arial"/>
          <w:i/>
          <w:iCs/>
          <w:sz w:val="22"/>
          <w:szCs w:val="22"/>
        </w:rPr>
        <w:t>S. mansoni</w:t>
      </w:r>
      <w:r w:rsidRPr="00A67B00">
        <w:rPr>
          <w:rFonts w:ascii="Arial" w:hAnsi="Arial" w:cs="Arial"/>
          <w:sz w:val="22"/>
          <w:szCs w:val="22"/>
        </w:rPr>
        <w:t xml:space="preserve"> and </w:t>
      </w:r>
      <w:r w:rsidRPr="00A67B00">
        <w:rPr>
          <w:rFonts w:ascii="Arial" w:hAnsi="Arial" w:cs="Arial"/>
          <w:i/>
          <w:iCs/>
          <w:sz w:val="22"/>
          <w:szCs w:val="22"/>
        </w:rPr>
        <w:t>S. japonicum</w:t>
      </w:r>
      <w:r w:rsidRPr="00A67B00">
        <w:rPr>
          <w:rFonts w:ascii="Arial" w:hAnsi="Arial" w:cs="Arial"/>
          <w:sz w:val="22"/>
          <w:szCs w:val="22"/>
        </w:rPr>
        <w:t xml:space="preserve"> account for the majority of global intestinal schistosomiasis cases, and the pathogenesis is generally </w:t>
      </w:r>
      <w:r w:rsidR="00146466">
        <w:rPr>
          <w:rFonts w:ascii="Arial" w:hAnsi="Arial" w:cs="Arial"/>
          <w:sz w:val="22"/>
          <w:szCs w:val="22"/>
        </w:rPr>
        <w:t xml:space="preserve">viewed </w:t>
      </w:r>
      <w:r w:rsidRPr="00A67B00">
        <w:rPr>
          <w:rFonts w:ascii="Arial" w:hAnsi="Arial" w:cs="Arial"/>
          <w:sz w:val="22"/>
          <w:szCs w:val="22"/>
        </w:rPr>
        <w:t>to be fundamentally similar. However,</w:t>
      </w:r>
      <w:r w:rsidR="0038783D" w:rsidRPr="00A67B00">
        <w:rPr>
          <w:rFonts w:ascii="Arial" w:hAnsi="Arial" w:cs="Arial"/>
          <w:sz w:val="22"/>
          <w:szCs w:val="22"/>
        </w:rPr>
        <w:t xml:space="preserve"> the majority of research on schistosomiasis has been carried out on </w:t>
      </w:r>
      <w:r w:rsidR="0038783D" w:rsidRPr="00A67B00">
        <w:rPr>
          <w:rFonts w:ascii="Arial" w:hAnsi="Arial" w:cs="Arial"/>
          <w:i/>
          <w:iCs/>
          <w:sz w:val="22"/>
          <w:szCs w:val="22"/>
        </w:rPr>
        <w:t>S. mansoni</w:t>
      </w:r>
      <w:r w:rsidR="0038783D" w:rsidRPr="00A67B00">
        <w:rPr>
          <w:rFonts w:ascii="Arial" w:hAnsi="Arial" w:cs="Arial"/>
          <w:sz w:val="22"/>
          <w:szCs w:val="22"/>
        </w:rPr>
        <w:t>, and</w:t>
      </w:r>
      <w:r w:rsidRPr="00A67B00">
        <w:rPr>
          <w:rFonts w:ascii="Arial" w:hAnsi="Arial" w:cs="Arial"/>
          <w:sz w:val="22"/>
          <w:szCs w:val="22"/>
        </w:rPr>
        <w:t xml:space="preserve"> </w:t>
      </w:r>
      <w:r w:rsidR="00146466">
        <w:rPr>
          <w:rFonts w:ascii="Arial" w:hAnsi="Arial" w:cs="Arial"/>
          <w:sz w:val="22"/>
          <w:szCs w:val="22"/>
        </w:rPr>
        <w:t xml:space="preserve">direct </w:t>
      </w:r>
      <w:r w:rsidRPr="00A67B00">
        <w:rPr>
          <w:rFonts w:ascii="Arial" w:hAnsi="Arial" w:cs="Arial"/>
          <w:sz w:val="22"/>
          <w:szCs w:val="22"/>
        </w:rPr>
        <w:t>comparisons between the two species are rarely made.</w:t>
      </w:r>
      <w:r w:rsidR="0038783D" w:rsidRPr="00A67B00">
        <w:rPr>
          <w:rFonts w:ascii="Arial" w:hAnsi="Arial" w:cs="Arial"/>
          <w:sz w:val="22"/>
          <w:szCs w:val="22"/>
        </w:rPr>
        <w:t xml:space="preserve"> </w:t>
      </w:r>
      <w:r w:rsidR="001741E6" w:rsidRPr="00A67B00">
        <w:rPr>
          <w:rFonts w:ascii="Arial" w:hAnsi="Arial" w:cs="Arial"/>
          <w:sz w:val="22"/>
          <w:szCs w:val="22"/>
        </w:rPr>
        <w:t xml:space="preserve">Here, we will discuss </w:t>
      </w:r>
      <w:r w:rsidR="001741E6">
        <w:rPr>
          <w:rFonts w:ascii="Arial" w:hAnsi="Arial" w:cs="Arial"/>
          <w:sz w:val="22"/>
          <w:szCs w:val="22"/>
        </w:rPr>
        <w:t>aspects of both older</w:t>
      </w:r>
      <w:r w:rsidR="001741E6" w:rsidRPr="008814F4">
        <w:rPr>
          <w:rFonts w:ascii="Arial" w:hAnsi="Arial" w:cs="Arial"/>
          <w:sz w:val="22"/>
          <w:szCs w:val="22"/>
        </w:rPr>
        <w:t xml:space="preserve"> </w:t>
      </w:r>
      <w:r w:rsidR="001741E6">
        <w:rPr>
          <w:rFonts w:ascii="Arial" w:hAnsi="Arial" w:cs="Arial"/>
          <w:sz w:val="22"/>
          <w:szCs w:val="22"/>
        </w:rPr>
        <w:t xml:space="preserve">and recent </w:t>
      </w:r>
      <w:r w:rsidR="001741E6" w:rsidRPr="00A859A0">
        <w:rPr>
          <w:rFonts w:ascii="Arial" w:hAnsi="Arial" w:cs="Arial"/>
          <w:sz w:val="22"/>
          <w:szCs w:val="22"/>
        </w:rPr>
        <w:t xml:space="preserve">literature where </w:t>
      </w:r>
      <w:r w:rsidR="001741E6" w:rsidRPr="00A67B00">
        <w:rPr>
          <w:rFonts w:ascii="Arial" w:hAnsi="Arial" w:cs="Arial"/>
          <w:sz w:val="22"/>
          <w:szCs w:val="22"/>
        </w:rPr>
        <w:t xml:space="preserve">such comparisons </w:t>
      </w:r>
      <w:r w:rsidR="001741E6" w:rsidRPr="008814F4">
        <w:rPr>
          <w:rFonts w:ascii="Arial" w:hAnsi="Arial" w:cs="Arial"/>
          <w:sz w:val="22"/>
          <w:szCs w:val="22"/>
        </w:rPr>
        <w:t xml:space="preserve">have been made, </w:t>
      </w:r>
      <w:r w:rsidR="001741E6" w:rsidRPr="00A67B00">
        <w:rPr>
          <w:rFonts w:ascii="Arial" w:hAnsi="Arial" w:cs="Arial"/>
          <w:sz w:val="22"/>
          <w:szCs w:val="22"/>
        </w:rPr>
        <w:t xml:space="preserve">with </w:t>
      </w:r>
      <w:r w:rsidR="001741E6" w:rsidRPr="008814F4">
        <w:rPr>
          <w:rFonts w:ascii="Arial" w:hAnsi="Arial" w:cs="Arial"/>
          <w:sz w:val="22"/>
          <w:szCs w:val="22"/>
        </w:rPr>
        <w:t xml:space="preserve">a </w:t>
      </w:r>
      <w:r w:rsidR="001741E6" w:rsidRPr="00A67B00">
        <w:rPr>
          <w:rFonts w:ascii="Arial" w:hAnsi="Arial" w:cs="Arial"/>
          <w:sz w:val="22"/>
          <w:szCs w:val="22"/>
        </w:rPr>
        <w:t>particular focus on the pathological agent, the host granulomatous response to the egg.</w:t>
      </w:r>
    </w:p>
    <w:p w14:paraId="1A4F9BCB" w14:textId="167948A3" w:rsidR="008814F4" w:rsidRPr="00A67B00" w:rsidRDefault="008814F4" w:rsidP="00A67B00">
      <w:pPr>
        <w:numPr>
          <w:ilvl w:val="0"/>
          <w:numId w:val="0"/>
        </w:numPr>
        <w:spacing w:line="360" w:lineRule="auto"/>
        <w:jc w:val="both"/>
        <w:rPr>
          <w:rFonts w:ascii="Arial" w:hAnsi="Arial" w:cs="Arial"/>
          <w:sz w:val="22"/>
          <w:szCs w:val="22"/>
        </w:rPr>
      </w:pPr>
    </w:p>
    <w:p w14:paraId="28320737" w14:textId="5B4FF6F3" w:rsidR="00C30181" w:rsidRPr="00DE7AA8" w:rsidRDefault="001316F0" w:rsidP="0060051D">
      <w:pPr>
        <w:numPr>
          <w:ilvl w:val="0"/>
          <w:numId w:val="0"/>
        </w:numPr>
        <w:spacing w:after="120" w:line="360" w:lineRule="auto"/>
        <w:ind w:left="284" w:hanging="284"/>
        <w:jc w:val="both"/>
        <w:rPr>
          <w:rFonts w:ascii="Arial" w:hAnsi="Arial" w:cs="Arial"/>
          <w:sz w:val="22"/>
          <w:szCs w:val="22"/>
        </w:rPr>
      </w:pPr>
      <w:r w:rsidRPr="00DE7AA8">
        <w:rPr>
          <w:rFonts w:ascii="Arial" w:hAnsi="Arial" w:cs="Arial"/>
          <w:sz w:val="22"/>
          <w:szCs w:val="22"/>
        </w:rPr>
        <w:lastRenderedPageBreak/>
        <w:t xml:space="preserve">2. </w:t>
      </w:r>
      <w:r w:rsidR="00CE3A33" w:rsidRPr="00DE7AA8">
        <w:rPr>
          <w:rFonts w:ascii="Arial" w:hAnsi="Arial" w:cs="Arial"/>
          <w:sz w:val="22"/>
          <w:szCs w:val="22"/>
        </w:rPr>
        <w:t>Larval migration</w:t>
      </w:r>
      <w:r w:rsidR="00510DC3" w:rsidRPr="00DE7AA8">
        <w:rPr>
          <w:rFonts w:ascii="Arial" w:hAnsi="Arial" w:cs="Arial"/>
          <w:sz w:val="22"/>
          <w:szCs w:val="22"/>
        </w:rPr>
        <w:t xml:space="preserve"> </w:t>
      </w:r>
    </w:p>
    <w:p w14:paraId="50C10F42" w14:textId="3BC7DF54" w:rsidR="00A10B16" w:rsidRDefault="00821EAD" w:rsidP="00A67B00">
      <w:pPr>
        <w:numPr>
          <w:ilvl w:val="0"/>
          <w:numId w:val="0"/>
        </w:numPr>
        <w:spacing w:line="360" w:lineRule="auto"/>
        <w:jc w:val="both"/>
        <w:rPr>
          <w:rFonts w:ascii="Arial" w:hAnsi="Arial" w:cs="Arial"/>
          <w:sz w:val="22"/>
          <w:szCs w:val="22"/>
        </w:rPr>
      </w:pPr>
      <w:r w:rsidRPr="001316F0">
        <w:rPr>
          <w:rFonts w:ascii="Arial" w:hAnsi="Arial" w:cs="Arial"/>
          <w:sz w:val="22"/>
          <w:szCs w:val="22"/>
        </w:rPr>
        <w:t>Already u</w:t>
      </w:r>
      <w:r w:rsidR="009452A1" w:rsidRPr="001316F0">
        <w:rPr>
          <w:rFonts w:ascii="Arial" w:hAnsi="Arial" w:cs="Arial"/>
          <w:sz w:val="22"/>
          <w:szCs w:val="22"/>
        </w:rPr>
        <w:t>pon</w:t>
      </w:r>
      <w:r w:rsidR="009452A1" w:rsidRPr="00A67B00">
        <w:rPr>
          <w:rFonts w:ascii="Arial" w:hAnsi="Arial" w:cs="Arial"/>
          <w:sz w:val="22"/>
          <w:szCs w:val="22"/>
        </w:rPr>
        <w:t xml:space="preserve"> initial infection of the schistosomula through the skin, there are marked differences between </w:t>
      </w:r>
      <w:r w:rsidR="009452A1" w:rsidRPr="00A67B00">
        <w:rPr>
          <w:rFonts w:ascii="Arial" w:hAnsi="Arial" w:cs="Arial"/>
          <w:i/>
          <w:iCs/>
          <w:sz w:val="22"/>
          <w:szCs w:val="22"/>
        </w:rPr>
        <w:t xml:space="preserve">S. mansoni </w:t>
      </w:r>
      <w:r w:rsidR="009452A1" w:rsidRPr="00A67B00">
        <w:rPr>
          <w:rFonts w:ascii="Arial" w:hAnsi="Arial" w:cs="Arial"/>
          <w:sz w:val="22"/>
          <w:szCs w:val="22"/>
        </w:rPr>
        <w:t xml:space="preserve">and </w:t>
      </w:r>
      <w:r w:rsidR="009452A1" w:rsidRPr="00A67B00">
        <w:rPr>
          <w:rFonts w:ascii="Arial" w:hAnsi="Arial" w:cs="Arial"/>
          <w:i/>
          <w:iCs/>
          <w:sz w:val="22"/>
          <w:szCs w:val="22"/>
        </w:rPr>
        <w:t>S. japonicum</w:t>
      </w:r>
      <w:r w:rsidR="009452A1" w:rsidRPr="00A67B00">
        <w:rPr>
          <w:rFonts w:ascii="Arial" w:hAnsi="Arial" w:cs="Arial"/>
          <w:sz w:val="22"/>
          <w:szCs w:val="22"/>
        </w:rPr>
        <w:t>.</w:t>
      </w:r>
      <w:r w:rsidR="0019668C" w:rsidRPr="00A67B00">
        <w:rPr>
          <w:rFonts w:ascii="Arial" w:hAnsi="Arial" w:cs="Arial"/>
          <w:sz w:val="22"/>
          <w:szCs w:val="22"/>
        </w:rPr>
        <w:t xml:space="preserve"> </w:t>
      </w:r>
      <w:r w:rsidR="009B0C32" w:rsidRPr="00A67B00">
        <w:rPr>
          <w:rFonts w:ascii="Arial" w:hAnsi="Arial" w:cs="Arial"/>
          <w:sz w:val="22"/>
          <w:szCs w:val="22"/>
        </w:rPr>
        <w:t xml:space="preserve">Experimental comparisons </w:t>
      </w:r>
      <w:r w:rsidR="005A69D3" w:rsidRPr="00A67B00">
        <w:rPr>
          <w:rFonts w:ascii="Arial" w:hAnsi="Arial" w:cs="Arial"/>
          <w:sz w:val="22"/>
          <w:szCs w:val="22"/>
        </w:rPr>
        <w:t xml:space="preserve">using </w:t>
      </w:r>
      <w:r w:rsidRPr="00A67B00">
        <w:rPr>
          <w:rFonts w:ascii="Arial" w:hAnsi="Arial" w:cs="Arial"/>
          <w:sz w:val="22"/>
          <w:szCs w:val="22"/>
        </w:rPr>
        <w:t xml:space="preserve">human </w:t>
      </w:r>
      <w:r w:rsidR="009B0C32" w:rsidRPr="00A67B00">
        <w:rPr>
          <w:rFonts w:ascii="Arial" w:hAnsi="Arial" w:cs="Arial"/>
          <w:sz w:val="22"/>
          <w:szCs w:val="22"/>
        </w:rPr>
        <w:t>skin cultures found</w:t>
      </w:r>
      <w:r w:rsidR="0019668C" w:rsidRPr="00A67B00">
        <w:rPr>
          <w:rFonts w:ascii="Arial" w:hAnsi="Arial" w:cs="Arial"/>
          <w:sz w:val="22"/>
          <w:szCs w:val="22"/>
        </w:rPr>
        <w:t xml:space="preserve"> that</w:t>
      </w:r>
      <w:r w:rsidR="009B0C32" w:rsidRPr="00A67B00">
        <w:rPr>
          <w:rFonts w:ascii="Arial" w:hAnsi="Arial" w:cs="Arial"/>
          <w:sz w:val="22"/>
          <w:szCs w:val="22"/>
        </w:rPr>
        <w:t xml:space="preserve"> 90 % of </w:t>
      </w:r>
      <w:r w:rsidR="009B0C32" w:rsidRPr="00A67B00">
        <w:rPr>
          <w:rFonts w:ascii="Arial" w:hAnsi="Arial" w:cs="Arial"/>
          <w:i/>
          <w:iCs/>
          <w:sz w:val="22"/>
          <w:szCs w:val="22"/>
        </w:rPr>
        <w:t>S. mansoni</w:t>
      </w:r>
      <w:r w:rsidR="009B0C32" w:rsidRPr="00A67B00">
        <w:rPr>
          <w:rFonts w:ascii="Arial" w:hAnsi="Arial" w:cs="Arial"/>
          <w:sz w:val="22"/>
          <w:szCs w:val="22"/>
        </w:rPr>
        <w:t xml:space="preserve"> schistosomula </w:t>
      </w:r>
      <w:r w:rsidR="0019668C" w:rsidRPr="00A67B00">
        <w:rPr>
          <w:rFonts w:ascii="Arial" w:hAnsi="Arial" w:cs="Arial"/>
          <w:sz w:val="22"/>
          <w:szCs w:val="22"/>
        </w:rPr>
        <w:t xml:space="preserve">were </w:t>
      </w:r>
      <w:r w:rsidR="00730A7B">
        <w:rPr>
          <w:rFonts w:ascii="Arial" w:hAnsi="Arial" w:cs="Arial"/>
          <w:sz w:val="22"/>
          <w:szCs w:val="22"/>
        </w:rPr>
        <w:t xml:space="preserve">located </w:t>
      </w:r>
      <w:r w:rsidR="009B0C32" w:rsidRPr="00A67B00">
        <w:rPr>
          <w:rFonts w:ascii="Arial" w:hAnsi="Arial" w:cs="Arial"/>
          <w:sz w:val="22"/>
          <w:szCs w:val="22"/>
        </w:rPr>
        <w:t xml:space="preserve">in the epidermis after 24 hrs, </w:t>
      </w:r>
      <w:r w:rsidR="00730A7B">
        <w:rPr>
          <w:rFonts w:ascii="Arial" w:hAnsi="Arial" w:cs="Arial"/>
          <w:sz w:val="22"/>
          <w:szCs w:val="22"/>
        </w:rPr>
        <w:t>moving on to</w:t>
      </w:r>
      <w:r w:rsidR="009B0C32" w:rsidRPr="00A67B00">
        <w:rPr>
          <w:rFonts w:ascii="Arial" w:hAnsi="Arial" w:cs="Arial"/>
          <w:sz w:val="22"/>
          <w:szCs w:val="22"/>
        </w:rPr>
        <w:t xml:space="preserve"> the dermis after 48 hrs</w:t>
      </w:r>
      <w:r w:rsidR="0019668C" w:rsidRPr="00A67B00">
        <w:rPr>
          <w:rFonts w:ascii="Arial" w:hAnsi="Arial" w:cs="Arial"/>
          <w:sz w:val="22"/>
          <w:szCs w:val="22"/>
        </w:rPr>
        <w:t>,</w:t>
      </w:r>
      <w:r w:rsidR="009B0C32" w:rsidRPr="00A67B00">
        <w:rPr>
          <w:rFonts w:ascii="Arial" w:hAnsi="Arial" w:cs="Arial"/>
          <w:sz w:val="22"/>
          <w:szCs w:val="22"/>
        </w:rPr>
        <w:t xml:space="preserve"> and by 72 hrs they had reached the dermal vessels</w:t>
      </w:r>
      <w:r w:rsidR="006A2DC9">
        <w:rPr>
          <w:rFonts w:ascii="Arial" w:hAnsi="Arial" w:cs="Arial"/>
          <w:sz w:val="22"/>
          <w:szCs w:val="22"/>
        </w:rPr>
        <w:t>.</w:t>
      </w:r>
      <w:r w:rsidR="009B0C32" w:rsidRPr="00A67B00">
        <w:rPr>
          <w:rFonts w:ascii="Arial" w:hAnsi="Arial" w:cs="Arial"/>
          <w:sz w:val="22"/>
          <w:szCs w:val="22"/>
        </w:rPr>
        <w:t xml:space="preserve"> </w:t>
      </w:r>
      <w:r w:rsidR="006A2DC9" w:rsidRPr="00A67B00">
        <w:rPr>
          <w:rFonts w:ascii="Arial" w:hAnsi="Arial" w:cs="Arial"/>
          <w:sz w:val="22"/>
          <w:szCs w:val="22"/>
        </w:rPr>
        <w:t xml:space="preserve">Conversely, 90 % of </w:t>
      </w:r>
      <w:r w:rsidR="006A2DC9" w:rsidRPr="00A67B00">
        <w:rPr>
          <w:rFonts w:ascii="Arial" w:hAnsi="Arial" w:cs="Arial"/>
          <w:i/>
          <w:iCs/>
          <w:sz w:val="22"/>
          <w:szCs w:val="22"/>
        </w:rPr>
        <w:t>S. japonicum</w:t>
      </w:r>
      <w:r w:rsidR="006A2DC9" w:rsidRPr="00A67B00">
        <w:rPr>
          <w:rFonts w:ascii="Arial" w:hAnsi="Arial" w:cs="Arial"/>
          <w:sz w:val="22"/>
          <w:szCs w:val="22"/>
        </w:rPr>
        <w:t xml:space="preserve"> schistosomula had reached the dermis within 24 hrs </w:t>
      </w:r>
      <w:r w:rsidR="00722963" w:rsidRPr="00A67B00">
        <w:rPr>
          <w:rFonts w:ascii="Arial" w:hAnsi="Arial" w:cs="Arial"/>
          <w:sz w:val="22"/>
          <w:szCs w:val="22"/>
        </w:rPr>
        <w:t>post infection (</w:t>
      </w:r>
      <w:proofErr w:type="spellStart"/>
      <w:r w:rsidR="00722963" w:rsidRPr="00A67B00">
        <w:rPr>
          <w:rFonts w:ascii="Arial" w:hAnsi="Arial" w:cs="Arial"/>
          <w:sz w:val="22"/>
          <w:szCs w:val="22"/>
        </w:rPr>
        <w:t>p.i</w:t>
      </w:r>
      <w:r w:rsidR="00127A08">
        <w:rPr>
          <w:rFonts w:ascii="Arial" w:hAnsi="Arial" w:cs="Arial"/>
          <w:sz w:val="22"/>
          <w:szCs w:val="22"/>
        </w:rPr>
        <w:t>.</w:t>
      </w:r>
      <w:proofErr w:type="spellEnd"/>
      <w:r w:rsidR="00722963" w:rsidRPr="00A67B00">
        <w:rPr>
          <w:rFonts w:ascii="Arial" w:hAnsi="Arial" w:cs="Arial"/>
          <w:sz w:val="22"/>
          <w:szCs w:val="22"/>
        </w:rPr>
        <w:t>)</w:t>
      </w:r>
      <w:r w:rsidR="006A2DC9" w:rsidRPr="00A67B00">
        <w:rPr>
          <w:rFonts w:ascii="Arial" w:hAnsi="Arial" w:cs="Arial"/>
          <w:sz w:val="22"/>
          <w:szCs w:val="22"/>
        </w:rPr>
        <w:t xml:space="preserve"> with some schistosomula found in the dermal vessels </w:t>
      </w:r>
      <w:r w:rsidR="00720804">
        <w:rPr>
          <w:rFonts w:ascii="Arial" w:hAnsi="Arial" w:cs="Arial"/>
          <w:sz w:val="22"/>
          <w:szCs w:val="22"/>
        </w:rPr>
        <w:t xml:space="preserve">already </w:t>
      </w:r>
      <w:r w:rsidR="006A2DC9" w:rsidRPr="00A67B00">
        <w:rPr>
          <w:rFonts w:ascii="Arial" w:hAnsi="Arial" w:cs="Arial"/>
          <w:sz w:val="22"/>
          <w:szCs w:val="22"/>
        </w:rPr>
        <w:t xml:space="preserve">after 2 hrs, demonstrating a much more rapid migration of </w:t>
      </w:r>
      <w:r w:rsidR="006A2DC9" w:rsidRPr="00A67B00">
        <w:rPr>
          <w:rFonts w:ascii="Arial" w:hAnsi="Arial" w:cs="Arial"/>
          <w:i/>
          <w:iCs/>
          <w:sz w:val="22"/>
          <w:szCs w:val="22"/>
        </w:rPr>
        <w:t>S. japonicum</w:t>
      </w:r>
      <w:r w:rsidR="006A2DC9" w:rsidRPr="006A2DC9">
        <w:rPr>
          <w:rFonts w:ascii="Arial" w:hAnsi="Arial" w:cs="Arial"/>
          <w:sz w:val="22"/>
          <w:szCs w:val="22"/>
        </w:rPr>
        <w:t xml:space="preserve"> </w:t>
      </w:r>
      <w:r w:rsidR="006A2DC9" w:rsidRPr="00A67B00">
        <w:rPr>
          <w:rFonts w:ascii="Arial" w:hAnsi="Arial" w:cs="Arial"/>
          <w:sz w:val="22"/>
          <w:szCs w:val="22"/>
        </w:rPr>
        <w:fldChar w:fldCharType="begin" w:fldLock="1"/>
      </w:r>
      <w:r w:rsidR="00503C7A">
        <w:rPr>
          <w:rFonts w:ascii="Arial" w:hAnsi="Arial" w:cs="Arial"/>
          <w:sz w:val="22"/>
          <w:szCs w:val="22"/>
        </w:rPr>
        <w:instrText>ADDIN CSL_CITATION {"citationItems":[{"id":"ITEM-1","itemData":{"DOI":"10.1016/S0014-4894(03)00024-9","ISSN":"00144894","abstract":"Migratory pattern of schistosomula of Schistosoma mansoni, S. haematobium, and S. japonicum through human skin were analyzed in skin organ cultures. These studies showed that the schistosomula of S. mansoni and S. haematobium has similar migratory patterns through human skin. During the first 24h after infection nearly 90% of S. mansoni and S. haematobium schistosomula were present only in the epidermis. Majority of the schistosomula were found in the dermis only after 48h and they appear to reach the dermal vessels around 72h after infection. Migratory pattern of S. japonicum on the other hand was significantly different from the other two species in that over 90% of the parasites had already reached the dermis within the first 24h and schistosomula were present in the dermal vessels within 2h after infection. Analysis of the cytokine pattern at 8h after infection by a macro gene array and RT-PCR analysis showed that out of 24 different cytokines analyzed only IL-1ra, IL-10, and TNF-α were increased in the human skin following infections with S. mansoni and S. haematobium, whereas, after infection with S. japonicum there was significant increases in IL-1β, IL-1ra, IL-2, IL-6, IL-8, IL-10, IL-15, IL-18, and TNF-α. Immunohistochemical analysis of epidermal sheets showed focal accumulation of HLA-DR+ cells in areas where schistosomula of S. mansoni had entered the human skin. © 2003 Elsevier Science (USA). All rights reserved.","author":[{"dropping-particle":"","family":"He","given":"Y.X.","non-dropping-particle":"","parse-names":false,"suffix":""},{"dropping-particle":"","family":"Chen","given":"Lin","non-dropping-particle":"","parse-names":false,"suffix":""},{"dropping-particle":"","family":"Ramaswamy","given":"K.","non-dropping-particle":"","parse-names":false,"suffix":""}],"container-title":"Experimental Parasitology","id":"ITEM-1","issue":"2","issued":{"date-parts":[["2002"]]},"page":"99-108","title":"Schistosoma mansoni, S. haematobium, and S. japonicum: Early events associated with penetration and migration of schistosomula through human skin","type":"article-journal","volume":"102"},"uris":["http://www.mendeley.com/documents/?uuid=03a2f8b4-e0a3-4612-ab68-182e33e871ca"]}],"mendeley":{"formattedCitation":"&lt;sup&gt;13&lt;/sup&gt;","plainTextFormattedCitation":"13","previouslyFormattedCitation":"&lt;sup&gt;13&lt;/sup&gt;"},"properties":{"noteIndex":0},"schema":"https://github.com/citation-style-language/schema/raw/master/csl-citation.json"}</w:instrText>
      </w:r>
      <w:r w:rsidR="006A2DC9" w:rsidRPr="00A67B00">
        <w:rPr>
          <w:rFonts w:ascii="Arial" w:hAnsi="Arial" w:cs="Arial"/>
          <w:sz w:val="22"/>
          <w:szCs w:val="22"/>
        </w:rPr>
        <w:fldChar w:fldCharType="separate"/>
      </w:r>
      <w:r w:rsidR="0026596B" w:rsidRPr="0026596B">
        <w:rPr>
          <w:rFonts w:ascii="Arial" w:hAnsi="Arial" w:cs="Arial"/>
          <w:noProof/>
          <w:sz w:val="22"/>
          <w:szCs w:val="22"/>
          <w:vertAlign w:val="superscript"/>
        </w:rPr>
        <w:t>13</w:t>
      </w:r>
      <w:r w:rsidR="006A2DC9" w:rsidRPr="00A67B00">
        <w:rPr>
          <w:rFonts w:ascii="Arial" w:hAnsi="Arial" w:cs="Arial"/>
          <w:sz w:val="22"/>
          <w:szCs w:val="22"/>
        </w:rPr>
        <w:fldChar w:fldCharType="end"/>
      </w:r>
      <w:r w:rsidR="006A2DC9" w:rsidRPr="00A67B00">
        <w:rPr>
          <w:rFonts w:ascii="Arial" w:hAnsi="Arial" w:cs="Arial"/>
          <w:sz w:val="22"/>
          <w:szCs w:val="22"/>
        </w:rPr>
        <w:t>.</w:t>
      </w:r>
      <w:r w:rsidR="006A2DC9" w:rsidRPr="006A2DC9">
        <w:rPr>
          <w:rFonts w:ascii="Arial" w:hAnsi="Arial" w:cs="Arial"/>
          <w:sz w:val="22"/>
          <w:szCs w:val="22"/>
        </w:rPr>
        <w:t xml:space="preserve"> </w:t>
      </w:r>
      <w:r w:rsidR="007D7516">
        <w:rPr>
          <w:rFonts w:ascii="Arial" w:hAnsi="Arial" w:cs="Arial"/>
          <w:sz w:val="22"/>
          <w:szCs w:val="22"/>
        </w:rPr>
        <w:t xml:space="preserve">The skin cytokine expression </w:t>
      </w:r>
      <w:r w:rsidR="00722963">
        <w:rPr>
          <w:rFonts w:ascii="Arial" w:hAnsi="Arial" w:cs="Arial"/>
          <w:sz w:val="22"/>
          <w:szCs w:val="22"/>
        </w:rPr>
        <w:t xml:space="preserve">during </w:t>
      </w:r>
      <w:r w:rsidR="00722963" w:rsidRPr="00722963">
        <w:rPr>
          <w:rFonts w:ascii="Arial" w:hAnsi="Arial" w:cs="Arial"/>
          <w:i/>
          <w:iCs/>
          <w:sz w:val="22"/>
          <w:szCs w:val="22"/>
        </w:rPr>
        <w:t>S.</w:t>
      </w:r>
      <w:r w:rsidR="00AD3A35">
        <w:rPr>
          <w:rFonts w:ascii="Arial" w:hAnsi="Arial" w:cs="Arial"/>
          <w:i/>
          <w:iCs/>
          <w:sz w:val="22"/>
          <w:szCs w:val="22"/>
        </w:rPr>
        <w:t xml:space="preserve"> </w:t>
      </w:r>
      <w:r w:rsidR="00722963" w:rsidRPr="00722963">
        <w:rPr>
          <w:rFonts w:ascii="Arial" w:hAnsi="Arial" w:cs="Arial"/>
          <w:i/>
          <w:iCs/>
          <w:sz w:val="22"/>
          <w:szCs w:val="22"/>
        </w:rPr>
        <w:t>mansoni</w:t>
      </w:r>
      <w:r w:rsidR="00722963">
        <w:rPr>
          <w:rFonts w:ascii="Arial" w:hAnsi="Arial" w:cs="Arial"/>
          <w:sz w:val="22"/>
          <w:szCs w:val="22"/>
        </w:rPr>
        <w:t xml:space="preserve"> schistosomula migration </w:t>
      </w:r>
      <w:r w:rsidR="009B0C32" w:rsidRPr="00A67B00">
        <w:rPr>
          <w:rFonts w:ascii="Arial" w:hAnsi="Arial" w:cs="Arial"/>
          <w:sz w:val="22"/>
          <w:szCs w:val="22"/>
        </w:rPr>
        <w:t xml:space="preserve">was </w:t>
      </w:r>
      <w:r w:rsidR="0019668C" w:rsidRPr="00A67B00">
        <w:rPr>
          <w:rFonts w:ascii="Arial" w:hAnsi="Arial" w:cs="Arial"/>
          <w:sz w:val="22"/>
          <w:szCs w:val="22"/>
        </w:rPr>
        <w:t>dominated by</w:t>
      </w:r>
      <w:r w:rsidR="009B0C32" w:rsidRPr="00A67B00">
        <w:rPr>
          <w:rFonts w:ascii="Arial" w:hAnsi="Arial" w:cs="Arial"/>
          <w:sz w:val="22"/>
          <w:szCs w:val="22"/>
        </w:rPr>
        <w:t xml:space="preserve"> interleukin</w:t>
      </w:r>
      <w:r w:rsidR="0019668C" w:rsidRPr="00A67B00">
        <w:rPr>
          <w:rFonts w:ascii="Arial" w:hAnsi="Arial" w:cs="Arial"/>
          <w:sz w:val="22"/>
          <w:szCs w:val="22"/>
        </w:rPr>
        <w:t>-</w:t>
      </w:r>
      <w:r w:rsidR="009B0C32" w:rsidRPr="00A67B00">
        <w:rPr>
          <w:rFonts w:ascii="Arial" w:hAnsi="Arial" w:cs="Arial"/>
          <w:sz w:val="22"/>
          <w:szCs w:val="22"/>
        </w:rPr>
        <w:t xml:space="preserve">1 receptor antagonist (IL-1ra), IL-10 and </w:t>
      </w:r>
      <w:r w:rsidR="00274081" w:rsidRPr="00A67B00">
        <w:rPr>
          <w:rFonts w:ascii="Arial" w:hAnsi="Arial" w:cs="Arial"/>
          <w:sz w:val="22"/>
          <w:szCs w:val="22"/>
        </w:rPr>
        <w:t xml:space="preserve">tumour necrosis factor (TNF)-α </w:t>
      </w:r>
      <w:r w:rsidR="007D7516">
        <w:rPr>
          <w:rFonts w:ascii="Arial" w:hAnsi="Arial" w:cs="Arial"/>
          <w:sz w:val="22"/>
          <w:szCs w:val="22"/>
        </w:rPr>
        <w:t>at</w:t>
      </w:r>
      <w:r w:rsidR="007D7516" w:rsidRPr="00A67B00">
        <w:rPr>
          <w:rFonts w:ascii="Arial" w:hAnsi="Arial" w:cs="Arial"/>
          <w:sz w:val="22"/>
          <w:szCs w:val="22"/>
        </w:rPr>
        <w:t xml:space="preserve"> 8 hrs </w:t>
      </w:r>
      <w:proofErr w:type="spellStart"/>
      <w:r w:rsidR="007D7516" w:rsidRPr="00A67B00">
        <w:rPr>
          <w:rFonts w:ascii="Arial" w:hAnsi="Arial" w:cs="Arial"/>
          <w:sz w:val="22"/>
          <w:szCs w:val="22"/>
        </w:rPr>
        <w:t>p.i.</w:t>
      </w:r>
      <w:proofErr w:type="spellEnd"/>
      <w:r w:rsidR="007D7516">
        <w:rPr>
          <w:rFonts w:ascii="Arial" w:hAnsi="Arial" w:cs="Arial"/>
          <w:sz w:val="22"/>
          <w:szCs w:val="22"/>
        </w:rPr>
        <w:t xml:space="preserve">, while </w:t>
      </w:r>
      <w:r w:rsidRPr="00A67B00">
        <w:rPr>
          <w:rFonts w:ascii="Arial" w:hAnsi="Arial" w:cs="Arial"/>
          <w:sz w:val="22"/>
          <w:szCs w:val="22"/>
        </w:rPr>
        <w:t>expression of skin c</w:t>
      </w:r>
      <w:r w:rsidR="00853F4E" w:rsidRPr="00A67B00">
        <w:rPr>
          <w:rFonts w:ascii="Arial" w:hAnsi="Arial" w:cs="Arial"/>
          <w:sz w:val="22"/>
          <w:szCs w:val="22"/>
        </w:rPr>
        <w:t>ytokin</w:t>
      </w:r>
      <w:r w:rsidRPr="00A67B00">
        <w:rPr>
          <w:rFonts w:ascii="Arial" w:hAnsi="Arial" w:cs="Arial"/>
          <w:sz w:val="22"/>
          <w:szCs w:val="22"/>
        </w:rPr>
        <w:t xml:space="preserve">es </w:t>
      </w:r>
      <w:r w:rsidR="00722963">
        <w:rPr>
          <w:rFonts w:ascii="Arial" w:hAnsi="Arial" w:cs="Arial"/>
          <w:sz w:val="22"/>
          <w:szCs w:val="22"/>
        </w:rPr>
        <w:t xml:space="preserve">during </w:t>
      </w:r>
      <w:r w:rsidR="00722963" w:rsidRPr="00722963">
        <w:rPr>
          <w:rFonts w:ascii="Arial" w:hAnsi="Arial" w:cs="Arial"/>
          <w:i/>
          <w:iCs/>
          <w:sz w:val="22"/>
          <w:szCs w:val="22"/>
        </w:rPr>
        <w:t>S.</w:t>
      </w:r>
      <w:r w:rsidR="00127A08">
        <w:rPr>
          <w:rFonts w:ascii="Arial" w:hAnsi="Arial" w:cs="Arial"/>
          <w:i/>
          <w:iCs/>
          <w:sz w:val="22"/>
          <w:szCs w:val="22"/>
        </w:rPr>
        <w:t xml:space="preserve"> </w:t>
      </w:r>
      <w:r w:rsidR="00722963" w:rsidRPr="00722963">
        <w:rPr>
          <w:rFonts w:ascii="Arial" w:hAnsi="Arial" w:cs="Arial"/>
          <w:i/>
          <w:iCs/>
          <w:sz w:val="22"/>
          <w:szCs w:val="22"/>
        </w:rPr>
        <w:t>japonicum</w:t>
      </w:r>
      <w:r w:rsidR="00722963">
        <w:rPr>
          <w:rFonts w:ascii="Arial" w:hAnsi="Arial" w:cs="Arial"/>
          <w:sz w:val="22"/>
          <w:szCs w:val="22"/>
        </w:rPr>
        <w:t xml:space="preserve"> migration </w:t>
      </w:r>
      <w:r w:rsidR="00373D89" w:rsidRPr="00A67B00">
        <w:rPr>
          <w:rFonts w:ascii="Arial" w:hAnsi="Arial" w:cs="Arial"/>
          <w:sz w:val="22"/>
          <w:szCs w:val="22"/>
        </w:rPr>
        <w:t xml:space="preserve">was seen to be more </w:t>
      </w:r>
      <w:r w:rsidRPr="00A67B00">
        <w:rPr>
          <w:rFonts w:ascii="Arial" w:hAnsi="Arial" w:cs="Arial"/>
          <w:sz w:val="22"/>
          <w:szCs w:val="22"/>
        </w:rPr>
        <w:t>extensive</w:t>
      </w:r>
      <w:r w:rsidR="00373D89" w:rsidRPr="00A67B00">
        <w:rPr>
          <w:rFonts w:ascii="Arial" w:hAnsi="Arial" w:cs="Arial"/>
          <w:sz w:val="22"/>
          <w:szCs w:val="22"/>
        </w:rPr>
        <w:t xml:space="preserve">, consisting of </w:t>
      </w:r>
      <w:r w:rsidR="00853F4E" w:rsidRPr="00A67B00">
        <w:rPr>
          <w:rFonts w:ascii="Arial" w:hAnsi="Arial" w:cs="Arial"/>
          <w:sz w:val="22"/>
          <w:szCs w:val="22"/>
        </w:rPr>
        <w:t xml:space="preserve"> IL-1β, IL-1ra, IL-2, IL-6, IL-8, IL-10, IL-15, IL-18 and TNF</w:t>
      </w:r>
      <w:r w:rsidR="00274081">
        <w:rPr>
          <w:rFonts w:ascii="Arial" w:hAnsi="Arial" w:cs="Arial"/>
          <w:sz w:val="22"/>
          <w:szCs w:val="22"/>
        </w:rPr>
        <w:t>-</w:t>
      </w:r>
      <w:r w:rsidR="00853F4E" w:rsidRPr="00A67B00">
        <w:rPr>
          <w:rFonts w:ascii="Arial" w:hAnsi="Arial" w:cs="Arial"/>
          <w:sz w:val="22"/>
          <w:szCs w:val="22"/>
        </w:rPr>
        <w:t>α</w:t>
      </w:r>
      <w:r w:rsidR="00373D89" w:rsidRPr="00A67B00">
        <w:rPr>
          <w:rFonts w:ascii="Arial" w:hAnsi="Arial" w:cs="Arial"/>
          <w:sz w:val="22"/>
          <w:szCs w:val="22"/>
        </w:rPr>
        <w:t xml:space="preserve"> after 8 hrs, </w:t>
      </w:r>
      <w:r w:rsidR="005A69D3" w:rsidRPr="00A67B00">
        <w:rPr>
          <w:rFonts w:ascii="Arial" w:hAnsi="Arial" w:cs="Arial"/>
          <w:sz w:val="22"/>
          <w:szCs w:val="22"/>
        </w:rPr>
        <w:t xml:space="preserve">suggesting a </w:t>
      </w:r>
      <w:r w:rsidR="004848A3">
        <w:rPr>
          <w:rFonts w:ascii="Arial" w:hAnsi="Arial" w:cs="Arial"/>
          <w:sz w:val="22"/>
          <w:szCs w:val="22"/>
        </w:rPr>
        <w:t xml:space="preserve">broader </w:t>
      </w:r>
      <w:r w:rsidR="005A69D3" w:rsidRPr="00A67B00">
        <w:rPr>
          <w:rFonts w:ascii="Arial" w:hAnsi="Arial" w:cs="Arial"/>
          <w:sz w:val="22"/>
          <w:szCs w:val="22"/>
        </w:rPr>
        <w:t>activation of immune cells</w:t>
      </w:r>
      <w:r w:rsidR="00DF3993">
        <w:rPr>
          <w:rFonts w:ascii="Arial" w:hAnsi="Arial" w:cs="Arial"/>
          <w:sz w:val="22"/>
          <w:szCs w:val="22"/>
        </w:rPr>
        <w:t xml:space="preserve"> during </w:t>
      </w:r>
      <w:r w:rsidR="00DF3993" w:rsidRPr="00DF3993">
        <w:rPr>
          <w:rFonts w:ascii="Arial" w:hAnsi="Arial" w:cs="Arial"/>
          <w:i/>
          <w:iCs/>
          <w:sz w:val="22"/>
          <w:szCs w:val="22"/>
        </w:rPr>
        <w:t>S.</w:t>
      </w:r>
      <w:r w:rsidR="00127A08">
        <w:rPr>
          <w:rFonts w:ascii="Arial" w:hAnsi="Arial" w:cs="Arial"/>
          <w:i/>
          <w:iCs/>
          <w:sz w:val="22"/>
          <w:szCs w:val="22"/>
        </w:rPr>
        <w:t xml:space="preserve"> </w:t>
      </w:r>
      <w:r w:rsidR="00DF3993" w:rsidRPr="00DF3993">
        <w:rPr>
          <w:rFonts w:ascii="Arial" w:hAnsi="Arial" w:cs="Arial"/>
          <w:i/>
          <w:iCs/>
          <w:sz w:val="22"/>
          <w:szCs w:val="22"/>
        </w:rPr>
        <w:t>japon</w:t>
      </w:r>
      <w:r w:rsidR="00DF3993">
        <w:rPr>
          <w:rFonts w:ascii="Arial" w:hAnsi="Arial" w:cs="Arial"/>
          <w:i/>
          <w:iCs/>
          <w:sz w:val="22"/>
          <w:szCs w:val="22"/>
        </w:rPr>
        <w:t>i</w:t>
      </w:r>
      <w:r w:rsidR="00DF3993" w:rsidRPr="00DF3993">
        <w:rPr>
          <w:rFonts w:ascii="Arial" w:hAnsi="Arial" w:cs="Arial"/>
          <w:i/>
          <w:iCs/>
          <w:sz w:val="22"/>
          <w:szCs w:val="22"/>
        </w:rPr>
        <w:t>cum</w:t>
      </w:r>
      <w:r w:rsidR="00DF3993">
        <w:rPr>
          <w:rFonts w:ascii="Arial" w:hAnsi="Arial" w:cs="Arial"/>
          <w:sz w:val="22"/>
          <w:szCs w:val="22"/>
        </w:rPr>
        <w:t xml:space="preserve"> migration</w:t>
      </w:r>
      <w:r w:rsidR="005A69D3" w:rsidRPr="00A67B00">
        <w:rPr>
          <w:rFonts w:ascii="Arial" w:hAnsi="Arial" w:cs="Arial"/>
          <w:sz w:val="22"/>
          <w:szCs w:val="22"/>
        </w:rPr>
        <w:t xml:space="preserve"> </w:t>
      </w:r>
      <w:r w:rsidR="00E36932" w:rsidRPr="00A67B00">
        <w:rPr>
          <w:rFonts w:ascii="Arial" w:hAnsi="Arial" w:cs="Arial"/>
          <w:sz w:val="22"/>
          <w:szCs w:val="22"/>
        </w:rPr>
        <w:fldChar w:fldCharType="begin" w:fldLock="1"/>
      </w:r>
      <w:r w:rsidR="00503C7A">
        <w:rPr>
          <w:rFonts w:ascii="Arial" w:hAnsi="Arial" w:cs="Arial"/>
          <w:sz w:val="22"/>
          <w:szCs w:val="22"/>
        </w:rPr>
        <w:instrText>ADDIN CSL_CITATION {"citationItems":[{"id":"ITEM-1","itemData":{"DOI":"10.1016/S0014-4894(03)00024-9","ISSN":"00144894","abstract":"Migratory pattern of schistosomula of Schistosoma mansoni, S. haematobium, and S. japonicum through human skin were analyzed in skin organ cultures. These studies showed that the schistosomula of S. mansoni and S. haematobium has similar migratory patterns through human skin. During the first 24h after infection nearly 90% of S. mansoni and S. haematobium schistosomula were present only in the epidermis. Majority of the schistosomula were found in the dermis only after 48h and they appear to reach the dermal vessels around 72h after infection. Migratory pattern of S. japonicum on the other hand was significantly different from the other two species in that over 90% of the parasites had already reached the dermis within the first 24h and schistosomula were present in the dermal vessels within 2h after infection. Analysis of the cytokine pattern at 8h after infection by a macro gene array and RT-PCR analysis showed that out of 24 different cytokines analyzed only IL-1ra, IL-10, and TNF-α were increased in the human skin following infections with S. mansoni and S. haematobium, whereas, after infection with S. japonicum there was significant increases in IL-1β, IL-1ra, IL-2, IL-6, IL-8, IL-10, IL-15, IL-18, and TNF-α. Immunohistochemical analysis of epidermal sheets showed focal accumulation of HLA-DR+ cells in areas where schistosomula of S. mansoni had entered the human skin. © 2003 Elsevier Science (USA). All rights reserved.","author":[{"dropping-particle":"","family":"He","given":"Y.X.","non-dropping-particle":"","parse-names":false,"suffix":""},{"dropping-particle":"","family":"Chen","given":"Lin","non-dropping-particle":"","parse-names":false,"suffix":""},{"dropping-particle":"","family":"Ramaswamy","given":"K.","non-dropping-particle":"","parse-names":false,"suffix":""}],"container-title":"Experimental Parasitology","id":"ITEM-1","issue":"2","issued":{"date-parts":[["2002"]]},"page":"99-108","title":"Schistosoma mansoni, S. haematobium, and S. japonicum: Early events associated with penetration and migration of schistosomula through human skin","type":"article-journal","volume":"102"},"uris":["http://www.mendeley.com/documents/?uuid=03a2f8b4-e0a3-4612-ab68-182e33e871ca"]}],"mendeley":{"formattedCitation":"&lt;sup&gt;13&lt;/sup&gt;","plainTextFormattedCitation":"13","previouslyFormattedCitation":"&lt;sup&gt;13&lt;/sup&gt;"},"properties":{"noteIndex":0},"schema":"https://github.com/citation-style-language/schema/raw/master/csl-citation.json"}</w:instrText>
      </w:r>
      <w:r w:rsidR="00E36932" w:rsidRPr="00A67B00">
        <w:rPr>
          <w:rFonts w:ascii="Arial" w:hAnsi="Arial" w:cs="Arial"/>
          <w:sz w:val="22"/>
          <w:szCs w:val="22"/>
        </w:rPr>
        <w:fldChar w:fldCharType="separate"/>
      </w:r>
      <w:r w:rsidR="0026596B" w:rsidRPr="0026596B">
        <w:rPr>
          <w:rFonts w:ascii="Arial" w:hAnsi="Arial" w:cs="Arial"/>
          <w:noProof/>
          <w:sz w:val="22"/>
          <w:szCs w:val="22"/>
          <w:vertAlign w:val="superscript"/>
        </w:rPr>
        <w:t>13</w:t>
      </w:r>
      <w:r w:rsidR="00E36932" w:rsidRPr="00A67B00">
        <w:rPr>
          <w:rFonts w:ascii="Arial" w:hAnsi="Arial" w:cs="Arial"/>
          <w:sz w:val="22"/>
          <w:szCs w:val="22"/>
        </w:rPr>
        <w:fldChar w:fldCharType="end"/>
      </w:r>
      <w:r w:rsidR="00E36932" w:rsidRPr="00A67B00">
        <w:rPr>
          <w:rFonts w:ascii="Arial" w:hAnsi="Arial" w:cs="Arial"/>
          <w:sz w:val="22"/>
          <w:szCs w:val="22"/>
        </w:rPr>
        <w:t>.</w:t>
      </w:r>
      <w:r w:rsidR="00373D89" w:rsidRPr="00A67B00">
        <w:rPr>
          <w:rFonts w:ascii="Arial" w:hAnsi="Arial" w:cs="Arial"/>
          <w:sz w:val="22"/>
          <w:szCs w:val="22"/>
        </w:rPr>
        <w:t xml:space="preserve"> </w:t>
      </w:r>
      <w:r w:rsidR="00A140CF">
        <w:rPr>
          <w:rFonts w:ascii="Arial" w:hAnsi="Arial" w:cs="Arial"/>
          <w:sz w:val="22"/>
          <w:szCs w:val="22"/>
        </w:rPr>
        <w:t xml:space="preserve">In addition, </w:t>
      </w:r>
      <w:r w:rsidR="00E50925">
        <w:rPr>
          <w:rFonts w:ascii="Arial" w:hAnsi="Arial" w:cs="Arial"/>
          <w:sz w:val="22"/>
          <w:szCs w:val="22"/>
        </w:rPr>
        <w:t>i</w:t>
      </w:r>
      <w:r w:rsidR="005476E9" w:rsidRPr="00A67B00">
        <w:rPr>
          <w:rFonts w:ascii="Arial" w:hAnsi="Arial" w:cs="Arial"/>
          <w:sz w:val="22"/>
          <w:szCs w:val="22"/>
        </w:rPr>
        <w:t xml:space="preserve">n </w:t>
      </w:r>
      <w:r w:rsidR="005476E9" w:rsidRPr="00A67B00">
        <w:rPr>
          <w:rFonts w:ascii="Arial" w:hAnsi="Arial" w:cs="Arial"/>
          <w:i/>
          <w:iCs/>
          <w:sz w:val="22"/>
          <w:szCs w:val="22"/>
        </w:rPr>
        <w:t>S. japonicum</w:t>
      </w:r>
      <w:r w:rsidR="005476E9" w:rsidRPr="00A67B00">
        <w:rPr>
          <w:rFonts w:ascii="Arial" w:hAnsi="Arial" w:cs="Arial"/>
          <w:sz w:val="22"/>
          <w:szCs w:val="22"/>
        </w:rPr>
        <w:t xml:space="preserve"> infection</w:t>
      </w:r>
      <w:r w:rsidR="00A140CF">
        <w:rPr>
          <w:rFonts w:ascii="Arial" w:hAnsi="Arial" w:cs="Arial"/>
          <w:sz w:val="22"/>
          <w:szCs w:val="22"/>
        </w:rPr>
        <w:t xml:space="preserve"> </w:t>
      </w:r>
      <w:r w:rsidR="005476E9" w:rsidRPr="00A67B00">
        <w:rPr>
          <w:rFonts w:ascii="Arial" w:hAnsi="Arial" w:cs="Arial"/>
          <w:sz w:val="22"/>
          <w:szCs w:val="22"/>
        </w:rPr>
        <w:t xml:space="preserve">there was a marked increase in IL-1ra in the skin comparative to </w:t>
      </w:r>
      <w:r w:rsidR="005476E9" w:rsidRPr="00A67B00">
        <w:rPr>
          <w:rFonts w:ascii="Arial" w:hAnsi="Arial" w:cs="Arial"/>
          <w:i/>
          <w:iCs/>
          <w:sz w:val="22"/>
          <w:szCs w:val="22"/>
        </w:rPr>
        <w:t>S. mansoni</w:t>
      </w:r>
      <w:r w:rsidR="005476E9" w:rsidRPr="00A67B00">
        <w:rPr>
          <w:rFonts w:ascii="Arial" w:hAnsi="Arial" w:cs="Arial"/>
          <w:sz w:val="22"/>
          <w:szCs w:val="22"/>
        </w:rPr>
        <w:t xml:space="preserve">, </w:t>
      </w:r>
      <w:r w:rsidR="00720804">
        <w:rPr>
          <w:rFonts w:ascii="Arial" w:hAnsi="Arial" w:cs="Arial"/>
          <w:sz w:val="22"/>
          <w:szCs w:val="22"/>
        </w:rPr>
        <w:t xml:space="preserve">indicative </w:t>
      </w:r>
      <w:r w:rsidR="005476E9" w:rsidRPr="00A67B00">
        <w:rPr>
          <w:rFonts w:ascii="Arial" w:hAnsi="Arial" w:cs="Arial"/>
          <w:sz w:val="22"/>
          <w:szCs w:val="22"/>
        </w:rPr>
        <w:t>of smokescreen activity subduing inflammation around the parasite to evade detection</w:t>
      </w:r>
      <w:r w:rsidR="00A140CF">
        <w:rPr>
          <w:rFonts w:ascii="Arial" w:hAnsi="Arial" w:cs="Arial"/>
          <w:sz w:val="22"/>
          <w:szCs w:val="22"/>
        </w:rPr>
        <w:t xml:space="preserve"> </w:t>
      </w:r>
      <w:r w:rsidR="005476E9" w:rsidRPr="00A67B00">
        <w:rPr>
          <w:rFonts w:ascii="Arial" w:hAnsi="Arial" w:cs="Arial"/>
          <w:sz w:val="22"/>
          <w:szCs w:val="22"/>
        </w:rPr>
        <w:fldChar w:fldCharType="begin" w:fldLock="1"/>
      </w:r>
      <w:r w:rsidR="00503C7A">
        <w:rPr>
          <w:rFonts w:ascii="Arial" w:hAnsi="Arial" w:cs="Arial"/>
          <w:sz w:val="22"/>
          <w:szCs w:val="22"/>
        </w:rPr>
        <w:instrText>ADDIN CSL_CITATION {"citationItems":[{"id":"ITEM-1","itemData":{"DOI":"10.1016/S0014-4894(03)00024-9","ISSN":"00144894","abstract":"Migratory pattern of schistosomula of Schistosoma mansoni, S. haematobium, and S. japonicum through human skin were analyzed in skin organ cultures. These studies showed that the schistosomula of S. mansoni and S. haematobium has similar migratory patterns through human skin. During the first 24h after infection nearly 90% of S. mansoni and S. haematobium schistosomula were present only in the epidermis. Majority of the schistosomula were found in the dermis only after 48h and they appear to reach the dermal vessels around 72h after infection. Migratory pattern of S. japonicum on the other hand was significantly different from the other two species in that over 90% of the parasites had already reached the dermis within the first 24h and schistosomula were present in the dermal vessels within 2h after infection. Analysis of the cytokine pattern at 8h after infection by a macro gene array and RT-PCR analysis showed that out of 24 different cytokines analyzed only IL-1ra, IL-10, and TNF-α were increased in the human skin following infections with S. mansoni and S. haematobium, whereas, after infection with S. japonicum there was significant increases in IL-1β, IL-1ra, IL-2, IL-6, IL-8, IL-10, IL-15, IL-18, and TNF-α. Immunohistochemical analysis of epidermal sheets showed focal accumulation of HLA-DR+ cells in areas where schistosomula of S. mansoni had entered the human skin. © 2003 Elsevier Science (USA). All rights reserved.","author":[{"dropping-particle":"","family":"He","given":"Y.X.","non-dropping-particle":"","parse-names":false,"suffix":""},{"dropping-particle":"","family":"Chen","given":"Lin","non-dropping-particle":"","parse-names":false,"suffix":""},{"dropping-particle":"","family":"Ramaswamy","given":"K.","non-dropping-particle":"","parse-names":false,"suffix":""}],"container-title":"Experimental Parasitology","id":"ITEM-1","issue":"2","issued":{"date-parts":[["2002"]]},"page":"99-108","title":"Schistosoma mansoni, S. haematobium, and S. japonicum: Early events associated with penetration and migration of schistosomula through human skin","type":"article-journal","volume":"102"},"uris":["http://www.mendeley.com/documents/?uuid=03a2f8b4-e0a3-4612-ab68-182e33e871ca"]}],"mendeley":{"formattedCitation":"&lt;sup&gt;13&lt;/sup&gt;","plainTextFormattedCitation":"13","previouslyFormattedCitation":"&lt;sup&gt;13&lt;/sup&gt;"},"properties":{"noteIndex":0},"schema":"https://github.com/citation-style-language/schema/raw/master/csl-citation.json"}</w:instrText>
      </w:r>
      <w:r w:rsidR="005476E9" w:rsidRPr="00A67B00">
        <w:rPr>
          <w:rFonts w:ascii="Arial" w:hAnsi="Arial" w:cs="Arial"/>
          <w:sz w:val="22"/>
          <w:szCs w:val="22"/>
        </w:rPr>
        <w:fldChar w:fldCharType="separate"/>
      </w:r>
      <w:r w:rsidR="0026596B" w:rsidRPr="0026596B">
        <w:rPr>
          <w:rFonts w:ascii="Arial" w:hAnsi="Arial" w:cs="Arial"/>
          <w:noProof/>
          <w:sz w:val="22"/>
          <w:szCs w:val="22"/>
          <w:vertAlign w:val="superscript"/>
        </w:rPr>
        <w:t>13</w:t>
      </w:r>
      <w:r w:rsidR="005476E9" w:rsidRPr="00A67B00">
        <w:rPr>
          <w:rFonts w:ascii="Arial" w:hAnsi="Arial" w:cs="Arial"/>
          <w:sz w:val="22"/>
          <w:szCs w:val="22"/>
        </w:rPr>
        <w:fldChar w:fldCharType="end"/>
      </w:r>
      <w:r w:rsidR="005476E9" w:rsidRPr="00A67B00">
        <w:rPr>
          <w:rFonts w:ascii="Arial" w:hAnsi="Arial" w:cs="Arial"/>
          <w:sz w:val="22"/>
          <w:szCs w:val="22"/>
        </w:rPr>
        <w:t xml:space="preserve">. </w:t>
      </w:r>
    </w:p>
    <w:p w14:paraId="7DCF6A5C" w14:textId="77777777" w:rsidR="00A10B16" w:rsidRDefault="00A10B16" w:rsidP="00A67B00">
      <w:pPr>
        <w:numPr>
          <w:ilvl w:val="0"/>
          <w:numId w:val="0"/>
        </w:numPr>
        <w:spacing w:line="360" w:lineRule="auto"/>
        <w:jc w:val="both"/>
        <w:rPr>
          <w:rFonts w:ascii="Arial" w:hAnsi="Arial" w:cs="Arial"/>
          <w:sz w:val="22"/>
          <w:szCs w:val="22"/>
        </w:rPr>
      </w:pPr>
    </w:p>
    <w:p w14:paraId="7A9EDE6C" w14:textId="77777777" w:rsidR="00A10B16" w:rsidRPr="00A67B00" w:rsidRDefault="00A10B16" w:rsidP="00A10B16">
      <w:pPr>
        <w:numPr>
          <w:ilvl w:val="0"/>
          <w:numId w:val="0"/>
        </w:numPr>
        <w:spacing w:line="360" w:lineRule="auto"/>
        <w:jc w:val="both"/>
        <w:rPr>
          <w:rFonts w:ascii="Arial" w:hAnsi="Arial" w:cs="Arial"/>
          <w:sz w:val="22"/>
          <w:szCs w:val="22"/>
        </w:rPr>
      </w:pPr>
      <w:r w:rsidRPr="00A67B00">
        <w:rPr>
          <w:rFonts w:ascii="Arial" w:hAnsi="Arial" w:cs="Arial"/>
          <w:sz w:val="22"/>
          <w:szCs w:val="22"/>
        </w:rPr>
        <w:t>Both species then use the blood circulation and lymphatic system to reach the lungs</w:t>
      </w:r>
      <w:r>
        <w:rPr>
          <w:rFonts w:ascii="Arial" w:hAnsi="Arial" w:cs="Arial"/>
          <w:sz w:val="22"/>
          <w:szCs w:val="22"/>
        </w:rPr>
        <w:t xml:space="preserve"> </w:t>
      </w:r>
      <w:r w:rsidRPr="00A67B00">
        <w:rPr>
          <w:rFonts w:ascii="Arial" w:hAnsi="Arial" w:cs="Arial"/>
          <w:sz w:val="22"/>
          <w:szCs w:val="22"/>
        </w:rPr>
        <w:t xml:space="preserve">where </w:t>
      </w:r>
      <w:r w:rsidRPr="00A67B00">
        <w:rPr>
          <w:rFonts w:ascii="Arial" w:hAnsi="Arial" w:cs="Arial"/>
          <w:i/>
          <w:iCs/>
          <w:sz w:val="22"/>
          <w:szCs w:val="22"/>
        </w:rPr>
        <w:t>S. mansoni</w:t>
      </w:r>
      <w:r w:rsidRPr="00A67B00">
        <w:rPr>
          <w:rFonts w:ascii="Arial" w:hAnsi="Arial" w:cs="Arial"/>
          <w:sz w:val="22"/>
          <w:szCs w:val="22"/>
        </w:rPr>
        <w:t xml:space="preserve"> numbers peak after 6 days </w:t>
      </w:r>
      <w:r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007/s004360050407","ISSN":"0932-0113","PMID":"9569102","abstract":"The development of five schistosome species was compared in mice by the recovery of schistosomula from chopped lung tissue and of adult worms by portal perfusion. Three developmental patterns appeared. (1) Schistosoma japonicum was unique in showing an early establishment of schistosomula in and a rapid departure from the lungs together with the highest worm recovery; (2) S. haematobium contrasted by establishing later and persisting in the lungs for at least 2 weeks while yielding the lowest adult worm recovery; and (3) S. intercalatum, S. mansoni, and S. rodhaini had an intermediate pattern--they resided in the lungs for several days, then disappeared and produced intermediate numbers of adults. Lung petechiae, known to accompany the migration of S. japonicum, were never detected after infection with the other species. We speculate that the three migration patterns of schistosomes are related to the size of the relative spectra of naturally infected definitive hosts.","author":[{"dropping-particle":"","family":"Rheinberg","given":"C E","non-dropping-particle":"","parse-names":false,"suffix":""},{"dropping-particle":"","family":"Moné","given":"H","non-dropping-particle":"","parse-names":false,"suffix":""},{"dropping-particle":"","family":"Caffrey","given":"C R","non-dropping-particle":"","parse-names":false,"suffix":""},{"dropping-particle":"","family":"Imbert-Establet","given":"D","non-dropping-particle":"","parse-names":false,"suffix":""},{"dropping-particle":"","family":"Jourdane","given":"J","non-dropping-particle":"","parse-names":false,"suffix":""},{"dropping-particle":"","family":"Ruppel","given":"A","non-dropping-particle":"","parse-names":false,"suffix":""}],"container-title":"Parasitology Research","id":"ITEM-1","issue":"4","issued":{"date-parts":[["1998"]]},"page":"338-342","title":"Schistosoma haematobium, S. intercalatum, S. japonicum, S. mansoni, and S. rodhaini in mice: relationship between patterns of lung migration by schistosomula and perfusion recovery of adult worms","type":"article-journal","volume":"84"},"uris":["http://www.mendeley.com/documents/?uuid=48d9ba7c-de6a-32d8-8582-5766467feba7"]}],"mendeley":{"formattedCitation":"&lt;sup&gt;14&lt;/sup&gt;","plainTextFormattedCitation":"14","previouslyFormattedCitation":"&lt;sup&gt;14&lt;/sup&gt;"},"properties":{"noteIndex":0},"schema":"https://github.com/citation-style-language/schema/raw/master/csl-citation.json"}</w:instrText>
      </w:r>
      <w:r w:rsidRPr="00A67B00">
        <w:rPr>
          <w:rFonts w:ascii="Arial" w:hAnsi="Arial" w:cs="Arial"/>
          <w:sz w:val="22"/>
          <w:szCs w:val="22"/>
        </w:rPr>
        <w:fldChar w:fldCharType="separate"/>
      </w:r>
      <w:r w:rsidR="009A03A8" w:rsidRPr="009A03A8">
        <w:rPr>
          <w:rFonts w:ascii="Arial" w:hAnsi="Arial" w:cs="Arial"/>
          <w:noProof/>
          <w:sz w:val="22"/>
          <w:szCs w:val="22"/>
          <w:vertAlign w:val="superscript"/>
        </w:rPr>
        <w:t>14</w:t>
      </w:r>
      <w:r w:rsidRPr="00A67B00">
        <w:rPr>
          <w:rFonts w:ascii="Arial" w:hAnsi="Arial" w:cs="Arial"/>
          <w:sz w:val="22"/>
          <w:szCs w:val="22"/>
        </w:rPr>
        <w:fldChar w:fldCharType="end"/>
      </w:r>
      <w:r w:rsidRPr="00A67B00">
        <w:rPr>
          <w:rFonts w:ascii="Arial" w:hAnsi="Arial" w:cs="Arial"/>
          <w:sz w:val="22"/>
          <w:szCs w:val="22"/>
        </w:rPr>
        <w:t xml:space="preserve">, </w:t>
      </w:r>
      <w:r>
        <w:rPr>
          <w:rFonts w:ascii="Arial" w:hAnsi="Arial" w:cs="Arial"/>
          <w:sz w:val="22"/>
          <w:szCs w:val="22"/>
        </w:rPr>
        <w:t xml:space="preserve">while </w:t>
      </w:r>
      <w:r w:rsidRPr="00A67B00">
        <w:rPr>
          <w:rFonts w:ascii="Arial" w:hAnsi="Arial" w:cs="Arial"/>
          <w:i/>
          <w:iCs/>
          <w:sz w:val="22"/>
          <w:szCs w:val="22"/>
        </w:rPr>
        <w:t>S. japonicum</w:t>
      </w:r>
      <w:r w:rsidRPr="00A67B00">
        <w:rPr>
          <w:rFonts w:ascii="Arial" w:hAnsi="Arial" w:cs="Arial"/>
          <w:sz w:val="22"/>
          <w:szCs w:val="22"/>
        </w:rPr>
        <w:t xml:space="preserve"> numbers peak </w:t>
      </w:r>
      <w:r>
        <w:rPr>
          <w:rFonts w:ascii="Arial" w:hAnsi="Arial" w:cs="Arial"/>
          <w:sz w:val="22"/>
          <w:szCs w:val="22"/>
        </w:rPr>
        <w:t xml:space="preserve">already </w:t>
      </w:r>
      <w:r w:rsidRPr="00A67B00">
        <w:rPr>
          <w:rFonts w:ascii="Arial" w:hAnsi="Arial" w:cs="Arial"/>
          <w:sz w:val="22"/>
          <w:szCs w:val="22"/>
        </w:rPr>
        <w:t xml:space="preserve">after 3 days </w:t>
      </w:r>
      <w:r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017/S0022149X0001378X","ISSN":"14752697","PMID":"7622787","abstract":"Mice were infected percutaneously with cercariae of Schistosoma japonicum or S. mansoni and parasites recovered by tissue-mincing from the skin or lungs or by perfusion of the mesenteric veins. S. japonicum had a narrow peak of recovery (up to 30%) from the lungs 3 days after infection, whereas lung recovery of S. mansoni peaked only on day 6 and levelled off during the following week. Infection with S. japonicum induced lung petechiae, but only after most of the parasites had left the lungs. The axillary lymph nodes draining the infection site increased in weight after infection and this effect was much greater and longer with S. mansoni than with S. japonicum. S. japonicum was perfusable from the mesenteric veins earlier (from day 3 onwards) and in higher number (40-60% from days 6 to 10) than S. mansoni (20% on day 20). The percentage of cercariae developing to adult worms was 57% for S. japonicum and 33% for S. mansoni. The data demonstrate that S. japonicum might escape from local tissue reactions in the skin and lungs and, due to its rapid migration, might induce only poor lymphocyte proliferation. As a possible consequence, S. japonicum may establish more efficiently in mice than S. mansoni. © 1995, Cambridge University Press. All rights reserved.","author":[{"dropping-particle":"","family":"Gui","given":"M.","non-dropping-particle":"","parse-names":false,"suffix":""},{"dropping-particle":"","family":"Kusel","given":"J. R.","non-dropping-particle":"","parse-names":false,"suffix":""},{"dropping-particle":"","family":"Shi","given":"Y. E.","non-dropping-particle":"","parse-names":false,"suffix":""},{"dropping-particle":"","family":"Ruppel","given":"A.","non-dropping-particle":"","parse-names":false,"suffix":""}],"container-title":"Journal of Helminthology","id":"ITEM-1","issue":"1","issued":{"date-parts":[["1995"]]},"page":"19-25","title":"Schistosoma japonicum and S. mansoni: comparison of larval migration patterns in mice","type":"article-journal","volume":"69"},"uris":["http://www.mendeley.com/documents/?uuid=1f88bd83-0563-3128-b862-b49c79d28b69"]},{"id":"ITEM-2","itemData":{"DOI":"10.1007/s004360050407","ISSN":"0932-0113","PMID":"9569102","abstract":"The development of five schistosome species was compared in mice by the recovery of schistosomula from chopped lung tissue and of adult worms by portal perfusion. Three developmental patterns appeared. (1) Schistosoma japonicum was unique in showing an early establishment of schistosomula in and a rapid departure from the lungs together with the highest worm recovery; (2) S. haematobium contrasted by establishing later and persisting in the lungs for at least 2 weeks while yielding the lowest adult worm recovery; and (3) S. intercalatum, S. mansoni, and S. rodhaini had an intermediate pattern--they resided in the lungs for several days, then disappeared and produced intermediate numbers of adults. Lung petechiae, known to accompany the migration of S. japonicum, were never detected after infection with the other species. We speculate that the three migration patterns of schistosomes are related to the size of the relative spectra of naturally infected definitive hosts.","author":[{"dropping-particle":"","family":"Rheinberg","given":"C E","non-dropping-particle":"","parse-names":false,"suffix":""},{"dropping-particle":"","family":"Moné","given":"H","non-dropping-particle":"","parse-names":false,"suffix":""},{"dropping-particle":"","family":"Caffrey","given":"C R","non-dropping-particle":"","parse-names":false,"suffix":""},{"dropping-particle":"","family":"Imbert-Establet","given":"D","non-dropping-particle":"","parse-names":false,"suffix":""},{"dropping-particle":"","family":"Jourdane","given":"J","non-dropping-particle":"","parse-names":false,"suffix":""},{"dropping-particle":"","family":"Ruppel","given":"A","non-dropping-particle":"","parse-names":false,"suffix":""}],"container-title":"Parasitology Research","id":"ITEM-2","issue":"4","issued":{"date-parts":[["1998"]]},"page":"338-342","title":"Schistosoma haematobium, S. intercalatum, S. japonicum, S. mansoni, and S. rodhaini in mice: relationship between patterns of lung migration by schistosomula and perfusion recovery of adult worms","type":"article-journal","volume":"84"},"uris":["http://www.mendeley.com/documents/?uuid=48d9ba7c-de6a-32d8-8582-5766467feba7"]}],"mendeley":{"formattedCitation":"&lt;sup&gt;14,15&lt;/sup&gt;","plainTextFormattedCitation":"14,15","previouslyFormattedCitation":"&lt;sup&gt;14,15&lt;/sup&gt;"},"properties":{"noteIndex":0},"schema":"https://github.com/citation-style-language/schema/raw/master/csl-citation.json"}</w:instrText>
      </w:r>
      <w:r w:rsidRPr="00A67B00">
        <w:rPr>
          <w:rFonts w:ascii="Arial" w:hAnsi="Arial" w:cs="Arial"/>
          <w:sz w:val="22"/>
          <w:szCs w:val="22"/>
        </w:rPr>
        <w:fldChar w:fldCharType="separate"/>
      </w:r>
      <w:r w:rsidR="009A03A8" w:rsidRPr="009A03A8">
        <w:rPr>
          <w:rFonts w:ascii="Arial" w:hAnsi="Arial" w:cs="Arial"/>
          <w:noProof/>
          <w:sz w:val="22"/>
          <w:szCs w:val="22"/>
          <w:vertAlign w:val="superscript"/>
        </w:rPr>
        <w:t>14,15</w:t>
      </w:r>
      <w:r w:rsidRPr="00A67B00">
        <w:rPr>
          <w:rFonts w:ascii="Arial" w:hAnsi="Arial" w:cs="Arial"/>
          <w:sz w:val="22"/>
          <w:szCs w:val="22"/>
        </w:rPr>
        <w:fldChar w:fldCharType="end"/>
      </w:r>
      <w:r w:rsidRPr="00A67B00">
        <w:rPr>
          <w:rFonts w:ascii="Arial" w:hAnsi="Arial" w:cs="Arial"/>
          <w:sz w:val="22"/>
          <w:szCs w:val="22"/>
        </w:rPr>
        <w:t xml:space="preserve">. The mechanism of </w:t>
      </w:r>
      <w:r w:rsidRPr="00A67B00">
        <w:rPr>
          <w:rFonts w:ascii="Arial" w:hAnsi="Arial" w:cs="Arial"/>
          <w:i/>
          <w:iCs/>
          <w:sz w:val="22"/>
          <w:szCs w:val="22"/>
        </w:rPr>
        <w:t>S. japonicum</w:t>
      </w:r>
      <w:r w:rsidRPr="00A67B00">
        <w:rPr>
          <w:rFonts w:ascii="Arial" w:hAnsi="Arial" w:cs="Arial"/>
          <w:sz w:val="22"/>
          <w:szCs w:val="22"/>
        </w:rPr>
        <w:t xml:space="preserve">’s swift migration is not fully understood, however, it may be that they possess more potent penetrating enzymes through skin tissue, which may also play a part in explaining why this species can establish in over 40 known mammalian host species </w:t>
      </w:r>
      <w:r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016/S1471-4922(01)01904-3","ISSN":"14714922","abstract":"Control of schistosomiasis caused by Schistosoma japonicum has been severely hindered by the fact that several non-human mammalian species, including domesticated as well as wild animals, serve as zoonotic carriers of this infection. For effective control, it is imperative that the full host spectrum of this infection is understood. Although about 46 species of mammals are known to carry natural infection with S. japonicum, only a few might be of potential threat to human infection. Generally, in an endemic area, transmission of schistosomiasis to human depends largely on the availability and abundance of permissive hosts. Another important factor that needs to be taken into consideration in developing control measures against S. japonicum is potential strain differences. This review collates pertinent host-parasite relationship of S. japonicum in mammals in an endemic area and assesses the epidemiological significance of these findings for human infection.","author":[{"dropping-particle":"","family":"He","given":"Y.X.","non-dropping-particle":"","parse-names":false,"suffix":""},{"dropping-particle":"","family":"Salafsky","given":"Buz","non-dropping-particle":"","parse-names":false,"suffix":""},{"dropping-particle":"","family":"Ramaswamy","given":"Kalyanasundaram","non-dropping-particle":"","parse-names":false,"suffix":""}],"container-title":"Trends in Parasitology","id":"ITEM-1","issue":"7","issued":{"date-parts":[["2001"]]},"page":"320-324","title":"Host-parasite relationships of Schistosoma japonicum in mammalian hosts","type":"article","volume":"17"},"uris":["http://www.mendeley.com/documents/?uuid=bd91d79c-ac55-3ffe-a5ca-a29071261942"]},{"id":"ITEM-2","itemData":{"DOI":"10.1016/S0014-4894(03)00024-9","ISSN":"00144894","abstract":"Migratory pattern of schistosomula of Schistosoma mansoni, S. haematobium, and S. japonicum through human skin were analyzed in skin organ cultures. These studies showed that the schistosomula of S. mansoni and S. haematobium has similar migratory patterns through human skin. During the first 24h after infection nearly 90% of S. mansoni and S. haematobium schistosomula were present only in the epidermis. Majority of the schistosomula were found in the dermis only after 48h and they appear to reach the dermal vessels around 72h after infection. Migratory pattern of S. japonicum on the other hand was significantly different from the other two species in that over 90% of the parasites had already reached the dermis within the first 24h and schistosomula were present in the dermal vessels within 2h after infection. Analysis of the cytokine pattern at 8h after infection by a macro gene array and RT-PCR analysis showed that out of 24 different cytokines analyzed only IL-1ra, IL-10, and TNF-α were increased in the human skin following infections with S. mansoni and S. haematobium, whereas, after infection with S. japonicum there was significant increases in IL-1β, IL-1ra, IL-2, IL-6, IL-8, IL-10, IL-15, IL-18, and TNF-α. Immunohistochemical analysis of epidermal sheets showed focal accumulation of HLA-DR+ cells in areas where schistosomula of S. mansoni had entered the human skin. © 2003 Elsevier Science (USA). All rights reserved.","author":[{"dropping-particle":"","family":"He","given":"Y.X.","non-dropping-particle":"","parse-names":false,"suffix":""},{"dropping-particle":"","family":"Chen","given":"Lin","non-dropping-particle":"","parse-names":false,"suffix":""},{"dropping-particle":"","family":"Ramaswamy","given":"K.","non-dropping-particle":"","parse-names":false,"suffix":""}],"container-title":"Experimental Parasitology","id":"ITEM-2","issue":"2","issued":{"date-parts":[["2002"]]},"page":"99-108","title":"Schistosoma mansoni, S. haematobium, and S. japonicum: Early events associated with penetration and migration of schistosomula through human skin","type":"article-journal","volume":"102"},"uris":["http://www.mendeley.com/documents/?uuid=03a2f8b4-e0a3-4612-ab68-182e33e871ca"]}],"mendeley":{"formattedCitation":"&lt;sup&gt;13,16&lt;/sup&gt;","plainTextFormattedCitation":"13,16","previouslyFormattedCitation":"&lt;sup&gt;13,16&lt;/sup&gt;"},"properties":{"noteIndex":0},"schema":"https://github.com/citation-style-language/schema/raw/master/csl-citation.json"}</w:instrText>
      </w:r>
      <w:r w:rsidRPr="00A67B00">
        <w:rPr>
          <w:rFonts w:ascii="Arial" w:hAnsi="Arial" w:cs="Arial"/>
          <w:sz w:val="22"/>
          <w:szCs w:val="22"/>
        </w:rPr>
        <w:fldChar w:fldCharType="separate"/>
      </w:r>
      <w:r w:rsidR="009A03A8" w:rsidRPr="009A03A8">
        <w:rPr>
          <w:rFonts w:ascii="Arial" w:hAnsi="Arial" w:cs="Arial"/>
          <w:noProof/>
          <w:sz w:val="22"/>
          <w:szCs w:val="22"/>
          <w:vertAlign w:val="superscript"/>
        </w:rPr>
        <w:t>13,16</w:t>
      </w:r>
      <w:r w:rsidRPr="00A67B00">
        <w:rPr>
          <w:rFonts w:ascii="Arial" w:hAnsi="Arial" w:cs="Arial"/>
          <w:sz w:val="22"/>
          <w:szCs w:val="22"/>
        </w:rPr>
        <w:fldChar w:fldCharType="end"/>
      </w:r>
      <w:r w:rsidRPr="00A67B00">
        <w:rPr>
          <w:rFonts w:ascii="Arial" w:hAnsi="Arial" w:cs="Arial"/>
          <w:sz w:val="22"/>
          <w:szCs w:val="22"/>
        </w:rPr>
        <w:t xml:space="preserve">, while </w:t>
      </w:r>
      <w:r w:rsidRPr="00A67B00">
        <w:rPr>
          <w:rFonts w:ascii="Arial" w:hAnsi="Arial" w:cs="Arial"/>
          <w:i/>
          <w:iCs/>
          <w:sz w:val="22"/>
          <w:szCs w:val="22"/>
        </w:rPr>
        <w:t>S.</w:t>
      </w:r>
      <w:r>
        <w:rPr>
          <w:rFonts w:ascii="Arial" w:hAnsi="Arial" w:cs="Arial"/>
          <w:i/>
          <w:iCs/>
          <w:sz w:val="22"/>
          <w:szCs w:val="22"/>
        </w:rPr>
        <w:t xml:space="preserve"> </w:t>
      </w:r>
      <w:r w:rsidRPr="00A67B00">
        <w:rPr>
          <w:rFonts w:ascii="Arial" w:hAnsi="Arial" w:cs="Arial"/>
          <w:i/>
          <w:iCs/>
          <w:sz w:val="22"/>
          <w:szCs w:val="22"/>
        </w:rPr>
        <w:t>mansoni</w:t>
      </w:r>
      <w:r w:rsidRPr="00A67B00">
        <w:rPr>
          <w:rFonts w:ascii="Arial" w:hAnsi="Arial" w:cs="Arial"/>
          <w:sz w:val="22"/>
          <w:szCs w:val="22"/>
        </w:rPr>
        <w:t xml:space="preserve"> exhibit a much more limited host specificity.</w:t>
      </w:r>
    </w:p>
    <w:p w14:paraId="33DD1556" w14:textId="084DEA73" w:rsidR="004A2070" w:rsidRDefault="005476E9" w:rsidP="00A67B00">
      <w:pPr>
        <w:numPr>
          <w:ilvl w:val="0"/>
          <w:numId w:val="0"/>
        </w:numPr>
        <w:spacing w:line="360" w:lineRule="auto"/>
        <w:jc w:val="both"/>
        <w:rPr>
          <w:rFonts w:ascii="Arial" w:hAnsi="Arial" w:cs="Arial"/>
          <w:sz w:val="22"/>
          <w:szCs w:val="22"/>
        </w:rPr>
      </w:pPr>
      <w:r w:rsidRPr="00A67B00">
        <w:rPr>
          <w:rFonts w:ascii="Arial" w:hAnsi="Arial" w:cs="Arial"/>
          <w:sz w:val="22"/>
          <w:szCs w:val="22"/>
        </w:rPr>
        <w:t xml:space="preserve">These differences in immunomodulatory and migratory capabilities </w:t>
      </w:r>
      <w:r w:rsidR="00E30315">
        <w:rPr>
          <w:rFonts w:ascii="Arial" w:hAnsi="Arial" w:cs="Arial"/>
          <w:sz w:val="22"/>
          <w:szCs w:val="22"/>
        </w:rPr>
        <w:t xml:space="preserve">between the two species </w:t>
      </w:r>
      <w:r w:rsidRPr="00A67B00">
        <w:rPr>
          <w:rFonts w:ascii="Arial" w:hAnsi="Arial" w:cs="Arial"/>
          <w:sz w:val="22"/>
          <w:szCs w:val="22"/>
        </w:rPr>
        <w:t>may attribute to variations in the priming of the immune system of naïve individuals</w:t>
      </w:r>
      <w:r w:rsidR="00AC116B">
        <w:rPr>
          <w:rFonts w:ascii="Arial" w:hAnsi="Arial" w:cs="Arial"/>
          <w:sz w:val="22"/>
          <w:szCs w:val="22"/>
        </w:rPr>
        <w:t xml:space="preserve"> </w:t>
      </w:r>
      <w:r w:rsidRPr="00A67B00">
        <w:rPr>
          <w:rFonts w:ascii="Arial" w:hAnsi="Arial" w:cs="Arial"/>
          <w:sz w:val="22"/>
          <w:szCs w:val="22"/>
        </w:rPr>
        <w:t xml:space="preserve">and </w:t>
      </w:r>
      <w:r w:rsidR="00916EA4">
        <w:rPr>
          <w:rFonts w:ascii="Arial" w:hAnsi="Arial" w:cs="Arial"/>
          <w:sz w:val="22"/>
          <w:szCs w:val="22"/>
        </w:rPr>
        <w:t xml:space="preserve">influencing </w:t>
      </w:r>
      <w:r w:rsidRPr="00A67B00">
        <w:rPr>
          <w:rFonts w:ascii="Arial" w:hAnsi="Arial" w:cs="Arial"/>
          <w:sz w:val="22"/>
          <w:szCs w:val="22"/>
        </w:rPr>
        <w:t>the downstream response to the parasite culminating in acute infection.</w:t>
      </w:r>
    </w:p>
    <w:p w14:paraId="79E5992F" w14:textId="77777777" w:rsidR="006A08C7" w:rsidRPr="00A67B00" w:rsidRDefault="006A08C7" w:rsidP="00A67B00">
      <w:pPr>
        <w:numPr>
          <w:ilvl w:val="0"/>
          <w:numId w:val="0"/>
        </w:numPr>
        <w:spacing w:line="360" w:lineRule="auto"/>
        <w:jc w:val="both"/>
        <w:rPr>
          <w:rFonts w:ascii="Arial" w:hAnsi="Arial" w:cs="Arial"/>
          <w:sz w:val="22"/>
          <w:szCs w:val="22"/>
        </w:rPr>
      </w:pPr>
    </w:p>
    <w:p w14:paraId="5954675F" w14:textId="7E63C19A" w:rsidR="00A55C07" w:rsidRPr="0060051D" w:rsidRDefault="001316F0" w:rsidP="0060051D">
      <w:pPr>
        <w:numPr>
          <w:ilvl w:val="0"/>
          <w:numId w:val="0"/>
        </w:numPr>
        <w:spacing w:after="120" w:line="360" w:lineRule="auto"/>
        <w:ind w:left="284" w:hanging="284"/>
        <w:jc w:val="both"/>
        <w:rPr>
          <w:rFonts w:ascii="Arial" w:hAnsi="Arial" w:cs="Arial"/>
          <w:sz w:val="22"/>
          <w:szCs w:val="22"/>
        </w:rPr>
      </w:pPr>
      <w:r>
        <w:rPr>
          <w:rFonts w:ascii="Arial" w:hAnsi="Arial" w:cs="Arial"/>
          <w:sz w:val="22"/>
          <w:szCs w:val="22"/>
        </w:rPr>
        <w:t xml:space="preserve">3. </w:t>
      </w:r>
      <w:r w:rsidR="00575096" w:rsidRPr="00A67B00">
        <w:rPr>
          <w:rFonts w:ascii="Arial" w:hAnsi="Arial" w:cs="Arial"/>
          <w:sz w:val="22"/>
          <w:szCs w:val="22"/>
        </w:rPr>
        <w:t>A</w:t>
      </w:r>
      <w:r w:rsidR="00CE3A33" w:rsidRPr="00A67B00">
        <w:rPr>
          <w:rFonts w:ascii="Arial" w:hAnsi="Arial" w:cs="Arial"/>
          <w:sz w:val="22"/>
          <w:szCs w:val="22"/>
        </w:rPr>
        <w:t>dult worm</w:t>
      </w:r>
      <w:r w:rsidR="00575096" w:rsidRPr="00A67B00">
        <w:rPr>
          <w:rFonts w:ascii="Arial" w:hAnsi="Arial" w:cs="Arial"/>
          <w:sz w:val="22"/>
          <w:szCs w:val="22"/>
        </w:rPr>
        <w:t xml:space="preserve"> location </w:t>
      </w:r>
      <w:r w:rsidR="00CC27CD" w:rsidRPr="00A67B00">
        <w:rPr>
          <w:rFonts w:ascii="Arial" w:hAnsi="Arial" w:cs="Arial"/>
          <w:sz w:val="22"/>
          <w:szCs w:val="22"/>
        </w:rPr>
        <w:t>and</w:t>
      </w:r>
      <w:r w:rsidR="00A14B73" w:rsidRPr="00A67B00">
        <w:rPr>
          <w:rFonts w:ascii="Arial" w:hAnsi="Arial" w:cs="Arial"/>
          <w:sz w:val="22"/>
          <w:szCs w:val="22"/>
        </w:rPr>
        <w:t xml:space="preserve"> </w:t>
      </w:r>
      <w:r w:rsidR="000512D9" w:rsidRPr="00A67B00">
        <w:rPr>
          <w:rFonts w:ascii="Arial" w:hAnsi="Arial" w:cs="Arial"/>
          <w:sz w:val="22"/>
          <w:szCs w:val="22"/>
        </w:rPr>
        <w:t>oviposition</w:t>
      </w:r>
      <w:r w:rsidR="00CC27CD" w:rsidRPr="00A67B00">
        <w:rPr>
          <w:rFonts w:ascii="Arial" w:hAnsi="Arial" w:cs="Arial"/>
          <w:sz w:val="22"/>
          <w:szCs w:val="22"/>
        </w:rPr>
        <w:t xml:space="preserve"> patterns</w:t>
      </w:r>
    </w:p>
    <w:p w14:paraId="7B0E16A1" w14:textId="023C7B8F" w:rsidR="000F6BC8" w:rsidRDefault="002A65C1" w:rsidP="00A67B00">
      <w:pPr>
        <w:numPr>
          <w:ilvl w:val="0"/>
          <w:numId w:val="0"/>
        </w:numPr>
        <w:spacing w:line="360" w:lineRule="auto"/>
        <w:jc w:val="both"/>
        <w:rPr>
          <w:rFonts w:ascii="Arial" w:hAnsi="Arial" w:cs="Arial"/>
          <w:sz w:val="22"/>
          <w:szCs w:val="22"/>
        </w:rPr>
      </w:pPr>
      <w:r w:rsidRPr="00A67B00">
        <w:rPr>
          <w:rFonts w:ascii="Arial" w:hAnsi="Arial" w:cs="Arial"/>
          <w:sz w:val="22"/>
          <w:szCs w:val="22"/>
        </w:rPr>
        <w:t xml:space="preserve">Whilst both </w:t>
      </w:r>
      <w:r w:rsidRPr="00A67B00">
        <w:rPr>
          <w:rFonts w:ascii="Arial" w:hAnsi="Arial" w:cs="Arial"/>
          <w:i/>
          <w:iCs/>
          <w:sz w:val="22"/>
          <w:szCs w:val="22"/>
        </w:rPr>
        <w:t>S. mansoni</w:t>
      </w:r>
      <w:r w:rsidRPr="00A67B00">
        <w:rPr>
          <w:rFonts w:ascii="Arial" w:hAnsi="Arial" w:cs="Arial"/>
          <w:sz w:val="22"/>
          <w:szCs w:val="22"/>
        </w:rPr>
        <w:t xml:space="preserve"> and </w:t>
      </w:r>
      <w:r w:rsidRPr="00A67B00">
        <w:rPr>
          <w:rFonts w:ascii="Arial" w:hAnsi="Arial" w:cs="Arial"/>
          <w:i/>
          <w:iCs/>
          <w:sz w:val="22"/>
          <w:szCs w:val="22"/>
        </w:rPr>
        <w:t>S. japonicum</w:t>
      </w:r>
      <w:r w:rsidRPr="00A67B00">
        <w:rPr>
          <w:rFonts w:ascii="Arial" w:hAnsi="Arial" w:cs="Arial"/>
          <w:sz w:val="22"/>
          <w:szCs w:val="22"/>
        </w:rPr>
        <w:t xml:space="preserve"> adult worms </w:t>
      </w:r>
      <w:r w:rsidR="00D34287" w:rsidRPr="00A67B00">
        <w:rPr>
          <w:rFonts w:ascii="Arial" w:hAnsi="Arial" w:cs="Arial"/>
          <w:sz w:val="22"/>
          <w:szCs w:val="22"/>
        </w:rPr>
        <w:t xml:space="preserve">primarily </w:t>
      </w:r>
      <w:r w:rsidR="00CA25E7" w:rsidRPr="00A67B00">
        <w:rPr>
          <w:rFonts w:ascii="Arial" w:hAnsi="Arial" w:cs="Arial"/>
          <w:sz w:val="22"/>
          <w:szCs w:val="22"/>
        </w:rPr>
        <w:t xml:space="preserve">occupy </w:t>
      </w:r>
      <w:r w:rsidRPr="00A67B00">
        <w:rPr>
          <w:rFonts w:ascii="Arial" w:hAnsi="Arial" w:cs="Arial"/>
          <w:sz w:val="22"/>
          <w:szCs w:val="22"/>
        </w:rPr>
        <w:t>the mesenteric veins surroundin</w:t>
      </w:r>
      <w:r w:rsidR="00AA3009" w:rsidRPr="00A67B00">
        <w:rPr>
          <w:rFonts w:ascii="Arial" w:hAnsi="Arial" w:cs="Arial"/>
          <w:sz w:val="22"/>
          <w:szCs w:val="22"/>
        </w:rPr>
        <w:t>g</w:t>
      </w:r>
      <w:r w:rsidRPr="00A67B00">
        <w:rPr>
          <w:rFonts w:ascii="Arial" w:hAnsi="Arial" w:cs="Arial"/>
          <w:sz w:val="22"/>
          <w:szCs w:val="22"/>
        </w:rPr>
        <w:t xml:space="preserve"> the intestines</w:t>
      </w:r>
      <w:r w:rsidR="00D34287" w:rsidRPr="00A67B00">
        <w:rPr>
          <w:rFonts w:ascii="Arial" w:hAnsi="Arial" w:cs="Arial"/>
          <w:sz w:val="22"/>
          <w:szCs w:val="22"/>
        </w:rPr>
        <w:t xml:space="preserve"> neither species is constrained to one location and appear to move considerable distance</w:t>
      </w:r>
      <w:r w:rsidR="00D40866">
        <w:rPr>
          <w:rFonts w:ascii="Arial" w:hAnsi="Arial" w:cs="Arial"/>
          <w:sz w:val="22"/>
          <w:szCs w:val="22"/>
        </w:rPr>
        <w:t>s</w:t>
      </w:r>
      <w:r w:rsidR="00D34287" w:rsidRPr="00A67B00">
        <w:rPr>
          <w:rFonts w:ascii="Arial" w:hAnsi="Arial" w:cs="Arial"/>
          <w:sz w:val="22"/>
          <w:szCs w:val="22"/>
        </w:rPr>
        <w:t xml:space="preserve"> through the mesenteries </w:t>
      </w:r>
      <w:r w:rsidR="00D34287"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author":[{"dropping-particle":"","family":"Cheever","given":"Allen W","non-dropping-particle":"","parse-names":false,"suffix":""},{"dropping-particle":"","family":"Duvall","given":"Rodney H","non-dropping-particle":"","parse-names":false,"suffix":""}],"container-title":"Transactions of the Royal Society of Tropical Medicine and Hygiene","id":"ITEM-1","issue":"5","issued":{"date-parts":[["1982"]]},"page":"641-645","title":"Schistosoma japonicum: migration of adult worm pairs within the mesenteric veins of mice","type":"article-journal","volume":"76"},"uris":["http://www.mendeley.com/documents/?uuid=6d3cffaa-d6e4-3e51-a510-e7dcd7950b5f"]}],"mendeley":{"formattedCitation":"&lt;sup&gt;17&lt;/sup&gt;","plainTextFormattedCitation":"17","previouslyFormattedCitation":"&lt;sup&gt;17&lt;/sup&gt;"},"properties":{"noteIndex":0},"schema":"https://github.com/citation-style-language/schema/raw/master/csl-citation.json"}</w:instrText>
      </w:r>
      <w:r w:rsidR="00D34287" w:rsidRPr="00A67B00">
        <w:rPr>
          <w:rFonts w:ascii="Arial" w:hAnsi="Arial" w:cs="Arial"/>
          <w:sz w:val="22"/>
          <w:szCs w:val="22"/>
        </w:rPr>
        <w:fldChar w:fldCharType="separate"/>
      </w:r>
      <w:r w:rsidR="009A03A8" w:rsidRPr="009A03A8">
        <w:rPr>
          <w:rFonts w:ascii="Arial" w:hAnsi="Arial" w:cs="Arial"/>
          <w:noProof/>
          <w:sz w:val="22"/>
          <w:szCs w:val="22"/>
          <w:vertAlign w:val="superscript"/>
        </w:rPr>
        <w:t>17</w:t>
      </w:r>
      <w:r w:rsidR="00D34287" w:rsidRPr="00A67B00">
        <w:rPr>
          <w:rFonts w:ascii="Arial" w:hAnsi="Arial" w:cs="Arial"/>
          <w:sz w:val="22"/>
          <w:szCs w:val="22"/>
        </w:rPr>
        <w:fldChar w:fldCharType="end"/>
      </w:r>
      <w:r w:rsidR="00D34287" w:rsidRPr="00A67B00">
        <w:rPr>
          <w:rFonts w:ascii="Arial" w:hAnsi="Arial" w:cs="Arial"/>
          <w:sz w:val="22"/>
          <w:szCs w:val="22"/>
        </w:rPr>
        <w:t xml:space="preserve">. </w:t>
      </w:r>
      <w:r w:rsidR="006C332E">
        <w:rPr>
          <w:rFonts w:ascii="Arial" w:hAnsi="Arial" w:cs="Arial"/>
          <w:sz w:val="22"/>
          <w:szCs w:val="22"/>
        </w:rPr>
        <w:t xml:space="preserve">Adult </w:t>
      </w:r>
      <w:r w:rsidR="00A20BD3" w:rsidRPr="00A67B00">
        <w:rPr>
          <w:rFonts w:ascii="Arial" w:hAnsi="Arial" w:cs="Arial"/>
          <w:i/>
          <w:iCs/>
          <w:sz w:val="22"/>
          <w:szCs w:val="22"/>
        </w:rPr>
        <w:t>S. japonicum</w:t>
      </w:r>
      <w:r w:rsidR="00A20BD3" w:rsidRPr="00A67B00">
        <w:rPr>
          <w:rFonts w:ascii="Arial" w:hAnsi="Arial" w:cs="Arial"/>
          <w:sz w:val="22"/>
          <w:szCs w:val="22"/>
        </w:rPr>
        <w:t xml:space="preserve"> </w:t>
      </w:r>
      <w:r w:rsidR="00266D0B" w:rsidRPr="00A67B00">
        <w:rPr>
          <w:rFonts w:ascii="Arial" w:hAnsi="Arial" w:cs="Arial"/>
          <w:sz w:val="22"/>
          <w:szCs w:val="22"/>
        </w:rPr>
        <w:t>in the portal venous system have been found to aggregate to other worms</w:t>
      </w:r>
      <w:r w:rsidR="00AB5F55">
        <w:rPr>
          <w:rFonts w:ascii="Arial" w:hAnsi="Arial" w:cs="Arial"/>
          <w:sz w:val="22"/>
          <w:szCs w:val="22"/>
        </w:rPr>
        <w:t xml:space="preserve">, forming clusters and </w:t>
      </w:r>
      <w:r w:rsidR="00266D0B" w:rsidRPr="00A67B00">
        <w:rPr>
          <w:rFonts w:ascii="Arial" w:hAnsi="Arial" w:cs="Arial"/>
          <w:sz w:val="22"/>
          <w:szCs w:val="22"/>
        </w:rPr>
        <w:t>creating large</w:t>
      </w:r>
      <w:r w:rsidR="001C61CA" w:rsidRPr="00A67B00">
        <w:rPr>
          <w:rFonts w:ascii="Arial" w:hAnsi="Arial" w:cs="Arial"/>
          <w:sz w:val="22"/>
          <w:szCs w:val="22"/>
        </w:rPr>
        <w:t xml:space="preserve"> areas</w:t>
      </w:r>
      <w:r w:rsidR="00A859A0">
        <w:rPr>
          <w:rFonts w:ascii="Arial" w:hAnsi="Arial" w:cs="Arial"/>
          <w:sz w:val="22"/>
          <w:szCs w:val="22"/>
        </w:rPr>
        <w:t xml:space="preserve"> </w:t>
      </w:r>
      <w:r w:rsidR="001C61CA" w:rsidRPr="00A67B00">
        <w:rPr>
          <w:rFonts w:ascii="Arial" w:hAnsi="Arial" w:cs="Arial"/>
          <w:sz w:val="22"/>
          <w:szCs w:val="22"/>
        </w:rPr>
        <w:t>of</w:t>
      </w:r>
      <w:r w:rsidR="00266D0B" w:rsidRPr="00A67B00">
        <w:rPr>
          <w:rFonts w:ascii="Arial" w:hAnsi="Arial" w:cs="Arial"/>
          <w:sz w:val="22"/>
          <w:szCs w:val="22"/>
        </w:rPr>
        <w:t xml:space="preserve"> focussed pathology around the intestine </w:t>
      </w:r>
      <w:r w:rsidR="00700B80" w:rsidRPr="00A67B00">
        <w:rPr>
          <w:rFonts w:ascii="Arial" w:hAnsi="Arial" w:cs="Arial"/>
          <w:sz w:val="22"/>
          <w:szCs w:val="22"/>
        </w:rPr>
        <w:t>with</w:t>
      </w:r>
      <w:r w:rsidR="00266D0B" w:rsidRPr="00A67B00">
        <w:rPr>
          <w:rFonts w:ascii="Arial" w:hAnsi="Arial" w:cs="Arial"/>
          <w:sz w:val="22"/>
          <w:szCs w:val="22"/>
        </w:rPr>
        <w:t xml:space="preserve"> adjacent region</w:t>
      </w:r>
      <w:r w:rsidR="00700B80" w:rsidRPr="00A67B00">
        <w:rPr>
          <w:rFonts w:ascii="Arial" w:hAnsi="Arial" w:cs="Arial"/>
          <w:sz w:val="22"/>
          <w:szCs w:val="22"/>
        </w:rPr>
        <w:t xml:space="preserve">s </w:t>
      </w:r>
      <w:r w:rsidR="00266D0B" w:rsidRPr="00A67B00">
        <w:rPr>
          <w:rFonts w:ascii="Arial" w:hAnsi="Arial" w:cs="Arial"/>
          <w:sz w:val="22"/>
          <w:szCs w:val="22"/>
        </w:rPr>
        <w:t xml:space="preserve">relatively free of eggs </w:t>
      </w:r>
      <w:r w:rsidR="00266D0B"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4269/ajtmh.1980.29.1316","ISSN":"0002-9637","PMID":"7446823","abstract":"A Japanese strain of Schistosoma japonicum produced segmental circumferential lesions 15-40 cm in length in the proximal jejuum of infected rabbits, while a Philippine strain of the parasite produced small numbers of focal nodular lesions (bilharziomas) in the colon. Sequestration of large numbers of schistosome eggs in these latter lesions apparently accounted for the small and erratic number of S. japonicum eggs passed in the feces of rabbits infected with the Philippine strain. These focal masses also illustrate dramatically the gregarious nature of schistosome worm pairs, all of which concentrated in two or three focal lesions, leaving essentially normal bowel elsewhere. Sandy patches were frequently seen in the bowel in sites of heavy egg deposition, and calcified eggs were evident radiologically. The fibrotic response to schistosome egg deposition was marked in the liver. In contrast, the collagen content of the intestine was nearly normal in animals infected with the Philippine strain and only moderately increased in rabbits infected with the Japanese strain. Numerous eggs and granulomas were present in the lungs, but fibrosis of pulmonary granulomas was minimal.","author":[{"dropping-particle":"","family":"Cheever","given":"Allen W","non-dropping-particle":"","parse-names":false,"suffix":""},{"dropping-particle":"","family":"Duvall","given":"R H","non-dropping-particle":"","parse-names":false,"suffix":""},{"dropping-particle":"","family":"Minker","given":"R G","non-dropping-particle":"","parse-names":false,"suffix":""}],"container-title":"The American journal of tropical medicine and hygiene","id":"ITEM-1","issue":"6","issued":{"date-parts":[["1980","11"]]},"page":"1316-1326","title":"Extrahepatic pathology in rabbits infected with Japanese and Philippine strains of Schistosoma japonicum, and the relation of intestinal lesions to passage of eggs in the feces","type":"article-journal","volume":"29"},"uris":["http://www.mendeley.com/documents/?uuid=3f58848e-39d7-3d5b-b053-f05cd1b48214"]}],"mendeley":{"formattedCitation":"&lt;sup&gt;18&lt;/sup&gt;","plainTextFormattedCitation":"18","previouslyFormattedCitation":"&lt;sup&gt;18&lt;/sup&gt;"},"properties":{"noteIndex":0},"schema":"https://github.com/citation-style-language/schema/raw/master/csl-citation.json"}</w:instrText>
      </w:r>
      <w:r w:rsidR="00266D0B" w:rsidRPr="00A67B00">
        <w:rPr>
          <w:rFonts w:ascii="Arial" w:hAnsi="Arial" w:cs="Arial"/>
          <w:sz w:val="22"/>
          <w:szCs w:val="22"/>
        </w:rPr>
        <w:fldChar w:fldCharType="separate"/>
      </w:r>
      <w:r w:rsidR="009A03A8" w:rsidRPr="009A03A8">
        <w:rPr>
          <w:rFonts w:ascii="Arial" w:hAnsi="Arial" w:cs="Arial"/>
          <w:noProof/>
          <w:sz w:val="22"/>
          <w:szCs w:val="22"/>
          <w:vertAlign w:val="superscript"/>
        </w:rPr>
        <w:t>18</w:t>
      </w:r>
      <w:r w:rsidR="00266D0B" w:rsidRPr="00A67B00">
        <w:rPr>
          <w:rFonts w:ascii="Arial" w:hAnsi="Arial" w:cs="Arial"/>
          <w:sz w:val="22"/>
          <w:szCs w:val="22"/>
        </w:rPr>
        <w:fldChar w:fldCharType="end"/>
      </w:r>
      <w:r w:rsidR="00266D0B" w:rsidRPr="00A67B00">
        <w:rPr>
          <w:rFonts w:ascii="Arial" w:hAnsi="Arial" w:cs="Arial"/>
          <w:sz w:val="22"/>
          <w:szCs w:val="22"/>
        </w:rPr>
        <w:t>.</w:t>
      </w:r>
      <w:r w:rsidR="00AA3009" w:rsidRPr="00A67B00">
        <w:rPr>
          <w:rFonts w:ascii="Arial" w:hAnsi="Arial" w:cs="Arial"/>
          <w:sz w:val="22"/>
          <w:szCs w:val="22"/>
        </w:rPr>
        <w:t xml:space="preserve"> </w:t>
      </w:r>
      <w:r w:rsidR="00D34287" w:rsidRPr="00A67B00">
        <w:rPr>
          <w:rFonts w:ascii="Arial" w:hAnsi="Arial" w:cs="Arial"/>
          <w:i/>
          <w:iCs/>
          <w:sz w:val="22"/>
          <w:szCs w:val="22"/>
        </w:rPr>
        <w:t>S. mansoni</w:t>
      </w:r>
      <w:r w:rsidR="00D34287" w:rsidRPr="00A67B00">
        <w:rPr>
          <w:rFonts w:ascii="Arial" w:hAnsi="Arial" w:cs="Arial"/>
          <w:sz w:val="22"/>
          <w:szCs w:val="22"/>
        </w:rPr>
        <w:t xml:space="preserve"> lesions </w:t>
      </w:r>
      <w:r w:rsidR="005950F2" w:rsidRPr="00A67B00">
        <w:rPr>
          <w:rFonts w:ascii="Arial" w:hAnsi="Arial" w:cs="Arial"/>
          <w:sz w:val="22"/>
          <w:szCs w:val="22"/>
        </w:rPr>
        <w:t xml:space="preserve">on the other hand </w:t>
      </w:r>
      <w:r w:rsidR="00D34287" w:rsidRPr="00A67B00">
        <w:rPr>
          <w:rFonts w:ascii="Arial" w:hAnsi="Arial" w:cs="Arial"/>
          <w:sz w:val="22"/>
          <w:szCs w:val="22"/>
        </w:rPr>
        <w:t>have a more diffuse pattern of distribution</w:t>
      </w:r>
      <w:r w:rsidR="00BD7778" w:rsidRPr="00A67B00">
        <w:rPr>
          <w:rFonts w:ascii="Arial" w:hAnsi="Arial" w:cs="Arial"/>
          <w:sz w:val="22"/>
          <w:szCs w:val="22"/>
        </w:rPr>
        <w:t>, contrast</w:t>
      </w:r>
      <w:r w:rsidR="001265F9" w:rsidRPr="00A67B00">
        <w:rPr>
          <w:rFonts w:ascii="Arial" w:hAnsi="Arial" w:cs="Arial"/>
          <w:sz w:val="22"/>
          <w:szCs w:val="22"/>
        </w:rPr>
        <w:t>ing</w:t>
      </w:r>
      <w:r w:rsidR="00BD7778" w:rsidRPr="00A67B00">
        <w:rPr>
          <w:rFonts w:ascii="Arial" w:hAnsi="Arial" w:cs="Arial"/>
          <w:sz w:val="22"/>
          <w:szCs w:val="22"/>
        </w:rPr>
        <w:t xml:space="preserve"> the clustered, massed or “nested” pattern seen in </w:t>
      </w:r>
      <w:r w:rsidR="00BD7778" w:rsidRPr="00A67B00">
        <w:rPr>
          <w:rFonts w:ascii="Arial" w:hAnsi="Arial" w:cs="Arial"/>
          <w:i/>
          <w:iCs/>
          <w:sz w:val="22"/>
          <w:szCs w:val="22"/>
        </w:rPr>
        <w:t>S. japonicum</w:t>
      </w:r>
      <w:r w:rsidR="00100112" w:rsidRPr="00A67B00">
        <w:rPr>
          <w:rFonts w:ascii="Arial" w:hAnsi="Arial" w:cs="Arial"/>
          <w:sz w:val="22"/>
          <w:szCs w:val="22"/>
        </w:rPr>
        <w:t xml:space="preserve"> </w:t>
      </w:r>
      <w:r w:rsidR="00100112"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ISSN":"00029440","PMID":"4737396","abstract":"When uniform histologic criteria are applied to staging schistosome egg and granuloma development in the hamster liver, the evolution of the egg foci is shown to be monophasic, albeit with considerable variation of the individual cell response. Both real and artifactual egg granuloma asynchrony are demonstrable. Alternate granuloma stages occur simultaneously within the same single organ, so that necrosis or fibrous scarring may result in some lesions but not in others. The granulomas of S. japonicum, S. mansoni and S. haematobium show both shared and distinctive features. Thus, oviposition is serial in S. mansoni but clustered in the other two species. Neutrophils are common in S. japonicum granulomas but are rare in the others. The differential features, listed in detail, will usually permit histologic identification of species during the early stages of infection; subsequently, the species specific features and the overall intensity of host reaction tend to decline. At comparable egg loads and time spans, the liver pathology of S. japonicum is the most severe. This is not related to granuloma size, but rather to more exudation and necrosis in early S. japonicum granulomas, their tendency to encroach on adjacent liver tissue and to more extensive diffuse inflammatory infiltration. Hoeppli phenomena occur around S. japonicum eggs both in stellate form, and as intraovular 'reverse' precipitates. Plasma cells and amyloid deposition are frequent. Conversely, S. haematobium lesions are less destructive than those of S. mansoni. These findings can be correlated, to some extent, with current knowledge of the biology of schistosomes and of the antigenic components of their eggs, but several key problems concerning the immunologic host response remain to be solved.","author":[{"dropping-particle":"","family":"Lichtenberg","given":"F","non-dropping-particle":"von","parse-names":false,"suffix":""},{"dropping-particle":"","family":"Erickson","given":"DG","non-dropping-particle":"","parse-names":false,"suffix":""},{"dropping-particle":"","family":"Sadun","given":"EH","non-dropping-particle":"","parse-names":false,"suffix":""}],"container-title":"American Journal of Pathology","id":"ITEM-1","issue":"2","issued":{"date-parts":[["1973"]]},"page":"149-177","title":"Comparative histopathology of schistosome granulomas in the hamster","type":"article-journal","volume":"72"},"uris":["http://www.mendeley.com/documents/?uuid=0151b0e0-4776-4eb4-8fa2-ad69b96cfd97"]}],"mendeley":{"formattedCitation":"&lt;sup&gt;19&lt;/sup&gt;","plainTextFormattedCitation":"19","previouslyFormattedCitation":"&lt;sup&gt;19&lt;/sup&gt;"},"properties":{"noteIndex":0},"schema":"https://github.com/citation-style-language/schema/raw/master/csl-citation.json"}</w:instrText>
      </w:r>
      <w:r w:rsidR="00100112" w:rsidRPr="00A67B00">
        <w:rPr>
          <w:rFonts w:ascii="Arial" w:hAnsi="Arial" w:cs="Arial"/>
          <w:sz w:val="22"/>
          <w:szCs w:val="22"/>
        </w:rPr>
        <w:fldChar w:fldCharType="separate"/>
      </w:r>
      <w:r w:rsidR="009A03A8" w:rsidRPr="009A03A8">
        <w:rPr>
          <w:rFonts w:ascii="Arial" w:hAnsi="Arial" w:cs="Arial"/>
          <w:noProof/>
          <w:sz w:val="22"/>
          <w:szCs w:val="22"/>
          <w:vertAlign w:val="superscript"/>
        </w:rPr>
        <w:t>19</w:t>
      </w:r>
      <w:r w:rsidR="00100112" w:rsidRPr="00A67B00">
        <w:rPr>
          <w:rFonts w:ascii="Arial" w:hAnsi="Arial" w:cs="Arial"/>
          <w:sz w:val="22"/>
          <w:szCs w:val="22"/>
        </w:rPr>
        <w:fldChar w:fldCharType="end"/>
      </w:r>
      <w:r w:rsidR="00100112" w:rsidRPr="00A67B00">
        <w:rPr>
          <w:rFonts w:ascii="Arial" w:hAnsi="Arial" w:cs="Arial"/>
          <w:sz w:val="22"/>
          <w:szCs w:val="22"/>
        </w:rPr>
        <w:t>.</w:t>
      </w:r>
    </w:p>
    <w:p w14:paraId="643611E6" w14:textId="77777777" w:rsidR="00E00244" w:rsidRDefault="00E00244" w:rsidP="008C08A8">
      <w:pPr>
        <w:numPr>
          <w:ilvl w:val="0"/>
          <w:numId w:val="0"/>
        </w:numPr>
        <w:spacing w:line="360" w:lineRule="auto"/>
        <w:jc w:val="both"/>
        <w:rPr>
          <w:rFonts w:ascii="Arial" w:hAnsi="Arial" w:cs="Arial"/>
          <w:sz w:val="22"/>
          <w:szCs w:val="22"/>
        </w:rPr>
      </w:pPr>
    </w:p>
    <w:p w14:paraId="0B706D2F" w14:textId="488A031C" w:rsidR="00D47BC3" w:rsidRDefault="005E71C9" w:rsidP="008C08A8">
      <w:pPr>
        <w:numPr>
          <w:ilvl w:val="0"/>
          <w:numId w:val="0"/>
        </w:numPr>
        <w:spacing w:line="360" w:lineRule="auto"/>
        <w:jc w:val="both"/>
        <w:rPr>
          <w:rFonts w:ascii="Arial" w:hAnsi="Arial" w:cs="Arial"/>
          <w:sz w:val="22"/>
          <w:szCs w:val="22"/>
        </w:rPr>
      </w:pPr>
      <w:r w:rsidRPr="00A67B00">
        <w:rPr>
          <w:rFonts w:ascii="Arial" w:hAnsi="Arial" w:cs="Arial"/>
          <w:sz w:val="22"/>
          <w:szCs w:val="22"/>
        </w:rPr>
        <w:lastRenderedPageBreak/>
        <w:t>As the</w:t>
      </w:r>
      <w:r w:rsidR="00575096" w:rsidRPr="00A67B00">
        <w:rPr>
          <w:rFonts w:ascii="Arial" w:hAnsi="Arial" w:cs="Arial"/>
          <w:sz w:val="22"/>
          <w:szCs w:val="22"/>
        </w:rPr>
        <w:t xml:space="preserve"> </w:t>
      </w:r>
      <w:r w:rsidR="001C61CA" w:rsidRPr="00A67B00">
        <w:rPr>
          <w:rFonts w:ascii="Arial" w:hAnsi="Arial" w:cs="Arial"/>
          <w:sz w:val="22"/>
          <w:szCs w:val="22"/>
        </w:rPr>
        <w:t xml:space="preserve">eggs </w:t>
      </w:r>
      <w:r w:rsidR="00D40866">
        <w:rPr>
          <w:rFonts w:ascii="Arial" w:hAnsi="Arial" w:cs="Arial"/>
          <w:sz w:val="22"/>
          <w:szCs w:val="22"/>
        </w:rPr>
        <w:t xml:space="preserve">are </w:t>
      </w:r>
      <w:r w:rsidR="001C61CA" w:rsidRPr="00A67B00">
        <w:rPr>
          <w:rFonts w:ascii="Arial" w:hAnsi="Arial" w:cs="Arial"/>
          <w:sz w:val="22"/>
          <w:szCs w:val="22"/>
        </w:rPr>
        <w:t xml:space="preserve">released from the </w:t>
      </w:r>
      <w:r w:rsidR="009E6F12">
        <w:rPr>
          <w:rFonts w:ascii="Arial" w:hAnsi="Arial" w:cs="Arial"/>
          <w:sz w:val="22"/>
          <w:szCs w:val="22"/>
        </w:rPr>
        <w:t xml:space="preserve">adult </w:t>
      </w:r>
      <w:r w:rsidR="00575096" w:rsidRPr="00A67B00">
        <w:rPr>
          <w:rFonts w:ascii="Arial" w:hAnsi="Arial" w:cs="Arial"/>
          <w:sz w:val="22"/>
          <w:szCs w:val="22"/>
        </w:rPr>
        <w:t>wor</w:t>
      </w:r>
      <w:r w:rsidR="001C61CA" w:rsidRPr="00A67B00">
        <w:rPr>
          <w:rFonts w:ascii="Arial" w:hAnsi="Arial" w:cs="Arial"/>
          <w:sz w:val="22"/>
          <w:szCs w:val="22"/>
        </w:rPr>
        <w:t>ms</w:t>
      </w:r>
      <w:r w:rsidR="009E6F12">
        <w:rPr>
          <w:rFonts w:ascii="Arial" w:hAnsi="Arial" w:cs="Arial"/>
          <w:sz w:val="22"/>
          <w:szCs w:val="22"/>
        </w:rPr>
        <w:t xml:space="preserve">, </w:t>
      </w:r>
      <w:r w:rsidR="00575096" w:rsidRPr="00A67B00">
        <w:rPr>
          <w:rFonts w:ascii="Arial" w:hAnsi="Arial" w:cs="Arial"/>
          <w:sz w:val="22"/>
          <w:szCs w:val="22"/>
        </w:rPr>
        <w:t xml:space="preserve">the host response to them </w:t>
      </w:r>
      <w:r w:rsidRPr="00A67B00">
        <w:rPr>
          <w:rFonts w:ascii="Arial" w:hAnsi="Arial" w:cs="Arial"/>
          <w:sz w:val="22"/>
          <w:szCs w:val="22"/>
        </w:rPr>
        <w:t xml:space="preserve">dictate the extent of </w:t>
      </w:r>
      <w:r w:rsidR="0043327E" w:rsidRPr="00A67B00">
        <w:rPr>
          <w:rFonts w:ascii="Arial" w:hAnsi="Arial" w:cs="Arial"/>
          <w:sz w:val="22"/>
          <w:szCs w:val="22"/>
        </w:rPr>
        <w:t xml:space="preserve">the resulting </w:t>
      </w:r>
      <w:r w:rsidRPr="00A67B00">
        <w:rPr>
          <w:rFonts w:ascii="Arial" w:hAnsi="Arial" w:cs="Arial"/>
          <w:sz w:val="22"/>
          <w:szCs w:val="22"/>
        </w:rPr>
        <w:t>pathology</w:t>
      </w:r>
      <w:r w:rsidR="009E6F12">
        <w:rPr>
          <w:rFonts w:ascii="Arial" w:hAnsi="Arial" w:cs="Arial"/>
          <w:sz w:val="22"/>
          <w:szCs w:val="22"/>
        </w:rPr>
        <w:t>. As such any</w:t>
      </w:r>
      <w:r w:rsidRPr="00A67B00">
        <w:rPr>
          <w:rFonts w:ascii="Arial" w:hAnsi="Arial" w:cs="Arial"/>
          <w:sz w:val="22"/>
          <w:szCs w:val="22"/>
        </w:rPr>
        <w:t xml:space="preserve"> differences</w:t>
      </w:r>
      <w:r w:rsidR="00037AC0">
        <w:rPr>
          <w:rFonts w:ascii="Arial" w:hAnsi="Arial" w:cs="Arial"/>
          <w:sz w:val="22"/>
          <w:szCs w:val="22"/>
        </w:rPr>
        <w:t xml:space="preserve"> </w:t>
      </w:r>
      <w:r w:rsidRPr="00A67B00">
        <w:rPr>
          <w:rFonts w:ascii="Arial" w:hAnsi="Arial" w:cs="Arial"/>
          <w:sz w:val="22"/>
          <w:szCs w:val="22"/>
        </w:rPr>
        <w:t xml:space="preserve">between species </w:t>
      </w:r>
      <w:r w:rsidR="009E6F12">
        <w:rPr>
          <w:rFonts w:ascii="Arial" w:hAnsi="Arial" w:cs="Arial"/>
          <w:sz w:val="22"/>
          <w:szCs w:val="22"/>
        </w:rPr>
        <w:t xml:space="preserve">here </w:t>
      </w:r>
      <w:r w:rsidRPr="00A67B00">
        <w:rPr>
          <w:rFonts w:ascii="Arial" w:hAnsi="Arial" w:cs="Arial"/>
          <w:sz w:val="22"/>
          <w:szCs w:val="22"/>
        </w:rPr>
        <w:t>will manifest in the attributed disease</w:t>
      </w:r>
      <w:r w:rsidR="001265F9" w:rsidRPr="00A67B00">
        <w:rPr>
          <w:rFonts w:ascii="Arial" w:hAnsi="Arial" w:cs="Arial"/>
          <w:sz w:val="22"/>
          <w:szCs w:val="22"/>
        </w:rPr>
        <w:t>s</w:t>
      </w:r>
      <w:r w:rsidRPr="00A67B00">
        <w:rPr>
          <w:rFonts w:ascii="Arial" w:hAnsi="Arial" w:cs="Arial"/>
          <w:sz w:val="22"/>
          <w:szCs w:val="22"/>
        </w:rPr>
        <w:t xml:space="preserve">. </w:t>
      </w:r>
      <w:r w:rsidR="00575096" w:rsidRPr="00A67B00">
        <w:rPr>
          <w:rFonts w:ascii="Arial" w:hAnsi="Arial" w:cs="Arial"/>
          <w:sz w:val="22"/>
          <w:szCs w:val="22"/>
        </w:rPr>
        <w:t>Most notably</w:t>
      </w:r>
      <w:r w:rsidR="001C61CA" w:rsidRPr="00A67B00">
        <w:rPr>
          <w:rFonts w:ascii="Arial" w:hAnsi="Arial" w:cs="Arial"/>
          <w:sz w:val="22"/>
          <w:szCs w:val="22"/>
        </w:rPr>
        <w:t xml:space="preserve"> there are significant differences in egg production rates with </w:t>
      </w:r>
      <w:r w:rsidR="00575096" w:rsidRPr="00A67B00">
        <w:rPr>
          <w:rFonts w:ascii="Arial" w:hAnsi="Arial" w:cs="Arial"/>
          <w:i/>
          <w:iCs/>
          <w:sz w:val="22"/>
          <w:szCs w:val="22"/>
        </w:rPr>
        <w:t>S. mansoni</w:t>
      </w:r>
      <w:r w:rsidR="00D40866">
        <w:rPr>
          <w:rFonts w:ascii="Arial" w:hAnsi="Arial" w:cs="Arial"/>
          <w:sz w:val="22"/>
          <w:szCs w:val="22"/>
        </w:rPr>
        <w:t xml:space="preserve"> </w:t>
      </w:r>
      <w:r w:rsidR="00575096" w:rsidRPr="00A67B00">
        <w:rPr>
          <w:rFonts w:ascii="Arial" w:hAnsi="Arial" w:cs="Arial"/>
          <w:sz w:val="22"/>
          <w:szCs w:val="22"/>
        </w:rPr>
        <w:t>produc</w:t>
      </w:r>
      <w:r w:rsidR="001C61CA" w:rsidRPr="00A67B00">
        <w:rPr>
          <w:rFonts w:ascii="Arial" w:hAnsi="Arial" w:cs="Arial"/>
          <w:sz w:val="22"/>
          <w:szCs w:val="22"/>
        </w:rPr>
        <w:t>ing</w:t>
      </w:r>
      <w:r w:rsidR="00575096" w:rsidRPr="00A67B00">
        <w:rPr>
          <w:rFonts w:ascii="Arial" w:hAnsi="Arial" w:cs="Arial"/>
          <w:sz w:val="22"/>
          <w:szCs w:val="22"/>
        </w:rPr>
        <w:t xml:space="preserve"> around 800 eggs per day per </w:t>
      </w:r>
      <w:r w:rsidR="001C61CA" w:rsidRPr="00A67B00">
        <w:rPr>
          <w:rFonts w:ascii="Arial" w:hAnsi="Arial" w:cs="Arial"/>
          <w:sz w:val="22"/>
          <w:szCs w:val="22"/>
        </w:rPr>
        <w:t xml:space="preserve">female </w:t>
      </w:r>
      <w:r w:rsidR="00575096" w:rsidRPr="00A67B00">
        <w:rPr>
          <w:rFonts w:ascii="Arial" w:hAnsi="Arial" w:cs="Arial"/>
          <w:sz w:val="22"/>
          <w:szCs w:val="22"/>
        </w:rPr>
        <w:t xml:space="preserve">worm laid as single eggs, </w:t>
      </w:r>
      <w:r w:rsidR="001401A4" w:rsidRPr="00A67B00">
        <w:rPr>
          <w:rFonts w:ascii="Arial" w:hAnsi="Arial" w:cs="Arial"/>
          <w:sz w:val="22"/>
          <w:szCs w:val="22"/>
        </w:rPr>
        <w:t xml:space="preserve">whereas </w:t>
      </w:r>
      <w:r w:rsidR="00575096" w:rsidRPr="00A67B00">
        <w:rPr>
          <w:rFonts w:ascii="Arial" w:hAnsi="Arial" w:cs="Arial"/>
          <w:i/>
          <w:iCs/>
          <w:sz w:val="22"/>
          <w:szCs w:val="22"/>
        </w:rPr>
        <w:t>S. japonicum</w:t>
      </w:r>
      <w:r w:rsidR="00575096" w:rsidRPr="00A67B00">
        <w:rPr>
          <w:rFonts w:ascii="Arial" w:hAnsi="Arial" w:cs="Arial"/>
          <w:sz w:val="22"/>
          <w:szCs w:val="22"/>
        </w:rPr>
        <w:t xml:space="preserve"> females produce up to 3</w:t>
      </w:r>
      <w:r w:rsidR="002973D2">
        <w:rPr>
          <w:rFonts w:ascii="Arial" w:hAnsi="Arial" w:cs="Arial"/>
          <w:sz w:val="22"/>
          <w:szCs w:val="22"/>
        </w:rPr>
        <w:t>,</w:t>
      </w:r>
      <w:r w:rsidR="00575096" w:rsidRPr="00A67B00">
        <w:rPr>
          <w:rFonts w:ascii="Arial" w:hAnsi="Arial" w:cs="Arial"/>
          <w:sz w:val="22"/>
          <w:szCs w:val="22"/>
        </w:rPr>
        <w:t xml:space="preserve">000 eggs per day laid in clusters of as many as 50 </w:t>
      </w:r>
      <w:r w:rsidR="00624D9D"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590/S0074-02761987000800008","ISSN":"00740276","abstract":"The hepatic, intestinal and cardiopulmonary lesions produced by Schistosoma mansoni, S. haematobium and S. japonicum in man and experimental animals often bear striking similarities but usually have distinctive features as well. These are often related to parasitologic differences. Thus S. japonicum and S. haematobium lay their eggs in clusters which elicit the formation of large composite granulomas. The worms of these two species also tend to be sedentary, remaining in a single location for prolonged periods, thus producing large focal lesions in the intestines or urinary tract. Worm pairs of these two species also are gregarious and many worm pairs are often found in a single lesion. The size of circumoval granulomas, and the degree of fibrosis, are T cell dependent. The modulation of granuloma size is largely T cell dependent in mice infected with S. mansoni but is mostly regulated by serum factors in S. japonicum infected mice. In spite of these differences in egg laying and immunoregulation both S. mansoni and S. japonicum produce Symmers' fibrosis in the chimpanzee while S. haematobium does not, despite the presence of numerous eggs in the liver.","author":[{"dropping-particle":"","family":"Cheever","given":"Allen W","non-dropping-particle":"","parse-names":false,"suffix":""}],"container-title":"Memórias do Instituto Oswaldo Cruz","id":"ITEM-1","issue":"Suppl 4","issued":{"date-parts":[["1987"]]},"page":"39-45","title":"Comparison of pathologic changes in mammalian hosts infected with Schistosoma mansoni, S. japonicum and S. haematobium","type":"article-journal","volume":"82"},"uris":["http://www.mendeley.com/documents/?uuid=7cab6c45-485a-40b3-a170-37862f0b343b"]},{"id":"ITEM-2","itemData":{"DOI":"10.4269/ajtmh.1994.50.281","ISSN":"00029637","PMID":"8147487","abstract":"Individual male and female schistosomes approximately three weeks of age were implanted into the portal venous system of C57B1/6 mice to produce infections with a single pair of Schistosoma mansoni or S. japonicum. Mice were killed between seven and 54 weeks after infection. Worm fecundity was measured by counting eggs accumulating in the tissues and eggs passed in the feces. Schistosoma mansoni worm pairs laid approximately 350 eggs per day with no change in the apparent rate of egg laying between eight and 52 weeks after infection and approximately one-third of the eggs were passed in the feces. Schistosoma japonicum worm pairs laid approximately 2,200 eggs per day initially and this decreased to 1,000 eggs per day by the end of the experiment, with one-third to one-half of the eggs being passed in the feces. There was marked variability in the fecundity of individual worm pairs, but the number of eggs passed in the feces of individual mice correlated well with the number of eggs in the intestines at all time points in S. mansoni- infected mice and at the seventh and tenth week of S. japonicum infection.","author":[{"dropping-particle":"","family":"Cheever","given":"Allen W","non-dropping-particle":"","parse-names":false,"suffix":""},{"dropping-particle":"","family":"Macedonia","given":"J. G.","non-dropping-particle":"","parse-names":false,"suffix":""},{"dropping-particle":"","family":"Mosimann","given":"J. E.","non-dropping-particle":"","parse-names":false,"suffix":""},{"dropping-particle":"","family":"Cheever","given":"E. A.","non-dropping-particle":"","parse-names":false,"suffix":""}],"container-title":"American Journal of Tropical Medicine and Hygiene","id":"ITEM-2","issue":"3","issued":{"date-parts":[["1994"]]},"page":"281-295","title":"Kinetics of egg production and egg excretion by Schistosoma mansoni and S. japonicum in mice infected with a single pair of worms","type":"article-journal","volume":"50"},"uris":["http://www.mendeley.com/documents/?uuid=9b8ebbd5-04c7-46da-bda8-4356ef1a8eac"]}],"mendeley":{"formattedCitation":"&lt;sup&gt;20,21&lt;/sup&gt;","plainTextFormattedCitation":"20,21","previouslyFormattedCitation":"&lt;sup&gt;20,21&lt;/sup&gt;"},"properties":{"noteIndex":0},"schema":"https://github.com/citation-style-language/schema/raw/master/csl-citation.json"}</w:instrText>
      </w:r>
      <w:r w:rsidR="00624D9D" w:rsidRPr="00A67B00">
        <w:rPr>
          <w:rFonts w:ascii="Arial" w:hAnsi="Arial" w:cs="Arial"/>
          <w:sz w:val="22"/>
          <w:szCs w:val="22"/>
        </w:rPr>
        <w:fldChar w:fldCharType="separate"/>
      </w:r>
      <w:r w:rsidR="009A03A8" w:rsidRPr="009A03A8">
        <w:rPr>
          <w:rFonts w:ascii="Arial" w:hAnsi="Arial" w:cs="Arial"/>
          <w:noProof/>
          <w:sz w:val="22"/>
          <w:szCs w:val="22"/>
          <w:vertAlign w:val="superscript"/>
        </w:rPr>
        <w:t>20,21</w:t>
      </w:r>
      <w:r w:rsidR="00624D9D" w:rsidRPr="00A67B00">
        <w:rPr>
          <w:rFonts w:ascii="Arial" w:hAnsi="Arial" w:cs="Arial"/>
          <w:sz w:val="22"/>
          <w:szCs w:val="22"/>
        </w:rPr>
        <w:fldChar w:fldCharType="end"/>
      </w:r>
      <w:r w:rsidRPr="00A67B00">
        <w:rPr>
          <w:rFonts w:ascii="Arial" w:hAnsi="Arial" w:cs="Arial"/>
          <w:sz w:val="22"/>
          <w:szCs w:val="22"/>
        </w:rPr>
        <w:t>.</w:t>
      </w:r>
      <w:r w:rsidR="001B07EF" w:rsidRPr="00A67B00">
        <w:rPr>
          <w:rFonts w:ascii="Arial" w:hAnsi="Arial" w:cs="Arial"/>
          <w:sz w:val="22"/>
          <w:szCs w:val="22"/>
        </w:rPr>
        <w:t xml:space="preserve"> </w:t>
      </w:r>
      <w:r w:rsidR="001401A4" w:rsidRPr="00A67B00">
        <w:rPr>
          <w:rFonts w:ascii="Arial" w:hAnsi="Arial" w:cs="Arial"/>
          <w:sz w:val="22"/>
          <w:szCs w:val="22"/>
        </w:rPr>
        <w:t xml:space="preserve">Combined with the </w:t>
      </w:r>
      <w:r w:rsidR="001C61CA" w:rsidRPr="00A67B00">
        <w:rPr>
          <w:rFonts w:ascii="Arial" w:hAnsi="Arial" w:cs="Arial"/>
          <w:sz w:val="22"/>
          <w:szCs w:val="22"/>
        </w:rPr>
        <w:t xml:space="preserve">clustering of </w:t>
      </w:r>
      <w:r w:rsidR="001401A4" w:rsidRPr="00A67B00">
        <w:rPr>
          <w:rFonts w:ascii="Arial" w:hAnsi="Arial" w:cs="Arial"/>
          <w:sz w:val="22"/>
          <w:szCs w:val="22"/>
        </w:rPr>
        <w:t xml:space="preserve">adult </w:t>
      </w:r>
      <w:r w:rsidR="001401A4" w:rsidRPr="00A67B00">
        <w:rPr>
          <w:rFonts w:ascii="Arial" w:hAnsi="Arial" w:cs="Arial"/>
          <w:i/>
          <w:iCs/>
          <w:sz w:val="22"/>
          <w:szCs w:val="22"/>
        </w:rPr>
        <w:t>S. japonicum</w:t>
      </w:r>
      <w:r w:rsidR="001401A4" w:rsidRPr="00A67B00">
        <w:rPr>
          <w:rFonts w:ascii="Arial" w:hAnsi="Arial" w:cs="Arial"/>
          <w:sz w:val="22"/>
          <w:szCs w:val="22"/>
        </w:rPr>
        <w:t xml:space="preserve"> worms in groups, </w:t>
      </w:r>
      <w:r w:rsidR="001C61CA" w:rsidRPr="00A67B00">
        <w:rPr>
          <w:rFonts w:ascii="Arial" w:hAnsi="Arial" w:cs="Arial"/>
          <w:sz w:val="22"/>
          <w:szCs w:val="22"/>
        </w:rPr>
        <w:t xml:space="preserve">this </w:t>
      </w:r>
      <w:r w:rsidR="001401A4" w:rsidRPr="00A67B00">
        <w:rPr>
          <w:rFonts w:ascii="Arial" w:hAnsi="Arial" w:cs="Arial"/>
          <w:sz w:val="22"/>
          <w:szCs w:val="22"/>
        </w:rPr>
        <w:t xml:space="preserve">worm behaviour contributes greatly to the increased disease severity seen in </w:t>
      </w:r>
      <w:r w:rsidR="001401A4" w:rsidRPr="00A67B00">
        <w:rPr>
          <w:rFonts w:ascii="Arial" w:hAnsi="Arial" w:cs="Arial"/>
          <w:i/>
          <w:iCs/>
          <w:sz w:val="22"/>
          <w:szCs w:val="22"/>
        </w:rPr>
        <w:t>S. japonicum</w:t>
      </w:r>
      <w:r w:rsidR="001401A4" w:rsidRPr="00A67B00">
        <w:rPr>
          <w:rFonts w:ascii="Arial" w:hAnsi="Arial" w:cs="Arial"/>
          <w:sz w:val="22"/>
          <w:szCs w:val="22"/>
        </w:rPr>
        <w:t xml:space="preserve"> compared to that of </w:t>
      </w:r>
      <w:r w:rsidR="001401A4" w:rsidRPr="00A67B00">
        <w:rPr>
          <w:rFonts w:ascii="Arial" w:hAnsi="Arial" w:cs="Arial"/>
          <w:i/>
          <w:iCs/>
          <w:sz w:val="22"/>
          <w:szCs w:val="22"/>
        </w:rPr>
        <w:t>S. mansoni</w:t>
      </w:r>
      <w:r w:rsidR="001401A4" w:rsidRPr="00A67B00">
        <w:rPr>
          <w:rFonts w:ascii="Arial" w:hAnsi="Arial" w:cs="Arial"/>
          <w:sz w:val="22"/>
          <w:szCs w:val="22"/>
        </w:rPr>
        <w:t xml:space="preserve"> infections</w:t>
      </w:r>
      <w:r w:rsidR="001265F9" w:rsidRPr="00A67B00">
        <w:rPr>
          <w:rFonts w:ascii="Arial" w:hAnsi="Arial" w:cs="Arial"/>
          <w:sz w:val="22"/>
          <w:szCs w:val="22"/>
        </w:rPr>
        <w:t xml:space="preserve"> </w:t>
      </w:r>
      <w:r w:rsidR="00293DE8"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ISSN":"00029440","PMID":"4737396","abstract":"When uniform histologic criteria are applied to staging schistosome egg and granuloma development in the hamster liver, the evolution of the egg foci is shown to be monophasic, albeit with considerable variation of the individual cell response. Both real and artifactual egg granuloma asynchrony are demonstrable. Alternate granuloma stages occur simultaneously within the same single organ, so that necrosis or fibrous scarring may result in some lesions but not in others. The granulomas of S. japonicum, S. mansoni and S. haematobium show both shared and distinctive features. Thus, oviposition is serial in S. mansoni but clustered in the other two species. Neutrophils are common in S. japonicum granulomas but are rare in the others. The differential features, listed in detail, will usually permit histologic identification of species during the early stages of infection; subsequently, the species specific features and the overall intensity of host reaction tend to decline. At comparable egg loads and time spans, the liver pathology of S. japonicum is the most severe. This is not related to granuloma size, but rather to more exudation and necrosis in early S. japonicum granulomas, their tendency to encroach on adjacent liver tissue and to more extensive diffuse inflammatory infiltration. Hoeppli phenomena occur around S. japonicum eggs both in stellate form, and as intraovular 'reverse' precipitates. Plasma cells and amyloid deposition are frequent. Conversely, S. haematobium lesions are less destructive than those of S. mansoni. These findings can be correlated, to some extent, with current knowledge of the biology of schistosomes and of the antigenic components of their eggs, but several key problems concerning the immunologic host response remain to be solved.","author":[{"dropping-particle":"","family":"Lichtenberg","given":"F","non-dropping-particle":"von","parse-names":false,"suffix":""},{"dropping-particle":"","family":"Erickson","given":"DG","non-dropping-particle":"","parse-names":false,"suffix":""},{"dropping-particle":"","family":"Sadun","given":"EH","non-dropping-particle":"","parse-names":false,"suffix":""}],"container-title":"American Journal of Pathology","id":"ITEM-1","issue":"2","issued":{"date-parts":[["1973"]]},"page":"149-177","title":"Comparative histopathology of schistosome granulomas in the hamster","type":"article-journal","volume":"72"},"uris":["http://www.mendeley.com/documents/?uuid=0151b0e0-4776-4eb4-8fa2-ad69b96cfd97"]}],"mendeley":{"formattedCitation":"&lt;sup&gt;19&lt;/sup&gt;","plainTextFormattedCitation":"19","previouslyFormattedCitation":"&lt;sup&gt;19&lt;/sup&gt;"},"properties":{"noteIndex":0},"schema":"https://github.com/citation-style-language/schema/raw/master/csl-citation.json"}</w:instrText>
      </w:r>
      <w:r w:rsidR="00293DE8" w:rsidRPr="00A67B00">
        <w:rPr>
          <w:rFonts w:ascii="Arial" w:hAnsi="Arial" w:cs="Arial"/>
          <w:sz w:val="22"/>
          <w:szCs w:val="22"/>
        </w:rPr>
        <w:fldChar w:fldCharType="separate"/>
      </w:r>
      <w:r w:rsidR="009A03A8" w:rsidRPr="009A03A8">
        <w:rPr>
          <w:rFonts w:ascii="Arial" w:hAnsi="Arial" w:cs="Arial"/>
          <w:noProof/>
          <w:sz w:val="22"/>
          <w:szCs w:val="22"/>
          <w:vertAlign w:val="superscript"/>
        </w:rPr>
        <w:t>19</w:t>
      </w:r>
      <w:r w:rsidR="00293DE8" w:rsidRPr="00A67B00">
        <w:rPr>
          <w:rFonts w:ascii="Arial" w:hAnsi="Arial" w:cs="Arial"/>
          <w:sz w:val="22"/>
          <w:szCs w:val="22"/>
        </w:rPr>
        <w:fldChar w:fldCharType="end"/>
      </w:r>
      <w:r w:rsidR="001401A4" w:rsidRPr="00A67B00">
        <w:rPr>
          <w:rFonts w:ascii="Arial" w:hAnsi="Arial" w:cs="Arial"/>
          <w:sz w:val="22"/>
          <w:szCs w:val="22"/>
        </w:rPr>
        <w:t>.</w:t>
      </w:r>
    </w:p>
    <w:p w14:paraId="71B27605" w14:textId="77777777" w:rsidR="00A859A0" w:rsidRPr="00A67B00" w:rsidRDefault="00A859A0" w:rsidP="00A67B00">
      <w:pPr>
        <w:numPr>
          <w:ilvl w:val="0"/>
          <w:numId w:val="0"/>
        </w:numPr>
        <w:spacing w:line="360" w:lineRule="auto"/>
        <w:jc w:val="both"/>
        <w:rPr>
          <w:rFonts w:ascii="Arial" w:hAnsi="Arial" w:cs="Arial"/>
          <w:sz w:val="22"/>
          <w:szCs w:val="22"/>
        </w:rPr>
      </w:pPr>
    </w:p>
    <w:p w14:paraId="06595F24" w14:textId="5786BDF7" w:rsidR="00A859A0" w:rsidRPr="0060051D" w:rsidRDefault="008C4D12" w:rsidP="0060051D">
      <w:pPr>
        <w:pStyle w:val="ListParagraph"/>
        <w:numPr>
          <w:ilvl w:val="0"/>
          <w:numId w:val="24"/>
        </w:numPr>
        <w:spacing w:after="120" w:line="360" w:lineRule="auto"/>
        <w:ind w:left="284" w:hanging="284"/>
        <w:jc w:val="both"/>
        <w:rPr>
          <w:rFonts w:ascii="Arial" w:hAnsi="Arial" w:cs="Arial"/>
          <w:i/>
          <w:iCs/>
          <w:sz w:val="22"/>
          <w:szCs w:val="22"/>
        </w:rPr>
      </w:pPr>
      <w:r w:rsidRPr="001316F0">
        <w:rPr>
          <w:rFonts w:ascii="Arial" w:hAnsi="Arial" w:cs="Arial"/>
          <w:sz w:val="22"/>
          <w:szCs w:val="22"/>
        </w:rPr>
        <w:t>Host i</w:t>
      </w:r>
      <w:r w:rsidR="006B0034" w:rsidRPr="001316F0">
        <w:rPr>
          <w:rFonts w:ascii="Arial" w:hAnsi="Arial" w:cs="Arial"/>
          <w:sz w:val="22"/>
          <w:szCs w:val="22"/>
        </w:rPr>
        <w:t xml:space="preserve">mmune </w:t>
      </w:r>
      <w:r w:rsidR="00970C7E" w:rsidRPr="001316F0">
        <w:rPr>
          <w:rFonts w:ascii="Arial" w:hAnsi="Arial" w:cs="Arial"/>
          <w:sz w:val="22"/>
          <w:szCs w:val="22"/>
        </w:rPr>
        <w:t>response</w:t>
      </w:r>
      <w:r w:rsidR="00427E60">
        <w:rPr>
          <w:rFonts w:ascii="Arial" w:hAnsi="Arial" w:cs="Arial"/>
          <w:sz w:val="22"/>
          <w:szCs w:val="22"/>
        </w:rPr>
        <w:t xml:space="preserve"> and local pathology</w:t>
      </w:r>
    </w:p>
    <w:p w14:paraId="4ACE294B" w14:textId="30B955BB" w:rsidR="00E00244" w:rsidRPr="00B51BDB" w:rsidRDefault="008C4D12" w:rsidP="00A67B00">
      <w:pPr>
        <w:numPr>
          <w:ilvl w:val="0"/>
          <w:numId w:val="0"/>
        </w:numPr>
        <w:spacing w:line="360" w:lineRule="auto"/>
        <w:jc w:val="both"/>
        <w:rPr>
          <w:rFonts w:ascii="Arial" w:hAnsi="Arial" w:cs="Arial"/>
          <w:sz w:val="22"/>
          <w:szCs w:val="22"/>
        </w:rPr>
      </w:pPr>
      <w:r w:rsidRPr="00A67B00">
        <w:rPr>
          <w:rFonts w:ascii="Arial" w:hAnsi="Arial" w:cs="Arial"/>
          <w:sz w:val="22"/>
          <w:szCs w:val="22"/>
        </w:rPr>
        <w:t xml:space="preserve">As with other helminth infections, </w:t>
      </w:r>
      <w:r w:rsidR="00D40866">
        <w:rPr>
          <w:rFonts w:ascii="Arial" w:hAnsi="Arial" w:cs="Arial"/>
          <w:sz w:val="22"/>
          <w:szCs w:val="22"/>
        </w:rPr>
        <w:t xml:space="preserve">the </w:t>
      </w:r>
      <w:r w:rsidRPr="00A67B00">
        <w:rPr>
          <w:rFonts w:ascii="Arial" w:hAnsi="Arial" w:cs="Arial"/>
          <w:sz w:val="22"/>
          <w:szCs w:val="22"/>
        </w:rPr>
        <w:t>host immun</w:t>
      </w:r>
      <w:r w:rsidR="00D40866">
        <w:rPr>
          <w:rFonts w:ascii="Arial" w:hAnsi="Arial" w:cs="Arial"/>
          <w:sz w:val="22"/>
          <w:szCs w:val="22"/>
        </w:rPr>
        <w:t>e response</w:t>
      </w:r>
      <w:r w:rsidRPr="00A67B00">
        <w:rPr>
          <w:rFonts w:ascii="Arial" w:hAnsi="Arial" w:cs="Arial"/>
          <w:sz w:val="22"/>
          <w:szCs w:val="22"/>
        </w:rPr>
        <w:t xml:space="preserve"> during schistosomiasis infection</w:t>
      </w:r>
      <w:r w:rsidR="00846594" w:rsidRPr="00A67B00">
        <w:rPr>
          <w:rFonts w:ascii="Arial" w:hAnsi="Arial" w:cs="Arial"/>
          <w:sz w:val="22"/>
          <w:szCs w:val="22"/>
        </w:rPr>
        <w:t xml:space="preserve"> </w:t>
      </w:r>
      <w:r w:rsidRPr="00A67B00">
        <w:rPr>
          <w:rFonts w:ascii="Arial" w:hAnsi="Arial" w:cs="Arial"/>
          <w:sz w:val="22"/>
          <w:szCs w:val="22"/>
        </w:rPr>
        <w:t>is characterised by a T helper type 2 (Th2)</w:t>
      </w:r>
      <w:r w:rsidR="00836AD3">
        <w:rPr>
          <w:rFonts w:ascii="Arial" w:hAnsi="Arial" w:cs="Arial"/>
          <w:sz w:val="22"/>
          <w:szCs w:val="22"/>
        </w:rPr>
        <w:t>-</w:t>
      </w:r>
      <w:r w:rsidRPr="00A67B00">
        <w:rPr>
          <w:rFonts w:ascii="Arial" w:hAnsi="Arial" w:cs="Arial"/>
          <w:sz w:val="22"/>
          <w:szCs w:val="22"/>
        </w:rPr>
        <w:t>skewed response in terms of cytokine</w:t>
      </w:r>
      <w:r w:rsidR="00836AD3">
        <w:rPr>
          <w:rFonts w:ascii="Arial" w:hAnsi="Arial" w:cs="Arial"/>
          <w:sz w:val="22"/>
          <w:szCs w:val="22"/>
        </w:rPr>
        <w:t xml:space="preserve"> profile</w:t>
      </w:r>
      <w:r w:rsidRPr="00A67B00">
        <w:rPr>
          <w:rFonts w:ascii="Arial" w:hAnsi="Arial" w:cs="Arial"/>
          <w:sz w:val="22"/>
          <w:szCs w:val="22"/>
        </w:rPr>
        <w:t xml:space="preserve"> and activated cell types. </w:t>
      </w:r>
      <w:r w:rsidR="00846594" w:rsidRPr="00A67B00">
        <w:rPr>
          <w:rFonts w:ascii="Arial" w:hAnsi="Arial" w:cs="Arial"/>
          <w:sz w:val="22"/>
          <w:szCs w:val="22"/>
        </w:rPr>
        <w:t>There is, however</w:t>
      </w:r>
      <w:r w:rsidR="005950F2" w:rsidRPr="00A67B00">
        <w:rPr>
          <w:rFonts w:ascii="Arial" w:hAnsi="Arial" w:cs="Arial"/>
          <w:sz w:val="22"/>
          <w:szCs w:val="22"/>
        </w:rPr>
        <w:t>,</w:t>
      </w:r>
      <w:r w:rsidR="00AC7FCF" w:rsidRPr="00A67B00">
        <w:rPr>
          <w:rFonts w:ascii="Arial" w:hAnsi="Arial" w:cs="Arial"/>
          <w:sz w:val="22"/>
          <w:szCs w:val="22"/>
        </w:rPr>
        <w:t xml:space="preserve"> </w:t>
      </w:r>
      <w:r w:rsidR="006D2F69" w:rsidRPr="00A67B00">
        <w:rPr>
          <w:rFonts w:ascii="Arial" w:hAnsi="Arial" w:cs="Arial"/>
          <w:sz w:val="22"/>
          <w:szCs w:val="22"/>
        </w:rPr>
        <w:t xml:space="preserve">also </w:t>
      </w:r>
      <w:r w:rsidR="00AC7FCF" w:rsidRPr="00A67B00">
        <w:rPr>
          <w:rFonts w:ascii="Arial" w:hAnsi="Arial" w:cs="Arial"/>
          <w:sz w:val="22"/>
          <w:szCs w:val="22"/>
        </w:rPr>
        <w:t xml:space="preserve">a role </w:t>
      </w:r>
      <w:r w:rsidR="006D2F69" w:rsidRPr="00A67B00">
        <w:rPr>
          <w:rFonts w:ascii="Arial" w:hAnsi="Arial" w:cs="Arial"/>
          <w:sz w:val="22"/>
          <w:szCs w:val="22"/>
        </w:rPr>
        <w:t xml:space="preserve">for </w:t>
      </w:r>
      <w:r w:rsidR="00AC7FCF" w:rsidRPr="00A67B00">
        <w:rPr>
          <w:rFonts w:ascii="Arial" w:hAnsi="Arial" w:cs="Arial"/>
          <w:sz w:val="22"/>
          <w:szCs w:val="22"/>
        </w:rPr>
        <w:t>Th1 cell activity and cytokines</w:t>
      </w:r>
      <w:r w:rsidR="00846594" w:rsidRPr="00A67B00">
        <w:rPr>
          <w:rFonts w:ascii="Arial" w:hAnsi="Arial" w:cs="Arial"/>
          <w:sz w:val="22"/>
          <w:szCs w:val="22"/>
        </w:rPr>
        <w:t>,</w:t>
      </w:r>
      <w:r w:rsidR="00AC7FCF" w:rsidRPr="00A67B00">
        <w:rPr>
          <w:rFonts w:ascii="Arial" w:hAnsi="Arial" w:cs="Arial"/>
          <w:sz w:val="22"/>
          <w:szCs w:val="22"/>
        </w:rPr>
        <w:t xml:space="preserve"> and the balance </w:t>
      </w:r>
      <w:r w:rsidR="002A63A5">
        <w:rPr>
          <w:rFonts w:ascii="Arial" w:hAnsi="Arial" w:cs="Arial"/>
          <w:sz w:val="22"/>
          <w:szCs w:val="22"/>
        </w:rPr>
        <w:t xml:space="preserve">between the types of T helper cell responses </w:t>
      </w:r>
      <w:r w:rsidR="00AC7FCF" w:rsidRPr="00A67B00">
        <w:rPr>
          <w:rFonts w:ascii="Arial" w:hAnsi="Arial" w:cs="Arial"/>
          <w:sz w:val="22"/>
          <w:szCs w:val="22"/>
        </w:rPr>
        <w:t xml:space="preserve">is </w:t>
      </w:r>
      <w:r w:rsidR="00D40866">
        <w:rPr>
          <w:rFonts w:ascii="Arial" w:hAnsi="Arial" w:cs="Arial"/>
          <w:sz w:val="22"/>
          <w:szCs w:val="22"/>
        </w:rPr>
        <w:t xml:space="preserve">strongly </w:t>
      </w:r>
      <w:r w:rsidR="00846594" w:rsidRPr="00A67B00">
        <w:rPr>
          <w:rFonts w:ascii="Arial" w:hAnsi="Arial" w:cs="Arial"/>
          <w:sz w:val="22"/>
          <w:szCs w:val="22"/>
        </w:rPr>
        <w:t>regulated</w:t>
      </w:r>
      <w:r w:rsidR="00AC7FCF" w:rsidRPr="00A67B00">
        <w:rPr>
          <w:rFonts w:ascii="Arial" w:hAnsi="Arial" w:cs="Arial"/>
          <w:sz w:val="22"/>
          <w:szCs w:val="22"/>
        </w:rPr>
        <w:t xml:space="preserve"> over the duration </w:t>
      </w:r>
      <w:r w:rsidR="00AC7FCF" w:rsidRPr="00B51BDB">
        <w:rPr>
          <w:rFonts w:ascii="Arial" w:hAnsi="Arial" w:cs="Arial"/>
          <w:sz w:val="22"/>
          <w:szCs w:val="22"/>
        </w:rPr>
        <w:t>of infection</w:t>
      </w:r>
      <w:r w:rsidR="00FC4BE5" w:rsidRPr="00B51BDB">
        <w:rPr>
          <w:rFonts w:ascii="Arial" w:hAnsi="Arial" w:cs="Arial"/>
          <w:sz w:val="22"/>
          <w:szCs w:val="22"/>
        </w:rPr>
        <w:t>,</w:t>
      </w:r>
      <w:r w:rsidR="00846594" w:rsidRPr="00B51BDB">
        <w:rPr>
          <w:rFonts w:ascii="Arial" w:hAnsi="Arial" w:cs="Arial"/>
          <w:sz w:val="22"/>
          <w:szCs w:val="22"/>
        </w:rPr>
        <w:t xml:space="preserve"> </w:t>
      </w:r>
      <w:r w:rsidR="00836AD3" w:rsidRPr="00B51BDB">
        <w:rPr>
          <w:rFonts w:ascii="Arial" w:hAnsi="Arial" w:cs="Arial"/>
          <w:sz w:val="22"/>
          <w:szCs w:val="22"/>
        </w:rPr>
        <w:t>and</w:t>
      </w:r>
      <w:r w:rsidR="00846594" w:rsidRPr="00B51BDB">
        <w:rPr>
          <w:rFonts w:ascii="Arial" w:hAnsi="Arial" w:cs="Arial"/>
          <w:sz w:val="22"/>
          <w:szCs w:val="22"/>
        </w:rPr>
        <w:t xml:space="preserve"> </w:t>
      </w:r>
      <w:r w:rsidR="00D40866" w:rsidRPr="00B51BDB">
        <w:rPr>
          <w:rFonts w:ascii="Arial" w:hAnsi="Arial" w:cs="Arial"/>
          <w:sz w:val="22"/>
          <w:szCs w:val="22"/>
        </w:rPr>
        <w:t xml:space="preserve">a </w:t>
      </w:r>
      <w:r w:rsidR="00846594" w:rsidRPr="00B51BDB">
        <w:rPr>
          <w:rFonts w:ascii="Arial" w:hAnsi="Arial" w:cs="Arial"/>
          <w:sz w:val="22"/>
          <w:szCs w:val="22"/>
        </w:rPr>
        <w:t xml:space="preserve">too </w:t>
      </w:r>
      <w:r w:rsidR="00D40866" w:rsidRPr="00B51BDB">
        <w:rPr>
          <w:rFonts w:ascii="Arial" w:hAnsi="Arial" w:cs="Arial"/>
          <w:sz w:val="22"/>
          <w:szCs w:val="22"/>
        </w:rPr>
        <w:t>robust</w:t>
      </w:r>
      <w:r w:rsidR="00846594" w:rsidRPr="00B51BDB">
        <w:rPr>
          <w:rFonts w:ascii="Arial" w:hAnsi="Arial" w:cs="Arial"/>
          <w:sz w:val="22"/>
          <w:szCs w:val="22"/>
        </w:rPr>
        <w:t xml:space="preserve"> </w:t>
      </w:r>
      <w:r w:rsidR="00AC7FCF" w:rsidRPr="00B51BDB">
        <w:rPr>
          <w:rFonts w:ascii="Arial" w:hAnsi="Arial" w:cs="Arial"/>
          <w:sz w:val="22"/>
          <w:szCs w:val="22"/>
        </w:rPr>
        <w:t xml:space="preserve">response </w:t>
      </w:r>
      <w:r w:rsidR="00846594" w:rsidRPr="00B51BDB">
        <w:rPr>
          <w:rFonts w:ascii="Arial" w:hAnsi="Arial" w:cs="Arial"/>
          <w:sz w:val="22"/>
          <w:szCs w:val="22"/>
        </w:rPr>
        <w:t xml:space="preserve">of either type can </w:t>
      </w:r>
      <w:r w:rsidR="006D2F69" w:rsidRPr="00B51BDB">
        <w:rPr>
          <w:rFonts w:ascii="Arial" w:hAnsi="Arial" w:cs="Arial"/>
          <w:sz w:val="22"/>
          <w:szCs w:val="22"/>
        </w:rPr>
        <w:t xml:space="preserve">result in extensive tissue </w:t>
      </w:r>
      <w:r w:rsidR="00AC7FCF" w:rsidRPr="00B51BDB">
        <w:rPr>
          <w:rFonts w:ascii="Arial" w:hAnsi="Arial" w:cs="Arial"/>
          <w:sz w:val="22"/>
          <w:szCs w:val="22"/>
        </w:rPr>
        <w:t>damag</w:t>
      </w:r>
      <w:r w:rsidR="006D2F69" w:rsidRPr="00B51BDB">
        <w:rPr>
          <w:rFonts w:ascii="Arial" w:hAnsi="Arial" w:cs="Arial"/>
          <w:sz w:val="22"/>
          <w:szCs w:val="22"/>
        </w:rPr>
        <w:t xml:space="preserve">e </w:t>
      </w:r>
      <w:r w:rsidR="00FB527D" w:rsidRPr="00B51BDB">
        <w:rPr>
          <w:rFonts w:ascii="Arial" w:hAnsi="Arial" w:cs="Arial"/>
          <w:sz w:val="22"/>
          <w:szCs w:val="22"/>
        </w:rPr>
        <w:fldChar w:fldCharType="begin" w:fldLock="1"/>
      </w:r>
      <w:r w:rsidR="009A03A8" w:rsidRPr="00B51BDB">
        <w:rPr>
          <w:rFonts w:ascii="Arial" w:hAnsi="Arial" w:cs="Arial"/>
          <w:sz w:val="22"/>
          <w:szCs w:val="22"/>
        </w:rPr>
        <w:instrText>ADDIN CSL_CITATION {"citationItems":[{"id":"ITEM-1","itemData":{"ISSN":"0019-9567","PMID":"10456902","abstract":"In schistosomiasis mansoni, helminth eggs secrete soluble egg antigens (SEA) that induce T-cell-mediated granulomatous tissue responses. The cloned 38-kDa peptide (p38) of SEA was shown to induce and elicit Th1-type responsiveness in H-2(k) mice. Subsequently, the immunodominant T-cell epitope (P4) of p38 was shown to elicit pulmonary granuloma formation and Th1-type cytokine production in sensitized or infected mice. Here, we report that the immune response to p38 or P4 can be polarized to a Th1 or Th2 profile when the peptides are presented intraperitoneally in soluble recombinant interleukin-12 (IL-12) or alum adjuvant, respectively. The Th1 or Th2 profile was verified by cytokine secretion, enzyme-linked spot assay, and antibody isotype characterization. Importantly, the polarized immune response generated two types of pulmonary granulomas around injected P4-coated beads. The type 1 granulomas were smaller and contained mononuclear cells and occasional thin strands of deposited collagen. In contrast, the type 2 lesions were larger and contained mononuclear cells, large numbers of eosinophils, and several thick bands of deposited collagen. By reverse transcription-PCR cytokine, message in the type 1 granuloma-bearing lungs was found for gamma interferon, tumor necrosis factor alpha, and inducible nitric oxide synthase but not for IL-4 or IL-5. Conversely, lungs with type 2 granulomas had message only for IL-4 and IL-5. These results show that in the proper cytokine environment, the response to a strong Th1 inducer peptide can be deviated to a Th2 profile.","author":[{"dropping-particle":"","family":"Chen","given":"Y.","non-dropping-particle":"","parse-names":false,"suffix":""},{"dropping-particle":"","family":"Boros","given":"D L","non-dropping-particle":"","parse-names":false,"suffix":""}],"container-title":"Infection and immunity","id":"ITEM-1","issue":"9","issued":{"date-parts":[["1999","9"]]},"page":"4570-4577","title":"Polarization of the immune response to the single immunodominant epitope of p38, a major Schistosoma mansoni egg antigen, generates Th1- or Th2-type cytokines and granulomas","type":"article-journal","volume":"67"},"uris":["http://www.mendeley.com/documents/?uuid=7972c25f-a5a2-30e1-bf82-ce8a744d479c"]},{"id":"ITEM-2","itemData":{"DOI":"10.4049/jimmunol.164.12.6406","ISSN":"0022-1767","PMID":"10843696","abstract":"To dissect the controversial roles of type 1 and type 2 cytokines to the pathogenesis of schistosomiasis, we generated IL-10/IL-4- and IL-10/IL-12-deficient mice that develop highly polarized type 1 and type 2 cytokine responses, respectively. Interestingly, the Th1-polarized IL-10/IL-4-deficient mice rapidly lost weight at the onset of egg-laying and displayed 100% mortality by wk 9 postinfection. This acute mortality was linked to overexpression of the proinflammatory mediators IFN-gamma, TNF-alpha, and inducible NO and the formation of nonfibrotic granulomas. Elevated serum aspartate transaminase levels confirmed that mortality was in part attributable to acute hepatotoxicity. In contrast, the Th2-polarized IL-10/IL-12-deficient mice developed a progressive wasting disease that correlated with increased hepatic fibrosis, formation of large eosinophil-rich granulomas, a 10-fold increase in IL-4 and IL-13, and significant mortality during the chronic stages of infection. Surprisingly, IL-10-deficient mice displayed pathological features that were characteristic of both extremes, while wild-type mice developed relatively successful long term chronic infections. These data demonstrate that IL-10 significantly suppresses type 1 and type 2 cytokine development in IL-4- and IL-12-deficient mice, respectively, thereby impeding the development of severe egg-induced pathology in the single cytokine-deficient animals. Together, these findings reveal the central regulatory role of IL-10 in the pathogenesis of schistosomiasis and illustrate that excessive type 1 and type 2 cytokine responses trigger distinct, but equally detrimental, forms of pathology following infection.","author":[{"dropping-particle":"","family":"Hoffmann","given":"Karl F.","non-dropping-particle":"","parse-names":false,"suffix":""},{"dropping-particle":"","family":"Cheever","given":"Allen W.","non-dropping-particle":"","parse-names":false,"suffix":""},{"dropping-particle":"","family":"Wynn","given":"Thomas A.","non-dropping-particle":"","parse-names":false,"suffix":""}],"container-title":"The Journal of Immunology","id":"ITEM-2","issue":"12","issued":{"date-parts":[["2000","6","15"]]},"page":"6406-6416","publisher":"The American Association of Immunologists","title":"IL-10 and the dangers of immune polarization: excessive Type 1 and Type 2 cytokine responses induce distinct forms of lethal immunopathology in murine schistosomiasis","type":"article-journal","volume":"164"},"uris":["http://www.mendeley.com/documents/?uuid=6710dd49-efaa-3d44-935f-2e67dec07a96"]},{"id":"ITEM-3","itemData":{"DOI":"10.1073/pnas.231258498","ISSN":"0027-8424","PMID":"11606762","abstract":"In schistosomiasis mansoni, parasite eggs precipitate an intrahepatic granulomatous and fibrosing inflammatory process, which is mediated by, and dependent on, MHC class II-restricted CD4 T helper (Th) lymphocytes specific for schistosome egg antigens (SEA). In the mouse model of the disease, CBA mice develop large granulomas, whereas in C57BL/6 (BL/6) mice these granulomas are significantly smaller. To further investigate how the prevailing cytokine environment influences the development of the egg-induced immunopathology, we immunized the low-pathology BL/6 mice with SEA in complete Freund's adjuvant (CFA) once before, and once again during, the course of a 7-week infection. This immunization caused a pronounced Th1 shift in the SEA-specific CD4 T cell response, which was detected in the mesenteric lymph nodes (MLNs) and spleens, as well as in the granulomatous lesions themselves. The immunized mice displayed a dramatic enhancement of hepatic egg-induced immunopathology manifested by a marked increase in granuloma size and parenchymal inflammation, leading to early death. Control mice immunized with equivalent amounts of SEA or CFA alone displayed the smaller hepatic lesions in a Th2-dominant environment typically seen in the unimmunized BL/6 mice. Analysis of granuloma and MLN lymphocytes from the SEA/CFA-immunized mice revealed that the proportion of CD4 T cells was unchanged in comparison with the control BL/6 groups and remained significantly lower than that seen in the normally high-pathology CBA strain. These results suggest that the shift toward Th1-type cytokine production by a numerically stable population of CD4 T cells correlates with severe exacerbation of immunopathology in schistosomiasis.","author":[{"dropping-particle":"","family":"Rutitzky","given":"L I","non-dropping-particle":"","parse-names":false,"suffix":""},{"dropping-particle":"","family":"Hernandez","given":"H J","non-dropping-particle":"","parse-names":false,"suffix":""},{"dropping-particle":"","family":"Stadecker","given":"M J","non-dropping-particle":"","parse-names":false,"suffix":""}],"container-title":"Proceedings of the National Academy of Sciences of the United States of America","id":"ITEM-3","issue":"23","issued":{"date-parts":[["2001","11","6"]]},"page":"13243-13248","title":"Th1-polarizing immunization with egg antigens correlates with severe exacerbation of immunopathology and death in schistosome infection","type":"article-journal","volume":"98"},"uris":["http://www.mendeley.com/documents/?uuid=561c9902-02ae-3b4e-8318-1ee35bc18768"]},{"id":"ITEM-4","itemData":{"DOI":"10.1007/s00436-017-5678-5","ISSN":"14321955","PMID":"29188369","abstract":"In spite of long-term integrated control programs for Schistosoma japonicum infection in China, the infection is still persistent due to its zoonotic transmission and disease severity which further complicate its control. Th1, Th2, and T-reg cells are involved in S. japonicum immunity; however, their exact roles in immunopathology of this infection are still questionable. Therefore, the monitoring of these T cell subsets’ immune responses during a primary infection of S. japonicum at both transcriptional (mRNA) and protein (cytokines) levels would be essential to point out. In experimentally infected white New Zealand rabbits, mRNA expression levels of TBX2, IRF8, GATA3, STAT6, FoxP3, and MAFF were evaluated using qPCR, whereas Th1 (IFN-γ and TNF-α), Th2 (IL4 and IL13), and T-reg (IL10 and TGF-β1) cytokines were measured by ELISA test. Those parameters were estimated at two phases: the first being 4 and 8 weeks post-infection and the second phase at 12 weeks post-infection. The infected rabbits were categorized into group1 which was treated with praziquantel after the 8th week of infection and group 2 which was left untreated. In the first stage of infection, Th1 was superior to the other types at both mRNA (TBX2 and IRF8) and protein (IFN-γ and TNF-α) levels, but at the late stage, Th2 cytokines (IL4 and IL13) were surprisingly dominated without comparable change in Th2 transcriptional level in group 1. Concisely, the evaluation of T cell transcriptional factors provided clearer evidence about T cellular roles which would be a valuable supplement to control this disease in terms of protective and therapeutic vaccinations.","author":[{"dropping-particle":"","family":"Farwa","given":"Amel","non-dropping-particle":"","parse-names":false,"suffix":""},{"dropping-particle":"","family":"He","given":"Chao","non-dropping-particle":"","parse-names":false,"suffix":""},{"dropping-particle":"","family":"Xia","given":"Longfei","non-dropping-particle":"","parse-names":false,"suffix":""},{"dropping-particle":"","family":"Zhou","given":"Hong","non-dropping-particle":"","parse-names":false,"suffix":""}],"container-title":"Parasitology Research","id":"ITEM-4","issue":"1","issued":{"date-parts":[["2018","1","1"]]},"page":"115-126","publisher":"Springer Verlag","title":"Immune modulation of Th1, Th2, and T-reg transcriptional factors differing from cytokine levels in Schistosoma japonicum infection","type":"article-journal","volume":"117"},"uris":["http://www.mendeley.com/documents/?uuid=744f42cb-a6eb-3267-b137-f3421ecf29ed"]},{"id":"ITEM-5","itemData":{"DOI":"10.1016/j.exppara.2019.107725","ISSN":"10902449","PMID":"31306646","abstract":"Characterisation of the cellular immune response to schistosomiasis is well established for Schistosoma mansoni but a comprehensive description of T cell-mediated immune responses against S. japonicum infection is lacking. Accordingly, 20 CBA mice were infected with cercariae of S. japonicum and the immune response at different time points was determined. Mouse spleen and liver lymphocytes were isolated from the mice and stimulated with schistosomal adult worm antigen preparation (SWAP) and schistosomal soluble egg antigen (SEA). There was a relatively higher Th1 immune response to SWAP compared to SEA at the early phase of infection (up to week 5 post challenge). However, a Th2 immune response directed against SEA was dominant at week 6 post-infection, a time point when the highest IgG response against both SWAP and, especially, SEA was generated. The regulatory immune response was highest at the early phase of the immune response (up to week 5 post challenge) followed by a rapid decline at week 6-post infection. Before egg-laying, S. japonicum induced a regulatory T cell immune response which may limit the early Th1-mediated immune response that is believed to be protective in murine schistosomiasis. Following egg laying, the immune response was polarized to a Th2 immune response mainly directed against the eggs and this may contribute to parasite survival.","author":[{"dropping-particle":"","family":"Tebeje","given":"Biniam Mathewos","non-dropping-particle":"","parse-names":false,"suffix":""},{"dropping-particle":"","family":"Harvie","given":"Marina","non-dropping-particle":"","parse-names":false,"suffix":""},{"dropping-particle":"","family":"You","given":"Hong","non-dropping-particle":"","parse-names":false,"suffix":""},{"dropping-particle":"","family":"Rivera","given":"Vanessa","non-dropping-particle":"","parse-names":false,"suffix":""},{"dropping-particle":"","family":"McManus","given":"Donald P.","non-dropping-particle":"","parse-names":false,"suffix":""}],"container-title":"Experimental Parasitology","id":"ITEM-5","issued":{"date-parts":[["2019","9","1"]]},"page":"107725","publisher":"Academic Press Inc.","title":"T cell-mediated immunity in CBA mice during Schistosoma japonicum infection","type":"article-journal","volume":"204"},"uris":["http://www.mendeley.com/documents/?uuid=92b1a7bb-cc2e-344a-8317-bab2f58eb794"]}],"mendeley":{"formattedCitation":"&lt;sup&gt;22–26&lt;/sup&gt;","plainTextFormattedCitation":"22–26","previouslyFormattedCitation":"&lt;sup&gt;22–26&lt;/sup&gt;"},"properties":{"noteIndex":0},"schema":"https://github.com/citation-style-language/schema/raw/master/csl-citation.json"}</w:instrText>
      </w:r>
      <w:r w:rsidR="00FB527D" w:rsidRPr="00B51BDB">
        <w:rPr>
          <w:rFonts w:ascii="Arial" w:hAnsi="Arial" w:cs="Arial"/>
          <w:sz w:val="22"/>
          <w:szCs w:val="22"/>
        </w:rPr>
        <w:fldChar w:fldCharType="separate"/>
      </w:r>
      <w:r w:rsidR="009A03A8" w:rsidRPr="00B51BDB">
        <w:rPr>
          <w:rFonts w:ascii="Arial" w:hAnsi="Arial" w:cs="Arial"/>
          <w:noProof/>
          <w:sz w:val="22"/>
          <w:szCs w:val="22"/>
          <w:vertAlign w:val="superscript"/>
        </w:rPr>
        <w:t>22–26</w:t>
      </w:r>
      <w:r w:rsidR="00FB527D" w:rsidRPr="00B51BDB">
        <w:rPr>
          <w:rFonts w:ascii="Arial" w:hAnsi="Arial" w:cs="Arial"/>
          <w:sz w:val="22"/>
          <w:szCs w:val="22"/>
        </w:rPr>
        <w:fldChar w:fldCharType="end"/>
      </w:r>
      <w:r w:rsidR="002B536E" w:rsidRPr="00B51BDB">
        <w:rPr>
          <w:rFonts w:ascii="Arial" w:hAnsi="Arial" w:cs="Arial"/>
          <w:sz w:val="22"/>
          <w:szCs w:val="22"/>
        </w:rPr>
        <w:t>.</w:t>
      </w:r>
    </w:p>
    <w:p w14:paraId="0EA04076" w14:textId="77777777" w:rsidR="0060051D" w:rsidRDefault="0060051D" w:rsidP="00A67B00">
      <w:pPr>
        <w:numPr>
          <w:ilvl w:val="0"/>
          <w:numId w:val="0"/>
        </w:numPr>
        <w:spacing w:line="360" w:lineRule="auto"/>
        <w:jc w:val="both"/>
        <w:rPr>
          <w:rFonts w:ascii="Arial" w:hAnsi="Arial" w:cs="Arial"/>
          <w:sz w:val="22"/>
          <w:szCs w:val="22"/>
        </w:rPr>
      </w:pPr>
    </w:p>
    <w:p w14:paraId="157253FE" w14:textId="464623E6" w:rsidR="007A0BA0" w:rsidRDefault="006D2F69" w:rsidP="00A67B00">
      <w:pPr>
        <w:numPr>
          <w:ilvl w:val="0"/>
          <w:numId w:val="0"/>
        </w:numPr>
        <w:spacing w:line="360" w:lineRule="auto"/>
        <w:jc w:val="both"/>
        <w:rPr>
          <w:rFonts w:ascii="Arial" w:hAnsi="Arial" w:cs="Arial"/>
          <w:sz w:val="22"/>
          <w:szCs w:val="22"/>
        </w:rPr>
      </w:pPr>
      <w:r w:rsidRPr="00A67B00">
        <w:rPr>
          <w:rFonts w:ascii="Arial" w:hAnsi="Arial" w:cs="Arial"/>
          <w:sz w:val="22"/>
          <w:szCs w:val="22"/>
        </w:rPr>
        <w:t>The i</w:t>
      </w:r>
      <w:r w:rsidR="00846594" w:rsidRPr="00A67B00">
        <w:rPr>
          <w:rFonts w:ascii="Arial" w:hAnsi="Arial" w:cs="Arial"/>
          <w:sz w:val="22"/>
          <w:szCs w:val="22"/>
        </w:rPr>
        <w:t xml:space="preserve">nitial host immune response </w:t>
      </w:r>
      <w:r w:rsidRPr="00A67B00">
        <w:rPr>
          <w:rFonts w:ascii="Arial" w:hAnsi="Arial" w:cs="Arial"/>
          <w:sz w:val="22"/>
          <w:szCs w:val="22"/>
        </w:rPr>
        <w:t xml:space="preserve">after </w:t>
      </w:r>
      <w:r w:rsidR="007A0BA0" w:rsidRPr="00A67B00">
        <w:rPr>
          <w:rFonts w:ascii="Arial" w:hAnsi="Arial" w:cs="Arial"/>
          <w:sz w:val="22"/>
          <w:szCs w:val="22"/>
        </w:rPr>
        <w:t>infection</w:t>
      </w:r>
      <w:r w:rsidR="00846594" w:rsidRPr="00A67B00">
        <w:rPr>
          <w:rFonts w:ascii="Arial" w:hAnsi="Arial" w:cs="Arial"/>
          <w:sz w:val="22"/>
          <w:szCs w:val="22"/>
        </w:rPr>
        <w:t xml:space="preserve"> </w:t>
      </w:r>
      <w:r w:rsidRPr="00A67B00">
        <w:rPr>
          <w:rFonts w:ascii="Arial" w:hAnsi="Arial" w:cs="Arial"/>
          <w:sz w:val="22"/>
          <w:szCs w:val="22"/>
        </w:rPr>
        <w:t xml:space="preserve">is </w:t>
      </w:r>
      <w:r w:rsidR="00846594" w:rsidRPr="00A67B00">
        <w:rPr>
          <w:rFonts w:ascii="Arial" w:hAnsi="Arial" w:cs="Arial"/>
          <w:sz w:val="22"/>
          <w:szCs w:val="22"/>
        </w:rPr>
        <w:t>primarily Th1</w:t>
      </w:r>
      <w:r w:rsidR="004B64DE" w:rsidRPr="00A67B00">
        <w:rPr>
          <w:rFonts w:ascii="Arial" w:hAnsi="Arial" w:cs="Arial"/>
          <w:sz w:val="22"/>
          <w:szCs w:val="22"/>
        </w:rPr>
        <w:t>-</w:t>
      </w:r>
      <w:r w:rsidR="00846594" w:rsidRPr="00A67B00">
        <w:rPr>
          <w:rFonts w:ascii="Arial" w:hAnsi="Arial" w:cs="Arial"/>
          <w:sz w:val="22"/>
          <w:szCs w:val="22"/>
        </w:rPr>
        <w:t xml:space="preserve">mediated, </w:t>
      </w:r>
      <w:r w:rsidR="00836AD3">
        <w:rPr>
          <w:rFonts w:ascii="Arial" w:hAnsi="Arial" w:cs="Arial"/>
          <w:sz w:val="22"/>
          <w:szCs w:val="22"/>
        </w:rPr>
        <w:t>targeting</w:t>
      </w:r>
      <w:r w:rsidR="000A7389" w:rsidRPr="00A67B00">
        <w:rPr>
          <w:rFonts w:ascii="Arial" w:hAnsi="Arial" w:cs="Arial"/>
          <w:sz w:val="22"/>
          <w:szCs w:val="22"/>
        </w:rPr>
        <w:t xml:space="preserve"> the schistosomulum or juvenile worm and characterised by the production of cytokines such as IL-1, IL-12</w:t>
      </w:r>
      <w:r w:rsidR="00DE1CAB" w:rsidRPr="00A67B00">
        <w:rPr>
          <w:rFonts w:ascii="Arial" w:hAnsi="Arial" w:cs="Arial"/>
          <w:sz w:val="22"/>
          <w:szCs w:val="22"/>
        </w:rPr>
        <w:t>, TNF</w:t>
      </w:r>
      <w:r w:rsidR="00AA4F4F" w:rsidRPr="00A67B00">
        <w:rPr>
          <w:rFonts w:ascii="Arial" w:hAnsi="Arial" w:cs="Arial"/>
          <w:sz w:val="22"/>
          <w:szCs w:val="22"/>
        </w:rPr>
        <w:t>-α</w:t>
      </w:r>
      <w:r w:rsidR="00DE1CAB" w:rsidRPr="00A67B00">
        <w:rPr>
          <w:rFonts w:ascii="Arial" w:hAnsi="Arial" w:cs="Arial"/>
          <w:sz w:val="22"/>
          <w:szCs w:val="22"/>
        </w:rPr>
        <w:t xml:space="preserve"> and interferon (IFN)-γ</w:t>
      </w:r>
      <w:r w:rsidR="00FC4BE5">
        <w:rPr>
          <w:rFonts w:ascii="Arial" w:hAnsi="Arial" w:cs="Arial"/>
          <w:sz w:val="22"/>
          <w:szCs w:val="22"/>
        </w:rPr>
        <w:t xml:space="preserve"> </w:t>
      </w:r>
      <w:r w:rsidR="00DE1CAB"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038/sj.icb.7100014","ISSN":"08189641","abstract":"Waterborne parasitic diseases plague tropical regions of the world with the development of water resources often increasing transmission. Skin-penetrating cercariae (infectious stages of schistosome parasites) mature within their mammalian host, form sexual pairs and produce several hundred eggs per day. Many eggs are swept within the circulation and in the case of Schistosoma mansoni and S. japonicum, become lodged within hepatic sinusoids, invoking a fibrotic granulomatous response. Animal studies have identified a moderate type 1 helper (Th1) response to parasite antigens; however, a robust Th2 response to egg-derived antigens dominates and propagates fibrogenesis within the liver. Elegant T helper cell polarization studies have highlighted that critical control of Th1, Th2 and interleukin (IL)-17-secreting lymphocytes is necessary to prevent severe liver pathology. Alternatively activated macrophages develop in the Th2 milieu and upregulate Fizz1, Ym-1 and Arg-1. The possible contribution of macrophages to fibrogenesis and their role in immune regulation are discussed. Within the liver, natural (CD4+CD25+ Forkhead box protein 3 (Foxp3)+) and inducible (CD4 +Foxp3-) Treg's are recruited, providing an essential regulatory arm to stabilize the immune response and limit immunopathology. This review ties together current thinking of how the granulomatous response develops, causing much of the associated immunopathology, with extensive discussions on how regulatory cells and cytokine decoy receptors serve to limit the extent of immune-mediated pathology during schistosomiasis. © 2007 Australasian Society for Immunology Inc. All rights reserved.","author":[{"dropping-particle":"","family":"Wilson","given":"Mark S.","non-dropping-particle":"","parse-names":false,"suffix":""},{"dropping-particle":"","family":"Mentink-Kane","given":"Margaret M.","non-dropping-particle":"","parse-names":false,"suffix":""},{"dropping-particle":"","family":"Pesce","given":"John T.","non-dropping-particle":"","parse-names":false,"suffix":""},{"dropping-particle":"","family":"Ramalingam","given":"Thirumalai R.","non-dropping-particle":"","parse-names":false,"suffix":""},{"dropping-particle":"","family":"Thompson","given":"Robert","non-dropping-particle":"","parse-names":false,"suffix":""},{"dropping-particle":"","family":"Wynn","given":"Thomas A.","non-dropping-particle":"","parse-names":false,"suffix":""}],"container-title":"Immunology and Cell Biology","id":"ITEM-1","issue":"2","issued":{"date-parts":[["2007"]]},"page":"148-154","title":"Immunopathology of schistosomiasis","type":"article-journal","volume":"85"},"uris":["http://www.mendeley.com/documents/?uuid=4179ed1b-942a-4774-bb9b-0b028b6d5340"]}],"mendeley":{"formattedCitation":"&lt;sup&gt;27&lt;/sup&gt;","plainTextFormattedCitation":"27","previouslyFormattedCitation":"&lt;sup&gt;27&lt;/sup&gt;"},"properties":{"noteIndex":0},"schema":"https://github.com/citation-style-language/schema/raw/master/csl-citation.json"}</w:instrText>
      </w:r>
      <w:r w:rsidR="00DE1CAB" w:rsidRPr="00A67B00">
        <w:rPr>
          <w:rFonts w:ascii="Arial" w:hAnsi="Arial" w:cs="Arial"/>
          <w:sz w:val="22"/>
          <w:szCs w:val="22"/>
        </w:rPr>
        <w:fldChar w:fldCharType="separate"/>
      </w:r>
      <w:r w:rsidR="009A03A8" w:rsidRPr="009A03A8">
        <w:rPr>
          <w:rFonts w:ascii="Arial" w:hAnsi="Arial" w:cs="Arial"/>
          <w:noProof/>
          <w:sz w:val="22"/>
          <w:szCs w:val="22"/>
          <w:vertAlign w:val="superscript"/>
        </w:rPr>
        <w:t>27</w:t>
      </w:r>
      <w:r w:rsidR="00DE1CAB" w:rsidRPr="00A67B00">
        <w:rPr>
          <w:rFonts w:ascii="Arial" w:hAnsi="Arial" w:cs="Arial"/>
          <w:sz w:val="22"/>
          <w:szCs w:val="22"/>
        </w:rPr>
        <w:fldChar w:fldCharType="end"/>
      </w:r>
      <w:r w:rsidR="00DE1CAB" w:rsidRPr="00A67B00">
        <w:rPr>
          <w:rFonts w:ascii="Arial" w:hAnsi="Arial" w:cs="Arial"/>
          <w:sz w:val="22"/>
          <w:szCs w:val="22"/>
        </w:rPr>
        <w:t xml:space="preserve">. </w:t>
      </w:r>
      <w:r w:rsidR="00836AD3">
        <w:rPr>
          <w:rFonts w:ascii="Arial" w:hAnsi="Arial" w:cs="Arial"/>
          <w:sz w:val="22"/>
          <w:szCs w:val="22"/>
        </w:rPr>
        <w:t>The host response</w:t>
      </w:r>
      <w:r w:rsidR="00AA4F4F" w:rsidRPr="00A67B00">
        <w:rPr>
          <w:rFonts w:ascii="Arial" w:hAnsi="Arial" w:cs="Arial"/>
          <w:sz w:val="22"/>
          <w:szCs w:val="22"/>
        </w:rPr>
        <w:t xml:space="preserve"> progress</w:t>
      </w:r>
      <w:r w:rsidR="007A0BA0" w:rsidRPr="00A67B00">
        <w:rPr>
          <w:rFonts w:ascii="Arial" w:hAnsi="Arial" w:cs="Arial"/>
          <w:sz w:val="22"/>
          <w:szCs w:val="22"/>
        </w:rPr>
        <w:t>ively</w:t>
      </w:r>
      <w:r w:rsidR="00AA4F4F" w:rsidRPr="00A67B00">
        <w:rPr>
          <w:rFonts w:ascii="Arial" w:hAnsi="Arial" w:cs="Arial"/>
          <w:sz w:val="22"/>
          <w:szCs w:val="22"/>
        </w:rPr>
        <w:t xml:space="preserve"> </w:t>
      </w:r>
      <w:r w:rsidR="004B64DE" w:rsidRPr="00A67B00">
        <w:rPr>
          <w:rFonts w:ascii="Arial" w:hAnsi="Arial" w:cs="Arial"/>
          <w:sz w:val="22"/>
          <w:szCs w:val="22"/>
        </w:rPr>
        <w:t xml:space="preserve">switches </w:t>
      </w:r>
      <w:r w:rsidR="00AA4F4F" w:rsidRPr="00A67B00">
        <w:rPr>
          <w:rFonts w:ascii="Arial" w:hAnsi="Arial" w:cs="Arial"/>
          <w:sz w:val="22"/>
          <w:szCs w:val="22"/>
        </w:rPr>
        <w:t>to a Th2</w:t>
      </w:r>
      <w:r w:rsidR="004B64DE" w:rsidRPr="00A67B00">
        <w:rPr>
          <w:rFonts w:ascii="Arial" w:hAnsi="Arial" w:cs="Arial"/>
          <w:sz w:val="22"/>
          <w:szCs w:val="22"/>
        </w:rPr>
        <w:t>-</w:t>
      </w:r>
      <w:r w:rsidR="00AA4F4F" w:rsidRPr="00A67B00">
        <w:rPr>
          <w:rFonts w:ascii="Arial" w:hAnsi="Arial" w:cs="Arial"/>
          <w:sz w:val="22"/>
          <w:szCs w:val="22"/>
        </w:rPr>
        <w:t xml:space="preserve">mediated response </w:t>
      </w:r>
      <w:r w:rsidR="00836AD3">
        <w:rPr>
          <w:rFonts w:ascii="Arial" w:hAnsi="Arial" w:cs="Arial"/>
          <w:sz w:val="22"/>
          <w:szCs w:val="22"/>
        </w:rPr>
        <w:t xml:space="preserve">around </w:t>
      </w:r>
      <w:r w:rsidR="00AA4F4F" w:rsidRPr="00A67B00">
        <w:rPr>
          <w:rFonts w:ascii="Arial" w:hAnsi="Arial" w:cs="Arial"/>
          <w:sz w:val="22"/>
          <w:szCs w:val="22"/>
        </w:rPr>
        <w:t xml:space="preserve">six to eight weeks </w:t>
      </w:r>
      <w:proofErr w:type="spellStart"/>
      <w:r w:rsidR="00AA4F4F" w:rsidRPr="00A67B00">
        <w:rPr>
          <w:rFonts w:ascii="Arial" w:hAnsi="Arial" w:cs="Arial"/>
          <w:sz w:val="22"/>
          <w:szCs w:val="22"/>
        </w:rPr>
        <w:t>p.i.</w:t>
      </w:r>
      <w:proofErr w:type="spellEnd"/>
      <w:r w:rsidR="00AA4F4F" w:rsidRPr="00A67B00">
        <w:rPr>
          <w:rFonts w:ascii="Arial" w:hAnsi="Arial" w:cs="Arial"/>
          <w:sz w:val="22"/>
          <w:szCs w:val="22"/>
        </w:rPr>
        <w:t xml:space="preserve"> as egg deposition begins</w:t>
      </w:r>
      <w:r w:rsidR="002A63A5">
        <w:rPr>
          <w:rFonts w:ascii="Arial" w:hAnsi="Arial" w:cs="Arial"/>
          <w:sz w:val="22"/>
          <w:szCs w:val="22"/>
        </w:rPr>
        <w:t xml:space="preserve">, </w:t>
      </w:r>
      <w:r w:rsidR="00AA4F4F" w:rsidRPr="00A67B00">
        <w:rPr>
          <w:rFonts w:ascii="Arial" w:hAnsi="Arial" w:cs="Arial"/>
          <w:sz w:val="22"/>
          <w:szCs w:val="22"/>
        </w:rPr>
        <w:t>characterised by an increase in IL-4, IL-5, IL-13 and the production of immunoglobulin (Ig)E</w:t>
      </w:r>
      <w:r w:rsidR="00FC4BE5">
        <w:rPr>
          <w:rFonts w:ascii="Arial" w:hAnsi="Arial" w:cs="Arial"/>
          <w:sz w:val="22"/>
          <w:szCs w:val="22"/>
        </w:rPr>
        <w:t xml:space="preserve"> </w:t>
      </w:r>
      <w:r w:rsidR="003D5CD8"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038/nri843","ISSN":"14741733","PMID":"12094224","abstract":"Schistosomes are parasitic worms that are a prime example of a complex multicellular pathogen that flourishes in the human host despite the development of a pronounced immune response, Understanding how the immune system deals with such pathogens is a daunting challenge. The past decade has seen the use of a wide range of new approaches to determine the nature and function of the immune response to schistosomes. Here, we attempt to summarize advances in our understanding of the immunology of schistosomiasis, With the bulk of the review reflecting the experimental focus on Schistosoma mansoni infection in mice.","author":[{"dropping-particle":"","family":"Pearce","given":"Edward J.","non-dropping-particle":"","parse-names":false,"suffix":""},{"dropping-particle":"","family":"MacDonald","given":"Andrew S.","non-dropping-particle":"","parse-names":false,"suffix":""}],"container-title":"Nature Reviews Immunology","id":"ITEM-1","issue":"7","issued":{"date-parts":[["2002","7"]]},"page":"499-511","title":"The immunobiology of schistosomiasis","type":"article-journal","volume":"2"},"uris":["http://www.mendeley.com/documents/?uuid=6fc711ba-4a15-33b6-9d07-261b43db5651"]}],"mendeley":{"formattedCitation":"&lt;sup&gt;28&lt;/sup&gt;","plainTextFormattedCitation":"28","previouslyFormattedCitation":"&lt;sup&gt;28&lt;/sup&gt;"},"properties":{"noteIndex":0},"schema":"https://github.com/citation-style-language/schema/raw/master/csl-citation.json"}</w:instrText>
      </w:r>
      <w:r w:rsidR="003D5CD8" w:rsidRPr="00A67B00">
        <w:rPr>
          <w:rFonts w:ascii="Arial" w:hAnsi="Arial" w:cs="Arial"/>
          <w:sz w:val="22"/>
          <w:szCs w:val="22"/>
        </w:rPr>
        <w:fldChar w:fldCharType="separate"/>
      </w:r>
      <w:r w:rsidR="009A03A8" w:rsidRPr="009A03A8">
        <w:rPr>
          <w:rFonts w:ascii="Arial" w:hAnsi="Arial" w:cs="Arial"/>
          <w:noProof/>
          <w:sz w:val="22"/>
          <w:szCs w:val="22"/>
          <w:vertAlign w:val="superscript"/>
        </w:rPr>
        <w:t>28</w:t>
      </w:r>
      <w:r w:rsidR="003D5CD8" w:rsidRPr="00A67B00">
        <w:rPr>
          <w:rFonts w:ascii="Arial" w:hAnsi="Arial" w:cs="Arial"/>
          <w:sz w:val="22"/>
          <w:szCs w:val="22"/>
        </w:rPr>
        <w:fldChar w:fldCharType="end"/>
      </w:r>
      <w:r w:rsidR="003D5CD8" w:rsidRPr="00A67B00">
        <w:rPr>
          <w:rFonts w:ascii="Arial" w:hAnsi="Arial" w:cs="Arial"/>
          <w:sz w:val="22"/>
          <w:szCs w:val="22"/>
        </w:rPr>
        <w:t xml:space="preserve">. </w:t>
      </w:r>
      <w:r w:rsidR="00836AD3">
        <w:rPr>
          <w:rFonts w:ascii="Arial" w:hAnsi="Arial" w:cs="Arial"/>
          <w:sz w:val="22"/>
          <w:szCs w:val="22"/>
        </w:rPr>
        <w:t xml:space="preserve">Over time this local Th2 </w:t>
      </w:r>
      <w:r w:rsidR="00BD5730">
        <w:rPr>
          <w:rFonts w:ascii="Arial" w:hAnsi="Arial" w:cs="Arial"/>
          <w:sz w:val="22"/>
          <w:szCs w:val="22"/>
        </w:rPr>
        <w:t>environment</w:t>
      </w:r>
      <w:r w:rsidR="00836AD3">
        <w:rPr>
          <w:rFonts w:ascii="Arial" w:hAnsi="Arial" w:cs="Arial"/>
          <w:sz w:val="22"/>
          <w:szCs w:val="22"/>
        </w:rPr>
        <w:t xml:space="preserve"> leads to the </w:t>
      </w:r>
      <w:r w:rsidR="00BD5730">
        <w:rPr>
          <w:rFonts w:ascii="Arial" w:hAnsi="Arial" w:cs="Arial"/>
          <w:sz w:val="22"/>
          <w:szCs w:val="22"/>
        </w:rPr>
        <w:t xml:space="preserve">formation of cellular infiltrates (granulomas) and the generation of </w:t>
      </w:r>
      <w:r w:rsidR="00836AD3">
        <w:rPr>
          <w:rFonts w:ascii="Arial" w:hAnsi="Arial" w:cs="Arial"/>
          <w:sz w:val="22"/>
          <w:szCs w:val="22"/>
        </w:rPr>
        <w:t xml:space="preserve">irreversible </w:t>
      </w:r>
      <w:r w:rsidR="00BD5730">
        <w:rPr>
          <w:rFonts w:ascii="Arial" w:hAnsi="Arial" w:cs="Arial"/>
          <w:sz w:val="22"/>
          <w:szCs w:val="22"/>
        </w:rPr>
        <w:t xml:space="preserve">tissue </w:t>
      </w:r>
      <w:r w:rsidR="00836AD3">
        <w:rPr>
          <w:rFonts w:ascii="Arial" w:hAnsi="Arial" w:cs="Arial"/>
          <w:sz w:val="22"/>
          <w:szCs w:val="22"/>
        </w:rPr>
        <w:t>fibro</w:t>
      </w:r>
      <w:r w:rsidR="00BD5730">
        <w:rPr>
          <w:rFonts w:ascii="Arial" w:hAnsi="Arial" w:cs="Arial"/>
          <w:sz w:val="22"/>
          <w:szCs w:val="22"/>
        </w:rPr>
        <w:t>sis.</w:t>
      </w:r>
      <w:r w:rsidR="00836AD3">
        <w:rPr>
          <w:rFonts w:ascii="Arial" w:hAnsi="Arial" w:cs="Arial"/>
          <w:sz w:val="22"/>
          <w:szCs w:val="22"/>
        </w:rPr>
        <w:t xml:space="preserve"> </w:t>
      </w:r>
      <w:r w:rsidR="006C332E">
        <w:rPr>
          <w:rFonts w:ascii="Arial" w:hAnsi="Arial" w:cs="Arial"/>
          <w:sz w:val="22"/>
          <w:szCs w:val="22"/>
        </w:rPr>
        <w:t>The</w:t>
      </w:r>
      <w:r w:rsidR="007A0BA0" w:rsidRPr="00A67B00">
        <w:rPr>
          <w:rFonts w:ascii="Arial" w:hAnsi="Arial" w:cs="Arial"/>
          <w:sz w:val="22"/>
          <w:szCs w:val="22"/>
        </w:rPr>
        <w:t xml:space="preserve"> egg is </w:t>
      </w:r>
      <w:r w:rsidR="006C332E">
        <w:rPr>
          <w:rFonts w:ascii="Arial" w:hAnsi="Arial" w:cs="Arial"/>
          <w:sz w:val="22"/>
          <w:szCs w:val="22"/>
        </w:rPr>
        <w:t xml:space="preserve">therefore </w:t>
      </w:r>
      <w:r w:rsidR="007A0BA0" w:rsidRPr="00A67B00">
        <w:rPr>
          <w:rFonts w:ascii="Arial" w:hAnsi="Arial" w:cs="Arial"/>
          <w:sz w:val="22"/>
          <w:szCs w:val="22"/>
        </w:rPr>
        <w:t xml:space="preserve">the primary </w:t>
      </w:r>
      <w:r w:rsidR="004B64DE" w:rsidRPr="00A67B00">
        <w:rPr>
          <w:rFonts w:ascii="Arial" w:hAnsi="Arial" w:cs="Arial"/>
          <w:sz w:val="22"/>
          <w:szCs w:val="22"/>
        </w:rPr>
        <w:t xml:space="preserve">pathogenic </w:t>
      </w:r>
      <w:r w:rsidR="007A0BA0" w:rsidRPr="00A67B00">
        <w:rPr>
          <w:rFonts w:ascii="Arial" w:hAnsi="Arial" w:cs="Arial"/>
          <w:sz w:val="22"/>
          <w:szCs w:val="22"/>
        </w:rPr>
        <w:t>factor</w:t>
      </w:r>
      <w:r w:rsidR="00AD1096" w:rsidRPr="00A67B00">
        <w:rPr>
          <w:rFonts w:ascii="Arial" w:hAnsi="Arial" w:cs="Arial"/>
          <w:sz w:val="22"/>
          <w:szCs w:val="22"/>
        </w:rPr>
        <w:t xml:space="preserve"> </w:t>
      </w:r>
      <w:r w:rsidR="00BD5730">
        <w:rPr>
          <w:rFonts w:ascii="Arial" w:hAnsi="Arial" w:cs="Arial"/>
          <w:sz w:val="22"/>
          <w:szCs w:val="22"/>
        </w:rPr>
        <w:t xml:space="preserve">in schistosomiasis </w:t>
      </w:r>
      <w:r w:rsidR="005950F2" w:rsidRPr="00A67B00">
        <w:rPr>
          <w:rFonts w:ascii="Arial" w:hAnsi="Arial" w:cs="Arial"/>
          <w:sz w:val="22"/>
          <w:szCs w:val="22"/>
        </w:rPr>
        <w:t xml:space="preserve">as it acts as the </w:t>
      </w:r>
      <w:r w:rsidR="007A0BA0" w:rsidRPr="00A67B00">
        <w:rPr>
          <w:rFonts w:ascii="Arial" w:hAnsi="Arial" w:cs="Arial"/>
          <w:sz w:val="22"/>
          <w:szCs w:val="22"/>
        </w:rPr>
        <w:t>initiator of the granuloma formation</w:t>
      </w:r>
      <w:r w:rsidR="00E32F73">
        <w:rPr>
          <w:rFonts w:ascii="Arial" w:hAnsi="Arial" w:cs="Arial"/>
          <w:sz w:val="22"/>
          <w:szCs w:val="22"/>
        </w:rPr>
        <w:t xml:space="preserve"> </w:t>
      </w:r>
      <w:r w:rsidR="007A0BA0" w:rsidRPr="00A67B00">
        <w:rPr>
          <w:rFonts w:ascii="Arial" w:hAnsi="Arial" w:cs="Arial"/>
          <w:sz w:val="22"/>
          <w:szCs w:val="22"/>
        </w:rPr>
        <w:t xml:space="preserve">and </w:t>
      </w:r>
      <w:r w:rsidR="005950F2" w:rsidRPr="00A67B00">
        <w:rPr>
          <w:rFonts w:ascii="Arial" w:hAnsi="Arial" w:cs="Arial"/>
          <w:sz w:val="22"/>
          <w:szCs w:val="22"/>
        </w:rPr>
        <w:t xml:space="preserve">is </w:t>
      </w:r>
      <w:r w:rsidR="007A0BA0" w:rsidRPr="00A67B00">
        <w:rPr>
          <w:rFonts w:ascii="Arial" w:hAnsi="Arial" w:cs="Arial"/>
          <w:sz w:val="22"/>
          <w:szCs w:val="22"/>
        </w:rPr>
        <w:t>essential for the pattern of events t</w:t>
      </w:r>
      <w:r w:rsidR="004B64DE" w:rsidRPr="00A67B00">
        <w:rPr>
          <w:rFonts w:ascii="Arial" w:hAnsi="Arial" w:cs="Arial"/>
          <w:sz w:val="22"/>
          <w:szCs w:val="22"/>
        </w:rPr>
        <w:t>hat</w:t>
      </w:r>
      <w:r w:rsidR="007A0BA0" w:rsidRPr="00A67B00">
        <w:rPr>
          <w:rFonts w:ascii="Arial" w:hAnsi="Arial" w:cs="Arial"/>
          <w:sz w:val="22"/>
          <w:szCs w:val="22"/>
        </w:rPr>
        <w:t xml:space="preserve"> lead to </w:t>
      </w:r>
      <w:r w:rsidR="00BD5730">
        <w:rPr>
          <w:rFonts w:ascii="Arial" w:hAnsi="Arial" w:cs="Arial"/>
          <w:sz w:val="22"/>
          <w:szCs w:val="22"/>
        </w:rPr>
        <w:t xml:space="preserve">the pathology associated with </w:t>
      </w:r>
      <w:r w:rsidR="007A0BA0" w:rsidRPr="00A67B00">
        <w:rPr>
          <w:rFonts w:ascii="Arial" w:hAnsi="Arial" w:cs="Arial"/>
          <w:sz w:val="22"/>
          <w:szCs w:val="22"/>
        </w:rPr>
        <w:t>chronic infection</w:t>
      </w:r>
      <w:r w:rsidR="00BD5730">
        <w:rPr>
          <w:rFonts w:ascii="Arial" w:hAnsi="Arial" w:cs="Arial"/>
          <w:sz w:val="22"/>
          <w:szCs w:val="22"/>
        </w:rPr>
        <w:t>.</w:t>
      </w:r>
    </w:p>
    <w:p w14:paraId="271D7C09" w14:textId="77777777" w:rsidR="00FC4BE5" w:rsidRPr="00A67B00" w:rsidRDefault="00FC4BE5" w:rsidP="00A67B00">
      <w:pPr>
        <w:numPr>
          <w:ilvl w:val="0"/>
          <w:numId w:val="0"/>
        </w:numPr>
        <w:spacing w:line="360" w:lineRule="auto"/>
        <w:jc w:val="both"/>
        <w:rPr>
          <w:rFonts w:ascii="Arial" w:hAnsi="Arial" w:cs="Arial"/>
          <w:sz w:val="22"/>
          <w:szCs w:val="22"/>
        </w:rPr>
      </w:pPr>
    </w:p>
    <w:p w14:paraId="0544474F" w14:textId="266A0EAF" w:rsidR="00F835E3" w:rsidRDefault="007A0BA0" w:rsidP="008C08A8">
      <w:pPr>
        <w:numPr>
          <w:ilvl w:val="0"/>
          <w:numId w:val="0"/>
        </w:numPr>
        <w:spacing w:line="360" w:lineRule="auto"/>
        <w:jc w:val="both"/>
        <w:rPr>
          <w:rFonts w:ascii="Arial" w:hAnsi="Arial" w:cs="Arial"/>
          <w:sz w:val="22"/>
          <w:szCs w:val="22"/>
        </w:rPr>
      </w:pPr>
      <w:r w:rsidRPr="00A67B00">
        <w:rPr>
          <w:rFonts w:ascii="Arial" w:hAnsi="Arial" w:cs="Arial"/>
          <w:sz w:val="22"/>
          <w:szCs w:val="22"/>
        </w:rPr>
        <w:t xml:space="preserve">The granulomatous response to schistosome infections </w:t>
      </w:r>
      <w:r w:rsidR="00B27F09" w:rsidRPr="00A67B00">
        <w:rPr>
          <w:rFonts w:ascii="Arial" w:hAnsi="Arial" w:cs="Arial"/>
          <w:sz w:val="22"/>
          <w:szCs w:val="22"/>
        </w:rPr>
        <w:t xml:space="preserve">varies temporally but </w:t>
      </w:r>
      <w:r w:rsidR="00421F0F" w:rsidRPr="00A67B00">
        <w:rPr>
          <w:rFonts w:ascii="Arial" w:hAnsi="Arial" w:cs="Arial"/>
          <w:sz w:val="22"/>
          <w:szCs w:val="22"/>
        </w:rPr>
        <w:t xml:space="preserve">consists of the recruitment of T- and B-cells, macrophages, neutrophils, myofibroblasts/hepatic stellate cells (HSCs), eosinophils, and epithelioid cells </w:t>
      </w:r>
      <w:r w:rsidR="00421F0F"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371/journal.pntd.0000598","abstract":"Schistosomiasis continues to be an important cause of parasitic morbidity and mortality world-wide. Determining the molecular mechanisms regulating the development of granulomas and fibrosis will be essential for understanding how schistosome antigens interact with the host environment. We report here the first whole genome microarray analysis of the murine liver during the progression of Schistosoma japonicum egg-induced granuloma formation and hepatic fibrosis. Our results reveal a distinct temporal relationship between the expression of chemokine subsets and the recruitment of cells to the infected liver. Genes up-regulated earlier in the response included T- and B-cell chemoattractants, reflecting the early recruitment of these cells illustrated by flow cytometry. The later phases of the response corresponded with peak recruitment of eosinophils, neutrophils, macrophages and myofibroblasts/hepatic stellate cells (HSCs) and the expression of chemokines with activity for these cells including CCL11 (eotaxin 1), members of the Monocyte-chemoattractant protein family (CCL7, CCL8, CCL12) and the Hepatic Stellate Cell/Fibrocyte chemoattractant CXCL1. Peak expression of macrophage chemoattractants (CCL6, CXCL14) and markers of alternatively activated macrophages (e.g. Retnla) during this later phase provides further evidence of a role for these cells in schistosome-induced pathology. Additionally, we demonstrate that CCL7 immunolocalises to the fibrotic zone of granulomas. Furthermore, striking up-regulation of neutrophil markers and the localisation of neutrophils and the neutrophil chemokine S100A8 to fibrotic areas suggest the involvement of neutrophils in S. japonicum-induced hepatic fibrosis. These results further our understanding of the immunopathogenic and, especially, chemokine signalling pathways that regulate the development of S. japonicum-induced granulomas and fibrosis and may provide correlative insight into the pathogenesis of other chronic inflammatory diseases of the liver where fibrosis is a common feature. © 2010 Burke et al.","author":[{"dropping-particle":"","family":"Burke","given":"ML","non-dropping-particle":"","parse-names":false,"suffix":""},{"dropping-particle":"","family":"McManus","given":"DP","non-dropping-particle":"","parse-names":false,"suffix":""},{"dropping-particle":"","family":"Ramm","given":"Grant A.","non-dropping-particle":"","parse-names":false,"suffix":""},{"dropping-particle":"","family":"Duke","given":"Mary","non-dropping-particle":"","parse-names":false,"suffix":""},{"dropping-particle":"","family":"Li","given":"Yuesheng","non-dropping-particle":"","parse-names":false,"suffix":""},{"dropping-particle":"","family":"Jones","given":"MK","non-dropping-particle":"","parse-names":false,"suffix":""},{"dropping-particle":"","family":"Gobert","given":"Geoffrey N.","non-dropping-particle":"","parse-names":false,"suffix":""}],"container-title":"PLoS Neglected Tropical Diseases","id":"ITEM-1","issue":"2","issued":{"date-parts":[["2010"]]},"page":"e598","title":"Temporal expression of chemokines dictates the hepatic inflammatory infiltrate in a murine model of schistosomiasis","type":"article-journal","volume":"4"},"uris":["http://www.mendeley.com/documents/?uuid=2959dc5a-3d5a-42fd-9b76-5b98b0f6ccc3"]}],"mendeley":{"formattedCitation":"&lt;sup&gt;29&lt;/sup&gt;","plainTextFormattedCitation":"29","previouslyFormattedCitation":"&lt;sup&gt;29&lt;/sup&gt;"},"properties":{"noteIndex":0},"schema":"https://github.com/citation-style-language/schema/raw/master/csl-citation.json"}</w:instrText>
      </w:r>
      <w:r w:rsidR="00421F0F" w:rsidRPr="00A67B00">
        <w:rPr>
          <w:rFonts w:ascii="Arial" w:hAnsi="Arial" w:cs="Arial"/>
          <w:sz w:val="22"/>
          <w:szCs w:val="22"/>
        </w:rPr>
        <w:fldChar w:fldCharType="separate"/>
      </w:r>
      <w:r w:rsidR="009A03A8" w:rsidRPr="009A03A8">
        <w:rPr>
          <w:rFonts w:ascii="Arial" w:hAnsi="Arial" w:cs="Arial"/>
          <w:noProof/>
          <w:sz w:val="22"/>
          <w:szCs w:val="22"/>
          <w:vertAlign w:val="superscript"/>
        </w:rPr>
        <w:t>29</w:t>
      </w:r>
      <w:r w:rsidR="00421F0F" w:rsidRPr="00A67B00">
        <w:rPr>
          <w:rFonts w:ascii="Arial" w:hAnsi="Arial" w:cs="Arial"/>
          <w:sz w:val="22"/>
          <w:szCs w:val="22"/>
        </w:rPr>
        <w:fldChar w:fldCharType="end"/>
      </w:r>
      <w:r w:rsidR="00421F0F" w:rsidRPr="00A67B00">
        <w:rPr>
          <w:rFonts w:ascii="Arial" w:hAnsi="Arial" w:cs="Arial"/>
          <w:sz w:val="22"/>
          <w:szCs w:val="22"/>
        </w:rPr>
        <w:t xml:space="preserve">. The cells </w:t>
      </w:r>
      <w:r w:rsidR="00B27F09" w:rsidRPr="00A67B00">
        <w:rPr>
          <w:rFonts w:ascii="Arial" w:hAnsi="Arial" w:cs="Arial"/>
          <w:sz w:val="22"/>
          <w:szCs w:val="22"/>
        </w:rPr>
        <w:t xml:space="preserve">surround the eggs, </w:t>
      </w:r>
      <w:r w:rsidR="00421F0F" w:rsidRPr="00A67B00">
        <w:rPr>
          <w:rFonts w:ascii="Arial" w:hAnsi="Arial" w:cs="Arial"/>
          <w:sz w:val="22"/>
          <w:szCs w:val="22"/>
        </w:rPr>
        <w:t>form</w:t>
      </w:r>
      <w:r w:rsidR="00B27F09" w:rsidRPr="00A67B00">
        <w:rPr>
          <w:rFonts w:ascii="Arial" w:hAnsi="Arial" w:cs="Arial"/>
          <w:sz w:val="22"/>
          <w:szCs w:val="22"/>
        </w:rPr>
        <w:t>ing</w:t>
      </w:r>
      <w:r w:rsidR="00421F0F" w:rsidRPr="00A67B00">
        <w:rPr>
          <w:rFonts w:ascii="Arial" w:hAnsi="Arial" w:cs="Arial"/>
          <w:sz w:val="22"/>
          <w:szCs w:val="22"/>
        </w:rPr>
        <w:t xml:space="preserve"> a wall, and as the granuloma develops</w:t>
      </w:r>
      <w:r w:rsidR="00FC4BE5">
        <w:rPr>
          <w:rFonts w:ascii="Arial" w:hAnsi="Arial" w:cs="Arial"/>
          <w:sz w:val="22"/>
          <w:szCs w:val="22"/>
        </w:rPr>
        <w:t>,</w:t>
      </w:r>
      <w:r w:rsidR="00D40866">
        <w:rPr>
          <w:rFonts w:ascii="Arial" w:hAnsi="Arial" w:cs="Arial"/>
          <w:sz w:val="22"/>
          <w:szCs w:val="22"/>
        </w:rPr>
        <w:t xml:space="preserve"> f</w:t>
      </w:r>
      <w:r w:rsidR="00AD1096" w:rsidRPr="00A67B00">
        <w:rPr>
          <w:rFonts w:ascii="Arial" w:hAnsi="Arial" w:cs="Arial"/>
          <w:sz w:val="22"/>
          <w:szCs w:val="22"/>
        </w:rPr>
        <w:t xml:space="preserve">ibrosis </w:t>
      </w:r>
      <w:r w:rsidR="00A92F57" w:rsidRPr="00A67B00">
        <w:rPr>
          <w:rFonts w:ascii="Arial" w:hAnsi="Arial" w:cs="Arial"/>
          <w:sz w:val="22"/>
          <w:szCs w:val="22"/>
        </w:rPr>
        <w:t xml:space="preserve">and collagen </w:t>
      </w:r>
      <w:r w:rsidR="005970EE">
        <w:rPr>
          <w:rFonts w:ascii="Arial" w:hAnsi="Arial" w:cs="Arial"/>
          <w:sz w:val="22"/>
          <w:szCs w:val="22"/>
        </w:rPr>
        <w:t>are</w:t>
      </w:r>
      <w:r w:rsidR="00AD1096" w:rsidRPr="00A67B00">
        <w:rPr>
          <w:rFonts w:ascii="Arial" w:hAnsi="Arial" w:cs="Arial"/>
          <w:sz w:val="22"/>
          <w:szCs w:val="22"/>
        </w:rPr>
        <w:t xml:space="preserve"> deposited </w:t>
      </w:r>
      <w:r w:rsidR="00B27F09" w:rsidRPr="00A67B00">
        <w:rPr>
          <w:rFonts w:ascii="Arial" w:hAnsi="Arial" w:cs="Arial"/>
          <w:sz w:val="22"/>
          <w:szCs w:val="22"/>
        </w:rPr>
        <w:t xml:space="preserve">from activated cells </w:t>
      </w:r>
      <w:r w:rsidR="00AD1096" w:rsidRPr="00A67B00">
        <w:rPr>
          <w:rFonts w:ascii="Arial" w:hAnsi="Arial" w:cs="Arial"/>
          <w:sz w:val="22"/>
          <w:szCs w:val="22"/>
        </w:rPr>
        <w:t>and remain</w:t>
      </w:r>
      <w:r w:rsidR="00B27F09" w:rsidRPr="00A67B00">
        <w:rPr>
          <w:rFonts w:ascii="Arial" w:hAnsi="Arial" w:cs="Arial"/>
          <w:sz w:val="22"/>
          <w:szCs w:val="22"/>
        </w:rPr>
        <w:t xml:space="preserve"> permanently in the tissue</w:t>
      </w:r>
      <w:r w:rsidR="008F07AF" w:rsidRPr="00A67B00">
        <w:rPr>
          <w:rFonts w:ascii="Arial" w:hAnsi="Arial" w:cs="Arial"/>
          <w:sz w:val="22"/>
          <w:szCs w:val="22"/>
        </w:rPr>
        <w:t xml:space="preserve"> even after the destruction of the egg itself</w:t>
      </w:r>
      <w:r w:rsidR="00A92F57" w:rsidRPr="00A67B00">
        <w:rPr>
          <w:rFonts w:ascii="Arial" w:hAnsi="Arial" w:cs="Arial"/>
          <w:sz w:val="22"/>
          <w:szCs w:val="22"/>
        </w:rPr>
        <w:t xml:space="preserve">. The formation of </w:t>
      </w:r>
      <w:r w:rsidR="008F07AF" w:rsidRPr="00A67B00">
        <w:rPr>
          <w:rFonts w:ascii="Arial" w:hAnsi="Arial" w:cs="Arial"/>
          <w:sz w:val="22"/>
          <w:szCs w:val="22"/>
        </w:rPr>
        <w:t xml:space="preserve">fibrosis </w:t>
      </w:r>
      <w:r w:rsidR="00A92F57" w:rsidRPr="00A67B00">
        <w:rPr>
          <w:rFonts w:ascii="Arial" w:hAnsi="Arial" w:cs="Arial"/>
          <w:sz w:val="22"/>
          <w:szCs w:val="22"/>
        </w:rPr>
        <w:t xml:space="preserve">around </w:t>
      </w:r>
      <w:r w:rsidR="00D40866">
        <w:rPr>
          <w:rFonts w:ascii="Arial" w:hAnsi="Arial" w:cs="Arial"/>
          <w:sz w:val="22"/>
          <w:szCs w:val="22"/>
        </w:rPr>
        <w:t xml:space="preserve">the </w:t>
      </w:r>
      <w:r w:rsidR="00A92F57" w:rsidRPr="00A67B00">
        <w:rPr>
          <w:rFonts w:ascii="Arial" w:hAnsi="Arial" w:cs="Arial"/>
          <w:sz w:val="22"/>
          <w:szCs w:val="22"/>
        </w:rPr>
        <w:t xml:space="preserve">eggs is widely detrimental to the host in that it leads to hepatic and periportal fibrosis, </w:t>
      </w:r>
      <w:r w:rsidR="008F07AF" w:rsidRPr="00A67B00">
        <w:rPr>
          <w:rFonts w:ascii="Arial" w:hAnsi="Arial" w:cs="Arial"/>
          <w:sz w:val="22"/>
          <w:szCs w:val="22"/>
        </w:rPr>
        <w:t>resulting in</w:t>
      </w:r>
      <w:r w:rsidR="00A92F57" w:rsidRPr="00A67B00">
        <w:rPr>
          <w:rFonts w:ascii="Arial" w:hAnsi="Arial" w:cs="Arial"/>
          <w:sz w:val="22"/>
          <w:szCs w:val="22"/>
        </w:rPr>
        <w:t xml:space="preserve"> block</w:t>
      </w:r>
      <w:r w:rsidR="008F07AF" w:rsidRPr="00A67B00">
        <w:rPr>
          <w:rFonts w:ascii="Arial" w:hAnsi="Arial" w:cs="Arial"/>
          <w:sz w:val="22"/>
          <w:szCs w:val="22"/>
        </w:rPr>
        <w:t>age of the</w:t>
      </w:r>
      <w:r w:rsidR="00A92F57" w:rsidRPr="00A67B00">
        <w:rPr>
          <w:rFonts w:ascii="Arial" w:hAnsi="Arial" w:cs="Arial"/>
          <w:sz w:val="22"/>
          <w:szCs w:val="22"/>
        </w:rPr>
        <w:t xml:space="preserve"> blood flow lead</w:t>
      </w:r>
      <w:r w:rsidR="008F07AF" w:rsidRPr="00A67B00">
        <w:rPr>
          <w:rFonts w:ascii="Arial" w:hAnsi="Arial" w:cs="Arial"/>
          <w:sz w:val="22"/>
          <w:szCs w:val="22"/>
        </w:rPr>
        <w:t>ing</w:t>
      </w:r>
      <w:r w:rsidR="00A92F57" w:rsidRPr="00A67B00">
        <w:rPr>
          <w:rFonts w:ascii="Arial" w:hAnsi="Arial" w:cs="Arial"/>
          <w:sz w:val="22"/>
          <w:szCs w:val="22"/>
        </w:rPr>
        <w:t xml:space="preserve"> to portal hypertension and portal shunting </w:t>
      </w:r>
      <w:r w:rsidR="00CD36BD" w:rsidRPr="00A67B00">
        <w:rPr>
          <w:rFonts w:ascii="Arial" w:hAnsi="Arial" w:cs="Arial"/>
          <w:sz w:val="22"/>
          <w:szCs w:val="22"/>
        </w:rPr>
        <w:t>that</w:t>
      </w:r>
      <w:r w:rsidR="00A92F57" w:rsidRPr="00A67B00">
        <w:rPr>
          <w:rFonts w:ascii="Arial" w:hAnsi="Arial" w:cs="Arial"/>
          <w:sz w:val="22"/>
          <w:szCs w:val="22"/>
        </w:rPr>
        <w:t xml:space="preserve"> </w:t>
      </w:r>
      <w:r w:rsidR="00D40866">
        <w:rPr>
          <w:rFonts w:ascii="Arial" w:hAnsi="Arial" w:cs="Arial"/>
          <w:sz w:val="22"/>
          <w:szCs w:val="22"/>
        </w:rPr>
        <w:t>may result in</w:t>
      </w:r>
      <w:r w:rsidR="00A92F57" w:rsidRPr="00A67B00">
        <w:rPr>
          <w:rFonts w:ascii="Arial" w:hAnsi="Arial" w:cs="Arial"/>
          <w:sz w:val="22"/>
          <w:szCs w:val="22"/>
        </w:rPr>
        <w:t xml:space="preserve"> fatal oesophageal bleeding</w:t>
      </w:r>
      <w:r w:rsidR="00FC4BE5">
        <w:rPr>
          <w:rFonts w:ascii="Arial" w:hAnsi="Arial" w:cs="Arial"/>
          <w:sz w:val="22"/>
          <w:szCs w:val="22"/>
        </w:rPr>
        <w:t xml:space="preserve"> </w:t>
      </w:r>
      <w:r w:rsidR="00A92F57"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016/S0140-6736(06)69440-3","ISSN":"01406736","PMID":"16997665","abstract":"Schistosomiasis or bilharzia is a tropical disease caused by worms of the genus Schistosoma. The transmission cycle requires contamination of surface water by excreta, specific freshwater snails as intermediate hosts, and human water contact. The main disease-causing species are S haematobium, S mansoni, and S japonicum. According to WHO, 200 million people are infected worldwide, leading to the loss of 1·53 million disability-adjusted life years, although these figures need revision. Schistosomiasis is characterised by focal epidemiology and overdispersed population distribution, with higher infection rates in children than in adults. Complex immune mechanisms lead to the slow acquisition of immune resistance, though innate factors also play a part. Acute schistosomiasis, a feverish syndrome, is mostly seen in travellers after primary infection. Chronic schistosomal disease affects mainly individuals with long-standing infections in poor rural areas. Immunopathological reactions against schistosome eggs trapped in the tissues lead to inflammatory and obstructive disease in the urinary system (S haematobium) or intestinal disease, hepatosplenic inflammation, and liver fibrosis (S mansoni, S japonicum). The diagnostic standard is microscopic demonstration of eggs in the excreta. Praziquantel is the drug treatment of choice. Vaccines are not yet available. Great advances have been made in the control of the disease through population-based chemotherapy but these required political commitment and strong health systems. © 2006 Elsevier Ltd. All rights reserved.","author":[{"dropping-particle":"","family":"Gryseels","given":"Bruno","non-dropping-particle":"","parse-names":false,"suffix":""},{"dropping-particle":"","family":"Polman","given":"Katja","non-dropping-particle":"","parse-names":false,"suffix":""},{"dropping-particle":"","family":"Clerinx","given":"Jan","non-dropping-particle":"","parse-names":false,"suffix":""},{"dropping-particle":"","family":"Kestens","given":"Luc","non-dropping-particle":"","parse-names":false,"suffix":""}],"container-title":"Lancet","id":"ITEM-1","issue":"9541","issued":{"date-parts":[["2006"]]},"page":"1106-1118","title":"Human schistosomiasis","type":"article-journal","volume":"368"},"uris":["http://www.mendeley.com/documents/?uuid=511ab8e5-788f-44a3-b865-79830402c207"]}],"mendeley":{"formattedCitation":"&lt;sup&gt;30&lt;/sup&gt;","plainTextFormattedCitation":"30","previouslyFormattedCitation":"&lt;sup&gt;30&lt;/sup&gt;"},"properties":{"noteIndex":0},"schema":"https://github.com/citation-style-language/schema/raw/master/csl-citation.json"}</w:instrText>
      </w:r>
      <w:r w:rsidR="00A92F57" w:rsidRPr="00A67B00">
        <w:rPr>
          <w:rFonts w:ascii="Arial" w:hAnsi="Arial" w:cs="Arial"/>
          <w:sz w:val="22"/>
          <w:szCs w:val="22"/>
        </w:rPr>
        <w:fldChar w:fldCharType="separate"/>
      </w:r>
      <w:r w:rsidR="009A03A8" w:rsidRPr="009A03A8">
        <w:rPr>
          <w:rFonts w:ascii="Arial" w:hAnsi="Arial" w:cs="Arial"/>
          <w:noProof/>
          <w:sz w:val="22"/>
          <w:szCs w:val="22"/>
          <w:vertAlign w:val="superscript"/>
        </w:rPr>
        <w:t>30</w:t>
      </w:r>
      <w:r w:rsidR="00A92F57" w:rsidRPr="00A67B00">
        <w:rPr>
          <w:rFonts w:ascii="Arial" w:hAnsi="Arial" w:cs="Arial"/>
          <w:sz w:val="22"/>
          <w:szCs w:val="22"/>
        </w:rPr>
        <w:fldChar w:fldCharType="end"/>
      </w:r>
      <w:r w:rsidR="00A92F57" w:rsidRPr="00A67B00">
        <w:rPr>
          <w:rFonts w:ascii="Arial" w:hAnsi="Arial" w:cs="Arial"/>
          <w:sz w:val="22"/>
          <w:szCs w:val="22"/>
        </w:rPr>
        <w:t xml:space="preserve">. </w:t>
      </w:r>
      <w:r w:rsidR="00E32F73">
        <w:rPr>
          <w:rFonts w:ascii="Arial" w:hAnsi="Arial" w:cs="Arial"/>
          <w:sz w:val="22"/>
          <w:szCs w:val="22"/>
        </w:rPr>
        <w:t>However</w:t>
      </w:r>
      <w:r w:rsidR="00A92F57" w:rsidRPr="00A67B00">
        <w:rPr>
          <w:rFonts w:ascii="Arial" w:hAnsi="Arial" w:cs="Arial"/>
          <w:sz w:val="22"/>
          <w:szCs w:val="22"/>
        </w:rPr>
        <w:t xml:space="preserve">, </w:t>
      </w:r>
      <w:r w:rsidR="003D3A66" w:rsidRPr="00A67B00">
        <w:rPr>
          <w:rFonts w:ascii="Arial" w:hAnsi="Arial" w:cs="Arial"/>
          <w:sz w:val="22"/>
          <w:szCs w:val="22"/>
        </w:rPr>
        <w:t xml:space="preserve">the </w:t>
      </w:r>
      <w:r w:rsidR="00A92F57" w:rsidRPr="00A67B00">
        <w:rPr>
          <w:rFonts w:ascii="Arial" w:hAnsi="Arial" w:cs="Arial"/>
          <w:sz w:val="22"/>
          <w:szCs w:val="22"/>
        </w:rPr>
        <w:t xml:space="preserve">formation of granulomas </w:t>
      </w:r>
      <w:r w:rsidR="00241A69">
        <w:rPr>
          <w:rFonts w:ascii="Arial" w:hAnsi="Arial" w:cs="Arial"/>
          <w:sz w:val="22"/>
          <w:szCs w:val="22"/>
        </w:rPr>
        <w:t xml:space="preserve">is </w:t>
      </w:r>
      <w:r w:rsidR="00E32F73">
        <w:rPr>
          <w:rFonts w:ascii="Arial" w:hAnsi="Arial" w:cs="Arial"/>
          <w:sz w:val="22"/>
          <w:szCs w:val="22"/>
        </w:rPr>
        <w:t xml:space="preserve">also </w:t>
      </w:r>
      <w:r w:rsidR="00241A69">
        <w:rPr>
          <w:rFonts w:ascii="Arial" w:hAnsi="Arial" w:cs="Arial"/>
          <w:sz w:val="22"/>
          <w:szCs w:val="22"/>
        </w:rPr>
        <w:t xml:space="preserve">vital in </w:t>
      </w:r>
      <w:r w:rsidR="00E32F73">
        <w:rPr>
          <w:rFonts w:ascii="Arial" w:hAnsi="Arial" w:cs="Arial"/>
          <w:sz w:val="22"/>
          <w:szCs w:val="22"/>
        </w:rPr>
        <w:t xml:space="preserve">order to </w:t>
      </w:r>
      <w:r w:rsidR="00A92F57" w:rsidRPr="00A67B00">
        <w:rPr>
          <w:rFonts w:ascii="Arial" w:hAnsi="Arial" w:cs="Arial"/>
          <w:sz w:val="22"/>
          <w:szCs w:val="22"/>
        </w:rPr>
        <w:t xml:space="preserve">limit the egg-antigen induced inflammation that would </w:t>
      </w:r>
      <w:r w:rsidR="00A92F57" w:rsidRPr="00A67B00">
        <w:rPr>
          <w:rFonts w:ascii="Arial" w:hAnsi="Arial" w:cs="Arial"/>
          <w:sz w:val="22"/>
          <w:szCs w:val="22"/>
        </w:rPr>
        <w:lastRenderedPageBreak/>
        <w:t xml:space="preserve">otherwise lead to permanent </w:t>
      </w:r>
      <w:r w:rsidR="003D3A66" w:rsidRPr="00A67B00">
        <w:rPr>
          <w:rFonts w:ascii="Arial" w:hAnsi="Arial" w:cs="Arial"/>
          <w:sz w:val="22"/>
          <w:szCs w:val="22"/>
        </w:rPr>
        <w:t xml:space="preserve">inflammatory </w:t>
      </w:r>
      <w:r w:rsidR="00A92F57" w:rsidRPr="00A67B00">
        <w:rPr>
          <w:rFonts w:ascii="Arial" w:hAnsi="Arial" w:cs="Arial"/>
          <w:sz w:val="22"/>
          <w:szCs w:val="22"/>
        </w:rPr>
        <w:t>tissue damage</w:t>
      </w:r>
      <w:r w:rsidR="00CD36BD" w:rsidRPr="00A67B00">
        <w:rPr>
          <w:rFonts w:ascii="Arial" w:hAnsi="Arial" w:cs="Arial"/>
          <w:sz w:val="22"/>
          <w:szCs w:val="22"/>
        </w:rPr>
        <w:t xml:space="preserve"> and </w:t>
      </w:r>
      <w:r w:rsidR="00D40866">
        <w:rPr>
          <w:rFonts w:ascii="Arial" w:hAnsi="Arial" w:cs="Arial"/>
          <w:sz w:val="22"/>
          <w:szCs w:val="22"/>
        </w:rPr>
        <w:t xml:space="preserve">extensive </w:t>
      </w:r>
      <w:r w:rsidR="00CD36BD" w:rsidRPr="00A67B00">
        <w:rPr>
          <w:rFonts w:ascii="Arial" w:hAnsi="Arial" w:cs="Arial"/>
          <w:sz w:val="22"/>
          <w:szCs w:val="22"/>
        </w:rPr>
        <w:t>necrosis</w:t>
      </w:r>
      <w:r w:rsidR="00241A69">
        <w:rPr>
          <w:rFonts w:ascii="Arial" w:hAnsi="Arial" w:cs="Arial"/>
          <w:sz w:val="22"/>
          <w:szCs w:val="22"/>
        </w:rPr>
        <w:t xml:space="preserve">, as seen in the </w:t>
      </w:r>
      <w:r w:rsidR="00D40866">
        <w:rPr>
          <w:rFonts w:ascii="Arial" w:hAnsi="Arial" w:cs="Arial"/>
          <w:sz w:val="22"/>
          <w:szCs w:val="22"/>
        </w:rPr>
        <w:t>increased</w:t>
      </w:r>
      <w:r w:rsidR="00A92F57" w:rsidRPr="00A67B00">
        <w:rPr>
          <w:rFonts w:ascii="Arial" w:hAnsi="Arial" w:cs="Arial"/>
          <w:sz w:val="22"/>
          <w:szCs w:val="22"/>
        </w:rPr>
        <w:t xml:space="preserve"> mortality in </w:t>
      </w:r>
      <w:r w:rsidR="00A92F57" w:rsidRPr="00A67B00">
        <w:rPr>
          <w:rFonts w:ascii="Arial" w:hAnsi="Arial" w:cs="Arial"/>
          <w:i/>
          <w:iCs/>
          <w:sz w:val="22"/>
          <w:szCs w:val="22"/>
        </w:rPr>
        <w:t>S. mansoni</w:t>
      </w:r>
      <w:r w:rsidR="00A92F57" w:rsidRPr="00A67B00">
        <w:rPr>
          <w:rFonts w:ascii="Arial" w:hAnsi="Arial" w:cs="Arial"/>
          <w:sz w:val="22"/>
          <w:szCs w:val="22"/>
        </w:rPr>
        <w:t xml:space="preserve">-infected </w:t>
      </w:r>
      <w:r w:rsidR="00241A69">
        <w:rPr>
          <w:rFonts w:ascii="Arial" w:hAnsi="Arial" w:cs="Arial"/>
          <w:sz w:val="22"/>
          <w:szCs w:val="22"/>
        </w:rPr>
        <w:t>T cell d</w:t>
      </w:r>
      <w:r w:rsidR="00CB22E0">
        <w:rPr>
          <w:rFonts w:ascii="Arial" w:hAnsi="Arial" w:cs="Arial"/>
          <w:sz w:val="22"/>
          <w:szCs w:val="22"/>
        </w:rPr>
        <w:t xml:space="preserve">epleted </w:t>
      </w:r>
      <w:r w:rsidR="00A92F57" w:rsidRPr="00A67B00">
        <w:rPr>
          <w:rFonts w:ascii="Arial" w:hAnsi="Arial" w:cs="Arial"/>
          <w:sz w:val="22"/>
          <w:szCs w:val="22"/>
        </w:rPr>
        <w:t>mice</w:t>
      </w:r>
      <w:r w:rsidR="00E36977">
        <w:rPr>
          <w:rFonts w:ascii="Arial" w:hAnsi="Arial" w:cs="Arial"/>
          <w:sz w:val="22"/>
          <w:szCs w:val="22"/>
        </w:rPr>
        <w:t xml:space="preserve"> </w:t>
      </w:r>
      <w:r w:rsidR="00A92F57"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002/1521-4141(200002)30:2&lt;470::AID-IMMU470&gt;3.0.CO;2-T","ISSN":"00142980","abstract":"During murine Schistosoma mansoni infections parasite eggs evoke a type 2 cytokine-dependent and CD4+ T cell-mediated granulomatous response in the liver. In this study CD4+ T cell-depleted CBA/Ca mice developed hepatic steatosis and had high mortalities during early acute schistosome infection. CD4-depleted mice had smaller liver granulomas and reduced hepatic fibrosis. The hepatocytotoxicity was characterized by microvesicular steatosis and neutrophil infiltration. The livers of depleted mice had similar levels of apoptosis as control infected mice but had a marked increase in lipid peroxidation indicative of their livers being under oxidative stress. CD4-depleted mice had impaired egg excretion and exacerbated intestinal pathology. A type 1 cytokine-dominated response was present in infected CD4-depleted mice and relatively reduced production of type 2 cytokines. Antibody responses to parasite antigens were also substantially reduced. Transfer of immune serum or IgG significantly delayed mortalities in depleted mice and prevented hepatocyte damage. Although biasing the cytokine dichotomy to a type 1-dominated response during murine schistosome infection is desirable with respect to certain pathological processes, i.e. it will reduce the granulomatous inflammation and hepatic fibrosis, these effects contribute to fatal pathology if there is reduced protective type 2 cytokines and a defect in antibody responses.","author":[{"dropping-particle":"","family":"Fallon","given":"Padraic G.","non-dropping-particle":"","parse-names":false,"suffix":""},{"dropping-particle":"","family":"Richardson","given":"Emma J.","non-dropping-particle":"","parse-names":false,"suffix":""},{"dropping-particle":"","family":"Smith","given":"Philip","non-dropping-particle":"","parse-names":false,"suffix":""},{"dropping-particle":"","family":"Dunne","given":"David W.","non-dropping-particle":"","parse-names":false,"suffix":""}],"container-title":"European Journal of Immunology","id":"ITEM-1","issue":"2","issued":{"date-parts":[["2000"]]},"page":"470-480","title":"Elevated type 1, diminished type 2 cytokines and impaired antibody response are associated with hepatotoxicity and mortalities during Schistosoma mansoni infection of CD4-depleted mice","type":"article-journal","volume":"30"},"uris":["http://www.mendeley.com/documents/?uuid=7270f322-f83a-4c5b-bb20-3eebcaa7ef1c"]}],"mendeley":{"formattedCitation":"&lt;sup&gt;31&lt;/sup&gt;","plainTextFormattedCitation":"31","previouslyFormattedCitation":"&lt;sup&gt;31&lt;/sup&gt;"},"properties":{"noteIndex":0},"schema":"https://github.com/citation-style-language/schema/raw/master/csl-citation.json"}</w:instrText>
      </w:r>
      <w:r w:rsidR="00A92F57" w:rsidRPr="00A67B00">
        <w:rPr>
          <w:rFonts w:ascii="Arial" w:hAnsi="Arial" w:cs="Arial"/>
          <w:sz w:val="22"/>
          <w:szCs w:val="22"/>
        </w:rPr>
        <w:fldChar w:fldCharType="separate"/>
      </w:r>
      <w:r w:rsidR="009A03A8" w:rsidRPr="009A03A8">
        <w:rPr>
          <w:rFonts w:ascii="Arial" w:hAnsi="Arial" w:cs="Arial"/>
          <w:noProof/>
          <w:sz w:val="22"/>
          <w:szCs w:val="22"/>
          <w:vertAlign w:val="superscript"/>
        </w:rPr>
        <w:t>31</w:t>
      </w:r>
      <w:r w:rsidR="00A92F57" w:rsidRPr="00A67B00">
        <w:rPr>
          <w:rFonts w:ascii="Arial" w:hAnsi="Arial" w:cs="Arial"/>
          <w:sz w:val="22"/>
          <w:szCs w:val="22"/>
        </w:rPr>
        <w:fldChar w:fldCharType="end"/>
      </w:r>
      <w:r w:rsidR="00A92F57" w:rsidRPr="00A67B00">
        <w:rPr>
          <w:rFonts w:ascii="Arial" w:hAnsi="Arial" w:cs="Arial"/>
          <w:sz w:val="22"/>
          <w:szCs w:val="22"/>
        </w:rPr>
        <w:t>.</w:t>
      </w:r>
      <w:r w:rsidR="003D3A66" w:rsidRPr="00A67B00">
        <w:rPr>
          <w:rFonts w:ascii="Arial" w:hAnsi="Arial" w:cs="Arial"/>
          <w:sz w:val="22"/>
          <w:szCs w:val="22"/>
        </w:rPr>
        <w:t xml:space="preserve"> </w:t>
      </w:r>
      <w:r w:rsidR="00AD61BB" w:rsidRPr="00A67B00">
        <w:rPr>
          <w:rFonts w:ascii="Arial" w:hAnsi="Arial" w:cs="Arial"/>
          <w:sz w:val="22"/>
          <w:szCs w:val="22"/>
        </w:rPr>
        <w:t>Thus,</w:t>
      </w:r>
      <w:r w:rsidR="003D3A66" w:rsidRPr="00A67B00">
        <w:rPr>
          <w:rFonts w:ascii="Arial" w:hAnsi="Arial" w:cs="Arial"/>
          <w:sz w:val="22"/>
          <w:szCs w:val="22"/>
        </w:rPr>
        <w:t xml:space="preserve"> although the </w:t>
      </w:r>
      <w:r w:rsidR="009E6F12">
        <w:rPr>
          <w:rFonts w:ascii="Arial" w:hAnsi="Arial" w:cs="Arial"/>
          <w:sz w:val="22"/>
          <w:szCs w:val="22"/>
        </w:rPr>
        <w:t xml:space="preserve">formation of the </w:t>
      </w:r>
      <w:r w:rsidR="00D33587" w:rsidRPr="00A67B00">
        <w:rPr>
          <w:rFonts w:ascii="Arial" w:hAnsi="Arial" w:cs="Arial"/>
          <w:sz w:val="22"/>
          <w:szCs w:val="22"/>
        </w:rPr>
        <w:t xml:space="preserve">schistosome </w:t>
      </w:r>
      <w:r w:rsidR="003D3A66" w:rsidRPr="00A67B00">
        <w:rPr>
          <w:rFonts w:ascii="Arial" w:hAnsi="Arial" w:cs="Arial"/>
          <w:sz w:val="22"/>
          <w:szCs w:val="22"/>
        </w:rPr>
        <w:t xml:space="preserve">granuloma </w:t>
      </w:r>
      <w:r w:rsidR="00D33587" w:rsidRPr="00A67B00">
        <w:rPr>
          <w:rFonts w:ascii="Arial" w:hAnsi="Arial" w:cs="Arial"/>
          <w:sz w:val="22"/>
          <w:szCs w:val="22"/>
        </w:rPr>
        <w:t>is</w:t>
      </w:r>
      <w:r w:rsidR="003D3A66" w:rsidRPr="00A67B00">
        <w:rPr>
          <w:rFonts w:ascii="Arial" w:hAnsi="Arial" w:cs="Arial"/>
          <w:sz w:val="22"/>
          <w:szCs w:val="22"/>
        </w:rPr>
        <w:t xml:space="preserve"> the key patholog</w:t>
      </w:r>
      <w:r w:rsidR="00D33587" w:rsidRPr="00A67B00">
        <w:rPr>
          <w:rFonts w:ascii="Arial" w:hAnsi="Arial" w:cs="Arial"/>
          <w:sz w:val="22"/>
          <w:szCs w:val="22"/>
        </w:rPr>
        <w:t xml:space="preserve">y in schistosomiasis, it is ultimately also </w:t>
      </w:r>
      <w:r w:rsidR="009E6F12">
        <w:rPr>
          <w:rFonts w:ascii="Arial" w:hAnsi="Arial" w:cs="Arial"/>
          <w:sz w:val="22"/>
          <w:szCs w:val="22"/>
        </w:rPr>
        <w:t>beneficial</w:t>
      </w:r>
      <w:r w:rsidR="00AD61BB" w:rsidRPr="00A67B00">
        <w:rPr>
          <w:rFonts w:ascii="Arial" w:hAnsi="Arial" w:cs="Arial"/>
          <w:sz w:val="22"/>
          <w:szCs w:val="22"/>
        </w:rPr>
        <w:t xml:space="preserve"> </w:t>
      </w:r>
      <w:r w:rsidR="00D33587" w:rsidRPr="00A67B00">
        <w:rPr>
          <w:rFonts w:ascii="Arial" w:hAnsi="Arial" w:cs="Arial"/>
          <w:sz w:val="22"/>
          <w:szCs w:val="22"/>
        </w:rPr>
        <w:t>to the host.</w:t>
      </w:r>
    </w:p>
    <w:p w14:paraId="78CFC58A" w14:textId="77777777" w:rsidR="00A859A0" w:rsidRPr="00A67B00" w:rsidRDefault="00A859A0" w:rsidP="00A67B00">
      <w:pPr>
        <w:numPr>
          <w:ilvl w:val="0"/>
          <w:numId w:val="0"/>
        </w:numPr>
        <w:spacing w:line="360" w:lineRule="auto"/>
        <w:jc w:val="both"/>
        <w:rPr>
          <w:rFonts w:ascii="Arial" w:hAnsi="Arial" w:cs="Arial"/>
          <w:sz w:val="22"/>
          <w:szCs w:val="22"/>
        </w:rPr>
      </w:pPr>
    </w:p>
    <w:p w14:paraId="3A0364E5" w14:textId="6E7F4DD9" w:rsidR="00D3533D" w:rsidRDefault="001F26D4" w:rsidP="00A67B00">
      <w:pPr>
        <w:numPr>
          <w:ilvl w:val="0"/>
          <w:numId w:val="0"/>
        </w:numPr>
        <w:spacing w:line="360" w:lineRule="auto"/>
        <w:jc w:val="both"/>
        <w:rPr>
          <w:rFonts w:ascii="Arial" w:hAnsi="Arial" w:cs="Arial"/>
          <w:sz w:val="22"/>
          <w:szCs w:val="22"/>
        </w:rPr>
      </w:pPr>
      <w:r>
        <w:rPr>
          <w:rFonts w:ascii="Arial" w:hAnsi="Arial" w:cs="Arial"/>
          <w:sz w:val="22"/>
          <w:szCs w:val="22"/>
        </w:rPr>
        <w:t>The s</w:t>
      </w:r>
      <w:r w:rsidR="00D40866">
        <w:rPr>
          <w:rFonts w:ascii="Arial" w:hAnsi="Arial" w:cs="Arial"/>
          <w:sz w:val="22"/>
          <w:szCs w:val="22"/>
        </w:rPr>
        <w:t>chistosome egg g</w:t>
      </w:r>
      <w:r w:rsidR="00F835E3" w:rsidRPr="00A67B00">
        <w:rPr>
          <w:rFonts w:ascii="Arial" w:hAnsi="Arial" w:cs="Arial"/>
          <w:sz w:val="22"/>
          <w:szCs w:val="22"/>
        </w:rPr>
        <w:t>ranuloma</w:t>
      </w:r>
      <w:r>
        <w:rPr>
          <w:rFonts w:ascii="Arial" w:hAnsi="Arial" w:cs="Arial"/>
          <w:sz w:val="22"/>
          <w:szCs w:val="22"/>
        </w:rPr>
        <w:t xml:space="preserve"> </w:t>
      </w:r>
      <w:r w:rsidR="00F835E3" w:rsidRPr="00A67B00">
        <w:rPr>
          <w:rFonts w:ascii="Arial" w:hAnsi="Arial" w:cs="Arial"/>
          <w:sz w:val="22"/>
          <w:szCs w:val="22"/>
        </w:rPr>
        <w:t xml:space="preserve">have </w:t>
      </w:r>
      <w:r w:rsidR="007A0BA0" w:rsidRPr="00A67B00">
        <w:rPr>
          <w:rFonts w:ascii="Arial" w:hAnsi="Arial" w:cs="Arial"/>
          <w:sz w:val="22"/>
          <w:szCs w:val="22"/>
        </w:rPr>
        <w:t xml:space="preserve">been studied extensively since the von Lichtenberg experiments in the 1960s, where sensitisation of mouse models decreased egg destruction and accelerated immune responses in terms of relative size of granuloma and percentage of eggs with reactions, which could be transferable by cells and not serum </w:t>
      </w:r>
      <w:r w:rsidR="007A0BA0"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4269/ajtmh.1970.19.292","ISSN":"00029637","author":[{"dropping-particle":"","family":"Warren","given":"","non-dropping-particle":"","parse-names":false,"suffix":""},{"dropping-particle":"","family":"Domingo","given":"EO","non-dropping-particle":"","parse-names":false,"suffix":""}],"container-title":"The American journal of tropical medicine and hygiene","id":"ITEM-1","issue":"2","issued":{"date-parts":[["1970"]]},"page":"292-304","title":"Granuloma formation around Schistosoma mansoni, S. haematobium, and S. japonicum eggs. Size and rate of development, cellular composition, cross-sensitivity, and rate of egg destruction","type":"article-journal","volume":"19"},"uris":["http://www.mendeley.com/documents/?uuid=01087e3f-867f-45ed-b8fe-b486ae85d534"]},{"id":"ITEM-2","itemData":{"author":[{"dropping-particle":"","family":"Warren","given":"KS","non-dropping-particle":"","parse-names":false,"suffix":""},{"dropping-particle":"","family":"Domingo","given":"EO","non-dropping-particle":"","parse-names":false,"suffix":""},{"dropping-particle":"","family":"Cowan","given":"RBT","non-dropping-particle":"","parse-names":false,"suffix":""}],"container-title":"American Society for Clinical Investigation, Atlantic City, N.J.","id":"ITEM-2","issue":"5","issued":{"date-parts":[["1967"]]},"page":"735-756","title":"Granuloma formation around schistosome eggs as a manifestation of delayed hypersensitivity","type":"article-journal","volume":"51"},"uris":["http://www.mendeley.com/documents/?uuid=0fbe39fc-47f1-310a-a0f6-6e69443e4bdb"]},{"id":"ITEM-3","itemData":{"DOI":"10.4269/ajtmh.1966.15.886","ISSN":"00029637","author":[{"dropping-particle":"","family":"Lichtenberg","given":"F.","non-dropping-particle":"von","parse-names":false,"suffix":""},{"dropping-particle":"","family":"Smith","given":"J. H.","non-dropping-particle":"","parse-names":false,"suffix":""},{"dropping-particle":"","family":"Cheever","given":"A. W.","non-dropping-particle":"","parse-names":false,"suffix":""}],"container-title":"The American journal of tropical medicine and hygiene","id":"ITEM-3","issue":"6","issued":{"date-parts":[["1966"]]},"page":"886-895","title":"The Hoeppli phenomenon in schistosomiasis. Comparative pathology and immunopathology","type":"article-journal","volume":"15"},"uris":["http://www.mendeley.com/documents/?uuid=82f7b8fa-e496-4a06-9176-4dc93521f68b"]}],"mendeley":{"formattedCitation":"&lt;sup&gt;32–34&lt;/sup&gt;","plainTextFormattedCitation":"32–34","previouslyFormattedCitation":"&lt;sup&gt;32–34&lt;/sup&gt;"},"properties":{"noteIndex":0},"schema":"https://github.com/citation-style-language/schema/raw/master/csl-citation.json"}</w:instrText>
      </w:r>
      <w:r w:rsidR="007A0BA0" w:rsidRPr="00A67B00">
        <w:rPr>
          <w:rFonts w:ascii="Arial" w:hAnsi="Arial" w:cs="Arial"/>
          <w:sz w:val="22"/>
          <w:szCs w:val="22"/>
        </w:rPr>
        <w:fldChar w:fldCharType="separate"/>
      </w:r>
      <w:r w:rsidR="009A03A8" w:rsidRPr="009A03A8">
        <w:rPr>
          <w:rFonts w:ascii="Arial" w:hAnsi="Arial" w:cs="Arial"/>
          <w:noProof/>
          <w:sz w:val="22"/>
          <w:szCs w:val="22"/>
          <w:vertAlign w:val="superscript"/>
        </w:rPr>
        <w:t>32–34</w:t>
      </w:r>
      <w:r w:rsidR="007A0BA0" w:rsidRPr="00A67B00">
        <w:rPr>
          <w:rFonts w:ascii="Arial" w:hAnsi="Arial" w:cs="Arial"/>
          <w:sz w:val="22"/>
          <w:szCs w:val="22"/>
        </w:rPr>
        <w:fldChar w:fldCharType="end"/>
      </w:r>
      <w:r w:rsidR="007A0BA0" w:rsidRPr="00A67B00">
        <w:rPr>
          <w:rFonts w:ascii="Arial" w:hAnsi="Arial" w:cs="Arial"/>
          <w:sz w:val="22"/>
          <w:szCs w:val="22"/>
        </w:rPr>
        <w:t xml:space="preserve">. </w:t>
      </w:r>
      <w:r w:rsidR="00357478" w:rsidRPr="00A67B00">
        <w:rPr>
          <w:rFonts w:ascii="Arial" w:hAnsi="Arial" w:cs="Arial"/>
          <w:sz w:val="22"/>
          <w:szCs w:val="22"/>
        </w:rPr>
        <w:t>T</w:t>
      </w:r>
      <w:r w:rsidR="007A0BA0" w:rsidRPr="00A67B00">
        <w:rPr>
          <w:rFonts w:ascii="Arial" w:hAnsi="Arial" w:cs="Arial"/>
          <w:sz w:val="22"/>
          <w:szCs w:val="22"/>
        </w:rPr>
        <w:t xml:space="preserve">here is a general correlation of granuloma formation with egg maturation over its ~3 week viable lifespan, and the basic immunopathologic </w:t>
      </w:r>
      <w:r w:rsidR="007049FD" w:rsidRPr="00A67B00">
        <w:rPr>
          <w:rFonts w:ascii="Arial" w:hAnsi="Arial" w:cs="Arial"/>
          <w:sz w:val="22"/>
          <w:szCs w:val="22"/>
        </w:rPr>
        <w:t>outcomes</w:t>
      </w:r>
      <w:r w:rsidR="007A0BA0" w:rsidRPr="00A67B00">
        <w:rPr>
          <w:rFonts w:ascii="Arial" w:hAnsi="Arial" w:cs="Arial"/>
          <w:sz w:val="22"/>
          <w:szCs w:val="22"/>
        </w:rPr>
        <w:t xml:space="preserve"> associated with granuloma formation and fibrosis </w:t>
      </w:r>
      <w:r w:rsidR="009D5B1E">
        <w:rPr>
          <w:rFonts w:ascii="Arial" w:hAnsi="Arial" w:cs="Arial"/>
          <w:sz w:val="22"/>
          <w:szCs w:val="22"/>
        </w:rPr>
        <w:t>are</w:t>
      </w:r>
      <w:r w:rsidR="007A0BA0" w:rsidRPr="00A67B00">
        <w:rPr>
          <w:rFonts w:ascii="Arial" w:hAnsi="Arial" w:cs="Arial"/>
          <w:sz w:val="22"/>
          <w:szCs w:val="22"/>
        </w:rPr>
        <w:t xml:space="preserve"> generally </w:t>
      </w:r>
      <w:r w:rsidR="009D5B1E">
        <w:rPr>
          <w:rFonts w:ascii="Arial" w:hAnsi="Arial" w:cs="Arial"/>
          <w:sz w:val="22"/>
          <w:szCs w:val="22"/>
        </w:rPr>
        <w:t xml:space="preserve">fairly </w:t>
      </w:r>
      <w:r w:rsidR="007A0BA0" w:rsidRPr="00A67B00">
        <w:rPr>
          <w:rFonts w:ascii="Arial" w:hAnsi="Arial" w:cs="Arial"/>
          <w:sz w:val="22"/>
          <w:szCs w:val="22"/>
        </w:rPr>
        <w:t xml:space="preserve">similar between </w:t>
      </w:r>
      <w:r w:rsidR="007A0BA0" w:rsidRPr="00A67B00">
        <w:rPr>
          <w:rFonts w:ascii="Arial" w:hAnsi="Arial" w:cs="Arial"/>
          <w:i/>
          <w:iCs/>
          <w:sz w:val="22"/>
          <w:szCs w:val="22"/>
        </w:rPr>
        <w:t>S. mansoni</w:t>
      </w:r>
      <w:r w:rsidR="007A0BA0" w:rsidRPr="00A67B00">
        <w:rPr>
          <w:rFonts w:ascii="Arial" w:hAnsi="Arial" w:cs="Arial"/>
          <w:sz w:val="22"/>
          <w:szCs w:val="22"/>
        </w:rPr>
        <w:t xml:space="preserve"> and </w:t>
      </w:r>
      <w:r w:rsidR="007A0BA0" w:rsidRPr="00A67B00">
        <w:rPr>
          <w:rFonts w:ascii="Arial" w:hAnsi="Arial" w:cs="Arial"/>
          <w:i/>
          <w:iCs/>
          <w:sz w:val="22"/>
          <w:szCs w:val="22"/>
        </w:rPr>
        <w:t>S. japonicum</w:t>
      </w:r>
      <w:r w:rsidR="007A0BA0" w:rsidRPr="00A67B00">
        <w:rPr>
          <w:rFonts w:ascii="Arial" w:hAnsi="Arial" w:cs="Arial"/>
          <w:sz w:val="22"/>
          <w:szCs w:val="22"/>
        </w:rPr>
        <w:t xml:space="preserve"> </w:t>
      </w:r>
      <w:r w:rsidR="007A0BA0"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ISSN":"00029440","PMID":"4737396","abstract":"When uniform histologic criteria are applied to staging schistosome egg and granuloma development in the hamster liver, the evolution of the egg foci is shown to be monophasic, albeit with considerable variation of the individual cell response. Both real and artifactual egg granuloma asynchrony are demonstrable. Alternate granuloma stages occur simultaneously within the same single organ, so that necrosis or fibrous scarring may result in some lesions but not in others. The granulomas of S. japonicum, S. mansoni and S. haematobium show both shared and distinctive features. Thus, oviposition is serial in S. mansoni but clustered in the other two species. Neutrophils are common in S. japonicum granulomas but are rare in the others. The differential features, listed in detail, will usually permit histologic identification of species during the early stages of infection; subsequently, the species specific features and the overall intensity of host reaction tend to decline. At comparable egg loads and time spans, the liver pathology of S. japonicum is the most severe. This is not related to granuloma size, but rather to more exudation and necrosis in early S. japonicum granulomas, their tendency to encroach on adjacent liver tissue and to more extensive diffuse inflammatory infiltration. Hoeppli phenomena occur around S. japonicum eggs both in stellate form, and as intraovular 'reverse' precipitates. Plasma cells and amyloid deposition are frequent. Conversely, S. haematobium lesions are less destructive than those of S. mansoni. These findings can be correlated, to some extent, with current knowledge of the biology of schistosomes and of the antigenic components of their eggs, but several key problems concerning the immunologic host response remain to be solved.","author":[{"dropping-particle":"","family":"Lichtenberg","given":"F","non-dropping-particle":"von","parse-names":false,"suffix":""},{"dropping-particle":"","family":"Erickson","given":"DG","non-dropping-particle":"","parse-names":false,"suffix":""},{"dropping-particle":"","family":"Sadun","given":"EH","non-dropping-particle":"","parse-names":false,"suffix":""}],"container-title":"American Journal of Pathology","id":"ITEM-1","issue":"2","issued":{"date-parts":[["1973"]]},"page":"149-177","title":"Comparative histopathology of schistosome granulomas in the hamster","type":"article-journal","volume":"72"},"uris":["http://www.mendeley.com/documents/?uuid=0151b0e0-4776-4eb4-8fa2-ad69b96cfd97"]}],"mendeley":{"formattedCitation":"&lt;sup&gt;19&lt;/sup&gt;","plainTextFormattedCitation":"19","previouslyFormattedCitation":"&lt;sup&gt;19&lt;/sup&gt;"},"properties":{"noteIndex":0},"schema":"https://github.com/citation-style-language/schema/raw/master/csl-citation.json"}</w:instrText>
      </w:r>
      <w:r w:rsidR="007A0BA0" w:rsidRPr="00A67B00">
        <w:rPr>
          <w:rFonts w:ascii="Arial" w:hAnsi="Arial" w:cs="Arial"/>
          <w:sz w:val="22"/>
          <w:szCs w:val="22"/>
        </w:rPr>
        <w:fldChar w:fldCharType="separate"/>
      </w:r>
      <w:r w:rsidR="009A03A8" w:rsidRPr="009A03A8">
        <w:rPr>
          <w:rFonts w:ascii="Arial" w:hAnsi="Arial" w:cs="Arial"/>
          <w:noProof/>
          <w:sz w:val="22"/>
          <w:szCs w:val="22"/>
          <w:vertAlign w:val="superscript"/>
        </w:rPr>
        <w:t>19</w:t>
      </w:r>
      <w:r w:rsidR="007A0BA0" w:rsidRPr="00A67B00">
        <w:rPr>
          <w:rFonts w:ascii="Arial" w:hAnsi="Arial" w:cs="Arial"/>
          <w:sz w:val="22"/>
          <w:szCs w:val="22"/>
        </w:rPr>
        <w:fldChar w:fldCharType="end"/>
      </w:r>
      <w:r w:rsidR="007A0BA0" w:rsidRPr="00A67B00">
        <w:rPr>
          <w:rFonts w:ascii="Arial" w:hAnsi="Arial" w:cs="Arial"/>
          <w:sz w:val="22"/>
          <w:szCs w:val="22"/>
        </w:rPr>
        <w:t xml:space="preserve">. </w:t>
      </w:r>
    </w:p>
    <w:p w14:paraId="25EA9DC0" w14:textId="77777777" w:rsidR="00D3533D" w:rsidRDefault="00D3533D" w:rsidP="00A67B00">
      <w:pPr>
        <w:numPr>
          <w:ilvl w:val="0"/>
          <w:numId w:val="0"/>
        </w:numPr>
        <w:spacing w:line="360" w:lineRule="auto"/>
        <w:jc w:val="both"/>
        <w:rPr>
          <w:rFonts w:ascii="Arial" w:hAnsi="Arial" w:cs="Arial"/>
          <w:sz w:val="22"/>
          <w:szCs w:val="22"/>
        </w:rPr>
      </w:pPr>
    </w:p>
    <w:p w14:paraId="34958EAB" w14:textId="0536471C" w:rsidR="00925C91" w:rsidRDefault="001E1EC2" w:rsidP="00A67B00">
      <w:pPr>
        <w:numPr>
          <w:ilvl w:val="0"/>
          <w:numId w:val="0"/>
        </w:numPr>
        <w:spacing w:line="360" w:lineRule="auto"/>
        <w:jc w:val="both"/>
        <w:rPr>
          <w:rFonts w:ascii="Arial" w:hAnsi="Arial" w:cs="Arial"/>
          <w:sz w:val="22"/>
          <w:szCs w:val="22"/>
        </w:rPr>
      </w:pPr>
      <w:r>
        <w:rPr>
          <w:rFonts w:ascii="Arial" w:hAnsi="Arial" w:cs="Arial"/>
          <w:sz w:val="22"/>
          <w:szCs w:val="22"/>
        </w:rPr>
        <w:t>However, k</w:t>
      </w:r>
      <w:r w:rsidR="00844F7B">
        <w:rPr>
          <w:rFonts w:ascii="Arial" w:hAnsi="Arial" w:cs="Arial"/>
          <w:sz w:val="22"/>
          <w:szCs w:val="22"/>
        </w:rPr>
        <w:t>ey d</w:t>
      </w:r>
      <w:r w:rsidR="007049FD" w:rsidRPr="00A67B00">
        <w:rPr>
          <w:rFonts w:ascii="Arial" w:hAnsi="Arial" w:cs="Arial"/>
          <w:sz w:val="22"/>
          <w:szCs w:val="22"/>
        </w:rPr>
        <w:t>ifferences between the two species</w:t>
      </w:r>
      <w:r>
        <w:rPr>
          <w:rFonts w:ascii="Arial" w:hAnsi="Arial" w:cs="Arial"/>
          <w:sz w:val="22"/>
          <w:szCs w:val="22"/>
        </w:rPr>
        <w:t xml:space="preserve"> </w:t>
      </w:r>
      <w:r w:rsidR="00CF524C">
        <w:rPr>
          <w:rFonts w:ascii="Arial" w:hAnsi="Arial" w:cs="Arial"/>
          <w:sz w:val="22"/>
          <w:szCs w:val="22"/>
        </w:rPr>
        <w:t xml:space="preserve">lie in the </w:t>
      </w:r>
      <w:r w:rsidR="00CF524C" w:rsidRPr="00A67B00">
        <w:rPr>
          <w:rFonts w:ascii="Arial" w:hAnsi="Arial" w:cs="Arial"/>
          <w:sz w:val="22"/>
          <w:szCs w:val="22"/>
        </w:rPr>
        <w:t xml:space="preserve">severity of </w:t>
      </w:r>
      <w:r w:rsidR="00FA4BDA">
        <w:rPr>
          <w:rFonts w:ascii="Arial" w:hAnsi="Arial" w:cs="Arial"/>
          <w:sz w:val="22"/>
          <w:szCs w:val="22"/>
        </w:rPr>
        <w:t xml:space="preserve">the </w:t>
      </w:r>
      <w:r w:rsidR="00CF524C" w:rsidRPr="00A67B00">
        <w:rPr>
          <w:rFonts w:ascii="Arial" w:hAnsi="Arial" w:cs="Arial"/>
          <w:sz w:val="22"/>
          <w:szCs w:val="22"/>
        </w:rPr>
        <w:t>pathology</w:t>
      </w:r>
      <w:r w:rsidR="00CF524C">
        <w:rPr>
          <w:rFonts w:ascii="Arial" w:hAnsi="Arial" w:cs="Arial"/>
          <w:sz w:val="22"/>
          <w:szCs w:val="22"/>
        </w:rPr>
        <w:t xml:space="preserve"> and </w:t>
      </w:r>
      <w:r w:rsidR="00844F7B">
        <w:rPr>
          <w:rFonts w:ascii="Arial" w:hAnsi="Arial" w:cs="Arial"/>
          <w:sz w:val="22"/>
          <w:szCs w:val="22"/>
        </w:rPr>
        <w:t xml:space="preserve">some of </w:t>
      </w:r>
      <w:r w:rsidR="00CF524C">
        <w:rPr>
          <w:rFonts w:ascii="Arial" w:hAnsi="Arial" w:cs="Arial"/>
          <w:sz w:val="22"/>
          <w:szCs w:val="22"/>
        </w:rPr>
        <w:t xml:space="preserve">the </w:t>
      </w:r>
      <w:r w:rsidR="007049FD" w:rsidRPr="00A67B00">
        <w:rPr>
          <w:rFonts w:ascii="Arial" w:hAnsi="Arial" w:cs="Arial"/>
          <w:sz w:val="22"/>
          <w:szCs w:val="22"/>
        </w:rPr>
        <w:t>mechanisms</w:t>
      </w:r>
      <w:r w:rsidR="00FA4BDA">
        <w:rPr>
          <w:rFonts w:ascii="Arial" w:hAnsi="Arial" w:cs="Arial"/>
          <w:sz w:val="22"/>
          <w:szCs w:val="22"/>
        </w:rPr>
        <w:t xml:space="preserve"> </w:t>
      </w:r>
      <w:r w:rsidR="00CF524C">
        <w:rPr>
          <w:rFonts w:ascii="Arial" w:hAnsi="Arial" w:cs="Arial"/>
          <w:sz w:val="22"/>
          <w:szCs w:val="22"/>
        </w:rPr>
        <w:t>underlying</w:t>
      </w:r>
      <w:r w:rsidR="00357478" w:rsidRPr="00A67B00">
        <w:rPr>
          <w:rFonts w:ascii="Arial" w:hAnsi="Arial" w:cs="Arial"/>
          <w:sz w:val="22"/>
          <w:szCs w:val="22"/>
        </w:rPr>
        <w:t xml:space="preserve"> </w:t>
      </w:r>
      <w:r w:rsidR="00FA4BDA">
        <w:rPr>
          <w:rFonts w:ascii="Arial" w:hAnsi="Arial" w:cs="Arial"/>
          <w:sz w:val="22"/>
          <w:szCs w:val="22"/>
        </w:rPr>
        <w:t>the i</w:t>
      </w:r>
      <w:r w:rsidR="004C0CA4" w:rsidRPr="00A67B00">
        <w:rPr>
          <w:rFonts w:ascii="Arial" w:hAnsi="Arial" w:cs="Arial"/>
          <w:sz w:val="22"/>
          <w:szCs w:val="22"/>
        </w:rPr>
        <w:t>mmunologic</w:t>
      </w:r>
      <w:r w:rsidR="00925C91" w:rsidRPr="00A67B00">
        <w:rPr>
          <w:rFonts w:ascii="Arial" w:hAnsi="Arial" w:cs="Arial"/>
          <w:sz w:val="22"/>
          <w:szCs w:val="22"/>
        </w:rPr>
        <w:t xml:space="preserve"> reactions. </w:t>
      </w:r>
      <w:r w:rsidR="00D3533D">
        <w:rPr>
          <w:rFonts w:ascii="Arial" w:hAnsi="Arial" w:cs="Arial"/>
          <w:sz w:val="22"/>
          <w:szCs w:val="22"/>
        </w:rPr>
        <w:t xml:space="preserve">Early experiments determined that </w:t>
      </w:r>
      <w:r w:rsidR="00FA4BDA">
        <w:rPr>
          <w:rFonts w:ascii="Arial" w:hAnsi="Arial" w:cs="Arial"/>
          <w:sz w:val="22"/>
          <w:szCs w:val="22"/>
        </w:rPr>
        <w:t xml:space="preserve">in </w:t>
      </w:r>
      <w:r w:rsidR="00925C91" w:rsidRPr="00A67B00">
        <w:rPr>
          <w:rFonts w:ascii="Arial" w:hAnsi="Arial" w:cs="Arial"/>
          <w:i/>
          <w:iCs/>
          <w:sz w:val="22"/>
          <w:szCs w:val="22"/>
        </w:rPr>
        <w:t xml:space="preserve">S. mansoni </w:t>
      </w:r>
      <w:r w:rsidR="000F1527">
        <w:rPr>
          <w:rFonts w:ascii="Arial" w:hAnsi="Arial" w:cs="Arial"/>
          <w:sz w:val="22"/>
          <w:szCs w:val="22"/>
        </w:rPr>
        <w:t xml:space="preserve">infections, </w:t>
      </w:r>
      <w:r w:rsidR="00925C91" w:rsidRPr="00A67B00">
        <w:rPr>
          <w:rFonts w:ascii="Arial" w:hAnsi="Arial" w:cs="Arial"/>
          <w:sz w:val="22"/>
          <w:szCs w:val="22"/>
        </w:rPr>
        <w:t xml:space="preserve">a </w:t>
      </w:r>
      <w:r w:rsidR="00A7444C" w:rsidRPr="00A67B00">
        <w:rPr>
          <w:rFonts w:ascii="Arial" w:hAnsi="Arial" w:cs="Arial"/>
          <w:sz w:val="22"/>
          <w:szCs w:val="22"/>
        </w:rPr>
        <w:t xml:space="preserve">cell-mediated </w:t>
      </w:r>
      <w:r w:rsidR="00925C91" w:rsidRPr="00A67B00">
        <w:rPr>
          <w:rFonts w:ascii="Arial" w:hAnsi="Arial" w:cs="Arial"/>
          <w:sz w:val="22"/>
          <w:szCs w:val="22"/>
        </w:rPr>
        <w:t>delayed type hypersensitive reaction (DTH – also termed type IV hypersensitivity reactions)</w:t>
      </w:r>
      <w:r w:rsidR="00A7444C" w:rsidRPr="00A67B00">
        <w:rPr>
          <w:rFonts w:ascii="Arial" w:hAnsi="Arial" w:cs="Arial"/>
          <w:sz w:val="22"/>
          <w:szCs w:val="22"/>
        </w:rPr>
        <w:t xml:space="preserve"> </w:t>
      </w:r>
      <w:r w:rsidR="00FA4BDA">
        <w:rPr>
          <w:rFonts w:ascii="Arial" w:hAnsi="Arial" w:cs="Arial"/>
          <w:sz w:val="22"/>
          <w:szCs w:val="22"/>
        </w:rPr>
        <w:t xml:space="preserve">was elicited </w:t>
      </w:r>
      <w:r w:rsidR="00A7444C" w:rsidRPr="00A67B00">
        <w:rPr>
          <w:rFonts w:ascii="Arial" w:hAnsi="Arial" w:cs="Arial"/>
          <w:sz w:val="22"/>
          <w:szCs w:val="22"/>
        </w:rPr>
        <w:t>in the granulomatous reaction</w:t>
      </w:r>
      <w:r w:rsidR="00FA4BDA">
        <w:rPr>
          <w:rFonts w:ascii="Arial" w:hAnsi="Arial" w:cs="Arial"/>
          <w:sz w:val="22"/>
          <w:szCs w:val="22"/>
        </w:rPr>
        <w:t xml:space="preserve">. </w:t>
      </w:r>
      <w:r w:rsidR="00A7444C" w:rsidRPr="00A67B00">
        <w:rPr>
          <w:rFonts w:ascii="Arial" w:hAnsi="Arial" w:cs="Arial"/>
          <w:sz w:val="22"/>
          <w:szCs w:val="22"/>
        </w:rPr>
        <w:t xml:space="preserve"> W</w:t>
      </w:r>
      <w:r w:rsidR="00925C91" w:rsidRPr="00A67B00">
        <w:rPr>
          <w:rFonts w:ascii="Arial" w:hAnsi="Arial" w:cs="Arial"/>
          <w:sz w:val="22"/>
          <w:szCs w:val="22"/>
        </w:rPr>
        <w:t>hereas</w:t>
      </w:r>
      <w:r w:rsidR="00FC4BE5">
        <w:rPr>
          <w:rFonts w:ascii="Arial" w:hAnsi="Arial" w:cs="Arial"/>
          <w:sz w:val="22"/>
          <w:szCs w:val="22"/>
        </w:rPr>
        <w:t xml:space="preserve"> </w:t>
      </w:r>
      <w:r w:rsidR="00FA4BDA">
        <w:rPr>
          <w:rFonts w:ascii="Arial" w:hAnsi="Arial" w:cs="Arial"/>
          <w:sz w:val="22"/>
          <w:szCs w:val="22"/>
        </w:rPr>
        <w:t xml:space="preserve">in </w:t>
      </w:r>
      <w:r w:rsidR="00925C91" w:rsidRPr="00A67B00">
        <w:rPr>
          <w:rFonts w:ascii="Arial" w:hAnsi="Arial" w:cs="Arial"/>
          <w:i/>
          <w:iCs/>
          <w:sz w:val="22"/>
          <w:szCs w:val="22"/>
        </w:rPr>
        <w:t>S. japonicum</w:t>
      </w:r>
      <w:r w:rsidR="00925C91" w:rsidRPr="00A67B00">
        <w:rPr>
          <w:rFonts w:ascii="Arial" w:hAnsi="Arial" w:cs="Arial"/>
          <w:sz w:val="22"/>
          <w:szCs w:val="22"/>
        </w:rPr>
        <w:t xml:space="preserve"> infections </w:t>
      </w:r>
      <w:r w:rsidR="00F82651" w:rsidRPr="00A67B00">
        <w:rPr>
          <w:rFonts w:ascii="Arial" w:hAnsi="Arial" w:cs="Arial"/>
          <w:sz w:val="22"/>
          <w:szCs w:val="22"/>
        </w:rPr>
        <w:t xml:space="preserve">DTH responses </w:t>
      </w:r>
      <w:r w:rsidR="00665957">
        <w:rPr>
          <w:rFonts w:ascii="Arial" w:hAnsi="Arial" w:cs="Arial"/>
          <w:sz w:val="22"/>
          <w:szCs w:val="22"/>
        </w:rPr>
        <w:t>were</w:t>
      </w:r>
      <w:r w:rsidR="00F82651" w:rsidRPr="00A67B00">
        <w:rPr>
          <w:rFonts w:ascii="Arial" w:hAnsi="Arial" w:cs="Arial"/>
          <w:sz w:val="22"/>
          <w:szCs w:val="22"/>
        </w:rPr>
        <w:t xml:space="preserve"> </w:t>
      </w:r>
      <w:r w:rsidR="00925C91" w:rsidRPr="00A67B00">
        <w:rPr>
          <w:rFonts w:ascii="Arial" w:hAnsi="Arial" w:cs="Arial"/>
          <w:sz w:val="22"/>
          <w:szCs w:val="22"/>
        </w:rPr>
        <w:t xml:space="preserve">actively suppressed </w:t>
      </w:r>
      <w:r w:rsidR="00925C91" w:rsidRPr="00A67B00">
        <w:rPr>
          <w:rFonts w:ascii="Arial" w:hAnsi="Arial" w:cs="Arial"/>
          <w:sz w:val="22"/>
          <w:szCs w:val="22"/>
        </w:rPr>
        <w:fldChar w:fldCharType="begin" w:fldLock="1"/>
      </w:r>
      <w:r w:rsidR="0098643B">
        <w:rPr>
          <w:rFonts w:ascii="Arial" w:hAnsi="Arial" w:cs="Arial"/>
          <w:sz w:val="22"/>
          <w:szCs w:val="22"/>
        </w:rPr>
        <w:instrText>ADDIN CSL_CITATION {"citationItems":[{"id":"ITEM-1","itemData":{"DOI":"10.1186/s13071-016-1434-4","ISSN":"17563305","abstract":"Background: Parasite-derived molecules with immunomodulatory properties, which have been optimised during host-parasite co-evolution, exhibit potential applications as novel immunotherapeutics. We have previously demonstrated that Schistosoma japonicum HSP60-derived peptide SJMHE1 induces CD4+CD25+ regulatory T-cells (Tregs) and that adoptively transferred SJMHE1-induced CD4+CD25+ Tregs inhibit delayed-type hypersensitivity (DTH) in mice. However, multiple concerns regarding this method render this treatment unsuitable. To gain further insights into the potential effects of SJMHE1, we used ovalbumin (OVA)-induced DTH and evaluated the effect of SJMHE1 on DTH mice. Methods: BALB/c mice were sensitised with OVA alone or combined with SJMHE1 and then challenged with OVA to induce DTH. We first analysed the potential effects of SJMHE1 by measuring DTH responses, T-cell responses, cytokine secretion, and Treg proportions. We then evaluated the expression levels of IL-10 and TGF-β1 in CD4+CD25+ T-cells during DTH and Treg generation to identify the mechanism by which SJMHE1 suppresses DTH. Results: SJMHE1 modulated the effector response against OVA-induced DTH and stimulated the production of the anti-inflammatory cytokines IL-10 and TGF-β1 in immunised mice through a mechanism involving CD4+CD25+ Tregs. SJMHE1-induced CD4+CD25+ Tregs expressed high levels of CTLA-4, IL-10, and TGF-β1, which substantially contributed to the suppressive activity during DTH. The administration of SJMHE1 to DTH in mice led to the expansion of CD4+CD25+ Tregs from CD4+CD25- T-cells in the periphery, which inhibited DTH responses. Conclusions: Our study proves that the parasite-driven peptide suppresses DTH in mice, which may confer a new option for inflammation treatment.","author":[{"dropping-particle":"","family":"Wang","given":"Xuefeng","non-dropping-particle":"","parse-names":false,"suffix":""},{"dropping-particle":"","family":"Wang","given":"Jun","non-dropping-particle":"","parse-names":false,"suffix":""},{"dropping-particle":"","family":"Liang","given":"Yong","non-dropping-particle":"","parse-names":false,"suffix":""},{"dropping-particle":"","family":"Ni","given":"Hongchang","non-dropping-particle":"","parse-names":false,"suffix":""},{"dropping-particle":"","family":"Shi","given":"Liang","non-dropping-particle":"","parse-names":false,"suffix":""},{"dropping-particle":"","family":"Xu","given":"Chengcheng","non-dropping-particle":"","parse-names":false,"suffix":""},{"dropping-particle":"","family":"Zhou","given":"Yuepeng","non-dropping-particle":"","parse-names":false,"suffix":""},{"dropping-particle":"","family":"Su","given":"Yuting","non-dropping-particle":"","parse-names":false,"suffix":""},{"dropping-particle":"","family":"Mou","given":"Xiao","non-dropping-particle":"","parse-names":false,"suffix":""},{"dropping-particle":"","family":"Chen","given":"Deyu","non-dropping-particle":"","parse-names":false,"suffix":""},{"dropping-particle":"","family":"Mao","given":"Chaoming","non-dropping-particle":"","parse-names":false,"suffix":""}],"container-title":"Parasites and Vectors","id":"ITEM-1","issue":"147","issued":{"date-parts":[["2016","3","12"]]},"publisher":"BioMed Central Ltd.","title":"Schistosoma japonicum HSP60-derived peptide SJMHE1 suppresses delayed-type hypersensitivity in a murine model","type":"article-journal","volume":"9"},"uris":["http://www.mendeley.com/documents/?uuid=2e2f9203-a0c8-4872-9935-2bd6294bffa8"]}],"mendeley":{"formattedCitation":"&lt;sup&gt;35&lt;/sup&gt;","plainTextFormattedCitation":"35","previouslyFormattedCitation":"&lt;sup&gt;35&lt;/sup&gt;"},"properties":{"noteIndex":0},"schema":"https://github.com/citation-style-language/schema/raw/master/csl-citation.json"}</w:instrText>
      </w:r>
      <w:r w:rsidR="00925C91" w:rsidRPr="00A67B00">
        <w:rPr>
          <w:rFonts w:ascii="Arial" w:hAnsi="Arial" w:cs="Arial"/>
          <w:sz w:val="22"/>
          <w:szCs w:val="22"/>
        </w:rPr>
        <w:fldChar w:fldCharType="separate"/>
      </w:r>
      <w:r w:rsidR="009A03A8" w:rsidRPr="009A03A8">
        <w:rPr>
          <w:rFonts w:ascii="Arial" w:hAnsi="Arial" w:cs="Arial"/>
          <w:noProof/>
          <w:sz w:val="22"/>
          <w:szCs w:val="22"/>
          <w:vertAlign w:val="superscript"/>
        </w:rPr>
        <w:t>35</w:t>
      </w:r>
      <w:r w:rsidR="00925C91" w:rsidRPr="00A67B00">
        <w:rPr>
          <w:rFonts w:ascii="Arial" w:hAnsi="Arial" w:cs="Arial"/>
          <w:sz w:val="22"/>
          <w:szCs w:val="22"/>
        </w:rPr>
        <w:fldChar w:fldCharType="end"/>
      </w:r>
      <w:r w:rsidR="00925C91" w:rsidRPr="00A67B00">
        <w:rPr>
          <w:rFonts w:ascii="Arial" w:hAnsi="Arial" w:cs="Arial"/>
          <w:sz w:val="22"/>
          <w:szCs w:val="22"/>
        </w:rPr>
        <w:t xml:space="preserve">, and </w:t>
      </w:r>
      <w:r w:rsidR="00D3533D">
        <w:rPr>
          <w:rFonts w:ascii="Arial" w:hAnsi="Arial" w:cs="Arial"/>
          <w:sz w:val="22"/>
          <w:szCs w:val="22"/>
        </w:rPr>
        <w:t xml:space="preserve">instead </w:t>
      </w:r>
      <w:r w:rsidR="00925C91" w:rsidRPr="00A67B00">
        <w:rPr>
          <w:rFonts w:ascii="Arial" w:hAnsi="Arial" w:cs="Arial"/>
          <w:sz w:val="22"/>
          <w:szCs w:val="22"/>
        </w:rPr>
        <w:t>elicit</w:t>
      </w:r>
      <w:r w:rsidR="00665957">
        <w:rPr>
          <w:rFonts w:ascii="Arial" w:hAnsi="Arial" w:cs="Arial"/>
          <w:sz w:val="22"/>
          <w:szCs w:val="22"/>
        </w:rPr>
        <w:t>ed</w:t>
      </w:r>
      <w:r w:rsidR="00925C91" w:rsidRPr="00A67B00">
        <w:rPr>
          <w:rFonts w:ascii="Arial" w:hAnsi="Arial" w:cs="Arial"/>
          <w:sz w:val="22"/>
          <w:szCs w:val="22"/>
        </w:rPr>
        <w:t xml:space="preserve"> an immediate type hypersensitive immune response forming granulomas akin to those in foreign body responses</w:t>
      </w:r>
      <w:r w:rsidR="00B92C76" w:rsidRPr="00A67B00">
        <w:rPr>
          <w:rFonts w:ascii="Arial" w:hAnsi="Arial" w:cs="Arial"/>
          <w:sz w:val="22"/>
          <w:szCs w:val="22"/>
        </w:rPr>
        <w:t>,</w:t>
      </w:r>
      <w:r w:rsidR="00CD36BD" w:rsidRPr="00A67B00">
        <w:rPr>
          <w:rFonts w:ascii="Arial" w:hAnsi="Arial" w:cs="Arial"/>
          <w:sz w:val="22"/>
          <w:szCs w:val="22"/>
        </w:rPr>
        <w:t xml:space="preserve"> not affected by sensitisation and </w:t>
      </w:r>
      <w:r w:rsidR="00603D19" w:rsidRPr="00A67B00">
        <w:rPr>
          <w:rFonts w:ascii="Arial" w:hAnsi="Arial" w:cs="Arial"/>
          <w:sz w:val="22"/>
          <w:szCs w:val="22"/>
        </w:rPr>
        <w:t xml:space="preserve">consistently </w:t>
      </w:r>
      <w:r w:rsidR="004C0CA4" w:rsidRPr="00A67B00">
        <w:rPr>
          <w:rFonts w:ascii="Arial" w:hAnsi="Arial" w:cs="Arial"/>
          <w:sz w:val="22"/>
          <w:szCs w:val="22"/>
        </w:rPr>
        <w:t>small</w:t>
      </w:r>
      <w:r w:rsidR="00603D19" w:rsidRPr="00A67B00">
        <w:rPr>
          <w:rFonts w:ascii="Arial" w:hAnsi="Arial" w:cs="Arial"/>
          <w:sz w:val="22"/>
          <w:szCs w:val="22"/>
        </w:rPr>
        <w:t>er</w:t>
      </w:r>
      <w:r w:rsidR="004C0CA4" w:rsidRPr="00A67B00">
        <w:rPr>
          <w:rFonts w:ascii="Arial" w:hAnsi="Arial" w:cs="Arial"/>
          <w:sz w:val="22"/>
          <w:szCs w:val="22"/>
        </w:rPr>
        <w:t xml:space="preserve"> </w:t>
      </w:r>
      <w:r w:rsidR="00F82651" w:rsidRPr="00A67B00">
        <w:rPr>
          <w:rFonts w:ascii="Arial" w:hAnsi="Arial" w:cs="Arial"/>
          <w:sz w:val="22"/>
          <w:szCs w:val="22"/>
        </w:rPr>
        <w:t xml:space="preserve">than those of </w:t>
      </w:r>
      <w:r w:rsidR="00F82651" w:rsidRPr="00A67B00">
        <w:rPr>
          <w:rFonts w:ascii="Arial" w:hAnsi="Arial" w:cs="Arial"/>
          <w:i/>
          <w:iCs/>
          <w:sz w:val="22"/>
          <w:szCs w:val="22"/>
        </w:rPr>
        <w:t>S. mansoni</w:t>
      </w:r>
      <w:r w:rsidR="004C0CA4" w:rsidRPr="00A67B00">
        <w:rPr>
          <w:rFonts w:ascii="Arial" w:hAnsi="Arial" w:cs="Arial"/>
          <w:sz w:val="22"/>
          <w:szCs w:val="22"/>
        </w:rPr>
        <w:t xml:space="preserve"> </w:t>
      </w:r>
      <w:r w:rsidR="004C0CA4"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4269/ajtmh.1970.19.292","ISSN":"00029637","author":[{"dropping-particle":"","family":"Warren","given":"","non-dropping-particle":"","parse-names":false,"suffix":""},{"dropping-particle":"","family":"Domingo","given":"EO","non-dropping-particle":"","parse-names":false,"suffix":""}],"container-title":"The American journal of tropical medicine and hygiene","id":"ITEM-1","issue":"2","issued":{"date-parts":[["1970"]]},"page":"292-304","title":"Granuloma formation around Schistosoma mansoni, S. haematobium, and S. japonicum eggs. Size and rate of development, cellular composition, cross-sensitivity, and rate of egg destruction","type":"article-journal","volume":"19"},"uris":["http://www.mendeley.com/documents/?uuid=01087e3f-867f-45ed-b8fe-b486ae85d534"]}],"mendeley":{"formattedCitation":"&lt;sup&gt;32&lt;/sup&gt;","plainTextFormattedCitation":"32","previouslyFormattedCitation":"&lt;sup&gt;32&lt;/sup&gt;"},"properties":{"noteIndex":0},"schema":"https://github.com/citation-style-language/schema/raw/master/csl-citation.json"}</w:instrText>
      </w:r>
      <w:r w:rsidR="004C0CA4" w:rsidRPr="00A67B00">
        <w:rPr>
          <w:rFonts w:ascii="Arial" w:hAnsi="Arial" w:cs="Arial"/>
          <w:sz w:val="22"/>
          <w:szCs w:val="22"/>
        </w:rPr>
        <w:fldChar w:fldCharType="separate"/>
      </w:r>
      <w:r w:rsidR="009A03A8" w:rsidRPr="009A03A8">
        <w:rPr>
          <w:rFonts w:ascii="Arial" w:hAnsi="Arial" w:cs="Arial"/>
          <w:noProof/>
          <w:sz w:val="22"/>
          <w:szCs w:val="22"/>
          <w:vertAlign w:val="superscript"/>
        </w:rPr>
        <w:t>32</w:t>
      </w:r>
      <w:r w:rsidR="004C0CA4" w:rsidRPr="00A67B00">
        <w:rPr>
          <w:rFonts w:ascii="Arial" w:hAnsi="Arial" w:cs="Arial"/>
          <w:sz w:val="22"/>
          <w:szCs w:val="22"/>
        </w:rPr>
        <w:fldChar w:fldCharType="end"/>
      </w:r>
      <w:r w:rsidR="004C0CA4" w:rsidRPr="00A67B00">
        <w:rPr>
          <w:rFonts w:ascii="Arial" w:hAnsi="Arial" w:cs="Arial"/>
          <w:sz w:val="22"/>
          <w:szCs w:val="22"/>
        </w:rPr>
        <w:t>.</w:t>
      </w:r>
      <w:r w:rsidR="00925C91" w:rsidRPr="00A67B00">
        <w:rPr>
          <w:rFonts w:ascii="Arial" w:hAnsi="Arial" w:cs="Arial"/>
          <w:sz w:val="22"/>
          <w:szCs w:val="22"/>
        </w:rPr>
        <w:t xml:space="preserve"> This difference suggests </w:t>
      </w:r>
      <w:r w:rsidR="00AB39C6">
        <w:rPr>
          <w:rFonts w:ascii="Arial" w:hAnsi="Arial" w:cs="Arial"/>
          <w:sz w:val="22"/>
          <w:szCs w:val="22"/>
        </w:rPr>
        <w:t xml:space="preserve">there are </w:t>
      </w:r>
      <w:r w:rsidR="00925C91" w:rsidRPr="00A67B00">
        <w:rPr>
          <w:rFonts w:ascii="Arial" w:hAnsi="Arial" w:cs="Arial"/>
          <w:sz w:val="22"/>
          <w:szCs w:val="22"/>
        </w:rPr>
        <w:t>key alternative pathways that lead to granuloma formation and hepatic fibrosis</w:t>
      </w:r>
      <w:r w:rsidR="00AB39C6">
        <w:rPr>
          <w:rFonts w:ascii="Arial" w:hAnsi="Arial" w:cs="Arial"/>
          <w:sz w:val="22"/>
          <w:szCs w:val="22"/>
        </w:rPr>
        <w:t xml:space="preserve"> in the two species</w:t>
      </w:r>
      <w:r w:rsidR="00925C91" w:rsidRPr="00A67B00">
        <w:rPr>
          <w:rFonts w:ascii="Arial" w:hAnsi="Arial" w:cs="Arial"/>
          <w:sz w:val="22"/>
          <w:szCs w:val="22"/>
        </w:rPr>
        <w:t xml:space="preserve"> </w:t>
      </w:r>
      <w:r w:rsidR="00925C91"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371/journal.pntd.0000598","abstract":"Schistosomiasis continues to be an important cause of parasitic morbidity and mortality world-wide. Determining the molecular mechanisms regulating the development of granulomas and fibrosis will be essential for understanding how schistosome antigens interact with the host environment. We report here the first whole genome microarray analysis of the murine liver during the progression of Schistosoma japonicum egg-induced granuloma formation and hepatic fibrosis. Our results reveal a distinct temporal relationship between the expression of chemokine subsets and the recruitment of cells to the infected liver. Genes up-regulated earlier in the response included T- and B-cell chemoattractants, reflecting the early recruitment of these cells illustrated by flow cytometry. The later phases of the response corresponded with peak recruitment of eosinophils, neutrophils, macrophages and myofibroblasts/hepatic stellate cells (HSCs) and the expression of chemokines with activity for these cells including CCL11 (eotaxin 1), members of the Monocyte-chemoattractant protein family (CCL7, CCL8, CCL12) and the Hepatic Stellate Cell/Fibrocyte chemoattractant CXCL1. Peak expression of macrophage chemoattractants (CCL6, CXCL14) and markers of alternatively activated macrophages (e.g. Retnla) during this later phase provides further evidence of a role for these cells in schistosome-induced pathology. Additionally, we demonstrate that CCL7 immunolocalises to the fibrotic zone of granulomas. Furthermore, striking up-regulation of neutrophil markers and the localisation of neutrophils and the neutrophil chemokine S100A8 to fibrotic areas suggest the involvement of neutrophils in S. japonicum-induced hepatic fibrosis. These results further our understanding of the immunopathogenic and, especially, chemokine signalling pathways that regulate the development of S. japonicum-induced granulomas and fibrosis and may provide correlative insight into the pathogenesis of other chronic inflammatory diseases of the liver where fibrosis is a common feature. © 2010 Burke et al.","author":[{"dropping-particle":"","family":"Burke","given":"ML","non-dropping-particle":"","parse-names":false,"suffix":""},{"dropping-particle":"","family":"McManus","given":"DP","non-dropping-particle":"","parse-names":false,"suffix":""},{"dropping-particle":"","family":"Ramm","given":"Grant A.","non-dropping-particle":"","parse-names":false,"suffix":""},{"dropping-particle":"","family":"Duke","given":"Mary","non-dropping-particle":"","parse-names":false,"suffix":""},{"dropping-particle":"","family":"Li","given":"Yuesheng","non-dropping-particle":"","parse-names":false,"suffix":""},{"dropping-particle":"","family":"Jones","given":"MK","non-dropping-particle":"","parse-names":false,"suffix":""},{"dropping-particle":"","family":"Gobert","given":"Geoffrey N.","non-dropping-particle":"","parse-names":false,"suffix":""}],"container-title":"PLoS Neglected Tropical Diseases","id":"ITEM-1","issue":"2","issued":{"date-parts":[["2010"]]},"page":"e598","title":"Temporal expression of chemokines dictates the hepatic inflammatory infiltrate in a murine model of schistosomiasis","type":"article-journal","volume":"4"},"uris":["http://www.mendeley.com/documents/?uuid=2959dc5a-3d5a-42fd-9b76-5b98b0f6ccc3"]}],"mendeley":{"formattedCitation":"&lt;sup&gt;29&lt;/sup&gt;","plainTextFormattedCitation":"29","previouslyFormattedCitation":"&lt;sup&gt;29&lt;/sup&gt;"},"properties":{"noteIndex":0},"schema":"https://github.com/citation-style-language/schema/raw/master/csl-citation.json"}</w:instrText>
      </w:r>
      <w:r w:rsidR="00925C91" w:rsidRPr="00A67B00">
        <w:rPr>
          <w:rFonts w:ascii="Arial" w:hAnsi="Arial" w:cs="Arial"/>
          <w:sz w:val="22"/>
          <w:szCs w:val="22"/>
        </w:rPr>
        <w:fldChar w:fldCharType="separate"/>
      </w:r>
      <w:r w:rsidR="009A03A8" w:rsidRPr="009A03A8">
        <w:rPr>
          <w:rFonts w:ascii="Arial" w:hAnsi="Arial" w:cs="Arial"/>
          <w:noProof/>
          <w:sz w:val="22"/>
          <w:szCs w:val="22"/>
          <w:vertAlign w:val="superscript"/>
        </w:rPr>
        <w:t>29</w:t>
      </w:r>
      <w:r w:rsidR="00925C91" w:rsidRPr="00A67B00">
        <w:rPr>
          <w:rFonts w:ascii="Arial" w:hAnsi="Arial" w:cs="Arial"/>
          <w:sz w:val="22"/>
          <w:szCs w:val="22"/>
        </w:rPr>
        <w:fldChar w:fldCharType="end"/>
      </w:r>
      <w:r w:rsidR="00603D19" w:rsidRPr="00A67B00">
        <w:rPr>
          <w:rFonts w:ascii="Arial" w:hAnsi="Arial" w:cs="Arial"/>
          <w:sz w:val="22"/>
          <w:szCs w:val="22"/>
        </w:rPr>
        <w:t>.</w:t>
      </w:r>
    </w:p>
    <w:p w14:paraId="0050D4BF" w14:textId="77777777" w:rsidR="006A0DED" w:rsidRDefault="006A0DED" w:rsidP="00A67B00">
      <w:pPr>
        <w:numPr>
          <w:ilvl w:val="0"/>
          <w:numId w:val="0"/>
        </w:numPr>
        <w:spacing w:line="360" w:lineRule="auto"/>
        <w:jc w:val="both"/>
        <w:rPr>
          <w:rFonts w:ascii="Arial" w:hAnsi="Arial" w:cs="Arial"/>
          <w:sz w:val="22"/>
          <w:szCs w:val="22"/>
        </w:rPr>
      </w:pPr>
    </w:p>
    <w:p w14:paraId="0D896692" w14:textId="76416EF1" w:rsidR="007A0BA0" w:rsidRDefault="00E36977" w:rsidP="008C08A8">
      <w:pPr>
        <w:numPr>
          <w:ilvl w:val="0"/>
          <w:numId w:val="0"/>
        </w:numPr>
        <w:spacing w:line="360" w:lineRule="auto"/>
        <w:jc w:val="both"/>
        <w:rPr>
          <w:rFonts w:ascii="Arial" w:hAnsi="Arial" w:cs="Arial"/>
          <w:sz w:val="22"/>
          <w:szCs w:val="22"/>
        </w:rPr>
      </w:pPr>
      <w:r>
        <w:rPr>
          <w:rFonts w:ascii="Arial" w:hAnsi="Arial" w:cs="Arial"/>
          <w:sz w:val="22"/>
          <w:szCs w:val="22"/>
        </w:rPr>
        <w:t>T</w:t>
      </w:r>
      <w:r w:rsidR="0086657D" w:rsidRPr="00A67B00">
        <w:rPr>
          <w:rFonts w:ascii="Arial" w:hAnsi="Arial" w:cs="Arial"/>
          <w:sz w:val="22"/>
          <w:szCs w:val="22"/>
        </w:rPr>
        <w:t xml:space="preserve">he immune reactions to </w:t>
      </w:r>
      <w:r w:rsidR="0086657D" w:rsidRPr="00A67B00">
        <w:rPr>
          <w:rFonts w:ascii="Arial" w:hAnsi="Arial" w:cs="Arial"/>
          <w:i/>
          <w:iCs/>
          <w:sz w:val="22"/>
          <w:szCs w:val="22"/>
        </w:rPr>
        <w:t>S. japonicum</w:t>
      </w:r>
      <w:r w:rsidR="0086657D" w:rsidRPr="00A67B00">
        <w:rPr>
          <w:rFonts w:ascii="Arial" w:hAnsi="Arial" w:cs="Arial"/>
          <w:sz w:val="22"/>
          <w:szCs w:val="22"/>
        </w:rPr>
        <w:t xml:space="preserve"> eggs in hamsters showed consistently smaller granulomas around single eggs but larger around aggregated eggs, and liver enlargement was greater in </w:t>
      </w:r>
      <w:r w:rsidR="0086657D" w:rsidRPr="00A67B00">
        <w:rPr>
          <w:rFonts w:ascii="Arial" w:hAnsi="Arial" w:cs="Arial"/>
          <w:i/>
          <w:iCs/>
          <w:sz w:val="22"/>
          <w:szCs w:val="22"/>
        </w:rPr>
        <w:t>S. japonicum</w:t>
      </w:r>
      <w:r w:rsidR="0086657D" w:rsidRPr="00A67B00">
        <w:rPr>
          <w:rFonts w:ascii="Arial" w:hAnsi="Arial" w:cs="Arial"/>
          <w:sz w:val="22"/>
          <w:szCs w:val="22"/>
        </w:rPr>
        <w:t xml:space="preserve"> chronic infections than in </w:t>
      </w:r>
      <w:r w:rsidR="0086657D" w:rsidRPr="00A67B00">
        <w:rPr>
          <w:rFonts w:ascii="Arial" w:hAnsi="Arial" w:cs="Arial"/>
          <w:i/>
          <w:iCs/>
          <w:sz w:val="22"/>
          <w:szCs w:val="22"/>
        </w:rPr>
        <w:t>S. mansoni</w:t>
      </w:r>
      <w:r w:rsidR="0086657D" w:rsidRPr="00A67B00">
        <w:rPr>
          <w:rFonts w:ascii="Arial" w:hAnsi="Arial" w:cs="Arial"/>
          <w:sz w:val="22"/>
          <w:szCs w:val="22"/>
        </w:rPr>
        <w:t xml:space="preserve"> infected livers, possibly due to higher antigen concentrations </w:t>
      </w:r>
      <w:r w:rsidR="0086657D"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ISSN":"00029440","PMID":"4737396","abstract":"When uniform histologic criteria are applied to staging schistosome egg and granuloma development in the hamster liver, the evolution of the egg foci is shown to be monophasic, albeit with considerable variation of the individual cell response. Both real and artifactual egg granuloma asynchrony are demonstrable. Alternate granuloma stages occur simultaneously within the same single organ, so that necrosis or fibrous scarring may result in some lesions but not in others. The granulomas of S. japonicum, S. mansoni and S. haematobium show both shared and distinctive features. Thus, oviposition is serial in S. mansoni but clustered in the other two species. Neutrophils are common in S. japonicum granulomas but are rare in the others. The differential features, listed in detail, will usually permit histologic identification of species during the early stages of infection; subsequently, the species specific features and the overall intensity of host reaction tend to decline. At comparable egg loads and time spans, the liver pathology of S. japonicum is the most severe. This is not related to granuloma size, but rather to more exudation and necrosis in early S. japonicum granulomas, their tendency to encroach on adjacent liver tissue and to more extensive diffuse inflammatory infiltration. Hoeppli phenomena occur around S. japonicum eggs both in stellate form, and as intraovular 'reverse' precipitates. Plasma cells and amyloid deposition are frequent. Conversely, S. haematobium lesions are less destructive than those of S. mansoni. These findings can be correlated, to some extent, with current knowledge of the biology of schistosomes and of the antigenic components of their eggs, but several key problems concerning the immunologic host response remain to be solved.","author":[{"dropping-particle":"","family":"Lichtenberg","given":"F","non-dropping-particle":"von","parse-names":false,"suffix":""},{"dropping-particle":"","family":"Erickson","given":"DG","non-dropping-particle":"","parse-names":false,"suffix":""},{"dropping-particle":"","family":"Sadun","given":"EH","non-dropping-particle":"","parse-names":false,"suffix":""}],"container-title":"American Journal of Pathology","id":"ITEM-1","issue":"2","issued":{"date-parts":[["1973"]]},"page":"149-177","title":"Comparative histopathology of schistosome granulomas in the hamster","type":"article-journal","volume":"72"},"uris":["http://www.mendeley.com/documents/?uuid=0151b0e0-4776-4eb4-8fa2-ad69b96cfd97"]}],"mendeley":{"formattedCitation":"&lt;sup&gt;19&lt;/sup&gt;","plainTextFormattedCitation":"19","previouslyFormattedCitation":"&lt;sup&gt;19&lt;/sup&gt;"},"properties":{"noteIndex":0},"schema":"https://github.com/citation-style-language/schema/raw/master/csl-citation.json"}</w:instrText>
      </w:r>
      <w:r w:rsidR="0086657D" w:rsidRPr="00A67B00">
        <w:rPr>
          <w:rFonts w:ascii="Arial" w:hAnsi="Arial" w:cs="Arial"/>
          <w:sz w:val="22"/>
          <w:szCs w:val="22"/>
        </w:rPr>
        <w:fldChar w:fldCharType="separate"/>
      </w:r>
      <w:r w:rsidR="009A03A8" w:rsidRPr="009A03A8">
        <w:rPr>
          <w:rFonts w:ascii="Arial" w:hAnsi="Arial" w:cs="Arial"/>
          <w:noProof/>
          <w:sz w:val="22"/>
          <w:szCs w:val="22"/>
          <w:vertAlign w:val="superscript"/>
        </w:rPr>
        <w:t>19</w:t>
      </w:r>
      <w:r w:rsidR="0086657D" w:rsidRPr="00A67B00">
        <w:rPr>
          <w:rFonts w:ascii="Arial" w:hAnsi="Arial" w:cs="Arial"/>
          <w:sz w:val="22"/>
          <w:szCs w:val="22"/>
        </w:rPr>
        <w:fldChar w:fldCharType="end"/>
      </w:r>
      <w:r w:rsidR="0086657D" w:rsidRPr="00A67B00">
        <w:rPr>
          <w:rFonts w:ascii="Arial" w:hAnsi="Arial" w:cs="Arial"/>
          <w:sz w:val="22"/>
          <w:szCs w:val="22"/>
        </w:rPr>
        <w:t xml:space="preserve">. It is argued whether granuloma measurements are completely relevant parameters as they do not account for cell damage or haemorrhaging, however, at all stages of </w:t>
      </w:r>
      <w:r w:rsidR="0086657D" w:rsidRPr="00A67B00">
        <w:rPr>
          <w:rFonts w:ascii="Arial" w:hAnsi="Arial" w:cs="Arial"/>
          <w:i/>
          <w:iCs/>
          <w:sz w:val="22"/>
          <w:szCs w:val="22"/>
        </w:rPr>
        <w:t>S. japonicum</w:t>
      </w:r>
      <w:r w:rsidR="0086657D" w:rsidRPr="00A67B00">
        <w:rPr>
          <w:rFonts w:ascii="Arial" w:hAnsi="Arial" w:cs="Arial"/>
          <w:sz w:val="22"/>
          <w:szCs w:val="22"/>
        </w:rPr>
        <w:t xml:space="preserve"> </w:t>
      </w:r>
      <w:r w:rsidR="00762FF8">
        <w:rPr>
          <w:rFonts w:ascii="Arial" w:hAnsi="Arial" w:cs="Arial"/>
          <w:sz w:val="22"/>
          <w:szCs w:val="22"/>
        </w:rPr>
        <w:t xml:space="preserve">infections </w:t>
      </w:r>
      <w:r w:rsidR="00A65073" w:rsidRPr="00A67B00">
        <w:rPr>
          <w:rFonts w:ascii="Arial" w:hAnsi="Arial" w:cs="Arial"/>
          <w:sz w:val="22"/>
          <w:szCs w:val="22"/>
        </w:rPr>
        <w:t xml:space="preserve">in these early experiments </w:t>
      </w:r>
      <w:r w:rsidR="0086657D" w:rsidRPr="00A67B00">
        <w:rPr>
          <w:rFonts w:ascii="Arial" w:hAnsi="Arial" w:cs="Arial"/>
          <w:sz w:val="22"/>
          <w:szCs w:val="22"/>
        </w:rPr>
        <w:t xml:space="preserve">there was considerably more parenchymal liver damage than in </w:t>
      </w:r>
      <w:r w:rsidR="0086657D" w:rsidRPr="00A67B00">
        <w:rPr>
          <w:rFonts w:ascii="Arial" w:hAnsi="Arial" w:cs="Arial"/>
          <w:i/>
          <w:iCs/>
          <w:sz w:val="22"/>
          <w:szCs w:val="22"/>
        </w:rPr>
        <w:t>S. mansoni</w:t>
      </w:r>
      <w:r w:rsidR="0086657D" w:rsidRPr="00A67B00">
        <w:rPr>
          <w:rFonts w:ascii="Arial" w:hAnsi="Arial" w:cs="Arial"/>
          <w:sz w:val="22"/>
          <w:szCs w:val="22"/>
        </w:rPr>
        <w:t xml:space="preserve">-infected tissue pathology </w:t>
      </w:r>
      <w:r w:rsidR="0086657D"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ISSN":"00029440","PMID":"4737396","abstract":"When uniform histologic criteria are applied to staging schistosome egg and granuloma development in the hamster liver, the evolution of the egg foci is shown to be monophasic, albeit with considerable variation of the individual cell response. Both real and artifactual egg granuloma asynchrony are demonstrable. Alternate granuloma stages occur simultaneously within the same single organ, so that necrosis or fibrous scarring may result in some lesions but not in others. The granulomas of S. japonicum, S. mansoni and S. haematobium show both shared and distinctive features. Thus, oviposition is serial in S. mansoni but clustered in the other two species. Neutrophils are common in S. japonicum granulomas but are rare in the others. The differential features, listed in detail, will usually permit histologic identification of species during the early stages of infection; subsequently, the species specific features and the overall intensity of host reaction tend to decline. At comparable egg loads and time spans, the liver pathology of S. japonicum is the most severe. This is not related to granuloma size, but rather to more exudation and necrosis in early S. japonicum granulomas, their tendency to encroach on adjacent liver tissue and to more extensive diffuse inflammatory infiltration. Hoeppli phenomena occur around S. japonicum eggs both in stellate form, and as intraovular 'reverse' precipitates. Plasma cells and amyloid deposition are frequent. Conversely, S. haematobium lesions are less destructive than those of S. mansoni. These findings can be correlated, to some extent, with current knowledge of the biology of schistosomes and of the antigenic components of their eggs, but several key problems concerning the immunologic host response remain to be solved.","author":[{"dropping-particle":"","family":"Lichtenberg","given":"F","non-dropping-particle":"von","parse-names":false,"suffix":""},{"dropping-particle":"","family":"Erickson","given":"DG","non-dropping-particle":"","parse-names":false,"suffix":""},{"dropping-particle":"","family":"Sadun","given":"EH","non-dropping-particle":"","parse-names":false,"suffix":""}],"container-title":"American Journal of Pathology","id":"ITEM-1","issue":"2","issued":{"date-parts":[["1973"]]},"page":"149-177","title":"Comparative histopathology of schistosome granulomas in the hamster","type":"article-journal","volume":"72"},"uris":["http://www.mendeley.com/documents/?uuid=0151b0e0-4776-4eb4-8fa2-ad69b96cfd97"]}],"mendeley":{"formattedCitation":"&lt;sup&gt;19&lt;/sup&gt;","plainTextFormattedCitation":"19","previouslyFormattedCitation":"&lt;sup&gt;19&lt;/sup&gt;"},"properties":{"noteIndex":0},"schema":"https://github.com/citation-style-language/schema/raw/master/csl-citation.json"}</w:instrText>
      </w:r>
      <w:r w:rsidR="0086657D" w:rsidRPr="00A67B00">
        <w:rPr>
          <w:rFonts w:ascii="Arial" w:hAnsi="Arial" w:cs="Arial"/>
          <w:sz w:val="22"/>
          <w:szCs w:val="22"/>
        </w:rPr>
        <w:fldChar w:fldCharType="separate"/>
      </w:r>
      <w:r w:rsidR="009A03A8" w:rsidRPr="009A03A8">
        <w:rPr>
          <w:rFonts w:ascii="Arial" w:hAnsi="Arial" w:cs="Arial"/>
          <w:noProof/>
          <w:sz w:val="22"/>
          <w:szCs w:val="22"/>
          <w:vertAlign w:val="superscript"/>
        </w:rPr>
        <w:t>19</w:t>
      </w:r>
      <w:r w:rsidR="0086657D" w:rsidRPr="00A67B00">
        <w:rPr>
          <w:rFonts w:ascii="Arial" w:hAnsi="Arial" w:cs="Arial"/>
          <w:sz w:val="22"/>
          <w:szCs w:val="22"/>
        </w:rPr>
        <w:fldChar w:fldCharType="end"/>
      </w:r>
      <w:r w:rsidR="0086657D" w:rsidRPr="00A67B00">
        <w:rPr>
          <w:rFonts w:ascii="Arial" w:hAnsi="Arial" w:cs="Arial"/>
          <w:sz w:val="22"/>
          <w:szCs w:val="22"/>
        </w:rPr>
        <w:t>.</w:t>
      </w:r>
      <w:r w:rsidR="0085500C" w:rsidRPr="00A67B00">
        <w:rPr>
          <w:rFonts w:ascii="Arial" w:hAnsi="Arial" w:cs="Arial"/>
          <w:sz w:val="22"/>
          <w:szCs w:val="22"/>
        </w:rPr>
        <w:t xml:space="preserve"> Moreover, it has generally been found that at comparable egg loads and time spans, the liver pathology of </w:t>
      </w:r>
      <w:r w:rsidR="0085500C" w:rsidRPr="00A67B00">
        <w:rPr>
          <w:rFonts w:ascii="Arial" w:hAnsi="Arial" w:cs="Arial"/>
          <w:i/>
          <w:iCs/>
          <w:sz w:val="22"/>
          <w:szCs w:val="22"/>
        </w:rPr>
        <w:t>S. japonicum</w:t>
      </w:r>
      <w:r w:rsidR="0085500C" w:rsidRPr="00A67B00">
        <w:rPr>
          <w:rFonts w:ascii="Arial" w:hAnsi="Arial" w:cs="Arial"/>
          <w:sz w:val="22"/>
          <w:szCs w:val="22"/>
        </w:rPr>
        <w:t xml:space="preserve"> is the more severe of the two. This is not due to the size of the granulomas formed, but the tendency for </w:t>
      </w:r>
      <w:r w:rsidR="0085500C" w:rsidRPr="00A67B00">
        <w:rPr>
          <w:rFonts w:ascii="Arial" w:hAnsi="Arial" w:cs="Arial"/>
          <w:i/>
          <w:iCs/>
          <w:sz w:val="22"/>
          <w:szCs w:val="22"/>
        </w:rPr>
        <w:t>S. japonicum</w:t>
      </w:r>
      <w:r w:rsidR="0085500C" w:rsidRPr="00A67B00">
        <w:rPr>
          <w:rFonts w:ascii="Arial" w:hAnsi="Arial" w:cs="Arial"/>
          <w:sz w:val="22"/>
          <w:szCs w:val="22"/>
        </w:rPr>
        <w:t xml:space="preserve"> to produce more exudation and necrosis in early granuloma formation, and encroach on adjacent liver tissue with greater diffuse inflammation </w:t>
      </w:r>
      <w:r w:rsidR="0085500C"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ISSN":"00029440","PMID":"4737396","abstract":"When uniform histologic criteria are applied to staging schistosome egg and granuloma development in the hamster liver, the evolution of the egg foci is shown to be monophasic, albeit with considerable variation of the individual cell response. Both real and artifactual egg granuloma asynchrony are demonstrable. Alternate granuloma stages occur simultaneously within the same single organ, so that necrosis or fibrous scarring may result in some lesions but not in others. The granulomas of S. japonicum, S. mansoni and S. haematobium show both shared and distinctive features. Thus, oviposition is serial in S. mansoni but clustered in the other two species. Neutrophils are common in S. japonicum granulomas but are rare in the others. The differential features, listed in detail, will usually permit histologic identification of species during the early stages of infection; subsequently, the species specific features and the overall intensity of host reaction tend to decline. At comparable egg loads and time spans, the liver pathology of S. japonicum is the most severe. This is not related to granuloma size, but rather to more exudation and necrosis in early S. japonicum granulomas, their tendency to encroach on adjacent liver tissue and to more extensive diffuse inflammatory infiltration. Hoeppli phenomena occur around S. japonicum eggs both in stellate form, and as intraovular 'reverse' precipitates. Plasma cells and amyloid deposition are frequent. Conversely, S. haematobium lesions are less destructive than those of S. mansoni. These findings can be correlated, to some extent, with current knowledge of the biology of schistosomes and of the antigenic components of their eggs, but several key problems concerning the immunologic host response remain to be solved.","author":[{"dropping-particle":"","family":"Lichtenberg","given":"F","non-dropping-particle":"von","parse-names":false,"suffix":""},{"dropping-particle":"","family":"Erickson","given":"DG","non-dropping-particle":"","parse-names":false,"suffix":""},{"dropping-particle":"","family":"Sadun","given":"EH","non-dropping-particle":"","parse-names":false,"suffix":""}],"container-title":"American Journal of Pathology","id":"ITEM-1","issue":"2","issued":{"date-parts":[["1973"]]},"page":"149-177","title":"Comparative histopathology of schistosome granulomas in the hamster","type":"article-journal","volume":"72"},"uris":["http://www.mendeley.com/documents/?uuid=0151b0e0-4776-4eb4-8fa2-ad69b96cfd97"]}],"mendeley":{"formattedCitation":"&lt;sup&gt;19&lt;/sup&gt;","plainTextFormattedCitation":"19","previouslyFormattedCitation":"&lt;sup&gt;19&lt;/sup&gt;"},"properties":{"noteIndex":0},"schema":"https://github.com/citation-style-language/schema/raw/master/csl-citation.json"}</w:instrText>
      </w:r>
      <w:r w:rsidR="0085500C" w:rsidRPr="00A67B00">
        <w:rPr>
          <w:rFonts w:ascii="Arial" w:hAnsi="Arial" w:cs="Arial"/>
          <w:sz w:val="22"/>
          <w:szCs w:val="22"/>
        </w:rPr>
        <w:fldChar w:fldCharType="separate"/>
      </w:r>
      <w:r w:rsidR="009A03A8" w:rsidRPr="009A03A8">
        <w:rPr>
          <w:rFonts w:ascii="Arial" w:hAnsi="Arial" w:cs="Arial"/>
          <w:noProof/>
          <w:sz w:val="22"/>
          <w:szCs w:val="22"/>
          <w:vertAlign w:val="superscript"/>
        </w:rPr>
        <w:t>19</w:t>
      </w:r>
      <w:r w:rsidR="0085500C" w:rsidRPr="00A67B00">
        <w:rPr>
          <w:rFonts w:ascii="Arial" w:hAnsi="Arial" w:cs="Arial"/>
          <w:sz w:val="22"/>
          <w:szCs w:val="22"/>
        </w:rPr>
        <w:fldChar w:fldCharType="end"/>
      </w:r>
      <w:r w:rsidR="0085500C" w:rsidRPr="00A67B00">
        <w:rPr>
          <w:rFonts w:ascii="Arial" w:hAnsi="Arial" w:cs="Arial"/>
          <w:sz w:val="22"/>
          <w:szCs w:val="22"/>
        </w:rPr>
        <w:t xml:space="preserve">. </w:t>
      </w:r>
      <w:r w:rsidR="002F17FD" w:rsidRPr="00A67B00">
        <w:rPr>
          <w:rFonts w:ascii="Arial" w:hAnsi="Arial" w:cs="Arial"/>
          <w:sz w:val="22"/>
          <w:szCs w:val="22"/>
        </w:rPr>
        <w:t xml:space="preserve">Early experiments found that </w:t>
      </w:r>
      <w:r w:rsidR="00427E60" w:rsidRPr="00A67B00">
        <w:rPr>
          <w:rFonts w:ascii="Arial" w:hAnsi="Arial" w:cs="Arial"/>
          <w:sz w:val="22"/>
          <w:szCs w:val="22"/>
        </w:rPr>
        <w:t xml:space="preserve">that in </w:t>
      </w:r>
      <w:r w:rsidR="00427E60" w:rsidRPr="00427E60">
        <w:rPr>
          <w:rFonts w:ascii="Arial" w:hAnsi="Arial" w:cs="Arial"/>
          <w:i/>
          <w:iCs/>
          <w:sz w:val="22"/>
          <w:szCs w:val="22"/>
        </w:rPr>
        <w:t>S.</w:t>
      </w:r>
      <w:r w:rsidR="00762FF8">
        <w:rPr>
          <w:rFonts w:ascii="Arial" w:hAnsi="Arial" w:cs="Arial"/>
          <w:i/>
          <w:iCs/>
          <w:sz w:val="22"/>
          <w:szCs w:val="22"/>
        </w:rPr>
        <w:t xml:space="preserve"> </w:t>
      </w:r>
      <w:r w:rsidR="00427E60" w:rsidRPr="00427E60">
        <w:rPr>
          <w:rFonts w:ascii="Arial" w:hAnsi="Arial" w:cs="Arial"/>
          <w:i/>
          <w:iCs/>
          <w:sz w:val="22"/>
          <w:szCs w:val="22"/>
        </w:rPr>
        <w:t>japonicum</w:t>
      </w:r>
      <w:r w:rsidR="00427E60">
        <w:rPr>
          <w:rFonts w:ascii="Arial" w:hAnsi="Arial" w:cs="Arial"/>
          <w:sz w:val="22"/>
          <w:szCs w:val="22"/>
        </w:rPr>
        <w:t xml:space="preserve"> </w:t>
      </w:r>
      <w:r w:rsidR="00427E60" w:rsidRPr="00A67B00">
        <w:rPr>
          <w:rFonts w:ascii="Arial" w:hAnsi="Arial" w:cs="Arial"/>
          <w:sz w:val="22"/>
          <w:szCs w:val="22"/>
        </w:rPr>
        <w:t xml:space="preserve">rabbit infections, cirrhosis was out of proportion to the number of eggs deposited </w:t>
      </w:r>
      <w:r w:rsidR="002F17FD"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4269/ajtmh.1953.2.883","ISSN":"00029637","PMID":"13092375","author":[{"dropping-particle":"","family":"Meleney","given":"H. E.","non-dropping-particle":"","parse-names":false,"suffix":""},{"dropping-particle":"","family":"Sandground","given":"J. H.","non-dropping-particle":"","parse-names":false,"suffix":""},{"dropping-particle":"","family":"Moore","given":"DV","non-dropping-particle":"","parse-names":false,"suffix":""},{"dropping-particle":"","family":"Most","given":"H.","non-dropping-particle":"","parse-names":false,"suffix":""},{"dropping-particle":"","family":"Carney","given":"B. H.","non-dropping-particle":"","parse-names":false,"suffix":""}],"container-title":"The American journal of tropical medicine and hygiene","id":"ITEM-1","issue":"5","issued":{"date-parts":[["1953","9","1"]]},"page":"883-913","title":"The histopathology of experimental schistosomiasis. II. Bisexual infections with S. mansoni, S. japonicum, and S. haematobium","type":"article-journal","volume":"2"},"uris":["http://www.mendeley.com/documents/?uuid=f5205ca2-0f7c-4bcc-8fda-f155c0983a17"]}],"mendeley":{"formattedCitation":"&lt;sup&gt;36&lt;/sup&gt;","plainTextFormattedCitation":"36","previouslyFormattedCitation":"&lt;sup&gt;36&lt;/sup&gt;"},"properties":{"noteIndex":0},"schema":"https://github.com/citation-style-language/schema/raw/master/csl-citation.json"}</w:instrText>
      </w:r>
      <w:r w:rsidR="002F17FD" w:rsidRPr="00A67B00">
        <w:rPr>
          <w:rFonts w:ascii="Arial" w:hAnsi="Arial" w:cs="Arial"/>
          <w:sz w:val="22"/>
          <w:szCs w:val="22"/>
        </w:rPr>
        <w:fldChar w:fldCharType="separate"/>
      </w:r>
      <w:r w:rsidR="009A03A8" w:rsidRPr="009A03A8">
        <w:rPr>
          <w:rFonts w:ascii="Arial" w:hAnsi="Arial" w:cs="Arial"/>
          <w:noProof/>
          <w:sz w:val="22"/>
          <w:szCs w:val="22"/>
          <w:vertAlign w:val="superscript"/>
        </w:rPr>
        <w:t>36</w:t>
      </w:r>
      <w:r w:rsidR="002F17FD" w:rsidRPr="00A67B00">
        <w:rPr>
          <w:rFonts w:ascii="Arial" w:hAnsi="Arial" w:cs="Arial"/>
          <w:sz w:val="22"/>
          <w:szCs w:val="22"/>
        </w:rPr>
        <w:fldChar w:fldCharType="end"/>
      </w:r>
      <w:r w:rsidR="002F17FD" w:rsidRPr="00A67B00">
        <w:rPr>
          <w:rFonts w:ascii="Arial" w:hAnsi="Arial" w:cs="Arial"/>
          <w:sz w:val="22"/>
          <w:szCs w:val="22"/>
        </w:rPr>
        <w:t xml:space="preserve">. Moreover, </w:t>
      </w:r>
      <w:r w:rsidR="002F17FD" w:rsidRPr="00A67B00">
        <w:rPr>
          <w:rFonts w:ascii="Arial" w:hAnsi="Arial" w:cs="Arial"/>
          <w:i/>
          <w:iCs/>
          <w:sz w:val="22"/>
          <w:szCs w:val="22"/>
        </w:rPr>
        <w:t>S. japonicum</w:t>
      </w:r>
      <w:r w:rsidR="002F17FD" w:rsidRPr="00A67B00">
        <w:rPr>
          <w:rFonts w:ascii="Arial" w:hAnsi="Arial" w:cs="Arial"/>
          <w:sz w:val="22"/>
          <w:szCs w:val="22"/>
        </w:rPr>
        <w:t xml:space="preserve"> hamster hepatic pathology displayed abundant dying liver cells or eosinophil-central necrotic </w:t>
      </w:r>
      <w:r w:rsidR="002F17FD" w:rsidRPr="00A67B00">
        <w:rPr>
          <w:rFonts w:ascii="Arial" w:hAnsi="Arial" w:cs="Arial"/>
          <w:sz w:val="22"/>
          <w:szCs w:val="22"/>
        </w:rPr>
        <w:lastRenderedPageBreak/>
        <w:t xml:space="preserve">areas in the exudative granulomas or pseudoabscesses, and </w:t>
      </w:r>
      <w:r w:rsidR="00F36031" w:rsidRPr="00A67B00">
        <w:rPr>
          <w:rFonts w:ascii="Arial" w:hAnsi="Arial" w:cs="Arial"/>
          <w:sz w:val="22"/>
          <w:szCs w:val="22"/>
        </w:rPr>
        <w:t xml:space="preserve">that </w:t>
      </w:r>
      <w:r w:rsidR="002F17FD" w:rsidRPr="00A67B00">
        <w:rPr>
          <w:rFonts w:ascii="Arial" w:hAnsi="Arial" w:cs="Arial"/>
          <w:sz w:val="22"/>
          <w:szCs w:val="22"/>
        </w:rPr>
        <w:t xml:space="preserve">the epithelioid cell layer </w:t>
      </w:r>
      <w:r w:rsidR="00614470" w:rsidRPr="00A67B00">
        <w:rPr>
          <w:rFonts w:ascii="Arial" w:hAnsi="Arial" w:cs="Arial"/>
          <w:sz w:val="22"/>
          <w:szCs w:val="22"/>
        </w:rPr>
        <w:t>demarcating</w:t>
      </w:r>
      <w:r w:rsidR="002F17FD" w:rsidRPr="00A67B00">
        <w:rPr>
          <w:rFonts w:ascii="Arial" w:hAnsi="Arial" w:cs="Arial"/>
          <w:sz w:val="22"/>
          <w:szCs w:val="22"/>
        </w:rPr>
        <w:t xml:space="preserve"> the granulomas </w:t>
      </w:r>
      <w:r w:rsidR="00427E60">
        <w:rPr>
          <w:rFonts w:ascii="Arial" w:hAnsi="Arial" w:cs="Arial"/>
          <w:sz w:val="22"/>
          <w:szCs w:val="22"/>
        </w:rPr>
        <w:t>was</w:t>
      </w:r>
      <w:r w:rsidR="002F17FD" w:rsidRPr="00A67B00">
        <w:rPr>
          <w:rFonts w:ascii="Arial" w:hAnsi="Arial" w:cs="Arial"/>
          <w:sz w:val="22"/>
          <w:szCs w:val="22"/>
        </w:rPr>
        <w:t xml:space="preserve"> completely absent or poorly developed </w:t>
      </w:r>
      <w:r w:rsidR="002F17FD"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ISSN":"00029440","PMID":"4737396","abstract":"When uniform histologic criteria are applied to staging schistosome egg and granuloma development in the hamster liver, the evolution of the egg foci is shown to be monophasic, albeit with considerable variation of the individual cell response. Both real and artifactual egg granuloma asynchrony are demonstrable. Alternate granuloma stages occur simultaneously within the same single organ, so that necrosis or fibrous scarring may result in some lesions but not in others. The granulomas of S. japonicum, S. mansoni and S. haematobium show both shared and distinctive features. Thus, oviposition is serial in S. mansoni but clustered in the other two species. Neutrophils are common in S. japonicum granulomas but are rare in the others. The differential features, listed in detail, will usually permit histologic identification of species during the early stages of infection; subsequently, the species specific features and the overall intensity of host reaction tend to decline. At comparable egg loads and time spans, the liver pathology of S. japonicum is the most severe. This is not related to granuloma size, but rather to more exudation and necrosis in early S. japonicum granulomas, their tendency to encroach on adjacent liver tissue and to more extensive diffuse inflammatory infiltration. Hoeppli phenomena occur around S. japonicum eggs both in stellate form, and as intraovular 'reverse' precipitates. Plasma cells and amyloid deposition are frequent. Conversely, S. haematobium lesions are less destructive than those of S. mansoni. These findings can be correlated, to some extent, with current knowledge of the biology of schistosomes and of the antigenic components of their eggs, but several key problems concerning the immunologic host response remain to be solved.","author":[{"dropping-particle":"","family":"Lichtenberg","given":"F","non-dropping-particle":"von","parse-names":false,"suffix":""},{"dropping-particle":"","family":"Erickson","given":"DG","non-dropping-particle":"","parse-names":false,"suffix":""},{"dropping-particle":"","family":"Sadun","given":"EH","non-dropping-particle":"","parse-names":false,"suffix":""}],"container-title":"American Journal of Pathology","id":"ITEM-1","issue":"2","issued":{"date-parts":[["1973"]]},"page":"149-177","title":"Comparative histopathology of schistosome granulomas in the hamster","type":"article-journal","volume":"72"},"uris":["http://www.mendeley.com/documents/?uuid=0151b0e0-4776-4eb4-8fa2-ad69b96cfd97"]}],"mendeley":{"formattedCitation":"&lt;sup&gt;19&lt;/sup&gt;","plainTextFormattedCitation":"19","previouslyFormattedCitation":"&lt;sup&gt;19&lt;/sup&gt;"},"properties":{"noteIndex":0},"schema":"https://github.com/citation-style-language/schema/raw/master/csl-citation.json"}</w:instrText>
      </w:r>
      <w:r w:rsidR="002F17FD" w:rsidRPr="00A67B00">
        <w:rPr>
          <w:rFonts w:ascii="Arial" w:hAnsi="Arial" w:cs="Arial"/>
          <w:sz w:val="22"/>
          <w:szCs w:val="22"/>
        </w:rPr>
        <w:fldChar w:fldCharType="separate"/>
      </w:r>
      <w:r w:rsidR="009A03A8" w:rsidRPr="009A03A8">
        <w:rPr>
          <w:rFonts w:ascii="Arial" w:hAnsi="Arial" w:cs="Arial"/>
          <w:noProof/>
          <w:sz w:val="22"/>
          <w:szCs w:val="22"/>
          <w:vertAlign w:val="superscript"/>
        </w:rPr>
        <w:t>19</w:t>
      </w:r>
      <w:r w:rsidR="002F17FD" w:rsidRPr="00A67B00">
        <w:rPr>
          <w:rFonts w:ascii="Arial" w:hAnsi="Arial" w:cs="Arial"/>
          <w:sz w:val="22"/>
          <w:szCs w:val="22"/>
        </w:rPr>
        <w:fldChar w:fldCharType="end"/>
      </w:r>
      <w:r w:rsidR="002F17FD" w:rsidRPr="00A67B00">
        <w:rPr>
          <w:rFonts w:ascii="Arial" w:hAnsi="Arial" w:cs="Arial"/>
          <w:sz w:val="22"/>
          <w:szCs w:val="22"/>
        </w:rPr>
        <w:t xml:space="preserve">. At </w:t>
      </w:r>
      <w:proofErr w:type="gramStart"/>
      <w:r w:rsidR="002F17FD" w:rsidRPr="00A67B00">
        <w:rPr>
          <w:rFonts w:ascii="Arial" w:hAnsi="Arial" w:cs="Arial"/>
          <w:sz w:val="22"/>
          <w:szCs w:val="22"/>
        </w:rPr>
        <w:t>one week</w:t>
      </w:r>
      <w:proofErr w:type="gramEnd"/>
      <w:r w:rsidR="002F17FD" w:rsidRPr="00A67B00">
        <w:rPr>
          <w:rFonts w:ascii="Arial" w:hAnsi="Arial" w:cs="Arial"/>
          <w:sz w:val="22"/>
          <w:szCs w:val="22"/>
        </w:rPr>
        <w:t xml:space="preserve"> post-patency, </w:t>
      </w:r>
      <w:r w:rsidR="00472420" w:rsidRPr="00A67B00">
        <w:rPr>
          <w:rFonts w:ascii="Arial" w:hAnsi="Arial" w:cs="Arial"/>
          <w:i/>
          <w:iCs/>
          <w:sz w:val="22"/>
          <w:szCs w:val="22"/>
        </w:rPr>
        <w:t>S. japonicum</w:t>
      </w:r>
      <w:r w:rsidR="002F17FD" w:rsidRPr="00A67B00">
        <w:rPr>
          <w:rFonts w:ascii="Arial" w:hAnsi="Arial" w:cs="Arial"/>
          <w:sz w:val="22"/>
          <w:szCs w:val="22"/>
        </w:rPr>
        <w:t xml:space="preserve"> granulomas were </w:t>
      </w:r>
      <w:r w:rsidR="00F36031" w:rsidRPr="00A67B00">
        <w:rPr>
          <w:rFonts w:ascii="Arial" w:hAnsi="Arial" w:cs="Arial"/>
          <w:sz w:val="22"/>
          <w:szCs w:val="22"/>
        </w:rPr>
        <w:t xml:space="preserve">surrounded by </w:t>
      </w:r>
      <w:r w:rsidR="002F17FD" w:rsidRPr="00A67B00">
        <w:rPr>
          <w:rFonts w:ascii="Arial" w:hAnsi="Arial" w:cs="Arial"/>
          <w:sz w:val="22"/>
          <w:szCs w:val="22"/>
        </w:rPr>
        <w:t>inflammatory structures, focal haemorrhaging, oedema or stellate fibroblasts and capillary buds which encroached upon neighbouring liver tissue that often exhibited necrosis. Zonal infarct-like eosinophilic liver necrosis and Councilman bodies (acidophilic aggregates of cells composed of</w:t>
      </w:r>
      <w:r w:rsidR="0075031B">
        <w:rPr>
          <w:rFonts w:ascii="Arial" w:hAnsi="Arial" w:cs="Arial"/>
          <w:sz w:val="22"/>
          <w:szCs w:val="22"/>
        </w:rPr>
        <w:t xml:space="preserve"> </w:t>
      </w:r>
      <w:r w:rsidR="002F17FD" w:rsidRPr="00A67B00">
        <w:rPr>
          <w:rFonts w:ascii="Arial" w:hAnsi="Arial" w:cs="Arial"/>
          <w:sz w:val="22"/>
          <w:szCs w:val="22"/>
        </w:rPr>
        <w:t>dying</w:t>
      </w:r>
      <w:r w:rsidR="0075031B">
        <w:rPr>
          <w:rFonts w:ascii="Arial" w:hAnsi="Arial" w:cs="Arial"/>
          <w:sz w:val="22"/>
          <w:szCs w:val="22"/>
        </w:rPr>
        <w:t xml:space="preserve"> </w:t>
      </w:r>
      <w:r w:rsidR="002F17FD" w:rsidRPr="00A67B00">
        <w:rPr>
          <w:rFonts w:ascii="Arial" w:hAnsi="Arial" w:cs="Arial"/>
          <w:sz w:val="22"/>
          <w:szCs w:val="22"/>
        </w:rPr>
        <w:t>hepatocyte</w:t>
      </w:r>
      <w:r w:rsidR="00F36031" w:rsidRPr="00A67B00">
        <w:rPr>
          <w:rFonts w:ascii="Arial" w:hAnsi="Arial" w:cs="Arial"/>
          <w:sz w:val="22"/>
          <w:szCs w:val="22"/>
        </w:rPr>
        <w:t>s</w:t>
      </w:r>
      <w:r w:rsidR="002F17FD" w:rsidRPr="00A67B00">
        <w:rPr>
          <w:rFonts w:ascii="Arial" w:hAnsi="Arial" w:cs="Arial"/>
          <w:sz w:val="22"/>
          <w:szCs w:val="22"/>
        </w:rPr>
        <w:t xml:space="preserve"> often surrounded by normal parenchyma) were frequent. At 11 weeks post-patency, however, granulomas were delimited by fibroblastic rims and were less encroaching. But at all stages</w:t>
      </w:r>
      <w:r w:rsidR="0075031B">
        <w:rPr>
          <w:rFonts w:ascii="Arial" w:hAnsi="Arial" w:cs="Arial"/>
          <w:sz w:val="22"/>
          <w:szCs w:val="22"/>
        </w:rPr>
        <w:t xml:space="preserve"> </w:t>
      </w:r>
      <w:r w:rsidR="002F17FD" w:rsidRPr="00A67B00">
        <w:rPr>
          <w:rFonts w:ascii="Arial" w:hAnsi="Arial" w:cs="Arial"/>
          <w:i/>
          <w:iCs/>
          <w:sz w:val="22"/>
          <w:szCs w:val="22"/>
        </w:rPr>
        <w:t>S. japonicum</w:t>
      </w:r>
      <w:r w:rsidR="002F17FD" w:rsidRPr="00A67B00">
        <w:rPr>
          <w:rFonts w:ascii="Arial" w:hAnsi="Arial" w:cs="Arial"/>
          <w:sz w:val="22"/>
          <w:szCs w:val="22"/>
        </w:rPr>
        <w:t xml:space="preserve"> had substantially more parenchymal liver disturbance than </w:t>
      </w:r>
      <w:r w:rsidR="002F17FD" w:rsidRPr="00A67B00">
        <w:rPr>
          <w:rFonts w:ascii="Arial" w:hAnsi="Arial" w:cs="Arial"/>
          <w:i/>
          <w:iCs/>
          <w:sz w:val="22"/>
          <w:szCs w:val="22"/>
        </w:rPr>
        <w:t>S. mansoni</w:t>
      </w:r>
      <w:r w:rsidR="002F17FD" w:rsidRPr="00A67B00">
        <w:rPr>
          <w:rFonts w:ascii="Arial" w:hAnsi="Arial" w:cs="Arial"/>
          <w:sz w:val="22"/>
          <w:szCs w:val="22"/>
        </w:rPr>
        <w:t xml:space="preserve">. </w:t>
      </w:r>
      <w:r w:rsidR="00CD7001" w:rsidRPr="00A67B00">
        <w:rPr>
          <w:rFonts w:ascii="Arial" w:hAnsi="Arial" w:cs="Arial"/>
          <w:sz w:val="22"/>
          <w:szCs w:val="22"/>
        </w:rPr>
        <w:t xml:space="preserve">Thus, although single </w:t>
      </w:r>
      <w:r w:rsidR="00CD7001" w:rsidRPr="00A67B00">
        <w:rPr>
          <w:rFonts w:ascii="Arial" w:hAnsi="Arial" w:cs="Arial"/>
          <w:i/>
          <w:iCs/>
          <w:sz w:val="22"/>
          <w:szCs w:val="22"/>
        </w:rPr>
        <w:t>S. japonicum</w:t>
      </w:r>
      <w:r w:rsidR="00CD7001" w:rsidRPr="00A67B00">
        <w:rPr>
          <w:rFonts w:ascii="Arial" w:hAnsi="Arial" w:cs="Arial"/>
          <w:sz w:val="22"/>
          <w:szCs w:val="22"/>
        </w:rPr>
        <w:t xml:space="preserve"> eggs and granulomas were smaller than those of </w:t>
      </w:r>
      <w:r w:rsidR="00CD7001" w:rsidRPr="00A67B00">
        <w:rPr>
          <w:rFonts w:ascii="Arial" w:hAnsi="Arial" w:cs="Arial"/>
          <w:i/>
          <w:iCs/>
          <w:sz w:val="22"/>
          <w:szCs w:val="22"/>
        </w:rPr>
        <w:t>S. mansoni</w:t>
      </w:r>
      <w:r w:rsidR="00CD7001" w:rsidRPr="00A67B00">
        <w:rPr>
          <w:rFonts w:ascii="Arial" w:hAnsi="Arial" w:cs="Arial"/>
          <w:sz w:val="22"/>
          <w:szCs w:val="22"/>
        </w:rPr>
        <w:t xml:space="preserve">, greater liver enlargement was observed and the ratio of hepatic inflammatory tissue to parenchymal liver tissue was higher in individuals infected with </w:t>
      </w:r>
      <w:r w:rsidR="00CD7001" w:rsidRPr="00A67B00">
        <w:rPr>
          <w:rFonts w:ascii="Arial" w:hAnsi="Arial" w:cs="Arial"/>
          <w:i/>
          <w:iCs/>
          <w:sz w:val="22"/>
          <w:szCs w:val="22"/>
        </w:rPr>
        <w:t>S. japonicum</w:t>
      </w:r>
      <w:r w:rsidR="00CD7001" w:rsidRPr="00A67B00">
        <w:rPr>
          <w:rFonts w:ascii="Arial" w:hAnsi="Arial" w:cs="Arial"/>
          <w:sz w:val="22"/>
          <w:szCs w:val="22"/>
        </w:rPr>
        <w:t xml:space="preserve"> </w:t>
      </w:r>
      <w:r w:rsidR="00CD7001"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ISSN":"00029440","PMID":"4737396","abstract":"When uniform histologic criteria are applied to staging schistosome egg and granuloma development in the hamster liver, the evolution of the egg foci is shown to be monophasic, albeit with considerable variation of the individual cell response. Both real and artifactual egg granuloma asynchrony are demonstrable. Alternate granuloma stages occur simultaneously within the same single organ, so that necrosis or fibrous scarring may result in some lesions but not in others. The granulomas of S. japonicum, S. mansoni and S. haematobium show both shared and distinctive features. Thus, oviposition is serial in S. mansoni but clustered in the other two species. Neutrophils are common in S. japonicum granulomas but are rare in the others. The differential features, listed in detail, will usually permit histologic identification of species during the early stages of infection; subsequently, the species specific features and the overall intensity of host reaction tend to decline. At comparable egg loads and time spans, the liver pathology of S. japonicum is the most severe. This is not related to granuloma size, but rather to more exudation and necrosis in early S. japonicum granulomas, their tendency to encroach on adjacent liver tissue and to more extensive diffuse inflammatory infiltration. Hoeppli phenomena occur around S. japonicum eggs both in stellate form, and as intraovular 'reverse' precipitates. Plasma cells and amyloid deposition are frequent. Conversely, S. haematobium lesions are less destructive than those of S. mansoni. These findings can be correlated, to some extent, with current knowledge of the biology of schistosomes and of the antigenic components of their eggs, but several key problems concerning the immunologic host response remain to be solved.","author":[{"dropping-particle":"","family":"Lichtenberg","given":"F","non-dropping-particle":"von","parse-names":false,"suffix":""},{"dropping-particle":"","family":"Erickson","given":"DG","non-dropping-particle":"","parse-names":false,"suffix":""},{"dropping-particle":"","family":"Sadun","given":"EH","non-dropping-particle":"","parse-names":false,"suffix":""}],"container-title":"American Journal of Pathology","id":"ITEM-1","issue":"2","issued":{"date-parts":[["1973"]]},"page":"149-177","title":"Comparative histopathology of schistosome granulomas in the hamster","type":"article-journal","volume":"72"},"uris":["http://www.mendeley.com/documents/?uuid=0151b0e0-4776-4eb4-8fa2-ad69b96cfd97"]}],"mendeley":{"formattedCitation":"&lt;sup&gt;19&lt;/sup&gt;","plainTextFormattedCitation":"19","previouslyFormattedCitation":"&lt;sup&gt;19&lt;/sup&gt;"},"properties":{"noteIndex":0},"schema":"https://github.com/citation-style-language/schema/raw/master/csl-citation.json"}</w:instrText>
      </w:r>
      <w:r w:rsidR="00CD7001" w:rsidRPr="00A67B00">
        <w:rPr>
          <w:rFonts w:ascii="Arial" w:hAnsi="Arial" w:cs="Arial"/>
          <w:sz w:val="22"/>
          <w:szCs w:val="22"/>
        </w:rPr>
        <w:fldChar w:fldCharType="separate"/>
      </w:r>
      <w:r w:rsidR="009A03A8" w:rsidRPr="009A03A8">
        <w:rPr>
          <w:rFonts w:ascii="Arial" w:hAnsi="Arial" w:cs="Arial"/>
          <w:noProof/>
          <w:sz w:val="22"/>
          <w:szCs w:val="22"/>
          <w:vertAlign w:val="superscript"/>
        </w:rPr>
        <w:t>19</w:t>
      </w:r>
      <w:r w:rsidR="00CD7001" w:rsidRPr="00A67B00">
        <w:rPr>
          <w:rFonts w:ascii="Arial" w:hAnsi="Arial" w:cs="Arial"/>
          <w:sz w:val="22"/>
          <w:szCs w:val="22"/>
        </w:rPr>
        <w:fldChar w:fldCharType="end"/>
      </w:r>
      <w:r w:rsidR="00CD7001" w:rsidRPr="00A67B00">
        <w:rPr>
          <w:rFonts w:ascii="Arial" w:hAnsi="Arial" w:cs="Arial"/>
          <w:sz w:val="22"/>
          <w:szCs w:val="22"/>
        </w:rPr>
        <w:t xml:space="preserve">. </w:t>
      </w:r>
      <w:r w:rsidR="00F40101" w:rsidRPr="00A67B00">
        <w:rPr>
          <w:rFonts w:ascii="Arial" w:hAnsi="Arial" w:cs="Arial"/>
          <w:sz w:val="22"/>
          <w:szCs w:val="22"/>
        </w:rPr>
        <w:t xml:space="preserve">Similar </w:t>
      </w:r>
      <w:r w:rsidR="00F40101" w:rsidRPr="00A67B00">
        <w:rPr>
          <w:rFonts w:ascii="Arial" w:hAnsi="Arial" w:cs="Arial"/>
          <w:i/>
          <w:iCs/>
          <w:sz w:val="22"/>
          <w:szCs w:val="22"/>
        </w:rPr>
        <w:t>S. japonicum</w:t>
      </w:r>
      <w:r w:rsidR="00F40101" w:rsidRPr="00A67B00">
        <w:rPr>
          <w:rFonts w:ascii="Arial" w:hAnsi="Arial" w:cs="Arial"/>
          <w:sz w:val="22"/>
          <w:szCs w:val="22"/>
        </w:rPr>
        <w:t xml:space="preserve"> destructive effects have been described in </w:t>
      </w:r>
      <w:r>
        <w:rPr>
          <w:rFonts w:ascii="Arial" w:hAnsi="Arial" w:cs="Arial"/>
          <w:sz w:val="22"/>
          <w:szCs w:val="22"/>
        </w:rPr>
        <w:t>several animal models</w:t>
      </w:r>
      <w:r w:rsidR="00484C68">
        <w:rPr>
          <w:rFonts w:ascii="Arial" w:hAnsi="Arial" w:cs="Arial"/>
          <w:sz w:val="22"/>
          <w:szCs w:val="22"/>
        </w:rPr>
        <w:t xml:space="preserve"> </w:t>
      </w:r>
      <w:r w:rsidR="00484C68">
        <w:rPr>
          <w:rFonts w:ascii="Arial" w:hAnsi="Arial" w:cs="Arial"/>
          <w:sz w:val="22"/>
          <w:szCs w:val="22"/>
        </w:rPr>
        <w:fldChar w:fldCharType="begin" w:fldLock="1"/>
      </w:r>
      <w:r w:rsidR="009A03A8">
        <w:rPr>
          <w:rFonts w:ascii="Arial" w:hAnsi="Arial" w:cs="Arial"/>
          <w:sz w:val="22"/>
          <w:szCs w:val="22"/>
        </w:rPr>
        <w:instrText>ADDIN CSL_CITATION {"citationItems":[{"id":"ITEM-1","itemData":{"DOI":"10.4269/ajtmh.1953.2.883","ISSN":"00029637","PMID":"13092375","author":[{"dropping-particle":"","family":"Meleney","given":"H. E.","non-dropping-particle":"","parse-names":false,"suffix":""},{"dropping-particle":"","family":"Sandground","given":"J. H.","non-dropping-particle":"","parse-names":false,"suffix":""},{"dropping-particle":"","family":"Moore","given":"DV","non-dropping-particle":"","parse-names":false,"suffix":""},{"dropping-particle":"","family":"Most","given":"H.","non-dropping-particle":"","parse-names":false,"suffix":""},{"dropping-particle":"","family":"Carney","given":"B. H.","non-dropping-particle":"","parse-names":false,"suffix":""}],"container-title":"The American journal of tropical medicine and hygiene","id":"ITEM-1","issue":"5","issued":{"date-parts":[["1953","9","1"]]},"page":"883-913","title":"The histopathology of experimental schistosomiasis. II. Bisexual infections with S. mansoni, S. japonicum, and S. haematobium","type":"article-journal","volume":"2"},"uris":["http://www.mendeley.com/documents/?uuid=f5205ca2-0f7c-4bcc-8fda-f155c0983a17"]},{"id":"ITEM-2","itemData":{"ISSN":"0044359X","author":[{"dropping-particle":"","family":"Hsü","given":"HF","non-dropping-particle":"","parse-names":false,"suffix":""},{"dropping-particle":"","family":"Davis","given":"JR","non-dropping-particle":"","parse-names":false,"suffix":""},{"dropping-particle":"","family":"Hsü","given":"SY","non-dropping-particle":"","parse-names":false,"suffix":""}],"container-title":"Zeitschrift fur Tropenmedizin und Parasitologie","id":"ITEM-2","issue":"2","issued":{"date-parts":[["1969"]]},"page":"184-205","title":"Histopathological lesions of Rhesus monkeys and chimpanzees infected with Schistosoma japonicum","type":"article-journal","volume":"20"},"uris":["http://www.mendeley.com/documents/?uuid=5cab35ff-e3cb-4c15-b878-bf6302b7916c"]},{"id":"ITEM-3","itemData":{"ISSN":"0022-3395","PMID":"4996977","author":[{"dropping-particle":"","family":"Erickson","given":"D G","non-dropping-particle":"","parse-names":false,"suffix":""},{"dropping-particle":"","family":"Lichtenberg","given":"F","non-dropping-particle":"von","parse-names":false,"suffix":""},{"dropping-particle":"","family":"Sadun","given":"E H","non-dropping-particle":"","parse-names":false,"suffix":""},{"dropping-particle":"","family":"Lucia","given":"H L","non-dropping-particle":"","parse-names":false,"suffix":""},{"dropping-particle":"","family":"Hickman","given":"R L","non-dropping-particle":"","parse-names":false,"suffix":""}],"container-title":"The Journal of parasitology","id":"ITEM-3","issue":"3","issued":{"date-parts":[["1971","6"]]},"page":"543-558","title":"Comparison of Schistosoma haematobium, S. mansoni, and S. japonicum infections in the owl monkey, Aotus trivirgatus","type":"article-journal","volume":"57"},"uris":["http://www.mendeley.com/documents/?uuid=a192c7bc-fd15-3d24-95b9-10af4741826a"]},{"id":"ITEM-4","itemData":{"DOI":"10.2307/3271132","ISSN":"00223395","author":[{"dropping-particle":"","family":"Faust","given":"Ernest Carroll","non-dropping-particle":"","parse-names":false,"suffix":""},{"dropping-particle":"","family":"Meleny","given":"Henry Edmund","non-dropping-particle":"","parse-names":false,"suffix":""}],"container-title":"The Journal of Parasitology","id":"ITEM-4","issue":"1","issued":{"date-parts":[["1924"]]},"page":"55-56","title":"Studies on schistosomiasis japonica","type":"article-journal","volume":"11"},"uris":["http://www.mendeley.com/documents/?uuid=4f89fa0b-a9cf-4b86-ade7-25553bf2bc24"]}],"mendeley":{"formattedCitation":"&lt;sup&gt;36–39&lt;/sup&gt;","plainTextFormattedCitation":"36–39","previouslyFormattedCitation":"&lt;sup&gt;36–39&lt;/sup&gt;"},"properties":{"noteIndex":0},"schema":"https://github.com/citation-style-language/schema/raw/master/csl-citation.json"}</w:instrText>
      </w:r>
      <w:r w:rsidR="00484C68">
        <w:rPr>
          <w:rFonts w:ascii="Arial" w:hAnsi="Arial" w:cs="Arial"/>
          <w:sz w:val="22"/>
          <w:szCs w:val="22"/>
        </w:rPr>
        <w:fldChar w:fldCharType="separate"/>
      </w:r>
      <w:r w:rsidR="009A03A8" w:rsidRPr="009A03A8">
        <w:rPr>
          <w:rFonts w:ascii="Arial" w:hAnsi="Arial" w:cs="Arial"/>
          <w:noProof/>
          <w:sz w:val="22"/>
          <w:szCs w:val="22"/>
          <w:vertAlign w:val="superscript"/>
        </w:rPr>
        <w:t>36–39</w:t>
      </w:r>
      <w:r w:rsidR="00484C68">
        <w:rPr>
          <w:rFonts w:ascii="Arial" w:hAnsi="Arial" w:cs="Arial"/>
          <w:sz w:val="22"/>
          <w:szCs w:val="22"/>
        </w:rPr>
        <w:fldChar w:fldCharType="end"/>
      </w:r>
      <w:r w:rsidR="0008002C" w:rsidRPr="00A67B00">
        <w:rPr>
          <w:rFonts w:ascii="Arial" w:hAnsi="Arial" w:cs="Arial"/>
          <w:sz w:val="22"/>
          <w:szCs w:val="22"/>
        </w:rPr>
        <w:t>.</w:t>
      </w:r>
      <w:r w:rsidR="002940A5">
        <w:rPr>
          <w:rFonts w:ascii="Arial" w:hAnsi="Arial" w:cs="Arial"/>
          <w:sz w:val="22"/>
          <w:szCs w:val="22"/>
        </w:rPr>
        <w:t xml:space="preserve"> </w:t>
      </w:r>
      <w:r w:rsidR="0017014E">
        <w:rPr>
          <w:rFonts w:ascii="Arial" w:hAnsi="Arial" w:cs="Arial"/>
          <w:sz w:val="22"/>
          <w:szCs w:val="22"/>
        </w:rPr>
        <w:t xml:space="preserve">Hence, </w:t>
      </w:r>
      <w:r w:rsidR="002940A5">
        <w:rPr>
          <w:rFonts w:ascii="Arial" w:hAnsi="Arial" w:cs="Arial"/>
          <w:sz w:val="22"/>
          <w:szCs w:val="22"/>
        </w:rPr>
        <w:t xml:space="preserve">it is clear that the egg-induced tissue inflammatory responses and resulting damage is greater in </w:t>
      </w:r>
      <w:r w:rsidR="002940A5" w:rsidRPr="002940A5">
        <w:rPr>
          <w:rFonts w:ascii="Arial" w:hAnsi="Arial" w:cs="Arial"/>
          <w:i/>
          <w:iCs/>
          <w:sz w:val="22"/>
          <w:szCs w:val="22"/>
        </w:rPr>
        <w:t>S.</w:t>
      </w:r>
      <w:r w:rsidR="00FC0CB4">
        <w:rPr>
          <w:rFonts w:ascii="Arial" w:hAnsi="Arial" w:cs="Arial"/>
          <w:i/>
          <w:iCs/>
          <w:sz w:val="22"/>
          <w:szCs w:val="22"/>
        </w:rPr>
        <w:t xml:space="preserve"> </w:t>
      </w:r>
      <w:r w:rsidR="002940A5" w:rsidRPr="002940A5">
        <w:rPr>
          <w:rFonts w:ascii="Arial" w:hAnsi="Arial" w:cs="Arial"/>
          <w:i/>
          <w:iCs/>
          <w:sz w:val="22"/>
          <w:szCs w:val="22"/>
        </w:rPr>
        <w:t>japonicum</w:t>
      </w:r>
      <w:r w:rsidR="002940A5">
        <w:rPr>
          <w:rFonts w:ascii="Arial" w:hAnsi="Arial" w:cs="Arial"/>
          <w:sz w:val="22"/>
          <w:szCs w:val="22"/>
        </w:rPr>
        <w:t xml:space="preserve"> than in </w:t>
      </w:r>
      <w:r w:rsidR="002940A5" w:rsidRPr="002940A5">
        <w:rPr>
          <w:rFonts w:ascii="Arial" w:hAnsi="Arial" w:cs="Arial"/>
          <w:i/>
          <w:iCs/>
          <w:sz w:val="22"/>
          <w:szCs w:val="22"/>
        </w:rPr>
        <w:t>S.</w:t>
      </w:r>
      <w:r w:rsidR="00FC0CB4">
        <w:rPr>
          <w:rFonts w:ascii="Arial" w:hAnsi="Arial" w:cs="Arial"/>
          <w:i/>
          <w:iCs/>
          <w:sz w:val="22"/>
          <w:szCs w:val="22"/>
        </w:rPr>
        <w:t xml:space="preserve"> </w:t>
      </w:r>
      <w:r w:rsidR="002940A5" w:rsidRPr="002940A5">
        <w:rPr>
          <w:rFonts w:ascii="Arial" w:hAnsi="Arial" w:cs="Arial"/>
          <w:i/>
          <w:iCs/>
          <w:sz w:val="22"/>
          <w:szCs w:val="22"/>
        </w:rPr>
        <w:t>mansoni</w:t>
      </w:r>
      <w:r w:rsidR="002940A5">
        <w:rPr>
          <w:rFonts w:ascii="Arial" w:hAnsi="Arial" w:cs="Arial"/>
          <w:sz w:val="22"/>
          <w:szCs w:val="22"/>
        </w:rPr>
        <w:t xml:space="preserve"> infections</w:t>
      </w:r>
      <w:r w:rsidR="00C43053">
        <w:rPr>
          <w:rFonts w:ascii="Arial" w:hAnsi="Arial" w:cs="Arial"/>
          <w:sz w:val="22"/>
          <w:szCs w:val="22"/>
        </w:rPr>
        <w:t>,</w:t>
      </w:r>
      <w:r w:rsidR="002940A5">
        <w:rPr>
          <w:rFonts w:ascii="Arial" w:hAnsi="Arial" w:cs="Arial"/>
          <w:sz w:val="22"/>
          <w:szCs w:val="22"/>
        </w:rPr>
        <w:t xml:space="preserve"> even at </w:t>
      </w:r>
      <w:r w:rsidR="0017014E">
        <w:rPr>
          <w:rFonts w:ascii="Arial" w:hAnsi="Arial" w:cs="Arial"/>
          <w:sz w:val="22"/>
          <w:szCs w:val="22"/>
        </w:rPr>
        <w:t xml:space="preserve">comparable </w:t>
      </w:r>
      <w:r w:rsidR="00FE40A3">
        <w:rPr>
          <w:rFonts w:ascii="Arial" w:hAnsi="Arial" w:cs="Arial"/>
          <w:sz w:val="22"/>
          <w:szCs w:val="22"/>
        </w:rPr>
        <w:t>levels of</w:t>
      </w:r>
      <w:r w:rsidR="002940A5">
        <w:rPr>
          <w:rFonts w:ascii="Arial" w:hAnsi="Arial" w:cs="Arial"/>
          <w:sz w:val="22"/>
          <w:szCs w:val="22"/>
        </w:rPr>
        <w:t xml:space="preserve"> egg deposition. </w:t>
      </w:r>
      <w:r w:rsidR="00484C68">
        <w:rPr>
          <w:rFonts w:ascii="Arial" w:hAnsi="Arial" w:cs="Arial"/>
          <w:sz w:val="22"/>
          <w:szCs w:val="22"/>
        </w:rPr>
        <w:fldChar w:fldCharType="begin" w:fldLock="1"/>
      </w:r>
      <w:r w:rsidR="009A03A8">
        <w:rPr>
          <w:rFonts w:ascii="Arial" w:hAnsi="Arial" w:cs="Arial"/>
          <w:sz w:val="22"/>
          <w:szCs w:val="22"/>
        </w:rPr>
        <w:instrText>ADDIN CSL_CITATION {"citationItems":[{"id":"ITEM-1","itemData":{"DOI":"10.4269/ajtmh.1953.2.883","ISSN":"00029637","PMID":"13092375","author":[{"dropping-particle":"","family":"Meleney","given":"H. E.","non-dropping-particle":"","parse-names":false,"suffix":""},{"dropping-particle":"","family":"Sandground","given":"J. H.","non-dropping-particle":"","parse-names":false,"suffix":""},{"dropping-particle":"","family":"Moore","given":"DV","non-dropping-particle":"","parse-names":false,"suffix":""},{"dropping-particle":"","family":"Most","given":"H.","non-dropping-particle":"","parse-names":false,"suffix":""},{"dropping-particle":"","family":"Carney","given":"B. H.","non-dropping-particle":"","parse-names":false,"suffix":""}],"container-title":"The American journal of tropical medicine and hygiene","id":"ITEM-1","issue":"5","issued":{"date-parts":[["1953","9","1"]]},"page":"883-913","title":"The histopathology of experimental schistosomiasis. II. Bisexual infections with S. mansoni, S. japonicum, and S. haematobium","type":"article-journal","volume":"2"},"uris":["http://www.mendeley.com/documents/?uuid=f5205ca2-0f7c-4bcc-8fda-f155c0983a17"]},{"id":"ITEM-2","itemData":{"ISSN":"0044359X","author":[{"dropping-particle":"","family":"Hsü","given":"HF","non-dropping-particle":"","parse-names":false,"suffix":""},{"dropping-particle":"","family":"Davis","given":"JR","non-dropping-particle":"","parse-names":false,"suffix":""},{"dropping-particle":"","family":"Hsü","given":"SY","non-dropping-particle":"","parse-names":false,"suffix":""}],"container-title":"Zeitschrift fur Tropenmedizin und Parasitologie","id":"ITEM-2","issue":"2","issued":{"date-parts":[["1969"]]},"page":"184-205","title":"Histopathological lesions of Rhesus monkeys and chimpanzees infected with Schistosoma japonicum","type":"article-journal","volume":"20"},"uris":["http://www.mendeley.com/documents/?uuid=5cab35ff-e3cb-4c15-b878-bf6302b7916c"]},{"id":"ITEM-3","itemData":{"ISSN":"0022-3395","PMID":"4996977","author":[{"dropping-particle":"","family":"Erickson","given":"D G","non-dropping-particle":"","parse-names":false,"suffix":""},{"dropping-particle":"","family":"Lichtenberg","given":"F","non-dropping-particle":"von","parse-names":false,"suffix":""},{"dropping-particle":"","family":"Sadun","given":"E H","non-dropping-particle":"","parse-names":false,"suffix":""},{"dropping-particle":"","family":"Lucia","given":"H L","non-dropping-particle":"","parse-names":false,"suffix":""},{"dropping-particle":"","family":"Hickman","given":"R L","non-dropping-particle":"","parse-names":false,"suffix":""}],"container-title":"The Journal of parasitology","id":"ITEM-3","issue":"3","issued":{"date-parts":[["1971","6"]]},"page":"543-558","title":"Comparison of Schistosoma haematobium, S. mansoni, and S. japonicum infections in the owl monkey, Aotus trivirgatus","type":"article-journal","volume":"57"},"uris":["http://www.mendeley.com/documents/?uuid=a192c7bc-fd15-3d24-95b9-10af4741826a"]},{"id":"ITEM-4","itemData":{"DOI":"10.2307/3271132","ISSN":"00223395","author":[{"dropping-particle":"","family":"Faust","given":"Ernest Carroll","non-dropping-particle":"","parse-names":false,"suffix":""},{"dropping-particle":"","family":"Meleny","given":"Henry Edmund","non-dropping-particle":"","parse-names":false,"suffix":""}],"container-title":"The Journal of Parasitology","id":"ITEM-4","issue":"1","issued":{"date-parts":[["1924"]]},"page":"55-56","title":"Studies on schistosomiasis japonica","type":"article-journal","volume":"11"},"uris":["http://www.mendeley.com/documents/?uuid=4f89fa0b-a9cf-4b86-ade7-25553bf2bc24"]}],"mendeley":{"formattedCitation":"&lt;sup&gt;36–39&lt;/sup&gt;","plainTextFormattedCitation":"36–39","previouslyFormattedCitation":"&lt;sup&gt;36–39&lt;/sup&gt;"},"properties":{"noteIndex":0},"schema":"https://github.com/citation-style-language/schema/raw/master/csl-citation.json"}</w:instrText>
      </w:r>
      <w:r w:rsidR="00484C68">
        <w:rPr>
          <w:rFonts w:ascii="Arial" w:hAnsi="Arial" w:cs="Arial"/>
          <w:sz w:val="22"/>
          <w:szCs w:val="22"/>
        </w:rPr>
        <w:fldChar w:fldCharType="separate"/>
      </w:r>
      <w:r w:rsidR="009A03A8" w:rsidRPr="009A03A8">
        <w:rPr>
          <w:rFonts w:ascii="Arial" w:hAnsi="Arial" w:cs="Arial"/>
          <w:noProof/>
          <w:sz w:val="22"/>
          <w:szCs w:val="22"/>
          <w:vertAlign w:val="superscript"/>
        </w:rPr>
        <w:t>36–39</w:t>
      </w:r>
      <w:r w:rsidR="00484C68">
        <w:rPr>
          <w:rFonts w:ascii="Arial" w:hAnsi="Arial" w:cs="Arial"/>
          <w:sz w:val="22"/>
          <w:szCs w:val="22"/>
        </w:rPr>
        <w:fldChar w:fldCharType="end"/>
      </w:r>
      <w:r w:rsidR="0008002C" w:rsidRPr="00A67B00">
        <w:rPr>
          <w:rFonts w:ascii="Arial" w:hAnsi="Arial" w:cs="Arial"/>
          <w:sz w:val="22"/>
          <w:szCs w:val="22"/>
        </w:rPr>
        <w:t>.</w:t>
      </w:r>
      <w:r w:rsidR="002940A5">
        <w:rPr>
          <w:rFonts w:ascii="Arial" w:hAnsi="Arial" w:cs="Arial"/>
          <w:sz w:val="22"/>
          <w:szCs w:val="22"/>
        </w:rPr>
        <w:t xml:space="preserve"> </w:t>
      </w:r>
      <w:r w:rsidR="0017014E">
        <w:rPr>
          <w:rFonts w:ascii="Arial" w:hAnsi="Arial" w:cs="Arial"/>
          <w:sz w:val="22"/>
          <w:szCs w:val="22"/>
        </w:rPr>
        <w:t xml:space="preserve">Hence, </w:t>
      </w:r>
      <w:r w:rsidR="002940A5">
        <w:rPr>
          <w:rFonts w:ascii="Arial" w:hAnsi="Arial" w:cs="Arial"/>
          <w:sz w:val="22"/>
          <w:szCs w:val="22"/>
        </w:rPr>
        <w:t xml:space="preserve">it is clear that the egg-induced tissue inflammatory responses and resulting damage is greater in </w:t>
      </w:r>
      <w:r w:rsidR="002940A5" w:rsidRPr="002940A5">
        <w:rPr>
          <w:rFonts w:ascii="Arial" w:hAnsi="Arial" w:cs="Arial"/>
          <w:i/>
          <w:iCs/>
          <w:sz w:val="22"/>
          <w:szCs w:val="22"/>
        </w:rPr>
        <w:t>S.</w:t>
      </w:r>
      <w:r w:rsidR="003057BB">
        <w:rPr>
          <w:rFonts w:ascii="Arial" w:hAnsi="Arial" w:cs="Arial"/>
          <w:i/>
          <w:iCs/>
          <w:sz w:val="22"/>
          <w:szCs w:val="22"/>
        </w:rPr>
        <w:t xml:space="preserve"> </w:t>
      </w:r>
      <w:r w:rsidR="002940A5" w:rsidRPr="002940A5">
        <w:rPr>
          <w:rFonts w:ascii="Arial" w:hAnsi="Arial" w:cs="Arial"/>
          <w:i/>
          <w:iCs/>
          <w:sz w:val="22"/>
          <w:szCs w:val="22"/>
        </w:rPr>
        <w:t>japonicum</w:t>
      </w:r>
      <w:r w:rsidR="002940A5">
        <w:rPr>
          <w:rFonts w:ascii="Arial" w:hAnsi="Arial" w:cs="Arial"/>
          <w:sz w:val="22"/>
          <w:szCs w:val="22"/>
        </w:rPr>
        <w:t xml:space="preserve"> than in </w:t>
      </w:r>
      <w:r w:rsidR="002940A5" w:rsidRPr="002940A5">
        <w:rPr>
          <w:rFonts w:ascii="Arial" w:hAnsi="Arial" w:cs="Arial"/>
          <w:i/>
          <w:iCs/>
          <w:sz w:val="22"/>
          <w:szCs w:val="22"/>
        </w:rPr>
        <w:t>S.</w:t>
      </w:r>
      <w:r w:rsidR="003057BB">
        <w:rPr>
          <w:rFonts w:ascii="Arial" w:hAnsi="Arial" w:cs="Arial"/>
          <w:i/>
          <w:iCs/>
          <w:sz w:val="22"/>
          <w:szCs w:val="22"/>
        </w:rPr>
        <w:t xml:space="preserve"> </w:t>
      </w:r>
      <w:r w:rsidR="002940A5" w:rsidRPr="002940A5">
        <w:rPr>
          <w:rFonts w:ascii="Arial" w:hAnsi="Arial" w:cs="Arial"/>
          <w:i/>
          <w:iCs/>
          <w:sz w:val="22"/>
          <w:szCs w:val="22"/>
        </w:rPr>
        <w:t>mansoni</w:t>
      </w:r>
      <w:r w:rsidR="002940A5">
        <w:rPr>
          <w:rFonts w:ascii="Arial" w:hAnsi="Arial" w:cs="Arial"/>
          <w:sz w:val="22"/>
          <w:szCs w:val="22"/>
        </w:rPr>
        <w:t xml:space="preserve"> infections</w:t>
      </w:r>
      <w:r w:rsidR="00C43053">
        <w:rPr>
          <w:rFonts w:ascii="Arial" w:hAnsi="Arial" w:cs="Arial"/>
          <w:sz w:val="22"/>
          <w:szCs w:val="22"/>
        </w:rPr>
        <w:t>,</w:t>
      </w:r>
      <w:r w:rsidR="002940A5">
        <w:rPr>
          <w:rFonts w:ascii="Arial" w:hAnsi="Arial" w:cs="Arial"/>
          <w:sz w:val="22"/>
          <w:szCs w:val="22"/>
        </w:rPr>
        <w:t xml:space="preserve"> even at </w:t>
      </w:r>
      <w:r w:rsidR="0017014E">
        <w:rPr>
          <w:rFonts w:ascii="Arial" w:hAnsi="Arial" w:cs="Arial"/>
          <w:sz w:val="22"/>
          <w:szCs w:val="22"/>
        </w:rPr>
        <w:t xml:space="preserve">comparable </w:t>
      </w:r>
      <w:r w:rsidR="00FE40A3">
        <w:rPr>
          <w:rFonts w:ascii="Arial" w:hAnsi="Arial" w:cs="Arial"/>
          <w:sz w:val="22"/>
          <w:szCs w:val="22"/>
        </w:rPr>
        <w:t>levels of</w:t>
      </w:r>
      <w:r w:rsidR="002940A5">
        <w:rPr>
          <w:rFonts w:ascii="Arial" w:hAnsi="Arial" w:cs="Arial"/>
          <w:sz w:val="22"/>
          <w:szCs w:val="22"/>
        </w:rPr>
        <w:t xml:space="preserve"> egg deposition.</w:t>
      </w:r>
    </w:p>
    <w:p w14:paraId="2F32C9C8" w14:textId="77777777" w:rsidR="00A859A0" w:rsidRPr="00A67B00" w:rsidRDefault="00A859A0" w:rsidP="00A67B00">
      <w:pPr>
        <w:numPr>
          <w:ilvl w:val="0"/>
          <w:numId w:val="0"/>
        </w:numPr>
        <w:spacing w:line="360" w:lineRule="auto"/>
        <w:jc w:val="both"/>
        <w:rPr>
          <w:rFonts w:ascii="Arial" w:hAnsi="Arial" w:cs="Arial"/>
          <w:sz w:val="22"/>
          <w:szCs w:val="22"/>
        </w:rPr>
      </w:pPr>
    </w:p>
    <w:p w14:paraId="649258F4" w14:textId="0322043B" w:rsidR="00281C94" w:rsidRPr="003F4A5A" w:rsidRDefault="0060051D" w:rsidP="003F4A5A">
      <w:pPr>
        <w:pStyle w:val="ListParagraph"/>
        <w:numPr>
          <w:ilvl w:val="0"/>
          <w:numId w:val="24"/>
        </w:numPr>
        <w:spacing w:after="120" w:line="360" w:lineRule="auto"/>
        <w:ind w:left="284" w:hanging="284"/>
        <w:jc w:val="both"/>
        <w:rPr>
          <w:rFonts w:ascii="Arial" w:hAnsi="Arial" w:cs="Arial"/>
          <w:sz w:val="22"/>
          <w:szCs w:val="22"/>
        </w:rPr>
      </w:pPr>
      <w:r>
        <w:rPr>
          <w:rFonts w:ascii="Arial" w:hAnsi="Arial" w:cs="Arial"/>
          <w:sz w:val="22"/>
          <w:szCs w:val="22"/>
        </w:rPr>
        <w:t xml:space="preserve">Composition of the </w:t>
      </w:r>
      <w:r w:rsidR="00EE114C" w:rsidRPr="001316F0">
        <w:rPr>
          <w:rFonts w:ascii="Arial" w:hAnsi="Arial" w:cs="Arial"/>
          <w:sz w:val="22"/>
          <w:szCs w:val="22"/>
        </w:rPr>
        <w:t>Granuloma</w:t>
      </w:r>
    </w:p>
    <w:p w14:paraId="736FF046" w14:textId="72118D97" w:rsidR="00487587" w:rsidRPr="00B51BDB" w:rsidRDefault="00AC1F43" w:rsidP="000F6E11">
      <w:pPr>
        <w:numPr>
          <w:ilvl w:val="0"/>
          <w:numId w:val="0"/>
        </w:numPr>
        <w:spacing w:line="360" w:lineRule="auto"/>
        <w:jc w:val="both"/>
        <w:rPr>
          <w:rFonts w:ascii="Arial" w:hAnsi="Arial" w:cs="Arial"/>
          <w:sz w:val="22"/>
          <w:szCs w:val="22"/>
        </w:rPr>
      </w:pPr>
      <w:r w:rsidRPr="000F6E11">
        <w:rPr>
          <w:rFonts w:ascii="Arial" w:hAnsi="Arial" w:cs="Arial"/>
          <w:sz w:val="22"/>
          <w:szCs w:val="22"/>
        </w:rPr>
        <w:t>CD4</w:t>
      </w:r>
      <w:r w:rsidRPr="000F6E11">
        <w:rPr>
          <w:rFonts w:ascii="Arial" w:hAnsi="Arial" w:cs="Arial"/>
          <w:sz w:val="22"/>
          <w:szCs w:val="22"/>
          <w:vertAlign w:val="superscript"/>
        </w:rPr>
        <w:t>+</w:t>
      </w:r>
      <w:r w:rsidRPr="000F6E11">
        <w:rPr>
          <w:rFonts w:ascii="Arial" w:hAnsi="Arial" w:cs="Arial"/>
          <w:sz w:val="22"/>
          <w:szCs w:val="22"/>
        </w:rPr>
        <w:t xml:space="preserve"> Th</w:t>
      </w:r>
      <w:r w:rsidR="003A7F11" w:rsidRPr="000F6E11">
        <w:rPr>
          <w:rFonts w:ascii="Arial" w:hAnsi="Arial" w:cs="Arial"/>
          <w:sz w:val="22"/>
          <w:szCs w:val="22"/>
        </w:rPr>
        <w:t>1</w:t>
      </w:r>
      <w:r w:rsidRPr="000F6E11">
        <w:rPr>
          <w:rFonts w:ascii="Arial" w:hAnsi="Arial" w:cs="Arial"/>
          <w:sz w:val="22"/>
          <w:szCs w:val="22"/>
        </w:rPr>
        <w:t xml:space="preserve"> cells are </w:t>
      </w:r>
      <w:r w:rsidR="003A7F11" w:rsidRPr="000F6E11">
        <w:rPr>
          <w:rFonts w:ascii="Arial" w:hAnsi="Arial" w:cs="Arial"/>
          <w:sz w:val="22"/>
          <w:szCs w:val="22"/>
        </w:rPr>
        <w:t>involved</w:t>
      </w:r>
      <w:r w:rsidRPr="000F6E11">
        <w:rPr>
          <w:rFonts w:ascii="Arial" w:hAnsi="Arial" w:cs="Arial"/>
          <w:sz w:val="22"/>
          <w:szCs w:val="22"/>
        </w:rPr>
        <w:t xml:space="preserve"> </w:t>
      </w:r>
      <w:r w:rsidR="003A7F11" w:rsidRPr="000F6E11">
        <w:rPr>
          <w:rFonts w:ascii="Arial" w:hAnsi="Arial" w:cs="Arial"/>
          <w:sz w:val="22"/>
          <w:szCs w:val="22"/>
        </w:rPr>
        <w:t xml:space="preserve">in the </w:t>
      </w:r>
      <w:r w:rsidRPr="000F6E11">
        <w:rPr>
          <w:rFonts w:ascii="Arial" w:hAnsi="Arial" w:cs="Arial"/>
          <w:sz w:val="22"/>
          <w:szCs w:val="22"/>
        </w:rPr>
        <w:t xml:space="preserve">initial granuloma development in </w:t>
      </w:r>
      <w:r w:rsidRPr="000F6E11">
        <w:rPr>
          <w:rFonts w:ascii="Arial" w:hAnsi="Arial" w:cs="Arial"/>
          <w:i/>
          <w:iCs/>
          <w:sz w:val="22"/>
          <w:szCs w:val="22"/>
        </w:rPr>
        <w:t>S. mansoni</w:t>
      </w:r>
      <w:r w:rsidRPr="000F6E11">
        <w:rPr>
          <w:rFonts w:ascii="Arial" w:hAnsi="Arial" w:cs="Arial"/>
          <w:sz w:val="22"/>
          <w:szCs w:val="22"/>
        </w:rPr>
        <w:t xml:space="preserve"> and </w:t>
      </w:r>
      <w:r w:rsidRPr="000F6E11">
        <w:rPr>
          <w:rFonts w:ascii="Arial" w:hAnsi="Arial" w:cs="Arial"/>
          <w:i/>
          <w:iCs/>
          <w:sz w:val="22"/>
          <w:szCs w:val="22"/>
        </w:rPr>
        <w:t>S. japonicum</w:t>
      </w:r>
      <w:r w:rsidRPr="000F6E11">
        <w:rPr>
          <w:rFonts w:ascii="Arial" w:hAnsi="Arial" w:cs="Arial"/>
          <w:sz w:val="22"/>
          <w:szCs w:val="22"/>
        </w:rPr>
        <w:t xml:space="preserve"> infections </w:t>
      </w:r>
      <w:r w:rsidRPr="000F6E11">
        <w:rPr>
          <w:rFonts w:ascii="Arial" w:hAnsi="Arial" w:cs="Arial"/>
          <w:sz w:val="22"/>
          <w:szCs w:val="22"/>
        </w:rPr>
        <w:fldChar w:fldCharType="begin" w:fldLock="1"/>
      </w:r>
      <w:r w:rsidR="009A03A8">
        <w:rPr>
          <w:rFonts w:ascii="Arial" w:hAnsi="Arial" w:cs="Arial"/>
          <w:sz w:val="22"/>
          <w:szCs w:val="22"/>
        </w:rPr>
        <w:instrText>ADDIN CSL_CITATION {"citationItems":[{"id":"ITEM-1","itemData":{"ISSN":"00236837","PMID":"7637326","abstract":"BACKGROUND: Infection with schistosomiasis results in CD4+ T helper (Th) cell-dependent granulomatous inflammation around parasite eggs. T cell- derived cytokines play a critical role in the induction and subsequent down- modulation of the granulomas. These cytokine responses have been previously examined in lymphoid cell supernatants or in tissue homogenates but have not been examined directly in the local microenvironment of the lesions or in the reacting lymphoid tissues. EXPERIMENTAL DESIGN: With the use of specific mAb, the cytokines IL-2, IFNγ, IL-4, and IL-10 were investigated by direct immunocytochemical analysis in situ in hepatic egg granulomas and lymphoid organs from acutely and chronically infected mice. Cytokine expression in situ was compared with cytokine production during a secondary response in vitro. RESULTS: All cytokines examined were detected in various amounts in both the hepatic egg granulomas as well as in mesenteric lymph nodes and spleen. The majority of cells expressing the cytokines was found in lymph nodes, and very few were found in granulomas. Relatively small numbers of granulomas contained most of the cytokine-expressing cells, which tended to localize in their periphery. Granulomas and lymphoid organs in the acute disease contained significantly more cytokine-expressing cells in comparison with those from the chronic disease. This observation correlated well with cytokine production in vitro. CONCLUSIONS: Direct immunocytochemical examination in situ was used to detect and measure cytokine-producing cells in hepatic egg granulomas and reacting lymphoid organs of acute and chronic experimental murine schistosomiasis. Observed cytokine patterns suggest that granulomas contain T lymphocytes of both the Th-1 and Th-2 types and that cytokine production occurs during a limited time in the early granuloma. The immunocytochemical technique affords a direct appraisal of amount, dynamics, and localization of cytokine-producing cells in the unperturbed local environment.","author":[{"dropping-particle":"","family":"Bogen","given":"S. A.","non-dropping-particle":"","parse-names":false,"suffix":""},{"dropping-particle":"","family":"Villanueva","given":"P. O.F.","non-dropping-particle":"","parse-names":false,"suffix":""},{"dropping-particle":"","family":"McCusker","given":"M. E.","non-dropping-particle":"","parse-names":false,"suffix":""},{"dropping-particle":"","family":"Fogelman","given":"I.","non-dropping-particle":"","parse-names":false,"suffix":""},{"dropping-particle":"","family":"Garifallou","given":"M.","non-dropping-particle":"","parse-names":false,"suffix":""},{"dropping-particle":"","family":"El- Attar","given":"E. S.R.","non-dropping-particle":"","parse-names":false,"suffix":""},{"dropping-particle":"","family":"Kwan","given":"P.","non-dropping-particle":"","parse-names":false,"suffix":""},{"dropping-particle":"","family":"Stadecker","given":"M. J.","non-dropping-particle":"","parse-names":false,"suffix":""}],"container-title":"Laboratory Investigation","id":"ITEM-1","issue":"2","issued":{"date-parts":[["1995"]]},"page":"252-258","title":"In situ analysis of cytokine responses in experimental murine schistosomiasis","type":"article-journal","volume":"73"},"uris":["http://www.mendeley.com/documents/?uuid=a4595b43-8ddb-42b6-ac24-673971c54f08"]}],"mendeley":{"formattedCitation":"&lt;sup&gt;40&lt;/sup&gt;","plainTextFormattedCitation":"40","previouslyFormattedCitation":"&lt;sup&gt;40&lt;/sup&gt;"},"properties":{"noteIndex":0},"schema":"https://github.com/citation-style-language/schema/raw/master/csl-citation.json"}</w:instrText>
      </w:r>
      <w:r w:rsidRPr="000F6E11">
        <w:rPr>
          <w:rFonts w:ascii="Arial" w:hAnsi="Arial" w:cs="Arial"/>
          <w:sz w:val="22"/>
          <w:szCs w:val="22"/>
        </w:rPr>
        <w:fldChar w:fldCharType="separate"/>
      </w:r>
      <w:r w:rsidR="009A03A8" w:rsidRPr="009A03A8">
        <w:rPr>
          <w:rFonts w:ascii="Arial" w:hAnsi="Arial" w:cs="Arial"/>
          <w:noProof/>
          <w:sz w:val="22"/>
          <w:szCs w:val="22"/>
          <w:vertAlign w:val="superscript"/>
        </w:rPr>
        <w:t>40</w:t>
      </w:r>
      <w:r w:rsidRPr="000F6E11">
        <w:rPr>
          <w:rFonts w:ascii="Arial" w:hAnsi="Arial" w:cs="Arial"/>
          <w:sz w:val="22"/>
          <w:szCs w:val="22"/>
        </w:rPr>
        <w:fldChar w:fldCharType="end"/>
      </w:r>
      <w:r w:rsidRPr="000F6E11">
        <w:rPr>
          <w:rFonts w:ascii="Arial" w:hAnsi="Arial" w:cs="Arial"/>
          <w:sz w:val="22"/>
          <w:szCs w:val="22"/>
        </w:rPr>
        <w:t xml:space="preserve">. Excessive Th1 polarisation, however, is detrimental to the host, as seen in IL-4 </w:t>
      </w:r>
      <w:r w:rsidR="003A7F11" w:rsidRPr="000F6E11">
        <w:rPr>
          <w:rFonts w:ascii="Arial" w:hAnsi="Arial" w:cs="Arial"/>
          <w:sz w:val="22"/>
          <w:szCs w:val="22"/>
        </w:rPr>
        <w:t xml:space="preserve">and IL-4/IL-10 double deficient </w:t>
      </w:r>
      <w:r w:rsidRPr="000F6E11">
        <w:rPr>
          <w:rFonts w:ascii="Arial" w:hAnsi="Arial" w:cs="Arial"/>
          <w:sz w:val="22"/>
          <w:szCs w:val="22"/>
        </w:rPr>
        <w:t xml:space="preserve">mice </w:t>
      </w:r>
      <w:r w:rsidR="00E01D7C" w:rsidRPr="000F6E11">
        <w:rPr>
          <w:rFonts w:ascii="Arial" w:hAnsi="Arial" w:cs="Arial"/>
          <w:sz w:val="22"/>
          <w:szCs w:val="22"/>
        </w:rPr>
        <w:t>which</w:t>
      </w:r>
      <w:r w:rsidRPr="000F6E11">
        <w:rPr>
          <w:rFonts w:ascii="Arial" w:hAnsi="Arial" w:cs="Arial"/>
          <w:sz w:val="22"/>
          <w:szCs w:val="22"/>
        </w:rPr>
        <w:t xml:space="preserve"> had a higher mortality than </w:t>
      </w:r>
      <w:r w:rsidR="00E01D7C" w:rsidRPr="000F6E11">
        <w:rPr>
          <w:rFonts w:ascii="Arial" w:hAnsi="Arial" w:cs="Arial"/>
          <w:sz w:val="22"/>
          <w:szCs w:val="22"/>
        </w:rPr>
        <w:t>wildtype</w:t>
      </w:r>
      <w:r w:rsidRPr="000F6E11">
        <w:rPr>
          <w:rFonts w:ascii="Arial" w:hAnsi="Arial" w:cs="Arial"/>
          <w:sz w:val="22"/>
          <w:szCs w:val="22"/>
        </w:rPr>
        <w:t xml:space="preserve"> mice infected with </w:t>
      </w:r>
      <w:r w:rsidRPr="000F6E11">
        <w:rPr>
          <w:rFonts w:ascii="Arial" w:hAnsi="Arial" w:cs="Arial"/>
          <w:i/>
          <w:iCs/>
          <w:sz w:val="22"/>
          <w:szCs w:val="22"/>
        </w:rPr>
        <w:t>S. mansoni</w:t>
      </w:r>
      <w:r w:rsidR="00D16154" w:rsidRPr="000F6E11">
        <w:rPr>
          <w:rFonts w:ascii="Arial" w:hAnsi="Arial" w:cs="Arial"/>
          <w:i/>
          <w:iCs/>
          <w:sz w:val="22"/>
          <w:szCs w:val="22"/>
        </w:rPr>
        <w:t xml:space="preserve"> </w:t>
      </w:r>
      <w:r w:rsidR="00D16154" w:rsidRPr="000F6E11">
        <w:rPr>
          <w:rFonts w:ascii="Arial" w:hAnsi="Arial" w:cs="Arial"/>
          <w:sz w:val="22"/>
          <w:szCs w:val="22"/>
        </w:rPr>
        <w:fldChar w:fldCharType="begin" w:fldLock="1"/>
      </w:r>
      <w:r w:rsidR="009A03A8">
        <w:rPr>
          <w:rFonts w:ascii="Arial" w:hAnsi="Arial" w:cs="Arial"/>
          <w:sz w:val="22"/>
          <w:szCs w:val="22"/>
        </w:rPr>
        <w:instrText>ADDIN CSL_CITATION {"citationItems":[{"id":"ITEM-1","itemData":{"DOI":"10.1038/nri843","ISSN":"14741733","PMID":"12094224","abstract":"Schistosomes are parasitic worms that are a prime example of a complex multicellular pathogen that flourishes in the human host despite the development of a pronounced immune response, Understanding how the immune system deals with such pathogens is a daunting challenge. The past decade has seen the use of a wide range of new approaches to determine the nature and function of the immune response to schistosomes. Here, we attempt to summarize advances in our understanding of the immunology of schistosomiasis, With the bulk of the review reflecting the experimental focus on Schistosoma mansoni infection in mice.","author":[{"dropping-particle":"","family":"Pearce","given":"Edward J.","non-dropping-particle":"","parse-names":false,"suffix":""},{"dropping-particle":"","family":"MacDonald","given":"Andrew S.","non-dropping-particle":"","parse-names":false,"suffix":""}],"container-title":"Nature Reviews Immunology","id":"ITEM-1","issue":"7","issued":{"date-parts":[["2002","7"]]},"page":"499-511","title":"The immunobiology of schistosomiasis","type":"article-journal","volume":"2"},"uris":["http://www.mendeley.com/documents/?uuid=6fc711ba-4a15-33b6-9d07-261b43db5651"]},{"id":"ITEM-2","itemData":{"DOI":"10.4049/jimmunol.164.12.6406","ISSN":"0022-1767","PMID":"10843696","abstract":"To dissect the controversial roles of type 1 and type 2 cytokines to the pathogenesis of schistosomiasis, we generated IL-10/IL-4- and IL-10/IL-12-deficient mice that develop highly polarized type 1 and type 2 cytokine responses, respectively. Interestingly, the Th1-polarized IL-10/IL-4-deficient mice rapidly lost weight at the onset of egg-laying and displayed 100% mortality by wk 9 postinfection. This acute mortality was linked to overexpression of the proinflammatory mediators IFN-gamma, TNF-alpha, and inducible NO and the formation of nonfibrotic granulomas. Elevated serum aspartate transaminase levels confirmed that mortality was in part attributable to acute hepatotoxicity. In contrast, the Th2-polarized IL-10/IL-12-deficient mice developed a progressive wasting disease that correlated with increased hepatic fibrosis, formation of large eosinophil-rich granulomas, a 10-fold increase in IL-4 and IL-13, and significant mortality during the chronic stages of infection. Surprisingly, IL-10-deficient mice displayed pathological features that were characteristic of both extremes, while wild-type mice developed relatively successful long term chronic infections. These data demonstrate that IL-10 significantly suppresses type 1 and type 2 cytokine development in IL-4- and IL-12-deficient mice, respectively, thereby impeding the development of severe egg-induced pathology in the single cytokine-deficient animals. Together, these findings reveal the central regulatory role of IL-10 in the pathogenesis of schistosomiasis and illustrate that excessive type 1 and type 2 cytokine responses trigger distinct, but equally detrimental, forms of pathology following infection.","author":[{"dropping-particle":"","family":"Hoffmann","given":"Karl F.","non-dropping-particle":"","parse-names":false,"suffix":""},{"dropping-particle":"","family":"Cheever","given":"Allen W.","non-dropping-particle":"","parse-names":false,"suffix":""},{"dropping-particle":"","family":"Wynn","given":"Thomas A.","non-dropping-particle":"","parse-names":false,"suffix":""}],"container-title":"The Journal of Immunology","id":"ITEM-2","issue":"12","issued":{"date-parts":[["2000","6","15"]]},"page":"6406-6416","publisher":"The American Association of Immunologists","title":"IL-10 and the dangers of immune polarization: excessive Type 1 and Type 2 cytokine responses induce distinct forms of lethal immunopathology in murine schistosomiasis","type":"article-journal","volume":"164"},"uris":["http://www.mendeley.com/documents/?uuid=6710dd49-efaa-3d44-935f-2e67dec07a96"]}],"mendeley":{"formattedCitation":"&lt;sup&gt;23,28&lt;/sup&gt;","plainTextFormattedCitation":"23,28","previouslyFormattedCitation":"&lt;sup&gt;23,28&lt;/sup&gt;"},"properties":{"noteIndex":0},"schema":"https://github.com/citation-style-language/schema/raw/master/csl-citation.json"}</w:instrText>
      </w:r>
      <w:r w:rsidR="00D16154" w:rsidRPr="000F6E11">
        <w:rPr>
          <w:rFonts w:ascii="Arial" w:hAnsi="Arial" w:cs="Arial"/>
          <w:sz w:val="22"/>
          <w:szCs w:val="22"/>
        </w:rPr>
        <w:fldChar w:fldCharType="separate"/>
      </w:r>
      <w:r w:rsidR="009A03A8" w:rsidRPr="009A03A8">
        <w:rPr>
          <w:rFonts w:ascii="Arial" w:hAnsi="Arial" w:cs="Arial"/>
          <w:noProof/>
          <w:sz w:val="22"/>
          <w:szCs w:val="22"/>
          <w:vertAlign w:val="superscript"/>
        </w:rPr>
        <w:t>23,28</w:t>
      </w:r>
      <w:r w:rsidR="00D16154" w:rsidRPr="000F6E11">
        <w:rPr>
          <w:rFonts w:ascii="Arial" w:hAnsi="Arial" w:cs="Arial"/>
          <w:sz w:val="22"/>
          <w:szCs w:val="22"/>
        </w:rPr>
        <w:fldChar w:fldCharType="end"/>
      </w:r>
      <w:r w:rsidR="00E01D7C" w:rsidRPr="000F6E11">
        <w:rPr>
          <w:rFonts w:ascii="Arial" w:hAnsi="Arial" w:cs="Arial"/>
          <w:sz w:val="22"/>
          <w:szCs w:val="22"/>
        </w:rPr>
        <w:t xml:space="preserve">. </w:t>
      </w:r>
      <w:r w:rsidR="00E75D84">
        <w:rPr>
          <w:rFonts w:ascii="Arial" w:hAnsi="Arial" w:cs="Arial"/>
          <w:sz w:val="22"/>
          <w:szCs w:val="22"/>
        </w:rPr>
        <w:t>T</w:t>
      </w:r>
      <w:r w:rsidR="006952FE" w:rsidRPr="000F6E11">
        <w:rPr>
          <w:rFonts w:ascii="Arial" w:hAnsi="Arial" w:cs="Arial"/>
          <w:sz w:val="22"/>
          <w:szCs w:val="22"/>
        </w:rPr>
        <w:t xml:space="preserve">he shift to </w:t>
      </w:r>
      <w:r w:rsidR="00E75D84">
        <w:rPr>
          <w:rFonts w:ascii="Arial" w:hAnsi="Arial" w:cs="Arial"/>
          <w:sz w:val="22"/>
          <w:szCs w:val="22"/>
        </w:rPr>
        <w:t>the</w:t>
      </w:r>
      <w:r w:rsidR="006952FE" w:rsidRPr="000F6E11">
        <w:rPr>
          <w:rFonts w:ascii="Arial" w:hAnsi="Arial" w:cs="Arial"/>
          <w:sz w:val="22"/>
          <w:szCs w:val="22"/>
        </w:rPr>
        <w:t xml:space="preserve"> chronic Th2 </w:t>
      </w:r>
      <w:r w:rsidR="004D523D" w:rsidRPr="000F6E11">
        <w:rPr>
          <w:rFonts w:ascii="Arial" w:hAnsi="Arial" w:cs="Arial"/>
          <w:sz w:val="22"/>
          <w:szCs w:val="22"/>
        </w:rPr>
        <w:t xml:space="preserve">granulomatous </w:t>
      </w:r>
      <w:r w:rsidR="006952FE" w:rsidRPr="000F6E11">
        <w:rPr>
          <w:rFonts w:ascii="Arial" w:hAnsi="Arial" w:cs="Arial"/>
          <w:sz w:val="22"/>
          <w:szCs w:val="22"/>
        </w:rPr>
        <w:t>response</w:t>
      </w:r>
      <w:r w:rsidR="00724108" w:rsidRPr="000F6E11">
        <w:rPr>
          <w:rFonts w:ascii="Arial" w:hAnsi="Arial" w:cs="Arial"/>
          <w:sz w:val="22"/>
          <w:szCs w:val="22"/>
        </w:rPr>
        <w:t xml:space="preserve"> in </w:t>
      </w:r>
      <w:r w:rsidR="00724108" w:rsidRPr="000F6E11">
        <w:rPr>
          <w:rFonts w:ascii="Arial" w:hAnsi="Arial" w:cs="Arial"/>
          <w:i/>
          <w:iCs/>
          <w:sz w:val="22"/>
          <w:szCs w:val="22"/>
        </w:rPr>
        <w:t>S. mansoni</w:t>
      </w:r>
      <w:r w:rsidR="00724108" w:rsidRPr="000F6E11">
        <w:rPr>
          <w:rFonts w:ascii="Arial" w:hAnsi="Arial" w:cs="Arial"/>
          <w:sz w:val="22"/>
          <w:szCs w:val="22"/>
        </w:rPr>
        <w:t xml:space="preserve"> infections</w:t>
      </w:r>
      <w:r w:rsidR="006952FE" w:rsidRPr="000F6E11">
        <w:rPr>
          <w:rFonts w:ascii="Arial" w:hAnsi="Arial" w:cs="Arial"/>
          <w:sz w:val="22"/>
          <w:szCs w:val="22"/>
        </w:rPr>
        <w:t xml:space="preserve"> is </w:t>
      </w:r>
      <w:r w:rsidR="00724108" w:rsidRPr="000F6E11">
        <w:rPr>
          <w:rFonts w:ascii="Arial" w:hAnsi="Arial" w:cs="Arial"/>
          <w:sz w:val="22"/>
          <w:szCs w:val="22"/>
        </w:rPr>
        <w:t xml:space="preserve">considered </w:t>
      </w:r>
      <w:r w:rsidR="00B04F74">
        <w:rPr>
          <w:rFonts w:ascii="Arial" w:hAnsi="Arial" w:cs="Arial"/>
          <w:sz w:val="22"/>
          <w:szCs w:val="22"/>
        </w:rPr>
        <w:t xml:space="preserve">to be </w:t>
      </w:r>
      <w:r w:rsidR="00724108" w:rsidRPr="000F6E11">
        <w:rPr>
          <w:rFonts w:ascii="Arial" w:hAnsi="Arial" w:cs="Arial"/>
          <w:sz w:val="22"/>
          <w:szCs w:val="22"/>
        </w:rPr>
        <w:t xml:space="preserve">driven by toxic elements of the soluble egg antigens (SEA) </w:t>
      </w:r>
      <w:r w:rsidR="00724108" w:rsidRPr="000F6E11">
        <w:rPr>
          <w:rFonts w:ascii="Arial" w:hAnsi="Arial" w:cs="Arial"/>
          <w:sz w:val="22"/>
          <w:szCs w:val="22"/>
        </w:rPr>
        <w:fldChar w:fldCharType="begin" w:fldLock="1"/>
      </w:r>
      <w:r w:rsidR="009A03A8">
        <w:rPr>
          <w:rFonts w:ascii="Arial" w:hAnsi="Arial" w:cs="Arial"/>
          <w:sz w:val="22"/>
          <w:szCs w:val="22"/>
        </w:rPr>
        <w:instrText>ADDIN CSL_CITATION {"citationItems":[{"id":"ITEM-1","itemData":{"DOI":"10.3389/fimmu.2020.00061","ISSN":"16643224","abstract":"The parasitic worms, Schistosoma mansoni and Schistosoma japonicum, reside in the mesenteric veins, where they release eggs that induce a dramatic granulomatous response in the liver and intestines. Subsequently, infection may further develop into significant fibrosis and portal hypertension. Over the past several years, uncovering the mechanism of immunopathology in schistosomiasis has become a major research objective. It is known that T lymphocytes, especially CD4+ T cells, are essential for immune responses against Schistosoma species. However, obtaining a clear understanding of how T lymphocytes regulate the pathological process is proving to be a daunting challenge. To date, CD4+ T cell subsets have been classified into several distinct T helper (Th) phenotypes including Th1, Th2, Th17, T follicular helper cells (Tfh), Th9, and regulatory T cells (Tregs). In the case of schistosomiasis, the granulomatous inflammation and the chronic liver pathology are critically regulated by the Th1/Th2 responses. Animal studies suggest that there is a moderate Th1 response to parasite antigens during the acute stage, but then, egg-derived antigens induce a sustained and dominant Th2 response that mediates granuloma formation and liver fibrosis. In addition, the newly discovered Th17 cells also play a critical role in the hepatic immunopathology of schistosomiasis. Within the liver, Tregs are recruited to hepatic granulomas and exert an immunosuppressive role to limit the granulomatous inflammation and fibrosis. Moreover, recent studies have shown that Tfh and Th9 cells might also promote liver granulomas and fibrogenesis in the murine schistosomiasis. Thus, during infection, T-cell subsets undergo complicated cross-talk with antigen presenting cells that then defines their various roles in the local microenvironment for regulating the pathological progression of schistosomiasis. This current review summarizes a vast body of literature to elucidate the contribution of T lymphocytes and their associated cytokines in the immunopathology of schistosomiasis.","author":[{"dropping-particle":"","family":"Zheng","given":"Bing","non-dropping-particle":"","parse-names":false,"suffix":""},{"dropping-particle":"","family":"Zhang","given":"Jianqiang","non-dropping-particle":"","parse-names":false,"suffix":""},{"dropping-particle":"","family":"Chen","given":"Hui","non-dropping-particle":"","parse-names":false,"suffix":""},{"dropping-particle":"","family":"Nie","given":"Hao","non-dropping-particle":"","parse-names":false,"suffix":""},{"dropping-particle":"","family":"Miller","given":"Heather","non-dropping-particle":"","parse-names":false,"suffix":""},{"dropping-particle":"","family":"Gong","given":"Quan","non-dropping-particle":"","parse-names":false,"suffix":""},{"dropping-particle":"","family":"Liu","given":"Chaohong","non-dropping-particle":"","parse-names":false,"suffix":""}],"container-title":"Frontiers in Immunology","id":"ITEM-1","issue":"61","issued":{"date-parts":[["2020","2","18"]]},"publisher":"Frontiers Media S.A.","title":"T lymphocyte-mediated liver immunopathology of schistosomiasis","type":"article-journal","volume":"11"},"uris":["http://www.mendeley.com/documents/?uuid=1dba3a18-0884-3769-980e-13be3a93a032"]}],"mendeley":{"formattedCitation":"&lt;sup&gt;41&lt;/sup&gt;","plainTextFormattedCitation":"41","previouslyFormattedCitation":"&lt;sup&gt;41&lt;/sup&gt;"},"properties":{"noteIndex":0},"schema":"https://github.com/citation-style-language/schema/raw/master/csl-citation.json"}</w:instrText>
      </w:r>
      <w:r w:rsidR="00724108" w:rsidRPr="000F6E11">
        <w:rPr>
          <w:rFonts w:ascii="Arial" w:hAnsi="Arial" w:cs="Arial"/>
          <w:sz w:val="22"/>
          <w:szCs w:val="22"/>
        </w:rPr>
        <w:fldChar w:fldCharType="separate"/>
      </w:r>
      <w:r w:rsidR="009A03A8" w:rsidRPr="009A03A8">
        <w:rPr>
          <w:rFonts w:ascii="Arial" w:hAnsi="Arial" w:cs="Arial"/>
          <w:noProof/>
          <w:sz w:val="22"/>
          <w:szCs w:val="22"/>
          <w:vertAlign w:val="superscript"/>
        </w:rPr>
        <w:t>41</w:t>
      </w:r>
      <w:r w:rsidR="00724108" w:rsidRPr="000F6E11">
        <w:rPr>
          <w:rFonts w:ascii="Arial" w:hAnsi="Arial" w:cs="Arial"/>
          <w:sz w:val="22"/>
          <w:szCs w:val="22"/>
        </w:rPr>
        <w:fldChar w:fldCharType="end"/>
      </w:r>
      <w:r w:rsidR="00724108" w:rsidRPr="000F6E11">
        <w:rPr>
          <w:rFonts w:ascii="Arial" w:hAnsi="Arial" w:cs="Arial"/>
          <w:sz w:val="22"/>
          <w:szCs w:val="22"/>
        </w:rPr>
        <w:t xml:space="preserve">, </w:t>
      </w:r>
      <w:r w:rsidR="007629D1" w:rsidRPr="000F6E11">
        <w:rPr>
          <w:rFonts w:ascii="Arial" w:hAnsi="Arial" w:cs="Arial"/>
          <w:sz w:val="22"/>
          <w:szCs w:val="22"/>
        </w:rPr>
        <w:t xml:space="preserve">and only recently has an </w:t>
      </w:r>
      <w:r w:rsidR="00724108" w:rsidRPr="000F6E11">
        <w:rPr>
          <w:rFonts w:ascii="Arial" w:hAnsi="Arial" w:cs="Arial"/>
          <w:sz w:val="22"/>
          <w:szCs w:val="22"/>
        </w:rPr>
        <w:t xml:space="preserve">analogous </w:t>
      </w:r>
      <w:r w:rsidR="00724108" w:rsidRPr="000F6E11">
        <w:rPr>
          <w:rFonts w:ascii="Arial" w:hAnsi="Arial" w:cs="Arial"/>
          <w:i/>
          <w:iCs/>
          <w:sz w:val="22"/>
          <w:szCs w:val="22"/>
        </w:rPr>
        <w:t>S. japonicum</w:t>
      </w:r>
      <w:r w:rsidR="00724108" w:rsidRPr="000F6E11">
        <w:rPr>
          <w:rFonts w:ascii="Arial" w:hAnsi="Arial" w:cs="Arial"/>
          <w:sz w:val="22"/>
          <w:szCs w:val="22"/>
        </w:rPr>
        <w:t xml:space="preserve"> </w:t>
      </w:r>
      <w:r w:rsidR="007629D1" w:rsidRPr="000F6E11">
        <w:rPr>
          <w:rFonts w:ascii="Arial" w:hAnsi="Arial" w:cs="Arial"/>
          <w:sz w:val="22"/>
          <w:szCs w:val="22"/>
        </w:rPr>
        <w:t xml:space="preserve">SEA </w:t>
      </w:r>
      <w:r w:rsidR="00724108" w:rsidRPr="000F6E11">
        <w:rPr>
          <w:rFonts w:ascii="Arial" w:hAnsi="Arial" w:cs="Arial"/>
          <w:sz w:val="22"/>
          <w:szCs w:val="22"/>
        </w:rPr>
        <w:t xml:space="preserve">compound been </w:t>
      </w:r>
      <w:r w:rsidR="007629D1" w:rsidRPr="000F6E11">
        <w:rPr>
          <w:rFonts w:ascii="Arial" w:hAnsi="Arial" w:cs="Arial"/>
          <w:sz w:val="22"/>
          <w:szCs w:val="22"/>
        </w:rPr>
        <w:t>identified</w:t>
      </w:r>
      <w:r w:rsidR="00AA2E39" w:rsidRPr="000F6E11">
        <w:rPr>
          <w:rFonts w:ascii="Arial" w:hAnsi="Arial" w:cs="Arial"/>
          <w:sz w:val="22"/>
          <w:szCs w:val="22"/>
        </w:rPr>
        <w:t xml:space="preserve"> </w:t>
      </w:r>
      <w:r w:rsidR="00724108" w:rsidRPr="000F6E11">
        <w:rPr>
          <w:rFonts w:ascii="Arial" w:hAnsi="Arial" w:cs="Arial"/>
          <w:sz w:val="22"/>
          <w:szCs w:val="22"/>
        </w:rPr>
        <w:fldChar w:fldCharType="begin" w:fldLock="1"/>
      </w:r>
      <w:r w:rsidR="009A03A8">
        <w:rPr>
          <w:rFonts w:ascii="Arial" w:hAnsi="Arial" w:cs="Arial"/>
          <w:sz w:val="22"/>
          <w:szCs w:val="22"/>
        </w:rPr>
        <w:instrText>ADDIN CSL_CITATION {"citationItems":[{"id":"ITEM-1","itemData":{"DOI":"10.1186/s13071-016-1962-y","ISSN":"17563305","abstract":"Background: Schistosome infection typically induces a polarized Th2 type host immune response. As egg antigen molecules play key roles in this immunoregulatory process, clarifying their functions in schistosomiasis would facilitate the development of vaccine and immunotherapeutic methods. Schistosoma japonicum (Sj) CP1412 (GenBank: AY57074.1) has been identified as a new member of the RNase T2 family with immune regulatory functions. Methods: The expression plasmid Sj CP1412-pET28a was constructed and transformed into bacteria for production of recombinant Sj CP1412 protein (rSj CP1412) via IPTG induction. The RNase activity of Sj CP1412 was predicted by bioinformatic analysis and confirmed by digesting the yeast tRNA with rSj CP1412.C57BL/6j mice were immunized with rSj CP1412, and its immune regulatory effects in vivo and in vitro were investigated. Meanwhile, the relationship between the RNase activity of Sj CP1412 and its immune regulation was observed. Results: Sj CP1412 was confirmed as a novel RNase T2 family protein with RNase activity. Immunoblotting and RT-PCR analyses demonstrated Sj CP1412 as a protein exclusively secreted/excreted from eggs, but not cercariae and adult worms. Stimulating RAW264.7 macrophages with rSj CP1412 raised the expression of CD206, Arg-1 and IL-10, which are related to M2 type macrophage differentiation. Stimulating dendritic cells (DCs) with rSjCP1412 failed to induce their maturation, and the recombinant protein also inhibited LPS-stimulated DC maturation. Depletion of Sj CP1412 from soluble egg antigen (SEA) impaired the ability of SEA to induce M2 type polarization of RAW264.7 macrophages. Immunizing mice with rSj CP1412 induced high antibody titers, increased serum IL-4 and TGF-β levels and splenic CD4 + CD25 + Foxp3 + T cells, downregulated serum IFN-γ levels and alleviated the egg granuloma pathology of schistosome infection. In vitro stimulation by rSj CP1412 significantly increased CD4 + CD25 + Foxp3 + T cell numbers in splenocytes of healthy mice. The rSj CP1412 protein with RNase activity inactivated by DEPC failed to induce M2 surface marker CD206 expression in RAW264.7 macrophages. Conclusions: The Sj CP1412 protein expressed specifically in S. japonicum eggs is a novel member of the RNase T2 family. Similar to Omega-1 of Schistosoma mansoni, the Sj CP1412 protein drives polarization of the host Th2 immune response, which is dependent on its RNase activity. These data provide new evidence towards underst…","author":[{"dropping-particle":"","family":"Ke","given":"Xue Dan","non-dropping-particle":"","parse-names":false,"suffix":""},{"dropping-particle":"","family":"Shen","given":"Shuang","non-dropping-particle":"","parse-names":false,"suffix":""},{"dropping-particle":"","family":"Song","given":"Li Jun","non-dropping-particle":"","parse-names":false,"suffix":""},{"dropping-particle":"","family":"Yu","given":"Chuan Xin","non-dropping-particle":"","parse-names":false,"suffix":""},{"dropping-particle":"","family":"Kikuchi","given":"Mihoko","non-dropping-particle":"","parse-names":false,"suffix":""},{"dropping-particle":"","family":"Hirayama","given":"Kenji","non-dropping-particle":"","parse-names":false,"suffix":""},{"dropping-particle":"","family":"Gao","given":"Hong","non-dropping-particle":"","parse-names":false,"suffix":""},{"dropping-particle":"","family":"Wang","given":"Jie","non-dropping-particle":"","parse-names":false,"suffix":""},{"dropping-particle":"","family":"Yin","given":"Xuren","non-dropping-particle":"","parse-names":false,"suffix":""},{"dropping-particle":"","family":"Yao","given":"Yuan","non-dropping-particle":"","parse-names":false,"suffix":""},{"dropping-particle":"","family":"Liu","given":"Qian","non-dropping-particle":"","parse-names":false,"suffix":""},{"dropping-particle":"","family":"Zhou","given":"Wei","non-dropping-particle":"","parse-names":false,"suffix":""}],"container-title":"Parasites and Vectors","id":"ITEM-1","issue":"1","issued":{"date-parts":[["2017","2","17"]]},"page":"89","publisher":"BioMed Central Ltd.","title":"Characterization of Schistosoma japonicum CP1412 protein as a novel member of the ribonuclease T2 molecule family with immune regulatory function","type":"article-journal","volume":"10"},"uris":["http://www.mendeley.com/documents/?uuid=bdf71175-51ad-307e-ad35-c349ddff6460"]}],"mendeley":{"formattedCitation":"&lt;sup&gt;42&lt;/sup&gt;","plainTextFormattedCitation":"42","previouslyFormattedCitation":"&lt;sup&gt;42&lt;/sup&gt;"},"properties":{"noteIndex":0},"schema":"https://github.com/citation-style-language/schema/raw/master/csl-citation.json"}</w:instrText>
      </w:r>
      <w:r w:rsidR="00724108" w:rsidRPr="000F6E11">
        <w:rPr>
          <w:rFonts w:ascii="Arial" w:hAnsi="Arial" w:cs="Arial"/>
          <w:sz w:val="22"/>
          <w:szCs w:val="22"/>
        </w:rPr>
        <w:fldChar w:fldCharType="separate"/>
      </w:r>
      <w:r w:rsidR="009A03A8" w:rsidRPr="009A03A8">
        <w:rPr>
          <w:rFonts w:ascii="Arial" w:hAnsi="Arial" w:cs="Arial"/>
          <w:noProof/>
          <w:sz w:val="22"/>
          <w:szCs w:val="22"/>
          <w:vertAlign w:val="superscript"/>
        </w:rPr>
        <w:t>42</w:t>
      </w:r>
      <w:r w:rsidR="00724108" w:rsidRPr="000F6E11">
        <w:rPr>
          <w:rFonts w:ascii="Arial" w:hAnsi="Arial" w:cs="Arial"/>
          <w:sz w:val="22"/>
          <w:szCs w:val="22"/>
        </w:rPr>
        <w:fldChar w:fldCharType="end"/>
      </w:r>
      <w:r w:rsidR="00724108" w:rsidRPr="000F6E11">
        <w:rPr>
          <w:rFonts w:ascii="Arial" w:hAnsi="Arial" w:cs="Arial"/>
          <w:sz w:val="22"/>
          <w:szCs w:val="22"/>
        </w:rPr>
        <w:t>.</w:t>
      </w:r>
      <w:r w:rsidR="006952FE" w:rsidRPr="000F6E11">
        <w:rPr>
          <w:rFonts w:ascii="Arial" w:hAnsi="Arial" w:cs="Arial"/>
          <w:sz w:val="22"/>
          <w:szCs w:val="22"/>
        </w:rPr>
        <w:t xml:space="preserve"> </w:t>
      </w:r>
      <w:r w:rsidR="00724108" w:rsidRPr="000F6E11">
        <w:rPr>
          <w:rFonts w:ascii="Arial" w:hAnsi="Arial" w:cs="Arial"/>
          <w:sz w:val="22"/>
          <w:szCs w:val="22"/>
        </w:rPr>
        <w:t xml:space="preserve">Cells recruited </w:t>
      </w:r>
      <w:r w:rsidR="004750D5" w:rsidRPr="000F6E11">
        <w:rPr>
          <w:rFonts w:ascii="Arial" w:hAnsi="Arial" w:cs="Arial"/>
          <w:sz w:val="22"/>
          <w:szCs w:val="22"/>
        </w:rPr>
        <w:t xml:space="preserve">to the granuloma primarily </w:t>
      </w:r>
      <w:r w:rsidR="00724108" w:rsidRPr="000F6E11">
        <w:rPr>
          <w:rFonts w:ascii="Arial" w:hAnsi="Arial" w:cs="Arial"/>
          <w:sz w:val="22"/>
          <w:szCs w:val="22"/>
        </w:rPr>
        <w:t xml:space="preserve">include </w:t>
      </w:r>
      <w:r w:rsidRPr="000F6E11">
        <w:rPr>
          <w:rFonts w:ascii="Arial" w:hAnsi="Arial" w:cs="Arial"/>
          <w:sz w:val="22"/>
          <w:szCs w:val="22"/>
        </w:rPr>
        <w:t xml:space="preserve">neutrophils, </w:t>
      </w:r>
      <w:r w:rsidR="004750D5" w:rsidRPr="000F6E11">
        <w:rPr>
          <w:rFonts w:ascii="Arial" w:hAnsi="Arial" w:cs="Arial"/>
          <w:sz w:val="22"/>
          <w:szCs w:val="22"/>
        </w:rPr>
        <w:t xml:space="preserve">eosinophils, monocytes, </w:t>
      </w:r>
      <w:r w:rsidRPr="000F6E11">
        <w:rPr>
          <w:rFonts w:ascii="Arial" w:hAnsi="Arial" w:cs="Arial"/>
          <w:sz w:val="22"/>
          <w:szCs w:val="22"/>
        </w:rPr>
        <w:t xml:space="preserve">lymphocytes and </w:t>
      </w:r>
      <w:r w:rsidR="004750D5" w:rsidRPr="000F6E11">
        <w:rPr>
          <w:rFonts w:ascii="Arial" w:hAnsi="Arial" w:cs="Arial"/>
          <w:sz w:val="22"/>
          <w:szCs w:val="22"/>
        </w:rPr>
        <w:t xml:space="preserve">epithelioid cells </w:t>
      </w:r>
      <w:r w:rsidRPr="000F6E11">
        <w:rPr>
          <w:rFonts w:ascii="Arial" w:hAnsi="Arial" w:cs="Arial"/>
          <w:sz w:val="22"/>
          <w:szCs w:val="22"/>
        </w:rPr>
        <w:fldChar w:fldCharType="begin" w:fldLock="1"/>
      </w:r>
      <w:r w:rsidR="009A03A8">
        <w:rPr>
          <w:rFonts w:ascii="Arial" w:hAnsi="Arial" w:cs="Arial"/>
          <w:sz w:val="22"/>
          <w:szCs w:val="22"/>
        </w:rPr>
        <w:instrText>ADDIN CSL_CITATION {"citationItems":[{"id":"ITEM-1","itemData":{"DOI":"10.1371/journal.pntd.0000598","abstract":"Schistosomiasis continues to be an important cause of parasitic morbidity and mortality world-wide. Determining the molecular mechanisms regulating the development of granulomas and fibrosis will be essential for understanding how schistosome antigens interact with the host environment. We report here the first whole genome microarray analysis of the murine liver during the progression of Schistosoma japonicum egg-induced granuloma formation and hepatic fibrosis. Our results reveal a distinct temporal relationship between the expression of chemokine subsets and the recruitment of cells to the infected liver. Genes up-regulated earlier in the response included T- and B-cell chemoattractants, reflecting the early recruitment of these cells illustrated by flow cytometry. The later phases of the response corresponded with peak recruitment of eosinophils, neutrophils, macrophages and myofibroblasts/hepatic stellate cells (HSCs) and the expression of chemokines with activity for these cells including CCL11 (eotaxin 1), members of the Monocyte-chemoattractant protein family (CCL7, CCL8, CCL12) and the Hepatic Stellate Cell/Fibrocyte chemoattractant CXCL1. Peak expression of macrophage chemoattractants (CCL6, CXCL14) and markers of alternatively activated macrophages (e.g. Retnla) during this later phase provides further evidence of a role for these cells in schistosome-induced pathology. Additionally, we demonstrate that CCL7 immunolocalises to the fibrotic zone of granulomas. Furthermore, striking up-regulation of neutrophil markers and the localisation of neutrophils and the neutrophil chemokine S100A8 to fibrotic areas suggest the involvement of neutrophils in S. japonicum-induced hepatic fibrosis. These results further our understanding of the immunopathogenic and, especially, chemokine signalling pathways that regulate the development of S. japonicum-induced granulomas and fibrosis and may provide correlative insight into the pathogenesis of other chronic inflammatory diseases of the liver where fibrosis is a common feature. © 2010 Burke et al.","author":[{"dropping-particle":"","family":"Burke","given":"ML","non-dropping-particle":"","parse-names":false,"suffix":""},{"dropping-particle":"","family":"McManus","given":"DP","non-dropping-particle":"","parse-names":false,"suffix":""},{"dropping-particle":"","family":"Ramm","given":"Grant A.","non-dropping-particle":"","parse-names":false,"suffix":""},{"dropping-particle":"","family":"Duke","given":"Mary","non-dropping-particle":"","parse-names":false,"suffix":""},{"dropping-particle":"","family":"Li","given":"Yuesheng","non-dropping-particle":"","parse-names":false,"suffix":""},{"dropping-particle":"","family":"Jones","given":"MK","non-dropping-particle":"","parse-names":false,"suffix":""},{"dropping-particle":"","family":"Gobert","given":"Geoffrey N.","non-dropping-particle":"","parse-names":false,"suffix":""}],"container-title":"PLoS Neglected Tropical Diseases","id":"ITEM-1","issue":"2","issued":{"date-parts":[["2010"]]},"page":"e598","title":"Temporal expression of chemokines dictates the hepatic inflammatory infiltrate in a murine model of schistosomiasis","type":"article-journal","volume":"4"},"uris":["http://www.mendeley.com/documents/?uuid=2959dc5a-3d5a-42fd-9b76-5b98b0f6ccc3"]}],"mendeley":{"formattedCitation":"&lt;sup&gt;29&lt;/sup&gt;","plainTextFormattedCitation":"29","previouslyFormattedCitation":"&lt;sup&gt;29&lt;/sup&gt;"},"properties":{"noteIndex":0},"schema":"https://github.com/citation-style-language/schema/raw/master/csl-citation.json"}</w:instrText>
      </w:r>
      <w:r w:rsidRPr="000F6E11">
        <w:rPr>
          <w:rFonts w:ascii="Arial" w:hAnsi="Arial" w:cs="Arial"/>
          <w:sz w:val="22"/>
          <w:szCs w:val="22"/>
        </w:rPr>
        <w:fldChar w:fldCharType="separate"/>
      </w:r>
      <w:r w:rsidR="009A03A8" w:rsidRPr="009A03A8">
        <w:rPr>
          <w:rFonts w:ascii="Arial" w:hAnsi="Arial" w:cs="Arial"/>
          <w:noProof/>
          <w:sz w:val="22"/>
          <w:szCs w:val="22"/>
          <w:vertAlign w:val="superscript"/>
        </w:rPr>
        <w:t>29</w:t>
      </w:r>
      <w:r w:rsidRPr="000F6E11">
        <w:rPr>
          <w:rFonts w:ascii="Arial" w:hAnsi="Arial" w:cs="Arial"/>
          <w:sz w:val="22"/>
          <w:szCs w:val="22"/>
        </w:rPr>
        <w:fldChar w:fldCharType="end"/>
      </w:r>
      <w:r w:rsidRPr="000F6E11">
        <w:rPr>
          <w:rFonts w:ascii="Arial" w:hAnsi="Arial" w:cs="Arial"/>
          <w:sz w:val="22"/>
          <w:szCs w:val="22"/>
        </w:rPr>
        <w:t xml:space="preserve">. </w:t>
      </w:r>
      <w:r w:rsidR="00A128EA">
        <w:rPr>
          <w:rFonts w:ascii="Arial" w:hAnsi="Arial" w:cs="Arial"/>
          <w:sz w:val="22"/>
          <w:szCs w:val="22"/>
        </w:rPr>
        <w:t>The role of in</w:t>
      </w:r>
      <w:r w:rsidR="00C4768A" w:rsidRPr="000F6E11">
        <w:rPr>
          <w:rFonts w:ascii="Arial" w:hAnsi="Arial" w:cs="Arial"/>
          <w:sz w:val="22"/>
          <w:szCs w:val="22"/>
        </w:rPr>
        <w:t xml:space="preserve">dividual Th2 cytokines </w:t>
      </w:r>
      <w:r w:rsidR="006F2D21">
        <w:rPr>
          <w:rFonts w:ascii="Arial" w:hAnsi="Arial" w:cs="Arial"/>
          <w:sz w:val="22"/>
          <w:szCs w:val="22"/>
        </w:rPr>
        <w:t xml:space="preserve">in granuloma </w:t>
      </w:r>
      <w:r w:rsidR="006F2D21" w:rsidRPr="00B51BDB">
        <w:rPr>
          <w:rFonts w:ascii="Arial" w:hAnsi="Arial" w:cs="Arial"/>
          <w:sz w:val="22"/>
          <w:szCs w:val="22"/>
        </w:rPr>
        <w:t xml:space="preserve">formation and fibrosis </w:t>
      </w:r>
      <w:r w:rsidR="00A128EA" w:rsidRPr="00B51BDB">
        <w:rPr>
          <w:rFonts w:ascii="Arial" w:hAnsi="Arial" w:cs="Arial"/>
          <w:sz w:val="22"/>
          <w:szCs w:val="22"/>
        </w:rPr>
        <w:t xml:space="preserve">have been shown to be different in </w:t>
      </w:r>
      <w:r w:rsidR="00C4768A" w:rsidRPr="00B51BDB">
        <w:rPr>
          <w:rFonts w:ascii="Arial" w:hAnsi="Arial" w:cs="Arial"/>
          <w:sz w:val="22"/>
          <w:szCs w:val="22"/>
        </w:rPr>
        <w:t xml:space="preserve">that IL-4 or IL-13 </w:t>
      </w:r>
      <w:r w:rsidR="00A128EA" w:rsidRPr="00B51BDB">
        <w:rPr>
          <w:rFonts w:ascii="Arial" w:hAnsi="Arial" w:cs="Arial"/>
          <w:sz w:val="22"/>
          <w:szCs w:val="22"/>
        </w:rPr>
        <w:t>can both generate granuloma formation, while IL-13 alone is</w:t>
      </w:r>
      <w:r w:rsidR="00C4768A" w:rsidRPr="00B51BDB">
        <w:rPr>
          <w:rFonts w:ascii="Arial" w:hAnsi="Arial" w:cs="Arial"/>
          <w:sz w:val="22"/>
          <w:szCs w:val="22"/>
        </w:rPr>
        <w:t xml:space="preserve"> the dominant pro-fibrotic </w:t>
      </w:r>
      <w:r w:rsidR="00E75D84" w:rsidRPr="00B51BDB">
        <w:rPr>
          <w:rFonts w:ascii="Arial" w:hAnsi="Arial" w:cs="Arial"/>
          <w:sz w:val="22"/>
          <w:szCs w:val="22"/>
        </w:rPr>
        <w:t>cytokine</w:t>
      </w:r>
      <w:r w:rsidR="00C4768A" w:rsidRPr="00B51BDB">
        <w:rPr>
          <w:rFonts w:ascii="Arial" w:hAnsi="Arial" w:cs="Arial"/>
          <w:sz w:val="22"/>
          <w:szCs w:val="22"/>
        </w:rPr>
        <w:t xml:space="preserve"> in this disease</w:t>
      </w:r>
      <w:r w:rsidR="00A128EA" w:rsidRPr="00B51BDB">
        <w:t xml:space="preserve"> </w:t>
      </w:r>
      <w:r w:rsidR="000104DE" w:rsidRPr="00B51BDB">
        <w:rPr>
          <w:rFonts w:ascii="Arial" w:hAnsi="Arial" w:cs="Arial"/>
          <w:sz w:val="22"/>
          <w:szCs w:val="22"/>
        </w:rPr>
        <w:fldChar w:fldCharType="begin" w:fldLock="1"/>
      </w:r>
      <w:r w:rsidR="009A03A8" w:rsidRPr="00B51BDB">
        <w:rPr>
          <w:rFonts w:ascii="Arial" w:hAnsi="Arial" w:cs="Arial"/>
          <w:sz w:val="22"/>
          <w:szCs w:val="22"/>
        </w:rPr>
        <w:instrText>ADDIN CSL_CITATION {"citationItems":[{"id":"ITEM-1","itemData":{"DOI":"10.4049/jimmunol.164.5.2585","ISSN":"0022-1767","PMID":"10679097","abstract":"Experimental Schistosoma mansoni infections of mice lead to a dynamic type 2 cytokine-mediated pathological process. We have used IL-4-deficient, IL-13-deficient, and IL-4/13-deficient mice to dissect the role of these cytokines in the development of immune response and pathology following S. mansoni infection. We demonstrate that while both of these cytokines are necessary to develop a robust Th2 cell-driven, eosinophil-rich granuloma response, they also perform disparate functions that identify novel sites for therapeutic intervention. IL-13-deficient mice demonstrated significantly enhanced survival following infection, which correlated with reduced hepatic fibrosis. In contrast, increased mortality was manifest in IL-4-deficient and IL-4/13-deficient mice, and this correlated with hepatocyte damage and intestinal pathology. Therefore, we demonstrate that during a dynamic type 2 cytokine disease process IL-13 is detrimental to survival following infection, whereas IL-4 is beneficial.","author":[{"dropping-particle":"","family":"Fallon","given":"Padraic G.","non-dropping-particle":"","parse-names":false,"suffix":""},{"dropping-particle":"","family":"Richardson","given":"Emma J.","non-dropping-particle":"","parse-names":false,"suffix":""},{"dropping-particle":"","family":"McKenzie","given":"Grahame J.","non-dropping-particle":"","parse-names":false,"suffix":""},{"dropping-particle":"","family":"McKenzie","given":"Andrew N. J.","non-dropping-particle":"","parse-names":false,"suffix":""}],"container-title":"The Journal of Immunology","id":"ITEM-1","issue":"5","issued":{"date-parts":[["2000","3","1"]]},"page":"2585-2591","publisher":"The American Association of Immunologists","title":"Schistosome infection of transgenic mice defines distinct and contrasting pathogenic roles for IL-4 and IL-13: IL-13 is a profibrotic agent","type":"article-journal","volume":"164"},"uris":["http://www.mendeley.com/documents/?uuid=df1a2c6a-7cb6-3410-a7fa-e5ab1b0a5eb0"]},{"id":"ITEM-2","itemData":{"DOI":"10.1086/510313","ISSN":"0022-1899","abstract":"We conducted a prospective cohort study in Leyte, the Philippines, among 611 Schistosoma japonicum-infected participants 7-30 years old, all of whom were treated with praziquantel at baseline. To detect hepatic fibrosis, abdominal ultrasound was performed at baseline and 12 months after treatment. Stool for assessment of S. japonicum infection was collected at baseline and at 3, 6, 9, and 12 months after treatment. Cytokines (interleukin [IL]-4, IL-5, IL-10, IL-13, tumor necrosis factor-α, and interferon-γ) produced by peripheral-blood mononuclear cells in response to soluble worm antigen preparation (SWAP), soluble egg antigen (SEA), and control medium were measured once 4 weeks after treatment. IL-4 to SWAP and IL-10 to both SWAP and SEA were associated with the presence of baseline fibrosis after adjustment for potential confounding variables (P  &lt;  .03, for all). In participants with fibrosis at baseline, IL-4 to SWAP and IL-5 and IL-13 to both SWAP and SEA were associated with persistent fibrosis at 12 months after treatment (P  &lt;  .05, for all). Males showed consistently stronger T helper 2 (Th2) cytokine responses to both SWAP and SEA than did females (P  &lt;  .02, for all). These results suggest an independent role for Th2-biased cytokine responses to S. japonicum antigens in persistent hepatic fibrosis and indicate that Th2 cytokines may contribute to the male-biased prevalence of fibrosis. © 2006 by the Infectious Diseases Society of America. All rights reserved.","author":[{"dropping-particle":"","family":"Coutinho","given":"H. M.","non-dropping-particle":"","parse-names":false,"suffix":""},{"dropping-particle":"","family":"Acosta","given":"L. P.","non-dropping-particle":"","parse-names":false,"suffix":""},{"dropping-particle":"","family":"Wu","given":"H. W.","non-dropping-particle":"","parse-names":false,"suffix":""},{"dropping-particle":"","family":"McGarvey","given":"S. T.","non-dropping-particle":"","parse-names":false,"suffix":""},{"dropping-particle":"","family":"Su","given":"L.","non-dropping-particle":"","parse-names":false,"suffix":""},{"dropping-particle":"","family":"Langdon","given":"G. C.","non-dropping-particle":"","parse-names":false,"suffix":""},{"dropping-particle":"","family":"Jiz","given":"M. A.","non-dropping-particle":"","parse-names":false,"suffix":""},{"dropping-particle":"","family":"Jarilla","given":"B.","non-dropping-particle":"","parse-names":false,"suffix":""},{"dropping-particle":"","family":"Olveda","given":"R. M.","non-dropping-particle":"","parse-names":false,"suffix":""},{"dropping-particle":"","family":"Friedman","given":"J. F.","non-dropping-particle":"","parse-names":false,"suffix":""},{"dropping-particle":"","family":"Kurtis","given":"J. D.","non-dropping-particle":"","parse-names":false,"suffix":""}],"container-title":"The Journal of Infectious Diseases","id":"ITEM-2","issue":"2","issued":{"date-parts":[["2007","1","15"]]},"page":"288-295","publisher":"Oxford University Press (OUP)","title":"Th2 Cytokines Are Associated with Persistent Hepatic Fibrosis in Human &lt;i&gt;Schistosoma japonicum&lt;/i&gt; Infection","type":"article-journal","volume":"195"},"uris":["http://www.mendeley.com/documents/?uuid=d732f22c-1be9-3a77-9c78-4284521e7451"]}],"mendeley":{"formattedCitation":"&lt;sup&gt;43,44&lt;/sup&gt;","plainTextFormattedCitation":"43,44","previouslyFormattedCitation":"&lt;sup&gt;43,44&lt;/sup&gt;"},"properties":{"noteIndex":0},"schema":"https://github.com/citation-style-language/schema/raw/master/csl-citation.json"}</w:instrText>
      </w:r>
      <w:r w:rsidR="000104DE" w:rsidRPr="00B51BDB">
        <w:rPr>
          <w:rFonts w:ascii="Arial" w:hAnsi="Arial" w:cs="Arial"/>
          <w:sz w:val="22"/>
          <w:szCs w:val="22"/>
        </w:rPr>
        <w:fldChar w:fldCharType="separate"/>
      </w:r>
      <w:r w:rsidR="009A03A8" w:rsidRPr="00B51BDB">
        <w:rPr>
          <w:rFonts w:ascii="Arial" w:hAnsi="Arial" w:cs="Arial"/>
          <w:noProof/>
          <w:sz w:val="22"/>
          <w:szCs w:val="22"/>
          <w:vertAlign w:val="superscript"/>
        </w:rPr>
        <w:t>43,44</w:t>
      </w:r>
      <w:r w:rsidR="000104DE" w:rsidRPr="00B51BDB">
        <w:rPr>
          <w:rFonts w:ascii="Arial" w:hAnsi="Arial" w:cs="Arial"/>
          <w:sz w:val="22"/>
          <w:szCs w:val="22"/>
        </w:rPr>
        <w:fldChar w:fldCharType="end"/>
      </w:r>
      <w:r w:rsidR="00A128EA" w:rsidRPr="00B51BDB">
        <w:rPr>
          <w:rFonts w:ascii="Arial" w:hAnsi="Arial" w:cs="Arial"/>
          <w:sz w:val="22"/>
          <w:szCs w:val="22"/>
        </w:rPr>
        <w:t xml:space="preserve">. </w:t>
      </w:r>
      <w:r w:rsidR="00E01D7C" w:rsidRPr="00B51BDB">
        <w:rPr>
          <w:rFonts w:ascii="Arial" w:hAnsi="Arial" w:cs="Arial"/>
          <w:sz w:val="22"/>
          <w:szCs w:val="22"/>
        </w:rPr>
        <w:t xml:space="preserve">The Th2 dominated granulomatous response is </w:t>
      </w:r>
      <w:r w:rsidR="00570A7C" w:rsidRPr="00B51BDB">
        <w:rPr>
          <w:rFonts w:ascii="Arial" w:hAnsi="Arial" w:cs="Arial"/>
          <w:sz w:val="22"/>
          <w:szCs w:val="22"/>
        </w:rPr>
        <w:t xml:space="preserve">in turn </w:t>
      </w:r>
      <w:r w:rsidR="00E01D7C" w:rsidRPr="00B51BDB">
        <w:rPr>
          <w:rFonts w:ascii="Arial" w:hAnsi="Arial" w:cs="Arial"/>
          <w:sz w:val="22"/>
          <w:szCs w:val="22"/>
        </w:rPr>
        <w:t>regulated by the lesser Th1 response</w:t>
      </w:r>
      <w:r w:rsidR="00570A7C" w:rsidRPr="00B51BDB">
        <w:rPr>
          <w:rFonts w:ascii="Arial" w:hAnsi="Arial" w:cs="Arial"/>
          <w:sz w:val="22"/>
          <w:szCs w:val="22"/>
        </w:rPr>
        <w:t xml:space="preserve"> </w:t>
      </w:r>
      <w:r w:rsidR="00E01D7C" w:rsidRPr="00B51BDB">
        <w:rPr>
          <w:rFonts w:ascii="Arial" w:hAnsi="Arial" w:cs="Arial"/>
          <w:sz w:val="22"/>
          <w:szCs w:val="22"/>
        </w:rPr>
        <w:t xml:space="preserve">as demonstrated by the fact that </w:t>
      </w:r>
      <w:r w:rsidR="00E01D7C" w:rsidRPr="00B51BDB">
        <w:rPr>
          <w:rFonts w:ascii="Arial" w:hAnsi="Arial" w:cs="Arial"/>
          <w:i/>
          <w:iCs/>
          <w:sz w:val="22"/>
          <w:szCs w:val="22"/>
        </w:rPr>
        <w:t>in vivo</w:t>
      </w:r>
      <w:r w:rsidR="00E01D7C" w:rsidRPr="00B51BDB">
        <w:rPr>
          <w:rFonts w:ascii="Arial" w:hAnsi="Arial" w:cs="Arial"/>
          <w:sz w:val="22"/>
          <w:szCs w:val="22"/>
        </w:rPr>
        <w:t xml:space="preserve"> neutralisation of IFN-γ or IL-12 results in larger granulomas and more extensive fibrosis </w:t>
      </w:r>
      <w:r w:rsidR="00E01D7C" w:rsidRPr="00B51BDB">
        <w:rPr>
          <w:rFonts w:ascii="Arial" w:hAnsi="Arial" w:cs="Arial"/>
          <w:sz w:val="22"/>
          <w:szCs w:val="22"/>
        </w:rPr>
        <w:fldChar w:fldCharType="begin" w:fldLock="1"/>
      </w:r>
      <w:r w:rsidR="009A03A8" w:rsidRPr="00B51BDB">
        <w:rPr>
          <w:rFonts w:ascii="Arial" w:hAnsi="Arial" w:cs="Arial"/>
          <w:sz w:val="22"/>
          <w:szCs w:val="22"/>
        </w:rPr>
        <w:instrText>ADDIN CSL_CITATION {"citationItems":[{"id":"ITEM-1","itemData":{"DOI":"10.1084/jem.179.5.1551","ISSN":"0022-1007","PMID":"7909326","abstract":"Morbidity in humans infected with Schistosoma mansoni results primarily from the deposition of parasite eggs in portal areas where they induce a granulomatous response. In mice infected with this helminth granuloma formation is a CD4+ T helper (Th) cell-dependent process that is associated with a strong Th2 cytokine response which appears to evolve through a Th0 phase. In this report, we asked whether endogenously synthesized or exogenously induced interferon (IFN)gamma through its suppression of Th2 cell expansion exerts a regulatory role on egg pathology. Depletion of IFN-gamma or natural killer cells resulted in a marked enhancement of granuloma formation around intravenously injected eggs and was associated with increased Th2 and decreased Th1 and interleukin (IL)12 mRNA expression. Similar changes occurred when egg-injected mice were treated with neutralizing monoclonal antibodies specific for IL-12 indicating a role for this cytokine in the regulation of the granulomatous response. In contrast, treatment with exogenous rIL-12 profoundly inhibited primary granuloma formation while increasing IFN-gamma, IL-2, IL-10, and IL-12 pulmonary mRNA levels and suppressing IL-4, IL-5, IL-6, and IL-13 mRNA expression. Cytokine depletion studies indicated that the effects of IL-12 could be attributed primarily to increased IFN-gamma. Importantly, IL-12 also inhibited secondary granuloma formation in mice presensitized with eggs demonstrating a role for the cytokine in reversing established Th2-type responses. Moreover, mice sensitized with eggs in combination with IL-12 to precommit them toward a Th1 response developed only minimal granulomas upon subsequent egg challenge. The latter findings suggest that simultaneous vaccination with antigen plus IL-12 may provide a strategy for the prevention of schistosome egg pathology as well as other diseases stemming from Th2 cytokine production.","author":[{"dropping-particle":"","family":"Wynn","given":"T A","non-dropping-particle":"","parse-names":false,"suffix":""},{"dropping-particle":"","family":"Eltoum","given":"I","non-dropping-particle":"","parse-names":false,"suffix":""},{"dropping-particle":"","family":"Oswald","given":"I P","non-dropping-particle":"","parse-names":false,"suffix":""},{"dropping-particle":"","family":"Cheever","given":"A W","non-dropping-particle":"","parse-names":false,"suffix":""},{"dropping-particle":"","family":"Sher","given":"A","non-dropping-particle":"","parse-names":false,"suffix":""}],"container-title":"The Journal of experimental medicine","id":"ITEM-1","issue":"5","issued":{"date-parts":[["1994","5","1"]]},"page":"1551-1561","title":"Endogenous interleukin 12 (IL-12) regulates granuloma formation induced by eggs of Schistosoma mansoni and exogenous IL-12 both inhibits and prophylactically immunizes against egg pathology","type":"article-journal","volume":"179"},"uris":["http://www.mendeley.com/documents/?uuid=6e72e8d9-7455-3c1b-b2bc-8d75c5c391cc"]},{"id":"ITEM-2","itemData":{"DOI":"10.2307/3285629","ISSN":"00223395","PMID":"10219305","abstract":"We analyzed the dynamics of splenic T-lymphocyte function in relation to hepatopathologic changes in C3H/Hc mice, experimentally infected with Schistosoma japonicum. Vigorous granuloma formation was observed at 7 wk postinfection. At 10 wk postinfection, granuloma formation entered into the down-modulation stage, as represented by the diminished granuloma size. The Th2 response was activated when eggs appeared in the liver, whereas Th1 responses were depressed and the proliferation of T lymphocytes was decreased. The level of IgG antibodies to the worm and egg antigens rose continually after infection. Interleukin-12 treatment of infected mice inhibited Th2 responses and T-cell proliferation, decreased granuloma formation and fibrosis, but had no effect on the fecundity of the worms. These data suggest that egg deposition is the major factor driving Th2 responses, depressing Th1 cytokine expression as well as T-cell proliferation in S. japonicum-infected mice.","author":[{"dropping-particle":"","family":"Yang","given":"Jun-Qi","non-dropping-particle":"","parse-names":false,"suffix":""},{"dropping-particle":"","family":"Tasaka","given":"Kachio","non-dropping-particle":"","parse-names":false,"suffix":""},{"dropping-particle":"","family":"Chuang","given":"Cheng-Kuo","non-dropping-particle":"","parse-names":false,"suffix":""},{"dropping-particle":"","family":"Yoshikawa","given":"Hideshi","non-dropping-particle":"","parse-names":false,"suffix":""},{"dropping-particle":"","family":"Nakajima","given":"Yasuo","non-dropping-particle":"","parse-names":false,"suffix":""}],"container-title":"The Journal of Parasitology","id":"ITEM-2","issue":"2","issued":{"date-parts":[["1999","4"]]},"page":"262","publisher":"JSTOR","title":"Dynamic Analysis of T-Lymphocyte Function in Relation to Hepatopathologic Changes and Effect of Interleukin-12 Treatment in Mice Infected with Schistosoma japonicum","type":"article-journal","volume":"85"},"uris":["http://www.mendeley.com/documents/?uuid=cc305fb1-d6f4-3b38-b009-8862df0a05ed"]}],"mendeley":{"formattedCitation":"&lt;sup&gt;45,46&lt;/sup&gt;","plainTextFormattedCitation":"45,46","previouslyFormattedCitation":"&lt;sup&gt;45,46&lt;/sup&gt;"},"properties":{"noteIndex":0},"schema":"https://github.com/citation-style-language/schema/raw/master/csl-citation.json"}</w:instrText>
      </w:r>
      <w:r w:rsidR="00E01D7C" w:rsidRPr="00B51BDB">
        <w:rPr>
          <w:rFonts w:ascii="Arial" w:hAnsi="Arial" w:cs="Arial"/>
          <w:sz w:val="22"/>
          <w:szCs w:val="22"/>
        </w:rPr>
        <w:fldChar w:fldCharType="separate"/>
      </w:r>
      <w:r w:rsidR="009A03A8" w:rsidRPr="00B51BDB">
        <w:rPr>
          <w:rFonts w:ascii="Arial" w:hAnsi="Arial" w:cs="Arial"/>
          <w:noProof/>
          <w:sz w:val="22"/>
          <w:szCs w:val="22"/>
          <w:vertAlign w:val="superscript"/>
        </w:rPr>
        <w:t>45,46</w:t>
      </w:r>
      <w:r w:rsidR="00E01D7C" w:rsidRPr="00B51BDB">
        <w:rPr>
          <w:rFonts w:ascii="Arial" w:hAnsi="Arial" w:cs="Arial"/>
          <w:sz w:val="22"/>
          <w:szCs w:val="22"/>
        </w:rPr>
        <w:fldChar w:fldCharType="end"/>
      </w:r>
      <w:r w:rsidR="00E01D7C" w:rsidRPr="00B51BDB">
        <w:rPr>
          <w:rFonts w:ascii="Arial" w:hAnsi="Arial" w:cs="Arial"/>
          <w:sz w:val="22"/>
          <w:szCs w:val="22"/>
        </w:rPr>
        <w:t xml:space="preserve">. </w:t>
      </w:r>
      <w:r w:rsidRPr="00B51BDB">
        <w:rPr>
          <w:rFonts w:ascii="Arial" w:hAnsi="Arial" w:cs="Arial"/>
          <w:sz w:val="22"/>
          <w:szCs w:val="22"/>
        </w:rPr>
        <w:t>In addition, T</w:t>
      </w:r>
      <w:r w:rsidR="00590295" w:rsidRPr="00B51BDB">
        <w:rPr>
          <w:rFonts w:ascii="Arial" w:hAnsi="Arial" w:cs="Arial"/>
          <w:sz w:val="22"/>
          <w:szCs w:val="22"/>
        </w:rPr>
        <w:t xml:space="preserve"> regulatory</w:t>
      </w:r>
      <w:r w:rsidRPr="00B51BDB">
        <w:rPr>
          <w:rFonts w:ascii="Arial" w:hAnsi="Arial" w:cs="Arial"/>
          <w:sz w:val="22"/>
          <w:szCs w:val="22"/>
        </w:rPr>
        <w:t xml:space="preserve"> cells</w:t>
      </w:r>
      <w:r w:rsidR="00590295" w:rsidRPr="00B51BDB">
        <w:rPr>
          <w:rFonts w:ascii="Arial" w:hAnsi="Arial" w:cs="Arial"/>
          <w:sz w:val="22"/>
          <w:szCs w:val="22"/>
        </w:rPr>
        <w:t xml:space="preserve"> (Tregs)</w:t>
      </w:r>
      <w:r w:rsidRPr="00B51BDB">
        <w:rPr>
          <w:rFonts w:ascii="Arial" w:hAnsi="Arial" w:cs="Arial"/>
          <w:sz w:val="22"/>
          <w:szCs w:val="22"/>
        </w:rPr>
        <w:t xml:space="preserve"> have been shown to </w:t>
      </w:r>
      <w:r w:rsidR="006D5850" w:rsidRPr="00B51BDB">
        <w:rPr>
          <w:rFonts w:ascii="Arial" w:hAnsi="Arial" w:cs="Arial"/>
          <w:sz w:val="22"/>
          <w:szCs w:val="22"/>
        </w:rPr>
        <w:t xml:space="preserve">modulate and </w:t>
      </w:r>
      <w:r w:rsidRPr="00B51BDB">
        <w:rPr>
          <w:rFonts w:ascii="Arial" w:hAnsi="Arial" w:cs="Arial"/>
          <w:sz w:val="22"/>
          <w:szCs w:val="22"/>
        </w:rPr>
        <w:t xml:space="preserve">downregulate granuloma size over the course of chronic infections in mice </w:t>
      </w:r>
      <w:r w:rsidR="00455AAC" w:rsidRPr="00B51BDB">
        <w:rPr>
          <w:rFonts w:ascii="Arial" w:hAnsi="Arial" w:cs="Arial"/>
          <w:sz w:val="22"/>
          <w:szCs w:val="22"/>
        </w:rPr>
        <w:fldChar w:fldCharType="begin" w:fldLock="1"/>
      </w:r>
      <w:r w:rsidR="009A03A8" w:rsidRPr="00B51BDB">
        <w:rPr>
          <w:rFonts w:ascii="Arial" w:hAnsi="Arial" w:cs="Arial"/>
          <w:sz w:val="22"/>
          <w:szCs w:val="22"/>
        </w:rPr>
        <w:instrText>ADDIN CSL_CITATION {"citationItems":[{"id":"ITEM-1","itemData":{"DOI":"10.1111/j.1365-2567.2004.02083.x","ISSN":"00192805","abstract":"Schistosomiasis mansoni, a tropical helminthic disease, is caused by disseminated worm eggs that induce CD4+ T-cell mediated granulomatous inflammation and fibrosis. T suppressor cell activity has been proposed as one of the mechanisms active in the down-modulation of the murine disease during the chronic stage (16-20 weeks of the infection). In recent years a new category of the CD4+ CD25+ T regulatory (Treg) lymphocyte has been identified that maintains immune tolerance to self, and also functions in the regulation of parasite-induced immunopathology. The Foxp3 gene which encodes the transcription factor Scurfin was found to be expressed by and required for the generation of CD4+ CD25+ T reg. At 8 weeks of the infection Foxp3 gene expression of splenocytes was similar to that of naïve mice, but increased fourfold by 16 weeks. In contrast, granulomatous livers at 8 and 16 weeks showed 10- and 30-fold increases, respectively, in gene expression compared with normal liver. The percentage of granuloma CD4 + CD25+ T cells rose from 12% at 8 weeks to 88% at 16 weeks of the infection. Foxp3 expression was 3-5-fold higher in the CD4 + CD25+ versus the CD4+ CD25- T cells in the 8 week infection granulomas. As a novel observation neuropilin-1 membrane expression, a recently identified marker for Treg, was correlated with Foxp3 expression in the granuloma CD4+ CD25+ but not the CD25- cells. Co-incubation with polyclonal stimulation of CD4 + CD25+ splenic cells with CD4+ CD25 - cells suppressed proliferation of the latter. Retroviral transfer of the Foxp3 gene at the onset of granuloma formation enhanced fourfold Foxp3 expression in the granuloma CD4+ CD25+ T cells and strongly suppressed full granuloma development. Gene transfer also significantly enhanced transforming growth factor-β, interferon-γ and interleukin-4 but not interleukin-10 expression. It is concluded, that CD4 + CD25+, Foxp3+ Treg cells also regulate schistosome egg-induced immunopathology. © 2005 Blackwell Publishing Ltd.","author":[{"dropping-particle":"","family":"Singh","given":"Kameshwar P.","non-dropping-particle":"","parse-names":false,"suffix":""},{"dropping-particle":"","family":"Gerard","given":"Herve C.","non-dropping-particle":"","parse-names":false,"suffix":""},{"dropping-particle":"","family":"Hudson","given":"Alan P.","non-dropping-particle":"","parse-names":false,"suffix":""},{"dropping-particle":"","family":"Reddy","given":"Thipparthi R.","non-dropping-particle":"","parse-names":false,"suffix":""},{"dropping-particle":"","family":"Boros","given":"Dov L.","non-dropping-particle":"","parse-names":false,"suffix":""}],"container-title":"Immunology","id":"ITEM-1","issue":"3","issued":{"date-parts":[["2005"]]},"page":"410-417","title":"Retroviral Foxp3 gene transfer ameliorates liver granuloma pathology in Schistosoma mansoni infected mice","type":"article-journal","volume":"114"},"uris":["http://www.mendeley.com/documents/?uuid=0aea2bfe-3405-4a0f-a885-1b78cbdd5899"]},{"id":"ITEM-2","itemData":{"DOI":"10.1371/journal.pone.0139133","ISSN":"19326203","abstract":"Background: Parasitic helminths need to suppress the host immune system to establish chronic infections. Paradoxically, immunosuppression induced by the worm also benefits the host by limiting excessive inflammation and tissue damage, which remains the major cause leading to serious morbidity and mortality. Regulatory T cells (Tregs) are key immune regulators of this mutualism. The successive rise in Tregs during schistosome infection plays a critical role in immunoregulation. We and others previously showed that Schistosoma japonicum (S.japonicum) egg antigens (SEA) induce Tregs both in vitro and in vivo. In addition, we identified that SjHSP60 derived from SEA significantly induces Tregs in vivo and in vitro. However, the contribution of SjHSP60 in SEA to Treg induction and the related mechanisms of the Treg induction have not yet been identified. Methodology/Principal Findings: In this study, we showed that S.japonicum stress protein HSP60 (SjHSP60) was constitutively and extensively expressed in eggs of S.japonicum. SjHSP60 specially induced Tregs in vivo and in vitro without inducing other CD4+ T sub-populations including Th1, Th2 and Th17 cells. Furthermore, we showed that the SjHSP60-depleted SEA almost lost the ability in vitro and displayed a significant impaired ability to induce Tregs in vivo. Finally, our study illustrated that the mechanisms of SjHSP60-mediated induction of Tregs are through both conversion of CD4+CD25-T cells into CD4+CD25+Foxp3+ Tregs and expansion of preexisting CD4+CD25+Foxp3+ Tregs in a TLR4-dependent manner. Conclusions/Significance: Collectively, our findings identify SjHSP60 as a major parasitic contributor of Treg induction in S. japonicum egg antigens, which not only contributes to the better understanding of the mechanism of immunoregulation during helminth infection, but also suggests its potential as a therapeutic target for control of immunopathology, allergic and autoimmune diseases.","author":[{"dropping-particle":"","family":"Zhou","given":"Sha","non-dropping-particle":"","parse-names":false,"suffix":""},{"dropping-particle":"","family":"Jin","given":"Xin","non-dropping-particle":"","parse-names":false,"suffix":""},{"dropping-particle":"","family":"Chen","given":"Xiaojun","non-dropping-particle":"","parse-names":false,"suffix":""},{"dropping-particle":"","family":"Zhu","given":"Jifeng","non-dropping-particle":"","parse-names":false,"suffix":""},{"dropping-particle":"","family":"Xu","given":"Zhipeng","non-dropping-particle":"","parse-names":false,"suffix":""},{"dropping-particle":"","family":"Wang","given":"Xuefeng","non-dropping-particle":"","parse-names":false,"suffix":""},{"dropping-particle":"","family":"Liu","given":"Feng","non-dropping-particle":"","parse-names":false,"suffix":""},{"dropping-particle":"","family":"Hu","given":"Wei","non-dropping-particle":"","parse-names":false,"suffix":""},{"dropping-particle":"","family":"Zhou","given":"Liang","non-dropping-particle":"","parse-names":false,"suffix":""},{"dropping-particle":"","family":"Su","given":"Chuan","non-dropping-particle":"","parse-names":false,"suffix":""}],"container-title":"PLoS ONE","id":"ITEM-2","issue":"9","issued":{"date-parts":[["2015","9","29"]]},"page":"e0139133","publisher":"Public Library of Science","title":"Heat shock protein 60 in eggs specifically induces Tregs and reduces liver immunopathology in mice with Schistosomiasis japonica","type":"article-journal","volume":"10"},"uris":["http://www.mendeley.com/documents/?uuid=4ae740e9-a8dd-3527-abe6-c58026d5cdde"]}],"mendeley":{"formattedCitation":"&lt;sup&gt;47,48&lt;/sup&gt;","plainTextFormattedCitation":"47,48","previouslyFormattedCitation":"&lt;sup&gt;47,48&lt;/sup&gt;"},"properties":{"noteIndex":0},"schema":"https://github.com/citation-style-language/schema/raw/master/csl-citation.json"}</w:instrText>
      </w:r>
      <w:r w:rsidR="00455AAC" w:rsidRPr="00B51BDB">
        <w:rPr>
          <w:rFonts w:ascii="Arial" w:hAnsi="Arial" w:cs="Arial"/>
          <w:sz w:val="22"/>
          <w:szCs w:val="22"/>
        </w:rPr>
        <w:fldChar w:fldCharType="separate"/>
      </w:r>
      <w:r w:rsidR="009A03A8" w:rsidRPr="00B51BDB">
        <w:rPr>
          <w:rFonts w:ascii="Arial" w:hAnsi="Arial" w:cs="Arial"/>
          <w:noProof/>
          <w:sz w:val="22"/>
          <w:szCs w:val="22"/>
          <w:vertAlign w:val="superscript"/>
        </w:rPr>
        <w:t>47,48</w:t>
      </w:r>
      <w:r w:rsidR="00455AAC" w:rsidRPr="00B51BDB">
        <w:rPr>
          <w:rFonts w:ascii="Arial" w:hAnsi="Arial" w:cs="Arial"/>
          <w:sz w:val="22"/>
          <w:szCs w:val="22"/>
        </w:rPr>
        <w:fldChar w:fldCharType="end"/>
      </w:r>
      <w:r w:rsidR="00B04F74" w:rsidRPr="00B51BDB">
        <w:rPr>
          <w:rFonts w:ascii="Arial" w:hAnsi="Arial" w:cs="Arial"/>
          <w:sz w:val="22"/>
          <w:szCs w:val="22"/>
        </w:rPr>
        <w:t xml:space="preserve">. </w:t>
      </w:r>
    </w:p>
    <w:p w14:paraId="37F6BCD8" w14:textId="77777777" w:rsidR="00B04F74" w:rsidRPr="00A67B00" w:rsidRDefault="00B04F74" w:rsidP="000F6E11">
      <w:pPr>
        <w:numPr>
          <w:ilvl w:val="0"/>
          <w:numId w:val="0"/>
        </w:numPr>
        <w:spacing w:line="360" w:lineRule="auto"/>
        <w:jc w:val="both"/>
        <w:rPr>
          <w:rFonts w:ascii="Arial" w:hAnsi="Arial" w:cs="Arial"/>
          <w:sz w:val="22"/>
          <w:szCs w:val="22"/>
        </w:rPr>
      </w:pPr>
    </w:p>
    <w:p w14:paraId="734DF0C8" w14:textId="62512790" w:rsidR="00080047" w:rsidRDefault="00896AA8" w:rsidP="00A67B00">
      <w:pPr>
        <w:numPr>
          <w:ilvl w:val="0"/>
          <w:numId w:val="0"/>
        </w:numPr>
        <w:spacing w:line="360" w:lineRule="auto"/>
        <w:jc w:val="both"/>
        <w:rPr>
          <w:rFonts w:ascii="Arial" w:hAnsi="Arial" w:cs="Arial"/>
          <w:sz w:val="22"/>
          <w:szCs w:val="22"/>
        </w:rPr>
      </w:pPr>
      <w:r w:rsidRPr="00A67B00">
        <w:rPr>
          <w:rFonts w:ascii="Arial" w:hAnsi="Arial" w:cs="Arial"/>
          <w:sz w:val="22"/>
          <w:szCs w:val="22"/>
        </w:rPr>
        <w:lastRenderedPageBreak/>
        <w:t>Looking more in</w:t>
      </w:r>
      <w:r w:rsidR="00A67B00">
        <w:rPr>
          <w:rFonts w:ascii="Arial" w:hAnsi="Arial" w:cs="Arial"/>
          <w:sz w:val="22"/>
          <w:szCs w:val="22"/>
        </w:rPr>
        <w:t xml:space="preserve"> </w:t>
      </w:r>
      <w:r w:rsidR="00340DE6">
        <w:rPr>
          <w:rFonts w:ascii="Arial" w:hAnsi="Arial" w:cs="Arial"/>
          <w:sz w:val="22"/>
          <w:szCs w:val="22"/>
        </w:rPr>
        <w:t>detail</w:t>
      </w:r>
      <w:r w:rsidRPr="00A67B00">
        <w:rPr>
          <w:rFonts w:ascii="Arial" w:hAnsi="Arial" w:cs="Arial"/>
          <w:sz w:val="22"/>
          <w:szCs w:val="22"/>
        </w:rPr>
        <w:t xml:space="preserve"> i</w:t>
      </w:r>
      <w:r w:rsidR="00883BF3" w:rsidRPr="00A67B00">
        <w:rPr>
          <w:rFonts w:ascii="Arial" w:hAnsi="Arial" w:cs="Arial"/>
          <w:sz w:val="22"/>
          <w:szCs w:val="22"/>
        </w:rPr>
        <w:t>t</w:t>
      </w:r>
      <w:r w:rsidRPr="00A67B00">
        <w:rPr>
          <w:rFonts w:ascii="Arial" w:hAnsi="Arial" w:cs="Arial"/>
          <w:sz w:val="22"/>
          <w:szCs w:val="22"/>
        </w:rPr>
        <w:t xml:space="preserve"> is clear that </w:t>
      </w:r>
      <w:r w:rsidR="00666F42">
        <w:rPr>
          <w:rFonts w:ascii="Arial" w:hAnsi="Arial" w:cs="Arial"/>
          <w:sz w:val="22"/>
          <w:szCs w:val="22"/>
        </w:rPr>
        <w:t xml:space="preserve">schistosome </w:t>
      </w:r>
      <w:r w:rsidRPr="00A67B00">
        <w:rPr>
          <w:rFonts w:ascii="Arial" w:hAnsi="Arial" w:cs="Arial"/>
          <w:sz w:val="22"/>
          <w:szCs w:val="22"/>
        </w:rPr>
        <w:t>g</w:t>
      </w:r>
      <w:r w:rsidR="00DB0B98" w:rsidRPr="00A67B00">
        <w:rPr>
          <w:rFonts w:ascii="Arial" w:hAnsi="Arial" w:cs="Arial"/>
          <w:sz w:val="22"/>
          <w:szCs w:val="22"/>
        </w:rPr>
        <w:t>ranuloma composition varies temporally and between species. Early experiments</w:t>
      </w:r>
      <w:r w:rsidR="00E2396A" w:rsidRPr="00A67B00">
        <w:rPr>
          <w:rFonts w:ascii="Arial" w:hAnsi="Arial" w:cs="Arial"/>
          <w:sz w:val="22"/>
          <w:szCs w:val="22"/>
        </w:rPr>
        <w:t xml:space="preserve"> of </w:t>
      </w:r>
      <w:r w:rsidR="00E2396A" w:rsidRPr="00A67B00">
        <w:rPr>
          <w:rFonts w:ascii="Arial" w:hAnsi="Arial" w:cs="Arial"/>
          <w:i/>
          <w:iCs/>
          <w:sz w:val="22"/>
          <w:szCs w:val="22"/>
        </w:rPr>
        <w:t xml:space="preserve">S. mansoni </w:t>
      </w:r>
      <w:r w:rsidR="00A8775F" w:rsidRPr="00A67B00">
        <w:rPr>
          <w:rFonts w:ascii="Arial" w:hAnsi="Arial" w:cs="Arial"/>
          <w:sz w:val="22"/>
          <w:szCs w:val="22"/>
        </w:rPr>
        <w:t>hepatic</w:t>
      </w:r>
      <w:r w:rsidR="00A8775F" w:rsidRPr="00A67B00">
        <w:rPr>
          <w:rFonts w:ascii="Arial" w:hAnsi="Arial" w:cs="Arial"/>
          <w:i/>
          <w:iCs/>
          <w:sz w:val="22"/>
          <w:szCs w:val="22"/>
        </w:rPr>
        <w:t xml:space="preserve"> </w:t>
      </w:r>
      <w:r w:rsidR="00A8775F" w:rsidRPr="00A67B00">
        <w:rPr>
          <w:rFonts w:ascii="Arial" w:hAnsi="Arial" w:cs="Arial"/>
          <w:sz w:val="22"/>
          <w:szCs w:val="22"/>
        </w:rPr>
        <w:t>granuloma composition</w:t>
      </w:r>
      <w:r w:rsidR="00DB0B98" w:rsidRPr="00A67B00">
        <w:rPr>
          <w:rFonts w:ascii="Arial" w:hAnsi="Arial" w:cs="Arial"/>
          <w:sz w:val="22"/>
          <w:szCs w:val="22"/>
        </w:rPr>
        <w:t xml:space="preserve"> </w:t>
      </w:r>
      <w:r w:rsidR="00E2396A" w:rsidRPr="00A67B00">
        <w:rPr>
          <w:rFonts w:ascii="Arial" w:hAnsi="Arial" w:cs="Arial"/>
          <w:sz w:val="22"/>
          <w:szCs w:val="22"/>
        </w:rPr>
        <w:t>seem to conflict depending on host species</w:t>
      </w:r>
      <w:r w:rsidR="00FF1256">
        <w:rPr>
          <w:rFonts w:ascii="Arial" w:hAnsi="Arial" w:cs="Arial"/>
          <w:sz w:val="22"/>
          <w:szCs w:val="22"/>
        </w:rPr>
        <w:t xml:space="preserve"> </w:t>
      </w:r>
      <w:r w:rsidR="00FF1256">
        <w:rPr>
          <w:rFonts w:ascii="Arial" w:hAnsi="Arial" w:cs="Arial"/>
          <w:sz w:val="22"/>
          <w:szCs w:val="22"/>
        </w:rPr>
        <w:fldChar w:fldCharType="begin" w:fldLock="1"/>
      </w:r>
      <w:r w:rsidR="009A03A8">
        <w:rPr>
          <w:rFonts w:ascii="Arial" w:hAnsi="Arial" w:cs="Arial"/>
          <w:sz w:val="22"/>
          <w:szCs w:val="22"/>
        </w:rPr>
        <w:instrText>ADDIN CSL_CITATION {"citationItems":[{"id":"ITEM-1","itemData":{"ISSN":"00029440","PMID":"4737396","abstract":"When uniform histologic criteria are applied to staging schistosome egg and granuloma development in the hamster liver, the evolution of the egg foci is shown to be monophasic, albeit with considerable variation of the individual cell response. Both real and artifactual egg granuloma asynchrony are demonstrable. Alternate granuloma stages occur simultaneously within the same single organ, so that necrosis or fibrous scarring may result in some lesions but not in others. The granulomas of S. japonicum, S. mansoni and S. haematobium show both shared and distinctive features. Thus, oviposition is serial in S. mansoni but clustered in the other two species. Neutrophils are common in S. japonicum granulomas but are rare in the others. The differential features, listed in detail, will usually permit histologic identification of species during the early stages of infection; subsequently, the species specific features and the overall intensity of host reaction tend to decline. At comparable egg loads and time spans, the liver pathology of S. japonicum is the most severe. This is not related to granuloma size, but rather to more exudation and necrosis in early S. japonicum granulomas, their tendency to encroach on adjacent liver tissue and to more extensive diffuse inflammatory infiltration. Hoeppli phenomena occur around S. japonicum eggs both in stellate form, and as intraovular 'reverse' precipitates. Plasma cells and amyloid deposition are frequent. Conversely, S. haematobium lesions are less destructive than those of S. mansoni. These findings can be correlated, to some extent, with current knowledge of the biology of schistosomes and of the antigenic components of their eggs, but several key problems concerning the immunologic host response remain to be solved.","author":[{"dropping-particle":"","family":"Lichtenberg","given":"F","non-dropping-particle":"von","parse-names":false,"suffix":""},{"dropping-particle":"","family":"Erickson","given":"DG","non-dropping-particle":"","parse-names":false,"suffix":""},{"dropping-particle":"","family":"Sadun","given":"EH","non-dropping-particle":"","parse-names":false,"suffix":""}],"container-title":"American Journal of Pathology","id":"ITEM-1","issue":"2","issued":{"date-parts":[["1973"]]},"page":"149-177","title":"Comparative histopathology of schistosome granulomas in the hamster","type":"article-journal","volume":"72"},"uris":["http://www.mendeley.com/documents/?uuid=0151b0e0-4776-4eb4-8fa2-ad69b96cfd97"]},{"id":"ITEM-2","itemData":{"DOI":"10.4269/ajtmh.1970.19.292","ISSN":"00029637","author":[{"dropping-particle":"","family":"Warren","given":"","non-dropping-particle":"","parse-names":false,"suffix":""},{"dropping-particle":"","family":"Domingo","given":"EO","non-dropping-particle":"","parse-names":false,"suffix":""}],"container-title":"The American journal of tropical medicine and hygiene","id":"ITEM-2","issue":"2","issued":{"date-parts":[["1970"]]},"page":"292-304","title":"Granuloma formation around Schistosoma mansoni, S. haematobium, and S. japonicum eggs. Size and rate of development, cellular composition, cross-sensitivity, and rate of egg destruction","type":"article-journal","volume":"19"},"uris":["http://www.mendeley.com/documents/?uuid=01087e3f-867f-45ed-b8fe-b486ae85d534"]}],"mendeley":{"formattedCitation":"&lt;sup&gt;19,32&lt;/sup&gt;","plainTextFormattedCitation":"19,32","previouslyFormattedCitation":"&lt;sup&gt;19,32&lt;/sup&gt;"},"properties":{"noteIndex":0},"schema":"https://github.com/citation-style-language/schema/raw/master/csl-citation.json"}</w:instrText>
      </w:r>
      <w:r w:rsidR="00FF1256">
        <w:rPr>
          <w:rFonts w:ascii="Arial" w:hAnsi="Arial" w:cs="Arial"/>
          <w:sz w:val="22"/>
          <w:szCs w:val="22"/>
        </w:rPr>
        <w:fldChar w:fldCharType="separate"/>
      </w:r>
      <w:r w:rsidR="009A03A8" w:rsidRPr="009A03A8">
        <w:rPr>
          <w:rFonts w:ascii="Arial" w:hAnsi="Arial" w:cs="Arial"/>
          <w:noProof/>
          <w:sz w:val="22"/>
          <w:szCs w:val="22"/>
          <w:vertAlign w:val="superscript"/>
        </w:rPr>
        <w:t>19,32</w:t>
      </w:r>
      <w:r w:rsidR="00FF1256">
        <w:rPr>
          <w:rFonts w:ascii="Arial" w:hAnsi="Arial" w:cs="Arial"/>
          <w:sz w:val="22"/>
          <w:szCs w:val="22"/>
        </w:rPr>
        <w:fldChar w:fldCharType="end"/>
      </w:r>
      <w:r w:rsidR="00A8775F" w:rsidRPr="00A67B00">
        <w:rPr>
          <w:rFonts w:ascii="Arial" w:hAnsi="Arial" w:cs="Arial"/>
          <w:sz w:val="22"/>
          <w:szCs w:val="22"/>
        </w:rPr>
        <w:t xml:space="preserve">. These studies agree, however, that </w:t>
      </w:r>
      <w:r w:rsidR="00E6218F" w:rsidRPr="00A67B00">
        <w:rPr>
          <w:rFonts w:ascii="Arial" w:hAnsi="Arial" w:cs="Arial"/>
          <w:sz w:val="22"/>
          <w:szCs w:val="22"/>
        </w:rPr>
        <w:t xml:space="preserve">at </w:t>
      </w:r>
      <w:r w:rsidR="00A8775F" w:rsidRPr="00A67B00">
        <w:rPr>
          <w:rFonts w:ascii="Arial" w:hAnsi="Arial" w:cs="Arial"/>
          <w:sz w:val="22"/>
          <w:szCs w:val="22"/>
        </w:rPr>
        <w:t xml:space="preserve">the granuloma’s peak and over the duration of development, the predominant cell type are </w:t>
      </w:r>
      <w:r w:rsidR="00A8775F" w:rsidRPr="00B51BDB">
        <w:rPr>
          <w:rFonts w:ascii="Arial" w:hAnsi="Arial" w:cs="Arial"/>
          <w:sz w:val="22"/>
          <w:szCs w:val="22"/>
        </w:rPr>
        <w:t xml:space="preserve">eosinophils. </w:t>
      </w:r>
      <w:r w:rsidR="00C24987" w:rsidRPr="00B51BDB">
        <w:rPr>
          <w:rFonts w:ascii="Arial" w:hAnsi="Arial" w:cs="Arial"/>
          <w:sz w:val="22"/>
          <w:szCs w:val="22"/>
        </w:rPr>
        <w:t xml:space="preserve">At </w:t>
      </w:r>
      <w:r w:rsidR="00A8775F" w:rsidRPr="00B51BDB">
        <w:rPr>
          <w:rFonts w:ascii="Arial" w:hAnsi="Arial" w:cs="Arial"/>
          <w:sz w:val="22"/>
          <w:szCs w:val="22"/>
        </w:rPr>
        <w:t xml:space="preserve">16 days post-intravenous injection of </w:t>
      </w:r>
      <w:r w:rsidR="00310BBB" w:rsidRPr="00B51BDB">
        <w:rPr>
          <w:rFonts w:ascii="Arial" w:hAnsi="Arial" w:cs="Arial"/>
          <w:i/>
          <w:iCs/>
          <w:sz w:val="22"/>
          <w:szCs w:val="22"/>
        </w:rPr>
        <w:t>S. mansoni</w:t>
      </w:r>
      <w:r w:rsidR="00310BBB" w:rsidRPr="00B51BDB">
        <w:rPr>
          <w:rFonts w:ascii="Arial" w:hAnsi="Arial" w:cs="Arial"/>
          <w:sz w:val="22"/>
          <w:szCs w:val="22"/>
        </w:rPr>
        <w:t xml:space="preserve"> </w:t>
      </w:r>
      <w:r w:rsidR="00A8775F" w:rsidRPr="00B51BDB">
        <w:rPr>
          <w:rFonts w:ascii="Arial" w:hAnsi="Arial" w:cs="Arial"/>
          <w:sz w:val="22"/>
          <w:szCs w:val="22"/>
        </w:rPr>
        <w:t>eggs</w:t>
      </w:r>
      <w:r w:rsidR="00310BBB" w:rsidRPr="00B51BDB">
        <w:rPr>
          <w:rFonts w:ascii="Arial" w:hAnsi="Arial" w:cs="Arial"/>
          <w:sz w:val="22"/>
          <w:szCs w:val="22"/>
        </w:rPr>
        <w:t xml:space="preserve"> in mice</w:t>
      </w:r>
      <w:r w:rsidR="00A8775F" w:rsidRPr="00B51BDB">
        <w:rPr>
          <w:rFonts w:ascii="Arial" w:hAnsi="Arial" w:cs="Arial"/>
          <w:sz w:val="22"/>
          <w:szCs w:val="22"/>
        </w:rPr>
        <w:t xml:space="preserve">, </w:t>
      </w:r>
      <w:r w:rsidR="00310BBB" w:rsidRPr="00B51BDB">
        <w:rPr>
          <w:rFonts w:ascii="Arial" w:hAnsi="Arial" w:cs="Arial"/>
          <w:sz w:val="22"/>
          <w:szCs w:val="22"/>
        </w:rPr>
        <w:t>eosinophils account for 50 % of the granuloma</w:t>
      </w:r>
      <w:r w:rsidR="00A8775F" w:rsidRPr="00B51BDB">
        <w:rPr>
          <w:rFonts w:ascii="Arial" w:hAnsi="Arial" w:cs="Arial"/>
          <w:sz w:val="22"/>
          <w:szCs w:val="22"/>
        </w:rPr>
        <w:t xml:space="preserve">, with the remainder </w:t>
      </w:r>
      <w:r w:rsidR="00310BBB" w:rsidRPr="00B51BDB">
        <w:rPr>
          <w:rFonts w:ascii="Arial" w:hAnsi="Arial" w:cs="Arial"/>
          <w:sz w:val="22"/>
          <w:szCs w:val="22"/>
        </w:rPr>
        <w:t>constituting</w:t>
      </w:r>
      <w:r w:rsidR="00A8775F" w:rsidRPr="00B51BDB">
        <w:rPr>
          <w:rFonts w:ascii="Arial" w:hAnsi="Arial" w:cs="Arial"/>
          <w:sz w:val="22"/>
          <w:szCs w:val="22"/>
        </w:rPr>
        <w:t xml:space="preserve"> mostly </w:t>
      </w:r>
      <w:r w:rsidR="002D02F9" w:rsidRPr="00B51BDB">
        <w:rPr>
          <w:rFonts w:ascii="Arial" w:hAnsi="Arial" w:cs="Arial"/>
          <w:sz w:val="22"/>
          <w:szCs w:val="22"/>
        </w:rPr>
        <w:t xml:space="preserve">of </w:t>
      </w:r>
      <w:r w:rsidR="00A8775F" w:rsidRPr="00B51BDB">
        <w:rPr>
          <w:rFonts w:ascii="Arial" w:hAnsi="Arial" w:cs="Arial"/>
          <w:sz w:val="22"/>
          <w:szCs w:val="22"/>
        </w:rPr>
        <w:t xml:space="preserve">macrophages and neutrophils </w:t>
      </w:r>
      <w:r w:rsidR="00A8775F" w:rsidRPr="00B51BDB">
        <w:rPr>
          <w:rFonts w:ascii="Arial" w:hAnsi="Arial" w:cs="Arial"/>
          <w:sz w:val="22"/>
          <w:szCs w:val="22"/>
        </w:rPr>
        <w:fldChar w:fldCharType="begin" w:fldLock="1"/>
      </w:r>
      <w:r w:rsidR="009A03A8" w:rsidRPr="00B51BDB">
        <w:rPr>
          <w:rFonts w:ascii="Arial" w:hAnsi="Arial" w:cs="Arial"/>
          <w:sz w:val="22"/>
          <w:szCs w:val="22"/>
        </w:rPr>
        <w:instrText>ADDIN CSL_CITATION {"citationItems":[{"id":"ITEM-1","itemData":{"DOI":"10.4269/ajtmh.1970.19.292","ISSN":"00029637","author":[{"dropping-particle":"","family":"Warren","given":"","non-dropping-particle":"","parse-names":false,"suffix":""},{"dropping-particle":"","family":"Domingo","given":"EO","non-dropping-particle":"","parse-names":false,"suffix":""}],"container-title":"The American journal of tropical medicine and hygiene","id":"ITEM-1","issue":"2","issued":{"date-parts":[["1970"]]},"page":"292-304","title":"Granuloma formation around Schistosoma mansoni, S. haematobium, and S. japonicum eggs. Size and rate of development, cellular composition, cross-sensitivity, and rate of egg destruction","type":"article-journal","volume":"19"},"uris":["http://www.mendeley.com/documents/?uuid=01087e3f-867f-45ed-b8fe-b486ae85d534"]}],"mendeley":{"formattedCitation":"&lt;sup&gt;32&lt;/sup&gt;","plainTextFormattedCitation":"32","previouslyFormattedCitation":"&lt;sup&gt;32&lt;/sup&gt;"},"properties":{"noteIndex":0},"schema":"https://github.com/citation-style-language/schema/raw/master/csl-citation.json"}</w:instrText>
      </w:r>
      <w:r w:rsidR="00A8775F" w:rsidRPr="00B51BDB">
        <w:rPr>
          <w:rFonts w:ascii="Arial" w:hAnsi="Arial" w:cs="Arial"/>
          <w:sz w:val="22"/>
          <w:szCs w:val="22"/>
        </w:rPr>
        <w:fldChar w:fldCharType="separate"/>
      </w:r>
      <w:r w:rsidR="009A03A8" w:rsidRPr="00B51BDB">
        <w:rPr>
          <w:rFonts w:ascii="Arial" w:hAnsi="Arial" w:cs="Arial"/>
          <w:noProof/>
          <w:sz w:val="22"/>
          <w:szCs w:val="22"/>
          <w:vertAlign w:val="superscript"/>
        </w:rPr>
        <w:t>32</w:t>
      </w:r>
      <w:r w:rsidR="00A8775F" w:rsidRPr="00B51BDB">
        <w:rPr>
          <w:rFonts w:ascii="Arial" w:hAnsi="Arial" w:cs="Arial"/>
          <w:sz w:val="22"/>
          <w:szCs w:val="22"/>
        </w:rPr>
        <w:fldChar w:fldCharType="end"/>
      </w:r>
      <w:r w:rsidR="00310BBB" w:rsidRPr="00B51BDB">
        <w:rPr>
          <w:rFonts w:ascii="Arial" w:hAnsi="Arial" w:cs="Arial"/>
          <w:sz w:val="22"/>
          <w:szCs w:val="22"/>
        </w:rPr>
        <w:t>.</w:t>
      </w:r>
      <w:r w:rsidR="0060051D" w:rsidRPr="00B51BDB">
        <w:rPr>
          <w:rFonts w:ascii="Arial" w:hAnsi="Arial" w:cs="Arial"/>
          <w:sz w:val="22"/>
          <w:szCs w:val="22"/>
        </w:rPr>
        <w:t xml:space="preserve"> </w:t>
      </w:r>
      <w:r w:rsidR="00E6218F" w:rsidRPr="00B51BDB">
        <w:rPr>
          <w:rFonts w:ascii="Arial" w:hAnsi="Arial" w:cs="Arial"/>
          <w:sz w:val="22"/>
          <w:szCs w:val="22"/>
        </w:rPr>
        <w:t xml:space="preserve">In </w:t>
      </w:r>
      <w:r w:rsidR="00E6218F" w:rsidRPr="00B51BDB">
        <w:rPr>
          <w:rFonts w:ascii="Arial" w:hAnsi="Arial" w:cs="Arial"/>
          <w:i/>
          <w:iCs/>
          <w:sz w:val="22"/>
          <w:szCs w:val="22"/>
        </w:rPr>
        <w:t>S.</w:t>
      </w:r>
      <w:r w:rsidR="00A67B00" w:rsidRPr="00B51BDB">
        <w:rPr>
          <w:rFonts w:ascii="Arial" w:hAnsi="Arial" w:cs="Arial"/>
          <w:i/>
          <w:iCs/>
          <w:sz w:val="22"/>
          <w:szCs w:val="22"/>
        </w:rPr>
        <w:t xml:space="preserve"> </w:t>
      </w:r>
      <w:r w:rsidR="00E6218F" w:rsidRPr="00B51BDB">
        <w:rPr>
          <w:rFonts w:ascii="Arial" w:hAnsi="Arial" w:cs="Arial"/>
          <w:i/>
          <w:iCs/>
          <w:sz w:val="22"/>
          <w:szCs w:val="22"/>
        </w:rPr>
        <w:t>japonicum</w:t>
      </w:r>
      <w:r w:rsidR="00E6218F" w:rsidRPr="00B51BDB">
        <w:rPr>
          <w:rFonts w:ascii="Arial" w:hAnsi="Arial" w:cs="Arial"/>
          <w:sz w:val="22"/>
          <w:szCs w:val="22"/>
        </w:rPr>
        <w:t xml:space="preserve"> on the other hand</w:t>
      </w:r>
      <w:r w:rsidR="00A7727D" w:rsidRPr="00B51BDB">
        <w:rPr>
          <w:rFonts w:ascii="Arial" w:hAnsi="Arial" w:cs="Arial"/>
          <w:sz w:val="22"/>
          <w:szCs w:val="22"/>
        </w:rPr>
        <w:t>,</w:t>
      </w:r>
      <w:r w:rsidR="00E6218F" w:rsidRPr="00B51BDB">
        <w:rPr>
          <w:rFonts w:ascii="Arial" w:hAnsi="Arial" w:cs="Arial"/>
          <w:sz w:val="22"/>
          <w:szCs w:val="22"/>
        </w:rPr>
        <w:t xml:space="preserve"> </w:t>
      </w:r>
      <w:r w:rsidR="00A7727D" w:rsidRPr="00B51BDB">
        <w:rPr>
          <w:rFonts w:ascii="Arial" w:hAnsi="Arial" w:cs="Arial"/>
          <w:sz w:val="22"/>
          <w:szCs w:val="22"/>
        </w:rPr>
        <w:t>d</w:t>
      </w:r>
      <w:r w:rsidR="00816E63" w:rsidRPr="00B51BDB">
        <w:rPr>
          <w:rFonts w:ascii="Arial" w:hAnsi="Arial" w:cs="Arial"/>
          <w:sz w:val="22"/>
          <w:szCs w:val="22"/>
        </w:rPr>
        <w:t xml:space="preserve">uring </w:t>
      </w:r>
      <w:r w:rsidR="00CC4F02" w:rsidRPr="00B51BDB">
        <w:rPr>
          <w:rFonts w:ascii="Arial" w:hAnsi="Arial" w:cs="Arial"/>
          <w:sz w:val="22"/>
          <w:szCs w:val="22"/>
        </w:rPr>
        <w:t xml:space="preserve">the </w:t>
      </w:r>
      <w:r w:rsidR="00816E63" w:rsidRPr="00B51BDB">
        <w:rPr>
          <w:rFonts w:ascii="Arial" w:hAnsi="Arial" w:cs="Arial"/>
          <w:sz w:val="22"/>
          <w:szCs w:val="22"/>
        </w:rPr>
        <w:t xml:space="preserve">early stages of </w:t>
      </w:r>
      <w:r w:rsidR="00E6218F" w:rsidRPr="00B51BDB">
        <w:rPr>
          <w:rFonts w:ascii="Arial" w:hAnsi="Arial" w:cs="Arial"/>
          <w:sz w:val="22"/>
          <w:szCs w:val="22"/>
        </w:rPr>
        <w:t xml:space="preserve">granuloma </w:t>
      </w:r>
      <w:r w:rsidR="00816E63" w:rsidRPr="00B51BDB">
        <w:rPr>
          <w:rFonts w:ascii="Arial" w:hAnsi="Arial" w:cs="Arial"/>
          <w:sz w:val="22"/>
          <w:szCs w:val="22"/>
        </w:rPr>
        <w:t>formation</w:t>
      </w:r>
      <w:r w:rsidR="00CC4F02" w:rsidRPr="00B51BDB">
        <w:rPr>
          <w:rFonts w:ascii="Arial" w:hAnsi="Arial" w:cs="Arial"/>
          <w:sz w:val="22"/>
          <w:szCs w:val="22"/>
        </w:rPr>
        <w:t xml:space="preserve">, </w:t>
      </w:r>
      <w:r w:rsidR="00E6218F" w:rsidRPr="00B51BDB">
        <w:rPr>
          <w:rFonts w:ascii="Arial" w:hAnsi="Arial" w:cs="Arial"/>
          <w:sz w:val="22"/>
          <w:szCs w:val="22"/>
        </w:rPr>
        <w:t xml:space="preserve">the </w:t>
      </w:r>
      <w:r w:rsidR="00CC4F02" w:rsidRPr="00B51BDB">
        <w:rPr>
          <w:rFonts w:ascii="Arial" w:hAnsi="Arial" w:cs="Arial"/>
          <w:sz w:val="22"/>
          <w:szCs w:val="22"/>
        </w:rPr>
        <w:t xml:space="preserve">cells in </w:t>
      </w:r>
      <w:r w:rsidR="00E6218F" w:rsidRPr="00B51BDB">
        <w:rPr>
          <w:rFonts w:ascii="Arial" w:hAnsi="Arial" w:cs="Arial"/>
          <w:sz w:val="22"/>
          <w:szCs w:val="22"/>
        </w:rPr>
        <w:t xml:space="preserve">the </w:t>
      </w:r>
      <w:r w:rsidR="00CC4F02" w:rsidRPr="00B51BDB">
        <w:rPr>
          <w:rFonts w:ascii="Arial" w:hAnsi="Arial" w:cs="Arial"/>
          <w:sz w:val="22"/>
          <w:szCs w:val="22"/>
        </w:rPr>
        <w:t xml:space="preserve">abscess-like lesions </w:t>
      </w:r>
      <w:r w:rsidR="00AF4BB0" w:rsidRPr="00B51BDB">
        <w:rPr>
          <w:rFonts w:ascii="Arial" w:hAnsi="Arial" w:cs="Arial"/>
          <w:sz w:val="22"/>
          <w:szCs w:val="22"/>
        </w:rPr>
        <w:t>are</w:t>
      </w:r>
      <w:r w:rsidR="00816E63" w:rsidRPr="00B51BDB">
        <w:rPr>
          <w:rFonts w:ascii="Arial" w:hAnsi="Arial" w:cs="Arial"/>
          <w:sz w:val="22"/>
          <w:szCs w:val="22"/>
        </w:rPr>
        <w:t xml:space="preserve"> predominantly </w:t>
      </w:r>
      <w:r w:rsidR="00F347F3" w:rsidRPr="00B51BDB">
        <w:rPr>
          <w:rFonts w:ascii="Arial" w:hAnsi="Arial" w:cs="Arial"/>
          <w:sz w:val="22"/>
          <w:szCs w:val="22"/>
        </w:rPr>
        <w:t>neutrophils</w:t>
      </w:r>
      <w:r w:rsidR="00CC4F02" w:rsidRPr="00B51BDB">
        <w:rPr>
          <w:rFonts w:ascii="Arial" w:hAnsi="Arial" w:cs="Arial"/>
          <w:sz w:val="22"/>
          <w:szCs w:val="22"/>
        </w:rPr>
        <w:t xml:space="preserve"> in </w:t>
      </w:r>
      <w:r w:rsidR="00E6218F" w:rsidRPr="00B51BDB">
        <w:rPr>
          <w:rFonts w:ascii="Arial" w:hAnsi="Arial" w:cs="Arial"/>
          <w:sz w:val="22"/>
          <w:szCs w:val="22"/>
        </w:rPr>
        <w:t xml:space="preserve">the majority of </w:t>
      </w:r>
      <w:r w:rsidR="00CC4F02" w:rsidRPr="00B51BDB">
        <w:rPr>
          <w:rFonts w:ascii="Arial" w:hAnsi="Arial" w:cs="Arial"/>
          <w:sz w:val="22"/>
          <w:szCs w:val="22"/>
        </w:rPr>
        <w:t>host species</w:t>
      </w:r>
      <w:r w:rsidR="0089496F" w:rsidRPr="00B51BDB">
        <w:rPr>
          <w:rFonts w:ascii="Arial" w:hAnsi="Arial" w:cs="Arial"/>
          <w:sz w:val="22"/>
          <w:szCs w:val="22"/>
        </w:rPr>
        <w:t xml:space="preserve"> – mice,</w:t>
      </w:r>
      <w:r w:rsidR="00CC4F02" w:rsidRPr="00B51BDB">
        <w:rPr>
          <w:rFonts w:ascii="Arial" w:hAnsi="Arial" w:cs="Arial"/>
          <w:sz w:val="22"/>
          <w:szCs w:val="22"/>
        </w:rPr>
        <w:t xml:space="preserve"> hamsters, rhesus monkeys and </w:t>
      </w:r>
      <w:proofErr w:type="spellStart"/>
      <w:r w:rsidR="00883BF3" w:rsidRPr="00B51BDB">
        <w:rPr>
          <w:rFonts w:ascii="Arial" w:hAnsi="Arial" w:cs="Arial"/>
          <w:sz w:val="22"/>
          <w:szCs w:val="22"/>
        </w:rPr>
        <w:t>Aotus</w:t>
      </w:r>
      <w:proofErr w:type="spellEnd"/>
      <w:r w:rsidR="00883BF3" w:rsidRPr="00B51BDB">
        <w:rPr>
          <w:rFonts w:ascii="Arial" w:hAnsi="Arial" w:cs="Arial"/>
          <w:sz w:val="22"/>
          <w:szCs w:val="22"/>
        </w:rPr>
        <w:t xml:space="preserve"> </w:t>
      </w:r>
      <w:r w:rsidR="00CC4F02" w:rsidRPr="00B51BDB">
        <w:rPr>
          <w:rFonts w:ascii="Arial" w:hAnsi="Arial" w:cs="Arial"/>
          <w:sz w:val="22"/>
          <w:szCs w:val="22"/>
        </w:rPr>
        <w:t>monkeys</w:t>
      </w:r>
      <w:r w:rsidR="0089496F" w:rsidRPr="00B51BDB">
        <w:rPr>
          <w:rFonts w:ascii="Arial" w:hAnsi="Arial" w:cs="Arial"/>
          <w:sz w:val="22"/>
          <w:szCs w:val="22"/>
        </w:rPr>
        <w:t xml:space="preserve"> </w:t>
      </w:r>
      <w:r w:rsidR="00264B36" w:rsidRPr="00B51BDB">
        <w:rPr>
          <w:rFonts w:ascii="Arial" w:hAnsi="Arial" w:cs="Arial"/>
          <w:sz w:val="22"/>
          <w:szCs w:val="22"/>
        </w:rPr>
        <w:fldChar w:fldCharType="begin" w:fldLock="1"/>
      </w:r>
      <w:r w:rsidR="009A03A8" w:rsidRPr="00B51BDB">
        <w:rPr>
          <w:rFonts w:ascii="Arial" w:hAnsi="Arial" w:cs="Arial"/>
          <w:sz w:val="22"/>
          <w:szCs w:val="22"/>
        </w:rPr>
        <w:instrText>ADDIN CSL_CITATION {"citationItems":[{"id":"ITEM-1","itemData":{"ISSN":"00029440","PMID":"4737396","abstract":"When uniform histologic criteria are applied to staging schistosome egg and granuloma development in the hamster liver, the evolution of the egg foci is shown to be monophasic, albeit with considerable variation of the individual cell response. Both real and artifactual egg granuloma asynchrony are demonstrable. Alternate granuloma stages occur simultaneously within the same single organ, so that necrosis or fibrous scarring may result in some lesions but not in others. The granulomas of S. japonicum, S. mansoni and S. haematobium show both shared and distinctive features. Thus, oviposition is serial in S. mansoni but clustered in the other two species. Neutrophils are common in S. japonicum granulomas but are rare in the others. The differential features, listed in detail, will usually permit histologic identification of species during the early stages of infection; subsequently, the species specific features and the overall intensity of host reaction tend to decline. At comparable egg loads and time spans, the liver pathology of S. japonicum is the most severe. This is not related to granuloma size, but rather to more exudation and necrosis in early S. japonicum granulomas, their tendency to encroach on adjacent liver tissue and to more extensive diffuse inflammatory infiltration. Hoeppli phenomena occur around S. japonicum eggs both in stellate form, and as intraovular 'reverse' precipitates. Plasma cells and amyloid deposition are frequent. Conversely, S. haematobium lesions are less destructive than those of S. mansoni. These findings can be correlated, to some extent, with current knowledge of the biology of schistosomes and of the antigenic components of their eggs, but several key problems concerning the immunologic host response remain to be solved.","author":[{"dropping-particle":"","family":"Lichtenberg","given":"F","non-dropping-particle":"von","parse-names":false,"suffix":""},{"dropping-particle":"","family":"Erickson","given":"DG","non-dropping-particle":"","parse-names":false,"suffix":""},{"dropping-particle":"","family":"Sadun","given":"EH","non-dropping-particle":"","parse-names":false,"suffix":""}],"container-title":"American Journal of Pathology","id":"ITEM-1","issue":"2","issued":{"date-parts":[["1973"]]},"page":"149-177","title":"Comparative histopathology of schistosome granulomas in the hamster","type":"article-journal","volume":"72"},"uris":["http://www.mendeley.com/documents/?uuid=0151b0e0-4776-4eb4-8fa2-ad69b96cfd97"]},{"id":"ITEM-2","itemData":{"ISSN":"0022-3395","PMID":"4996977","author":[{"dropping-particle":"","family":"Erickson","given":"D G","non-dropping-particle":"","parse-names":false,"suffix":""},{"dropping-particle":"","family":"Lichtenberg","given":"F","non-dropping-particle":"von","parse-names":false,"suffix":""},{"dropping-particle":"","family":"Sadun","given":"E H","non-dropping-particle":"","parse-names":false,"suffix":""},{"dropping-particle":"","family":"Lucia","given":"H L","non-dropping-particle":"","parse-names":false,"suffix":""},{"dropping-particle":"","family":"Hickman","given":"R L","non-dropping-particle":"","parse-names":false,"suffix":""}],"container-title":"The Journal of parasitology","id":"ITEM-2","issue":"3","issued":{"date-parts":[["1971","6"]]},"page":"543-558","title":"Comparison of Schistosoma haematobium, S. mansoni, and S. japonicum infections in the owl monkey, Aotus trivirgatus","type":"article-journal","volume":"57"},"uris":["http://www.mendeley.com/documents/?uuid=a192c7bc-fd15-3d24-95b9-10af4741826a"]},{"id":"ITEM-3","itemData":{"DOI":"10.1080/00034983.1972.11686801","ISSN":"13648594","author":[{"dropping-particle":"","family":"Hsü","given":"LSY","non-dropping-particle":"","parse-names":false,"suffix":""},{"dropping-particle":"","family":"Hsü","given":"HF","non-dropping-particle":"","parse-names":false,"suffix":""},{"dropping-particle":"","family":"Davis","given":"JR","non-dropping-particle":"","parse-names":false,"suffix":""},{"dropping-particle":"","family":"Lust","given":"GL","non-dropping-particle":"","parse-names":false,"suffix":""}],"container-title":"Annals of Tropical Medicine and Parasitology","id":"ITEM-3","issue":"1","issued":{"date-parts":[["1972","3"]]},"page":"89-97","title":"Comparative studies on the lesions caused by eggs of schistosoma japonicum and schistosoma mansoni in livers of albino mice and rhesus monkeys","type":"article-journal","volume":"66"},"uris":["http://www.mendeley.com/documents/?uuid=1ff55083-7816-43a9-a96c-c62ae20614a3"]}],"mendeley":{"formattedCitation":"&lt;sup&gt;19,38,49&lt;/sup&gt;","plainTextFormattedCitation":"19,38,49","previouslyFormattedCitation":"&lt;sup&gt;19,38,49&lt;/sup&gt;"},"properties":{"noteIndex":0},"schema":"https://github.com/citation-style-language/schema/raw/master/csl-citation.json"}</w:instrText>
      </w:r>
      <w:r w:rsidR="00264B36" w:rsidRPr="00B51BDB">
        <w:rPr>
          <w:rFonts w:ascii="Arial" w:hAnsi="Arial" w:cs="Arial"/>
          <w:sz w:val="22"/>
          <w:szCs w:val="22"/>
        </w:rPr>
        <w:fldChar w:fldCharType="separate"/>
      </w:r>
      <w:r w:rsidR="009A03A8" w:rsidRPr="00B51BDB">
        <w:rPr>
          <w:rFonts w:ascii="Arial" w:hAnsi="Arial" w:cs="Arial"/>
          <w:noProof/>
          <w:sz w:val="22"/>
          <w:szCs w:val="22"/>
          <w:vertAlign w:val="superscript"/>
        </w:rPr>
        <w:t>19,38,49</w:t>
      </w:r>
      <w:r w:rsidR="00264B36" w:rsidRPr="00B51BDB">
        <w:rPr>
          <w:rFonts w:ascii="Arial" w:hAnsi="Arial" w:cs="Arial"/>
          <w:sz w:val="22"/>
          <w:szCs w:val="22"/>
        </w:rPr>
        <w:fldChar w:fldCharType="end"/>
      </w:r>
      <w:r w:rsidR="00CC4F02" w:rsidRPr="00B51BDB">
        <w:rPr>
          <w:rFonts w:ascii="Arial" w:hAnsi="Arial" w:cs="Arial"/>
          <w:sz w:val="22"/>
          <w:szCs w:val="22"/>
        </w:rPr>
        <w:t>.</w:t>
      </w:r>
      <w:r w:rsidR="00E6218F" w:rsidRPr="00B51BDB">
        <w:rPr>
          <w:rFonts w:ascii="Arial" w:hAnsi="Arial" w:cs="Arial"/>
          <w:sz w:val="22"/>
          <w:szCs w:val="22"/>
        </w:rPr>
        <w:t xml:space="preserve"> </w:t>
      </w:r>
      <w:r w:rsidR="00813BA7" w:rsidRPr="00B51BDB">
        <w:rPr>
          <w:rFonts w:ascii="Arial" w:hAnsi="Arial" w:cs="Arial"/>
          <w:sz w:val="22"/>
          <w:szCs w:val="22"/>
        </w:rPr>
        <w:t xml:space="preserve">As </w:t>
      </w:r>
      <w:r w:rsidR="00883BF3" w:rsidRPr="00B51BDB">
        <w:rPr>
          <w:rFonts w:ascii="Arial" w:hAnsi="Arial" w:cs="Arial"/>
          <w:i/>
          <w:iCs/>
          <w:sz w:val="22"/>
          <w:szCs w:val="22"/>
        </w:rPr>
        <w:t>S.</w:t>
      </w:r>
      <w:r w:rsidR="00FA5C54" w:rsidRPr="00B51BDB">
        <w:rPr>
          <w:rFonts w:ascii="Arial" w:hAnsi="Arial" w:cs="Arial"/>
          <w:i/>
          <w:iCs/>
          <w:sz w:val="22"/>
          <w:szCs w:val="22"/>
        </w:rPr>
        <w:t xml:space="preserve"> </w:t>
      </w:r>
      <w:r w:rsidR="00883BF3" w:rsidRPr="00B51BDB">
        <w:rPr>
          <w:rFonts w:ascii="Arial" w:hAnsi="Arial" w:cs="Arial"/>
          <w:i/>
          <w:iCs/>
          <w:sz w:val="22"/>
          <w:szCs w:val="22"/>
        </w:rPr>
        <w:t>japonicum</w:t>
      </w:r>
      <w:r w:rsidR="00883BF3" w:rsidRPr="00B51BDB">
        <w:rPr>
          <w:rFonts w:ascii="Arial" w:hAnsi="Arial" w:cs="Arial"/>
          <w:sz w:val="22"/>
          <w:szCs w:val="22"/>
        </w:rPr>
        <w:t xml:space="preserve"> </w:t>
      </w:r>
      <w:r w:rsidR="00813BA7" w:rsidRPr="00B51BDB">
        <w:rPr>
          <w:rFonts w:ascii="Arial" w:hAnsi="Arial" w:cs="Arial"/>
          <w:sz w:val="22"/>
          <w:szCs w:val="22"/>
        </w:rPr>
        <w:t xml:space="preserve">infection progresses, </w:t>
      </w:r>
      <w:r w:rsidR="001D3508" w:rsidRPr="00B51BDB">
        <w:rPr>
          <w:rFonts w:ascii="Arial" w:hAnsi="Arial" w:cs="Arial"/>
          <w:sz w:val="22"/>
          <w:szCs w:val="22"/>
        </w:rPr>
        <w:t xml:space="preserve">early experiments showed </w:t>
      </w:r>
      <w:r w:rsidR="00AF4BB0" w:rsidRPr="00B51BDB">
        <w:rPr>
          <w:rFonts w:ascii="Arial" w:hAnsi="Arial" w:cs="Arial"/>
          <w:sz w:val="22"/>
          <w:szCs w:val="22"/>
        </w:rPr>
        <w:t xml:space="preserve">that </w:t>
      </w:r>
      <w:r w:rsidR="00813BA7" w:rsidRPr="00B51BDB">
        <w:rPr>
          <w:rFonts w:ascii="Arial" w:hAnsi="Arial" w:cs="Arial"/>
          <w:sz w:val="22"/>
          <w:szCs w:val="22"/>
        </w:rPr>
        <w:t xml:space="preserve">late stage granulomas in mice are characterised by a decrease in </w:t>
      </w:r>
      <w:r w:rsidR="001D3508" w:rsidRPr="00B51BDB">
        <w:rPr>
          <w:rFonts w:ascii="Arial" w:hAnsi="Arial" w:cs="Arial"/>
          <w:sz w:val="22"/>
          <w:szCs w:val="22"/>
        </w:rPr>
        <w:t xml:space="preserve">macrophages and </w:t>
      </w:r>
      <w:r w:rsidR="00BD757F" w:rsidRPr="00B51BDB">
        <w:rPr>
          <w:rFonts w:ascii="Arial" w:hAnsi="Arial" w:cs="Arial"/>
          <w:sz w:val="22"/>
          <w:szCs w:val="22"/>
        </w:rPr>
        <w:t>neutrophils</w:t>
      </w:r>
      <w:r w:rsidR="001D3508" w:rsidRPr="00B51BDB">
        <w:rPr>
          <w:rFonts w:ascii="Arial" w:hAnsi="Arial" w:cs="Arial"/>
          <w:sz w:val="22"/>
          <w:szCs w:val="22"/>
        </w:rPr>
        <w:t>, and an</w:t>
      </w:r>
      <w:r w:rsidR="00813BA7" w:rsidRPr="00B51BDB">
        <w:rPr>
          <w:rFonts w:ascii="Arial" w:hAnsi="Arial" w:cs="Arial"/>
          <w:sz w:val="22"/>
          <w:szCs w:val="22"/>
        </w:rPr>
        <w:t xml:space="preserve"> increase in lymphocyte-like cells and plasma cells on the peripher</w:t>
      </w:r>
      <w:r w:rsidR="00D067F9" w:rsidRPr="00B51BDB">
        <w:rPr>
          <w:rFonts w:ascii="Arial" w:hAnsi="Arial" w:cs="Arial"/>
          <w:sz w:val="22"/>
          <w:szCs w:val="22"/>
        </w:rPr>
        <w:t>y</w:t>
      </w:r>
      <w:r w:rsidR="00813BA7" w:rsidRPr="00B51BDB">
        <w:rPr>
          <w:rFonts w:ascii="Arial" w:hAnsi="Arial" w:cs="Arial"/>
          <w:sz w:val="22"/>
          <w:szCs w:val="22"/>
        </w:rPr>
        <w:t xml:space="preserve"> of periportal inflammation</w:t>
      </w:r>
      <w:r w:rsidR="001D3508" w:rsidRPr="00B51BDB">
        <w:rPr>
          <w:rFonts w:ascii="Arial" w:hAnsi="Arial" w:cs="Arial"/>
          <w:sz w:val="22"/>
          <w:szCs w:val="22"/>
        </w:rPr>
        <w:t xml:space="preserve"> </w:t>
      </w:r>
      <w:r w:rsidR="0071531C" w:rsidRPr="00B51BDB">
        <w:rPr>
          <w:rFonts w:ascii="Arial" w:hAnsi="Arial" w:cs="Arial"/>
          <w:sz w:val="22"/>
          <w:szCs w:val="22"/>
        </w:rPr>
        <w:fldChar w:fldCharType="begin" w:fldLock="1"/>
      </w:r>
      <w:r w:rsidR="009A03A8" w:rsidRPr="00B51BDB">
        <w:rPr>
          <w:rFonts w:ascii="Arial" w:hAnsi="Arial" w:cs="Arial"/>
          <w:sz w:val="22"/>
          <w:szCs w:val="22"/>
        </w:rPr>
        <w:instrText>ADDIN CSL_CITATION {"citationItems":[{"id":"ITEM-1","itemData":{"DOI":"10.4269/ajtmh.1970.19.292","ISSN":"00029637","author":[{"dropping-particle":"","family":"Warren","given":"","non-dropping-particle":"","parse-names":false,"suffix":""},{"dropping-particle":"","family":"Domingo","given":"EO","non-dropping-particle":"","parse-names":false,"suffix":""}],"container-title":"The American journal of tropical medicine and hygiene","id":"ITEM-1","issue":"2","issued":{"date-parts":[["1970"]]},"page":"292-304","title":"Granuloma formation around Schistosoma mansoni, S. haematobium, and S. japonicum eggs. Size and rate of development, cellular composition, cross-sensitivity, and rate of egg destruction","type":"article-journal","volume":"19"},"uris":["http://www.mendeley.com/documents/?uuid=01087e3f-867f-45ed-b8fe-b486ae85d534"]}],"mendeley":{"formattedCitation":"&lt;sup&gt;32&lt;/sup&gt;","plainTextFormattedCitation":"32","previouslyFormattedCitation":"&lt;sup&gt;32&lt;/sup&gt;"},"properties":{"noteIndex":0},"schema":"https://github.com/citation-style-language/schema/raw/master/csl-citation.json"}</w:instrText>
      </w:r>
      <w:r w:rsidR="0071531C" w:rsidRPr="00B51BDB">
        <w:rPr>
          <w:rFonts w:ascii="Arial" w:hAnsi="Arial" w:cs="Arial"/>
          <w:sz w:val="22"/>
          <w:szCs w:val="22"/>
        </w:rPr>
        <w:fldChar w:fldCharType="separate"/>
      </w:r>
      <w:r w:rsidR="009A03A8" w:rsidRPr="00B51BDB">
        <w:rPr>
          <w:rFonts w:ascii="Arial" w:hAnsi="Arial" w:cs="Arial"/>
          <w:noProof/>
          <w:sz w:val="22"/>
          <w:szCs w:val="22"/>
          <w:vertAlign w:val="superscript"/>
        </w:rPr>
        <w:t>32</w:t>
      </w:r>
      <w:r w:rsidR="0071531C" w:rsidRPr="00B51BDB">
        <w:rPr>
          <w:rFonts w:ascii="Arial" w:hAnsi="Arial" w:cs="Arial"/>
          <w:sz w:val="22"/>
          <w:szCs w:val="22"/>
        </w:rPr>
        <w:fldChar w:fldCharType="end"/>
      </w:r>
      <w:r w:rsidR="00813BA7" w:rsidRPr="00B51BDB">
        <w:rPr>
          <w:rFonts w:ascii="Arial" w:hAnsi="Arial" w:cs="Arial"/>
          <w:sz w:val="22"/>
          <w:szCs w:val="22"/>
        </w:rPr>
        <w:t xml:space="preserve">. </w:t>
      </w:r>
      <w:r w:rsidR="001D3508" w:rsidRPr="00B51BDB">
        <w:rPr>
          <w:rFonts w:ascii="Arial" w:hAnsi="Arial" w:cs="Arial"/>
          <w:sz w:val="22"/>
          <w:szCs w:val="22"/>
        </w:rPr>
        <w:t>The presence of plasma cells suggests local antibody production, and necrotic lesions with polymorphonuclear cells suggests antibody-antigen complex</w:t>
      </w:r>
      <w:r w:rsidR="00AF4BB0" w:rsidRPr="00B51BDB">
        <w:rPr>
          <w:rFonts w:ascii="Arial" w:hAnsi="Arial" w:cs="Arial"/>
          <w:sz w:val="22"/>
          <w:szCs w:val="22"/>
        </w:rPr>
        <w:t>-</w:t>
      </w:r>
      <w:r w:rsidR="001D3508" w:rsidRPr="00B51BDB">
        <w:rPr>
          <w:rFonts w:ascii="Arial" w:hAnsi="Arial" w:cs="Arial"/>
          <w:sz w:val="22"/>
          <w:szCs w:val="22"/>
        </w:rPr>
        <w:t>mediated reactions</w:t>
      </w:r>
      <w:r w:rsidR="004D6EDD" w:rsidRPr="00B51BDB">
        <w:rPr>
          <w:rFonts w:ascii="Arial" w:hAnsi="Arial" w:cs="Arial"/>
          <w:sz w:val="22"/>
          <w:szCs w:val="22"/>
        </w:rPr>
        <w:t xml:space="preserve"> </w:t>
      </w:r>
      <w:r w:rsidR="0071531C" w:rsidRPr="00B51BDB">
        <w:rPr>
          <w:rFonts w:ascii="Arial" w:hAnsi="Arial" w:cs="Arial"/>
          <w:sz w:val="22"/>
          <w:szCs w:val="22"/>
        </w:rPr>
        <w:t xml:space="preserve"> </w:t>
      </w:r>
      <w:r w:rsidR="0071531C" w:rsidRPr="00B51BDB">
        <w:rPr>
          <w:rFonts w:ascii="Arial" w:hAnsi="Arial" w:cs="Arial"/>
          <w:sz w:val="22"/>
          <w:szCs w:val="22"/>
        </w:rPr>
        <w:fldChar w:fldCharType="begin" w:fldLock="1"/>
      </w:r>
      <w:r w:rsidR="009A03A8" w:rsidRPr="00B51BDB">
        <w:rPr>
          <w:rFonts w:ascii="Arial" w:hAnsi="Arial" w:cs="Arial"/>
          <w:sz w:val="22"/>
          <w:szCs w:val="22"/>
        </w:rPr>
        <w:instrText>ADDIN CSL_CITATION {"citationItems":[{"id":"ITEM-1","itemData":{"DOI":"10.4269/ajtmh.1978.27.271","ISSN":"00029440","PMID":"1163631","abstract":"Although Schistosoma japonicum egg granulomas are generally considered to be similar to those of S. mansoni (which are largely immunologic reactions of the delayed hypersensitivity type) there are suggestions that the histopathology and perhaps the etiology of the lesions are different. In mice with light S. japonicum infections, at 5 weeks after infection (2 weeks after egg production began), the livers contained 36,000 eggs each, but there was no reaction to the eggs, nor any evidence of hepatosplenic disease. By 6 weeks, large abscesses replete with eosinophils occurred around some of the eggs, and there was periportal inflammation consisting predominantly of plasma cells. From this time on, major lesions occurred mainly around large aggregates of eggs, and there was hepatosplenomegaly and portal hypertension. Living S. japonicum eggs injected into the pulmonary microvasculature of mice did not evoke significant granulomatous reactions on either primary or secondary exposure. Even when the eggs were injected into the lungs of infected animals, which had large granulomas around egg aggregates in the liver, little or no inflammatory reaction was seen around the eggs distributed single throughout the pulmonary vessels. When the priming dose of eggs or soluble egg antigens was injected subcutaneously with or without complete Freund's adjuvant, significant granuloma formation occurred around eggs subsequently injected into the lungs. On the basis, therefore, of differences in the parasite factor (eggs) and host factors (histopathology and responses to routes of injection) it is suggested that the immunologic factors responsible for granuloma formation around S. mansoni and S. japonicum eggs may differ significantly.","author":[{"dropping-particle":"","family":"Warren","given":"KS","non-dropping-particle":"","parse-names":false,"suffix":""},{"dropping-particle":"","family":"Boros","given":"DL","non-dropping-particle":"","parse-names":false,"suffix":""},{"dropping-particle":"","family":"Hang","given":"LM","non-dropping-particle":"","parse-names":false,"suffix":""},{"dropping-particle":"","family":"Mahmoud","given":"A AF","non-dropping-particle":"","parse-names":false,"suffix":""}],"container-title":"American Journal of Pathology","id":"ITEM-1","issue":"2","issued":{"date-parts":[["1975"]]},"page":"279-293","title":"The Schistosoma japonicum egg granuloma","type":"article-journal","volume":"80"},"uris":["http://www.mendeley.com/documents/?uuid=dd7790be-e3cd-4e89-850e-85a3fdff505b"]}],"mendeley":{"formattedCitation":"&lt;sup&gt;50&lt;/sup&gt;","plainTextFormattedCitation":"50","previouslyFormattedCitation":"&lt;sup&gt;50&lt;/sup&gt;"},"properties":{"noteIndex":0},"schema":"https://github.com/citation-style-language/schema/raw/master/csl-citation.json"}</w:instrText>
      </w:r>
      <w:r w:rsidR="0071531C" w:rsidRPr="00B51BDB">
        <w:rPr>
          <w:rFonts w:ascii="Arial" w:hAnsi="Arial" w:cs="Arial"/>
          <w:sz w:val="22"/>
          <w:szCs w:val="22"/>
        </w:rPr>
        <w:fldChar w:fldCharType="separate"/>
      </w:r>
      <w:r w:rsidR="009A03A8" w:rsidRPr="00B51BDB">
        <w:rPr>
          <w:rFonts w:ascii="Arial" w:hAnsi="Arial" w:cs="Arial"/>
          <w:noProof/>
          <w:sz w:val="22"/>
          <w:szCs w:val="22"/>
          <w:vertAlign w:val="superscript"/>
        </w:rPr>
        <w:t>50</w:t>
      </w:r>
      <w:r w:rsidR="0071531C" w:rsidRPr="00B51BDB">
        <w:rPr>
          <w:rFonts w:ascii="Arial" w:hAnsi="Arial" w:cs="Arial"/>
          <w:sz w:val="22"/>
          <w:szCs w:val="22"/>
        </w:rPr>
        <w:fldChar w:fldCharType="end"/>
      </w:r>
      <w:r w:rsidR="001D3508" w:rsidRPr="00B51BDB">
        <w:rPr>
          <w:rFonts w:ascii="Arial" w:hAnsi="Arial" w:cs="Arial"/>
          <w:sz w:val="22"/>
          <w:szCs w:val="22"/>
        </w:rPr>
        <w:t xml:space="preserve">. </w:t>
      </w:r>
      <w:r w:rsidR="00C36F3E" w:rsidRPr="00B51BDB">
        <w:rPr>
          <w:rFonts w:ascii="Arial" w:hAnsi="Arial" w:cs="Arial"/>
          <w:sz w:val="22"/>
          <w:szCs w:val="22"/>
        </w:rPr>
        <w:t>Fundamentally</w:t>
      </w:r>
      <w:r w:rsidR="001D3508" w:rsidRPr="00B51BDB">
        <w:rPr>
          <w:rFonts w:ascii="Arial" w:hAnsi="Arial" w:cs="Arial"/>
          <w:sz w:val="22"/>
          <w:szCs w:val="22"/>
        </w:rPr>
        <w:t>, neutrophils</w:t>
      </w:r>
      <w:r w:rsidR="001D3508" w:rsidRPr="00A67B00">
        <w:rPr>
          <w:rFonts w:ascii="Arial" w:hAnsi="Arial" w:cs="Arial"/>
          <w:sz w:val="22"/>
          <w:szCs w:val="22"/>
        </w:rPr>
        <w:t xml:space="preserve"> were the most predominant cell type in the advanced granulomas</w:t>
      </w:r>
      <w:r w:rsidR="00AF4BB0">
        <w:rPr>
          <w:rFonts w:ascii="Arial" w:hAnsi="Arial" w:cs="Arial"/>
          <w:sz w:val="22"/>
          <w:szCs w:val="22"/>
        </w:rPr>
        <w:t xml:space="preserve"> in </w:t>
      </w:r>
      <w:r w:rsidR="00AF4BB0" w:rsidRPr="00AF4BB0">
        <w:rPr>
          <w:rFonts w:ascii="Arial" w:hAnsi="Arial" w:cs="Arial"/>
          <w:i/>
          <w:iCs/>
          <w:sz w:val="22"/>
          <w:szCs w:val="22"/>
        </w:rPr>
        <w:t>S.</w:t>
      </w:r>
      <w:r w:rsidR="003A4BD2">
        <w:rPr>
          <w:rFonts w:ascii="Arial" w:hAnsi="Arial" w:cs="Arial"/>
          <w:i/>
          <w:iCs/>
          <w:sz w:val="22"/>
          <w:szCs w:val="22"/>
        </w:rPr>
        <w:t xml:space="preserve"> </w:t>
      </w:r>
      <w:r w:rsidR="00AF4BB0" w:rsidRPr="00AF4BB0">
        <w:rPr>
          <w:rFonts w:ascii="Arial" w:hAnsi="Arial" w:cs="Arial"/>
          <w:i/>
          <w:iCs/>
          <w:sz w:val="22"/>
          <w:szCs w:val="22"/>
        </w:rPr>
        <w:t>japonicum</w:t>
      </w:r>
      <w:r w:rsidR="00C36F3E" w:rsidRPr="00A67B00">
        <w:rPr>
          <w:rFonts w:ascii="Arial" w:hAnsi="Arial" w:cs="Arial"/>
          <w:sz w:val="22"/>
          <w:szCs w:val="22"/>
        </w:rPr>
        <w:t>,</w:t>
      </w:r>
      <w:r w:rsidR="001D3508" w:rsidRPr="00A67B00">
        <w:rPr>
          <w:rFonts w:ascii="Arial" w:hAnsi="Arial" w:cs="Arial"/>
          <w:sz w:val="22"/>
          <w:szCs w:val="22"/>
        </w:rPr>
        <w:t xml:space="preserve"> and they were often degranulated when in contact with the egg </w:t>
      </w:r>
      <w:r w:rsidR="00886A47" w:rsidRPr="00A67B00">
        <w:rPr>
          <w:rFonts w:ascii="Arial" w:hAnsi="Arial" w:cs="Arial"/>
          <w:sz w:val="22"/>
          <w:szCs w:val="22"/>
        </w:rPr>
        <w:t>shell</w:t>
      </w:r>
      <w:r w:rsidR="001D3508" w:rsidRPr="00A67B00">
        <w:rPr>
          <w:rFonts w:ascii="Arial" w:hAnsi="Arial" w:cs="Arial"/>
          <w:sz w:val="22"/>
          <w:szCs w:val="22"/>
        </w:rPr>
        <w:t xml:space="preserve">, </w:t>
      </w:r>
      <w:r w:rsidR="00C36F3E" w:rsidRPr="00A67B00">
        <w:rPr>
          <w:rFonts w:ascii="Arial" w:hAnsi="Arial" w:cs="Arial"/>
          <w:sz w:val="22"/>
          <w:szCs w:val="22"/>
        </w:rPr>
        <w:t xml:space="preserve">with occasional </w:t>
      </w:r>
      <w:r w:rsidR="001D3508" w:rsidRPr="00A67B00">
        <w:rPr>
          <w:rFonts w:ascii="Arial" w:hAnsi="Arial" w:cs="Arial"/>
          <w:sz w:val="22"/>
          <w:szCs w:val="22"/>
        </w:rPr>
        <w:t>evidence for intraovular immune reactions</w:t>
      </w:r>
      <w:r w:rsidR="000813AA" w:rsidRPr="00A67B00">
        <w:rPr>
          <w:rFonts w:ascii="Arial" w:hAnsi="Arial" w:cs="Arial"/>
          <w:sz w:val="22"/>
          <w:szCs w:val="22"/>
        </w:rPr>
        <w:t xml:space="preserve"> </w:t>
      </w:r>
      <w:r w:rsidR="0071531C"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ISSN":"00029440","PMID":"4737396","abstract":"When uniform histologic criteria are applied to staging schistosome egg and granuloma development in the hamster liver, the evolution of the egg foci is shown to be monophasic, albeit with considerable variation of the individual cell response. Both real and artifactual egg granuloma asynchrony are demonstrable. Alternate granuloma stages occur simultaneously within the same single organ, so that necrosis or fibrous scarring may result in some lesions but not in others. The granulomas of S. japonicum, S. mansoni and S. haematobium show both shared and distinctive features. Thus, oviposition is serial in S. mansoni but clustered in the other two species. Neutrophils are common in S. japonicum granulomas but are rare in the others. The differential features, listed in detail, will usually permit histologic identification of species during the early stages of infection; subsequently, the species specific features and the overall intensity of host reaction tend to decline. At comparable egg loads and time spans, the liver pathology of S. japonicum is the most severe. This is not related to granuloma size, but rather to more exudation and necrosis in early S. japonicum granulomas, their tendency to encroach on adjacent liver tissue and to more extensive diffuse inflammatory infiltration. Hoeppli phenomena occur around S. japonicum eggs both in stellate form, and as intraovular 'reverse' precipitates. Plasma cells and amyloid deposition are frequent. Conversely, S. haematobium lesions are less destructive than those of S. mansoni. These findings can be correlated, to some extent, with current knowledge of the biology of schistosomes and of the antigenic components of their eggs, but several key problems concerning the immunologic host response remain to be solved.","author":[{"dropping-particle":"","family":"Lichtenberg","given":"F","non-dropping-particle":"von","parse-names":false,"suffix":""},{"dropping-particle":"","family":"Erickson","given":"DG","non-dropping-particle":"","parse-names":false,"suffix":""},{"dropping-particle":"","family":"Sadun","given":"EH","non-dropping-particle":"","parse-names":false,"suffix":""}],"container-title":"American Journal of Pathology","id":"ITEM-1","issue":"2","issued":{"date-parts":[["1973"]]},"page":"149-177","title":"Comparative histopathology of schistosome granulomas in the hamster","type":"article-journal","volume":"72"},"uris":["http://www.mendeley.com/documents/?uuid=0151b0e0-4776-4eb4-8fa2-ad69b96cfd97"]}],"mendeley":{"formattedCitation":"&lt;sup&gt;19&lt;/sup&gt;","plainTextFormattedCitation":"19","previouslyFormattedCitation":"&lt;sup&gt;19&lt;/sup&gt;"},"properties":{"noteIndex":0},"schema":"https://github.com/citation-style-language/schema/raw/master/csl-citation.json"}</w:instrText>
      </w:r>
      <w:r w:rsidR="0071531C" w:rsidRPr="00A67B00">
        <w:rPr>
          <w:rFonts w:ascii="Arial" w:hAnsi="Arial" w:cs="Arial"/>
          <w:sz w:val="22"/>
          <w:szCs w:val="22"/>
        </w:rPr>
        <w:fldChar w:fldCharType="separate"/>
      </w:r>
      <w:r w:rsidR="009A03A8" w:rsidRPr="009A03A8">
        <w:rPr>
          <w:rFonts w:ascii="Arial" w:hAnsi="Arial" w:cs="Arial"/>
          <w:noProof/>
          <w:sz w:val="22"/>
          <w:szCs w:val="22"/>
          <w:vertAlign w:val="superscript"/>
        </w:rPr>
        <w:t>19</w:t>
      </w:r>
      <w:r w:rsidR="0071531C" w:rsidRPr="00A67B00">
        <w:rPr>
          <w:rFonts w:ascii="Arial" w:hAnsi="Arial" w:cs="Arial"/>
          <w:sz w:val="22"/>
          <w:szCs w:val="22"/>
        </w:rPr>
        <w:fldChar w:fldCharType="end"/>
      </w:r>
      <w:r w:rsidR="000813AA" w:rsidRPr="00A67B00">
        <w:rPr>
          <w:rFonts w:ascii="Arial" w:hAnsi="Arial" w:cs="Arial"/>
          <w:sz w:val="22"/>
          <w:szCs w:val="22"/>
        </w:rPr>
        <w:t>.</w:t>
      </w:r>
    </w:p>
    <w:p w14:paraId="2C4D55B6" w14:textId="77777777" w:rsidR="003A4BD2" w:rsidRDefault="003A4BD2" w:rsidP="00A67B00">
      <w:pPr>
        <w:numPr>
          <w:ilvl w:val="0"/>
          <w:numId w:val="0"/>
        </w:numPr>
        <w:spacing w:line="360" w:lineRule="auto"/>
        <w:jc w:val="both"/>
        <w:rPr>
          <w:rFonts w:ascii="Arial" w:hAnsi="Arial" w:cs="Arial"/>
          <w:sz w:val="22"/>
          <w:szCs w:val="22"/>
        </w:rPr>
      </w:pPr>
    </w:p>
    <w:p w14:paraId="63EDD38F" w14:textId="451D728E" w:rsidR="00813BA7" w:rsidRDefault="0012475D" w:rsidP="008C08A8">
      <w:pPr>
        <w:numPr>
          <w:ilvl w:val="0"/>
          <w:numId w:val="0"/>
        </w:numPr>
        <w:spacing w:line="360" w:lineRule="auto"/>
        <w:jc w:val="both"/>
        <w:rPr>
          <w:rFonts w:ascii="Arial" w:hAnsi="Arial" w:cs="Arial"/>
          <w:sz w:val="22"/>
          <w:szCs w:val="22"/>
        </w:rPr>
      </w:pPr>
      <w:r w:rsidRPr="00A67B00">
        <w:rPr>
          <w:rFonts w:ascii="Arial" w:hAnsi="Arial" w:cs="Arial"/>
          <w:sz w:val="22"/>
          <w:szCs w:val="22"/>
        </w:rPr>
        <w:t>T</w:t>
      </w:r>
      <w:r w:rsidR="00AF4BB0">
        <w:rPr>
          <w:rFonts w:ascii="Arial" w:hAnsi="Arial" w:cs="Arial"/>
          <w:sz w:val="22"/>
          <w:szCs w:val="22"/>
        </w:rPr>
        <w:t>aken t</w:t>
      </w:r>
      <w:r w:rsidRPr="00A67B00">
        <w:rPr>
          <w:rFonts w:ascii="Arial" w:hAnsi="Arial" w:cs="Arial"/>
          <w:sz w:val="22"/>
          <w:szCs w:val="22"/>
        </w:rPr>
        <w:t>ogether, t</w:t>
      </w:r>
      <w:r w:rsidR="0066763B" w:rsidRPr="00A67B00">
        <w:rPr>
          <w:rFonts w:ascii="Arial" w:hAnsi="Arial" w:cs="Arial"/>
          <w:sz w:val="22"/>
          <w:szCs w:val="22"/>
        </w:rPr>
        <w:t xml:space="preserve">hese early experiments </w:t>
      </w:r>
      <w:r w:rsidR="00AF4BB0">
        <w:rPr>
          <w:rFonts w:ascii="Arial" w:hAnsi="Arial" w:cs="Arial"/>
          <w:sz w:val="22"/>
          <w:szCs w:val="22"/>
        </w:rPr>
        <w:t>demonstrate</w:t>
      </w:r>
      <w:r w:rsidR="0066763B" w:rsidRPr="00A67B00">
        <w:rPr>
          <w:rFonts w:ascii="Arial" w:hAnsi="Arial" w:cs="Arial"/>
          <w:sz w:val="22"/>
          <w:szCs w:val="22"/>
        </w:rPr>
        <w:t xml:space="preserve"> how granuloma formation in </w:t>
      </w:r>
      <w:r w:rsidR="0066763B" w:rsidRPr="00A67B00">
        <w:rPr>
          <w:rFonts w:ascii="Arial" w:hAnsi="Arial" w:cs="Arial"/>
          <w:i/>
          <w:iCs/>
          <w:sz w:val="22"/>
          <w:szCs w:val="22"/>
        </w:rPr>
        <w:t>S. japonicum</w:t>
      </w:r>
      <w:r w:rsidR="0066763B" w:rsidRPr="00A67B00">
        <w:rPr>
          <w:rFonts w:ascii="Arial" w:hAnsi="Arial" w:cs="Arial"/>
          <w:sz w:val="22"/>
          <w:szCs w:val="22"/>
        </w:rPr>
        <w:t xml:space="preserve"> infection contain a </w:t>
      </w:r>
      <w:r w:rsidR="00302CDC">
        <w:rPr>
          <w:rFonts w:ascii="Arial" w:hAnsi="Arial" w:cs="Arial"/>
          <w:sz w:val="22"/>
          <w:szCs w:val="22"/>
        </w:rPr>
        <w:t xml:space="preserve">significantly </w:t>
      </w:r>
      <w:r w:rsidR="0066763B" w:rsidRPr="00A67B00">
        <w:rPr>
          <w:rFonts w:ascii="Arial" w:hAnsi="Arial" w:cs="Arial"/>
          <w:sz w:val="22"/>
          <w:szCs w:val="22"/>
        </w:rPr>
        <w:t xml:space="preserve">higher ration of neutrophils and acute inflammation, compared to those induced by </w:t>
      </w:r>
      <w:r w:rsidR="0066763B" w:rsidRPr="00A67B00">
        <w:rPr>
          <w:rFonts w:ascii="Arial" w:hAnsi="Arial" w:cs="Arial"/>
          <w:i/>
          <w:iCs/>
          <w:sz w:val="22"/>
          <w:szCs w:val="22"/>
        </w:rPr>
        <w:t>S. mansoni</w:t>
      </w:r>
      <w:r w:rsidR="0066763B" w:rsidRPr="00A67B00">
        <w:rPr>
          <w:rFonts w:ascii="Arial" w:hAnsi="Arial" w:cs="Arial"/>
          <w:sz w:val="22"/>
          <w:szCs w:val="22"/>
        </w:rPr>
        <w:t xml:space="preserve"> which are predominantly composed of eosinophils </w:t>
      </w:r>
      <w:r w:rsidR="0066763B"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4269/ajtmh.1953.2.883","ISSN":"00029637","PMID":"13092375","author":[{"dropping-particle":"","family":"Meleney","given":"H. E.","non-dropping-particle":"","parse-names":false,"suffix":""},{"dropping-particle":"","family":"Sandground","given":"J. H.","non-dropping-particle":"","parse-names":false,"suffix":""},{"dropping-particle":"","family":"Moore","given":"DV","non-dropping-particle":"","parse-names":false,"suffix":""},{"dropping-particle":"","family":"Most","given":"H.","non-dropping-particle":"","parse-names":false,"suffix":""},{"dropping-particle":"","family":"Carney","given":"B. H.","non-dropping-particle":"","parse-names":false,"suffix":""}],"container-title":"The American journal of tropical medicine and hygiene","id":"ITEM-1","issue":"5","issued":{"date-parts":[["1953","9","1"]]},"page":"883-913","title":"The histopathology of experimental schistosomiasis. II. Bisexual infections with S. mansoni, S. japonicum, and S. haematobium","type":"article-journal","volume":"2"},"uris":["http://www.mendeley.com/documents/?uuid=f5205ca2-0f7c-4bcc-8fda-f155c0983a17"]},{"id":"ITEM-2","itemData":{"DOI":"10.1080/00034983.1972.11686801","ISSN":"13648594","author":[{"dropping-particle":"","family":"Hsü","given":"LSY","non-dropping-particle":"","parse-names":false,"suffix":""},{"dropping-particle":"","family":"Hsü","given":"HF","non-dropping-particle":"","parse-names":false,"suffix":""},{"dropping-particle":"","family":"Davis","given":"JR","non-dropping-particle":"","parse-names":false,"suffix":""},{"dropping-particle":"","family":"Lust","given":"GL","non-dropping-particle":"","parse-names":false,"suffix":""}],"container-title":"Annals of Tropical Medicine and Parasitology","id":"ITEM-2","issue":"1","issued":{"date-parts":[["1972","3"]]},"page":"89-97","title":"Comparative studies on the lesions caused by eggs of schistosoma japonicum and schistosoma mansoni in livers of albino mice and rhesus monkeys","type":"article-journal","volume":"66"},"uris":["http://www.mendeley.com/documents/?uuid=1ff55083-7816-43a9-a96c-c62ae20614a3"]},{"id":"ITEM-3","itemData":{"ISSN":"00029440","PMID":"4737396","abstract":"When uniform histologic criteria are applied to staging schistosome egg and granuloma development in the hamster liver, the evolution of the egg foci is shown to be monophasic, albeit with considerable variation of the individual cell response. Both real and artifactual egg granuloma asynchrony are demonstrable. Alternate granuloma stages occur simultaneously within the same single organ, so that necrosis or fibrous scarring may result in some lesions but not in others. The granulomas of S. japonicum, S. mansoni and S. haematobium show both shared and distinctive features. Thus, oviposition is serial in S. mansoni but clustered in the other two species. Neutrophils are common in S. japonicum granulomas but are rare in the others. The differential features, listed in detail, will usually permit histologic identification of species during the early stages of infection; subsequently, the species specific features and the overall intensity of host reaction tend to decline. At comparable egg loads and time spans, the liver pathology of S. japonicum is the most severe. This is not related to granuloma size, but rather to more exudation and necrosis in early S. japonicum granulomas, their tendency to encroach on adjacent liver tissue and to more extensive diffuse inflammatory infiltration. Hoeppli phenomena occur around S. japonicum eggs both in stellate form, and as intraovular 'reverse' precipitates. Plasma cells and amyloid deposition are frequent. Conversely, S. haematobium lesions are less destructive than those of S. mansoni. These findings can be correlated, to some extent, with current knowledge of the biology of schistosomes and of the antigenic components of their eggs, but several key problems concerning the immunologic host response remain to be solved.","author":[{"dropping-particle":"","family":"Lichtenberg","given":"F","non-dropping-particle":"von","parse-names":false,"suffix":""},{"dropping-particle":"","family":"Erickson","given":"DG","non-dropping-particle":"","parse-names":false,"suffix":""},{"dropping-particle":"","family":"Sadun","given":"EH","non-dropping-particle":"","parse-names":false,"suffix":""}],"container-title":"American Journal of Pathology","id":"ITEM-3","issue":"2","issued":{"date-parts":[["1973"]]},"page":"149-177","title":"Comparative histopathology of schistosome granulomas in the hamster","type":"article-journal","volume":"72"},"uris":["http://www.mendeley.com/documents/?uuid=0151b0e0-4776-4eb4-8fa2-ad69b96cfd97"]}],"mendeley":{"formattedCitation":"&lt;sup&gt;19,36,49&lt;/sup&gt;","plainTextFormattedCitation":"19,36,49","previouslyFormattedCitation":"&lt;sup&gt;19,36,49&lt;/sup&gt;"},"properties":{"noteIndex":0},"schema":"https://github.com/citation-style-language/schema/raw/master/csl-citation.json"}</w:instrText>
      </w:r>
      <w:r w:rsidR="0066763B" w:rsidRPr="00A67B00">
        <w:rPr>
          <w:rFonts w:ascii="Arial" w:hAnsi="Arial" w:cs="Arial"/>
          <w:sz w:val="22"/>
          <w:szCs w:val="22"/>
        </w:rPr>
        <w:fldChar w:fldCharType="separate"/>
      </w:r>
      <w:r w:rsidR="009A03A8" w:rsidRPr="009A03A8">
        <w:rPr>
          <w:rFonts w:ascii="Arial" w:hAnsi="Arial" w:cs="Arial"/>
          <w:noProof/>
          <w:sz w:val="22"/>
          <w:szCs w:val="22"/>
          <w:vertAlign w:val="superscript"/>
        </w:rPr>
        <w:t>19,36,49</w:t>
      </w:r>
      <w:r w:rsidR="0066763B" w:rsidRPr="00A67B00">
        <w:rPr>
          <w:rFonts w:ascii="Arial" w:hAnsi="Arial" w:cs="Arial"/>
          <w:sz w:val="22"/>
          <w:szCs w:val="22"/>
        </w:rPr>
        <w:fldChar w:fldCharType="end"/>
      </w:r>
      <w:r w:rsidR="00F666B9" w:rsidRPr="00A67B00">
        <w:rPr>
          <w:rFonts w:ascii="Arial" w:hAnsi="Arial" w:cs="Arial"/>
          <w:sz w:val="22"/>
          <w:szCs w:val="22"/>
        </w:rPr>
        <w:t>.</w:t>
      </w:r>
    </w:p>
    <w:p w14:paraId="16F1DE5B" w14:textId="77777777" w:rsidR="00B728A7" w:rsidRDefault="00B728A7" w:rsidP="008C08A8">
      <w:pPr>
        <w:numPr>
          <w:ilvl w:val="0"/>
          <w:numId w:val="0"/>
        </w:numPr>
        <w:spacing w:line="360" w:lineRule="auto"/>
        <w:jc w:val="both"/>
        <w:rPr>
          <w:rFonts w:ascii="Arial" w:hAnsi="Arial" w:cs="Arial"/>
          <w:sz w:val="22"/>
          <w:szCs w:val="22"/>
        </w:rPr>
      </w:pPr>
    </w:p>
    <w:p w14:paraId="7A28DF4D" w14:textId="691D2F2F" w:rsidR="00A859A0" w:rsidRPr="0060051D" w:rsidRDefault="00AF20D4" w:rsidP="0060051D">
      <w:pPr>
        <w:pStyle w:val="ListParagraph"/>
        <w:numPr>
          <w:ilvl w:val="1"/>
          <w:numId w:val="24"/>
        </w:numPr>
        <w:spacing w:after="120" w:line="360" w:lineRule="auto"/>
        <w:ind w:left="425" w:hanging="425"/>
        <w:jc w:val="both"/>
        <w:rPr>
          <w:rFonts w:ascii="Arial" w:hAnsi="Arial" w:cs="Arial"/>
          <w:sz w:val="22"/>
          <w:szCs w:val="22"/>
        </w:rPr>
      </w:pPr>
      <w:r w:rsidRPr="00080047">
        <w:rPr>
          <w:rFonts w:ascii="Arial" w:hAnsi="Arial" w:cs="Arial"/>
          <w:sz w:val="22"/>
          <w:szCs w:val="22"/>
        </w:rPr>
        <w:t>Neutrophils</w:t>
      </w:r>
    </w:p>
    <w:p w14:paraId="30E1AB03" w14:textId="550A36C6" w:rsidR="00526303" w:rsidRDefault="0095139E" w:rsidP="008C08A8">
      <w:pPr>
        <w:numPr>
          <w:ilvl w:val="0"/>
          <w:numId w:val="0"/>
        </w:numPr>
        <w:spacing w:line="360" w:lineRule="auto"/>
        <w:jc w:val="both"/>
        <w:rPr>
          <w:rFonts w:ascii="Arial" w:hAnsi="Arial" w:cs="Arial"/>
          <w:sz w:val="22"/>
          <w:szCs w:val="22"/>
        </w:rPr>
      </w:pPr>
      <w:r w:rsidRPr="00A67B00">
        <w:rPr>
          <w:rFonts w:ascii="Arial" w:hAnsi="Arial" w:cs="Arial"/>
          <w:sz w:val="22"/>
          <w:szCs w:val="22"/>
        </w:rPr>
        <w:t xml:space="preserve">As neutrophils are the predominant cell type in </w:t>
      </w:r>
      <w:r w:rsidR="00D53817" w:rsidRPr="00A67B00">
        <w:rPr>
          <w:rFonts w:ascii="Arial" w:hAnsi="Arial" w:cs="Arial"/>
          <w:sz w:val="22"/>
          <w:szCs w:val="22"/>
        </w:rPr>
        <w:t xml:space="preserve">the </w:t>
      </w:r>
      <w:r w:rsidRPr="00A67B00">
        <w:rPr>
          <w:rFonts w:ascii="Arial" w:hAnsi="Arial" w:cs="Arial"/>
          <w:sz w:val="22"/>
          <w:szCs w:val="22"/>
        </w:rPr>
        <w:t xml:space="preserve">initial inflammatory infiltrate in lesions of primary infections </w:t>
      </w:r>
      <w:r w:rsidR="00600C1D"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4269/ajtmh.1981.30.815","ISSN":"00029637","abstract":"A significant proportion of Schistosoma mansoni schistosomula die soon after penetration of mammalian host skin. This study was conducted to further define the host cellular response which occurs in the skin and which may contribute to early schistosomulum death in the resistant CDF rat and the more susceptible BALB/c mouse. In primary abdominal skin exposures of both hosts the initial 6-hour response is marked edema and epidermal cell disruption in the schistosomulum penetration tracts accompanied by migration of neutrophils to surround the parasites and into damaged areas of the epidermis and dermis. Challenge exposures in previously infected hosts result in more intense exudative inflammation than is observed in initial exposures with the additional infiltration of eosinophils into the dermis and epidermis. Mast cells are numerous and are occasionally observed degranulating. By 24 hours following either initial or challenge exposures the infiltration of granulocytes is more intense. Focal areas of neutrophils, eosinophils, and necrotic cells are frequent in the epidermis. Postcapillary venules contain large numbers of granulocytes. The vascular endothelium is frequently vacuolated and occasionally exhibits focal degeneration. Rat hosts show responses which are qualitatively similar to those in mouse hosts but quantitatively more intense. Smaller numbers of eosinophils were observed in the immune mouse at 24 hours than have been reported in previous studies. This may be attributable to differences in strain, in the time course of response in abdominal as compared with ear skin, or in the levels of immunity in the animals used.","author":[{"dropping-particle":"","family":"Bentley","given":"A. G.","non-dropping-particle":"","parse-names":false,"suffix":""},{"dropping-particle":"","family":"Carlisle","given":"A. S.","non-dropping-particle":"","parse-names":false,"suffix":""},{"dropping-particle":"","family":"Phillips","given":"S. M.","non-dropping-particle":"","parse-names":false,"suffix":""}],"container-title":"American Journal of Tropical Medicine and Hygiene","id":"ITEM-1","issue":"4","issued":{"date-parts":[["1981","7"]]},"page":"815-824","title":"Ultrastructural analysis of the cellular response to Schistosoma mansoni. II. Inflammatory responses in rodent skin","type":"article-journal","volume":"30"},"uris":["http://www.mendeley.com/documents/?uuid=bdd0acfd-7057-3f11-a276-b1f448e6c5c8"]}],"mendeley":{"formattedCitation":"&lt;sup&gt;51&lt;/sup&gt;","plainTextFormattedCitation":"51","previouslyFormattedCitation":"&lt;sup&gt;51&lt;/sup&gt;"},"properties":{"noteIndex":0},"schema":"https://github.com/citation-style-language/schema/raw/master/csl-citation.json"}</w:instrText>
      </w:r>
      <w:r w:rsidR="00600C1D" w:rsidRPr="00A67B00">
        <w:rPr>
          <w:rFonts w:ascii="Arial" w:hAnsi="Arial" w:cs="Arial"/>
          <w:sz w:val="22"/>
          <w:szCs w:val="22"/>
        </w:rPr>
        <w:fldChar w:fldCharType="separate"/>
      </w:r>
      <w:r w:rsidR="009A03A8" w:rsidRPr="009A03A8">
        <w:rPr>
          <w:rFonts w:ascii="Arial" w:hAnsi="Arial" w:cs="Arial"/>
          <w:noProof/>
          <w:sz w:val="22"/>
          <w:szCs w:val="22"/>
          <w:vertAlign w:val="superscript"/>
        </w:rPr>
        <w:t>51</w:t>
      </w:r>
      <w:r w:rsidR="00600C1D" w:rsidRPr="00A67B00">
        <w:rPr>
          <w:rFonts w:ascii="Arial" w:hAnsi="Arial" w:cs="Arial"/>
          <w:sz w:val="22"/>
          <w:szCs w:val="22"/>
        </w:rPr>
        <w:fldChar w:fldCharType="end"/>
      </w:r>
      <w:r w:rsidRPr="00A67B00">
        <w:rPr>
          <w:rFonts w:ascii="Arial" w:hAnsi="Arial" w:cs="Arial"/>
          <w:sz w:val="22"/>
          <w:szCs w:val="22"/>
        </w:rPr>
        <w:t xml:space="preserve">, and more so in </w:t>
      </w:r>
      <w:r w:rsidRPr="00A67B00">
        <w:rPr>
          <w:rFonts w:ascii="Arial" w:hAnsi="Arial" w:cs="Arial"/>
          <w:i/>
          <w:iCs/>
          <w:sz w:val="22"/>
          <w:szCs w:val="22"/>
        </w:rPr>
        <w:t>S. japonicum</w:t>
      </w:r>
      <w:r w:rsidRPr="00A67B00">
        <w:rPr>
          <w:rFonts w:ascii="Arial" w:hAnsi="Arial" w:cs="Arial"/>
          <w:sz w:val="22"/>
          <w:szCs w:val="22"/>
        </w:rPr>
        <w:t xml:space="preserve"> granulomas</w:t>
      </w:r>
      <w:r w:rsidR="00AB0AFA">
        <w:rPr>
          <w:rFonts w:ascii="Arial" w:hAnsi="Arial" w:cs="Arial"/>
          <w:sz w:val="22"/>
          <w:szCs w:val="22"/>
        </w:rPr>
        <w:t xml:space="preserve"> compared to </w:t>
      </w:r>
      <w:r w:rsidR="00AB0AFA" w:rsidRPr="00AB0AFA">
        <w:rPr>
          <w:rFonts w:ascii="Arial" w:hAnsi="Arial" w:cs="Arial"/>
          <w:i/>
          <w:iCs/>
          <w:sz w:val="22"/>
          <w:szCs w:val="22"/>
        </w:rPr>
        <w:t>S.</w:t>
      </w:r>
      <w:r w:rsidR="000A1419">
        <w:rPr>
          <w:rFonts w:ascii="Arial" w:hAnsi="Arial" w:cs="Arial"/>
          <w:i/>
          <w:iCs/>
          <w:sz w:val="22"/>
          <w:szCs w:val="22"/>
        </w:rPr>
        <w:t xml:space="preserve"> </w:t>
      </w:r>
      <w:r w:rsidR="00AB0AFA" w:rsidRPr="00AB0AFA">
        <w:rPr>
          <w:rFonts w:ascii="Arial" w:hAnsi="Arial" w:cs="Arial"/>
          <w:i/>
          <w:iCs/>
          <w:sz w:val="22"/>
          <w:szCs w:val="22"/>
        </w:rPr>
        <w:t>mansoni</w:t>
      </w:r>
      <w:r w:rsidRPr="00A67B00">
        <w:rPr>
          <w:rFonts w:ascii="Arial" w:hAnsi="Arial" w:cs="Arial"/>
          <w:sz w:val="22"/>
          <w:szCs w:val="22"/>
        </w:rPr>
        <w:t xml:space="preserve">, </w:t>
      </w:r>
      <w:r w:rsidR="00D53817" w:rsidRPr="00A67B00">
        <w:rPr>
          <w:rFonts w:ascii="Arial" w:hAnsi="Arial" w:cs="Arial"/>
          <w:sz w:val="22"/>
          <w:szCs w:val="22"/>
        </w:rPr>
        <w:t xml:space="preserve">it is important to understand </w:t>
      </w:r>
      <w:r w:rsidRPr="00A67B00">
        <w:rPr>
          <w:rFonts w:ascii="Arial" w:hAnsi="Arial" w:cs="Arial"/>
          <w:sz w:val="22"/>
          <w:szCs w:val="22"/>
        </w:rPr>
        <w:t>their function.</w:t>
      </w:r>
      <w:r w:rsidR="00526B68" w:rsidRPr="00A67B00">
        <w:rPr>
          <w:rFonts w:ascii="Arial" w:hAnsi="Arial" w:cs="Arial"/>
          <w:sz w:val="22"/>
          <w:szCs w:val="22"/>
        </w:rPr>
        <w:t xml:space="preserve"> </w:t>
      </w:r>
      <w:r w:rsidR="00202B55" w:rsidRPr="00A67B00">
        <w:rPr>
          <w:rFonts w:ascii="Arial" w:hAnsi="Arial" w:cs="Arial"/>
          <w:sz w:val="22"/>
          <w:szCs w:val="22"/>
        </w:rPr>
        <w:t xml:space="preserve">Neutrophils are the first responders during inflammation and </w:t>
      </w:r>
      <w:r w:rsidR="00AE51CB">
        <w:rPr>
          <w:rFonts w:ascii="Arial" w:hAnsi="Arial" w:cs="Arial"/>
          <w:sz w:val="22"/>
          <w:szCs w:val="22"/>
        </w:rPr>
        <w:t xml:space="preserve">are </w:t>
      </w:r>
      <w:r w:rsidR="00AB0AFA">
        <w:rPr>
          <w:rFonts w:ascii="Arial" w:hAnsi="Arial" w:cs="Arial"/>
          <w:sz w:val="22"/>
          <w:szCs w:val="22"/>
        </w:rPr>
        <w:t>important</w:t>
      </w:r>
      <w:r w:rsidR="00202B55" w:rsidRPr="00A67B00">
        <w:rPr>
          <w:rFonts w:ascii="Arial" w:hAnsi="Arial" w:cs="Arial"/>
          <w:sz w:val="22"/>
          <w:szCs w:val="22"/>
        </w:rPr>
        <w:t xml:space="preserve"> </w:t>
      </w:r>
      <w:r w:rsidR="00AC72D8">
        <w:rPr>
          <w:rFonts w:ascii="Arial" w:hAnsi="Arial" w:cs="Arial"/>
          <w:sz w:val="22"/>
          <w:szCs w:val="22"/>
        </w:rPr>
        <w:t>for</w:t>
      </w:r>
      <w:r w:rsidR="00202B55" w:rsidRPr="00A67B00">
        <w:rPr>
          <w:rFonts w:ascii="Arial" w:hAnsi="Arial" w:cs="Arial"/>
          <w:sz w:val="22"/>
          <w:szCs w:val="22"/>
        </w:rPr>
        <w:t xml:space="preserve"> functional innate immunity </w:t>
      </w:r>
      <w:r w:rsidR="00202B55"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038/nri1785","ISSN":"14741733","abstract":"Scientists who study neutrophils often have backgrounds in cell biology, biochemistry, haematology, rheumatology or infectious disease. Paradoxically, immunologists seem to have a harder time incorporating these host-defence cells into the framework of their discipline. The recent literature discussed here indicates that it is appropriate for immunologists to take as much interest in neutrophils as in their lymphohaematopoietic cousins with smooth nuclei. Neutrophils inform and shape immune responses, contribute to the repair of tissue as well as its breakdown, use killing mechanisms that enrich our concepts of specificity, and offer exciting opportunities for the treatment of neoplastic, autoinflammatory and autoimmune disorders. © 2006 Nature Publishing Group.","author":[{"dropping-particle":"","family":"Nathan","given":"Carl","non-dropping-particle":"","parse-names":false,"suffix":""}],"container-title":"Nature Reviews Immunology","id":"ITEM-1","issue":"3","issued":{"date-parts":[["2006","3","17"]]},"page":"173-182","publisher":"Nature Publishing Group","title":"Neutrophils and immunity: challenges and opportunities","type":"article","volume":"6"},"uris":["http://www.mendeley.com/documents/?uuid=4e2f117b-6090-30b6-9589-5ceb62938269"]}],"mendeley":{"formattedCitation":"&lt;sup&gt;52&lt;/sup&gt;","plainTextFormattedCitation":"52","previouslyFormattedCitation":"&lt;sup&gt;52&lt;/sup&gt;"},"properties":{"noteIndex":0},"schema":"https://github.com/citation-style-language/schema/raw/master/csl-citation.json"}</w:instrText>
      </w:r>
      <w:r w:rsidR="00202B55" w:rsidRPr="00A67B00">
        <w:rPr>
          <w:rFonts w:ascii="Arial" w:hAnsi="Arial" w:cs="Arial"/>
          <w:sz w:val="22"/>
          <w:szCs w:val="22"/>
        </w:rPr>
        <w:fldChar w:fldCharType="separate"/>
      </w:r>
      <w:r w:rsidR="009A03A8" w:rsidRPr="009A03A8">
        <w:rPr>
          <w:rFonts w:ascii="Arial" w:hAnsi="Arial" w:cs="Arial"/>
          <w:noProof/>
          <w:sz w:val="22"/>
          <w:szCs w:val="22"/>
          <w:vertAlign w:val="superscript"/>
        </w:rPr>
        <w:t>52</w:t>
      </w:r>
      <w:r w:rsidR="00202B55" w:rsidRPr="00A67B00">
        <w:rPr>
          <w:rFonts w:ascii="Arial" w:hAnsi="Arial" w:cs="Arial"/>
          <w:sz w:val="22"/>
          <w:szCs w:val="22"/>
        </w:rPr>
        <w:fldChar w:fldCharType="end"/>
      </w:r>
      <w:r w:rsidR="00202B55" w:rsidRPr="00A67B00">
        <w:rPr>
          <w:rFonts w:ascii="Arial" w:hAnsi="Arial" w:cs="Arial"/>
          <w:sz w:val="22"/>
          <w:szCs w:val="22"/>
        </w:rPr>
        <w:t xml:space="preserve">. However they can also </w:t>
      </w:r>
      <w:r w:rsidR="00AB0AFA">
        <w:rPr>
          <w:rFonts w:ascii="Arial" w:hAnsi="Arial" w:cs="Arial"/>
          <w:sz w:val="22"/>
          <w:szCs w:val="22"/>
        </w:rPr>
        <w:t xml:space="preserve">trigger </w:t>
      </w:r>
      <w:r w:rsidR="00202B55" w:rsidRPr="00A67B00">
        <w:rPr>
          <w:rFonts w:ascii="Arial" w:hAnsi="Arial" w:cs="Arial"/>
          <w:sz w:val="22"/>
          <w:szCs w:val="22"/>
        </w:rPr>
        <w:t xml:space="preserve">host tissue damage when producing proteases and cytotoxins such as reactive oxygen species </w:t>
      </w:r>
      <w:r w:rsidR="00202B55"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016/j.autrev.2009.12.013","ISSN":"1873-0183","PMID":"20060506","abstract":"Rheumatoid arthritis is the most common inflammatory joint disease. The etiopathogenesis of this condition has been classically explained by a T cell-driven process. However, recent studies have highlighted the possible contribution of neutrophils for the early phases of RA physiopathology. These cells are phagocytic leukocytes that play crucial roles in the acute defense against pathogens while modulating the function of other immune cells and contributing to the perpetuation of an initial inflammatory response. The herein article reviews recent progresses in the understanding of the immunopathology of RA with a special emphasis on the role of neutrophils.","author":[{"dropping-particle":"","family":"Cascão","given":"R","non-dropping-particle":"","parse-names":false,"suffix":""},{"dropping-particle":"","family":"Rosário","given":"H S","non-dropping-particle":"","parse-names":false,"suffix":""},{"dropping-particle":"","family":"Souto-Carneiro","given":"M M","non-dropping-particle":"","parse-names":false,"suffix":""},{"dropping-particle":"","family":"Fonseca","given":"J E","non-dropping-particle":"","parse-names":false,"suffix":""}],"container-title":"Autoimmunity Reviews","id":"ITEM-1","issue":"8","issued":{"date-parts":[["2010","6"]]},"page":"531-535","title":"Neutrophils in rheumatoid arthritis: more than simple final effectors","type":"article-journal","volume":"9"},"uris":["http://www.mendeley.com/documents/?uuid=b2e96eb8-b0f8-34c1-bf0c-47fee00b21ae"]}],"mendeley":{"formattedCitation":"&lt;sup&gt;53&lt;/sup&gt;","plainTextFormattedCitation":"53","previouslyFormattedCitation":"&lt;sup&gt;53&lt;/sup&gt;"},"properties":{"noteIndex":0},"schema":"https://github.com/citation-style-language/schema/raw/master/csl-citation.json"}</w:instrText>
      </w:r>
      <w:r w:rsidR="00202B55" w:rsidRPr="00A67B00">
        <w:rPr>
          <w:rFonts w:ascii="Arial" w:hAnsi="Arial" w:cs="Arial"/>
          <w:sz w:val="22"/>
          <w:szCs w:val="22"/>
        </w:rPr>
        <w:fldChar w:fldCharType="separate"/>
      </w:r>
      <w:r w:rsidR="009A03A8" w:rsidRPr="009A03A8">
        <w:rPr>
          <w:rFonts w:ascii="Arial" w:hAnsi="Arial" w:cs="Arial"/>
          <w:noProof/>
          <w:sz w:val="22"/>
          <w:szCs w:val="22"/>
          <w:vertAlign w:val="superscript"/>
        </w:rPr>
        <w:t>53</w:t>
      </w:r>
      <w:r w:rsidR="00202B55" w:rsidRPr="00A67B00">
        <w:rPr>
          <w:rFonts w:ascii="Arial" w:hAnsi="Arial" w:cs="Arial"/>
          <w:sz w:val="22"/>
          <w:szCs w:val="22"/>
        </w:rPr>
        <w:fldChar w:fldCharType="end"/>
      </w:r>
      <w:r w:rsidR="00202B55" w:rsidRPr="00A67B00">
        <w:rPr>
          <w:rFonts w:ascii="Arial" w:hAnsi="Arial" w:cs="Arial"/>
          <w:sz w:val="22"/>
          <w:szCs w:val="22"/>
        </w:rPr>
        <w:t xml:space="preserve">. </w:t>
      </w:r>
      <w:r w:rsidR="00526B68" w:rsidRPr="00A67B00">
        <w:rPr>
          <w:rFonts w:ascii="Arial" w:hAnsi="Arial" w:cs="Arial"/>
          <w:sz w:val="22"/>
          <w:szCs w:val="22"/>
        </w:rPr>
        <w:t>Neutrophils</w:t>
      </w:r>
      <w:r w:rsidR="00202B55" w:rsidRPr="00A67B00">
        <w:rPr>
          <w:rFonts w:ascii="Arial" w:hAnsi="Arial" w:cs="Arial"/>
          <w:sz w:val="22"/>
          <w:szCs w:val="22"/>
        </w:rPr>
        <w:t xml:space="preserve"> respond to pathogens</w:t>
      </w:r>
      <w:r w:rsidR="00526B68" w:rsidRPr="00A67B00">
        <w:rPr>
          <w:rFonts w:ascii="Arial" w:hAnsi="Arial" w:cs="Arial"/>
          <w:sz w:val="22"/>
          <w:szCs w:val="22"/>
        </w:rPr>
        <w:t xml:space="preserve"> through a variety of mechanisms, including</w:t>
      </w:r>
      <w:r w:rsidR="00202B55" w:rsidRPr="00A67B00">
        <w:rPr>
          <w:rFonts w:ascii="Arial" w:hAnsi="Arial" w:cs="Arial"/>
          <w:sz w:val="22"/>
          <w:szCs w:val="22"/>
        </w:rPr>
        <w:t xml:space="preserve"> degranulation, phagocytosis, or </w:t>
      </w:r>
      <w:r w:rsidR="00AB0AFA">
        <w:rPr>
          <w:rFonts w:ascii="Arial" w:hAnsi="Arial" w:cs="Arial"/>
          <w:sz w:val="22"/>
          <w:szCs w:val="22"/>
        </w:rPr>
        <w:t>via</w:t>
      </w:r>
      <w:r w:rsidR="00202B55" w:rsidRPr="00A67B00">
        <w:rPr>
          <w:rFonts w:ascii="Arial" w:hAnsi="Arial" w:cs="Arial"/>
          <w:sz w:val="22"/>
          <w:szCs w:val="22"/>
        </w:rPr>
        <w:t xml:space="preserve"> the production of neutrophil extracellular traps (NETs) </w:t>
      </w:r>
      <w:r w:rsidR="00202B55"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038/nri3399","ISSN":"14741733","PMID":"23435331","abstract":"Neutrophils have traditionally been thought of as simple foot soldiers of the innate immune system with a restricted set of pro-inflammatory functions. More recently, it has become apparent that neutrophils are, in fact, complex cells capable of a vast array of specialized functions. Although neutrophils are undoubtedly major effectors of acute inflammation, several lines of evidence indicate that they also contribute to chronic inflammatory conditions and adaptive immune responses. Here, we discuss the key features of the life of a neutrophil, from its release from bone marrow to its death. We discuss the possible existence of different neutrophil subsets and their putative anti-inflammatory roles. We focus on how neutrophils are recruited to infected or injured tissues and describe differences in neutrophil recruitment between different tissues. Finally, we explain the mechanisms that are used by neutrophils to promote protective or pathological immune responses at different sites. © 2013 Macmillan Publishers Limited. All rights reserved.","author":[{"dropping-particle":"","family":"Kolaczkowska","given":"Elzbieta","non-dropping-particle":"","parse-names":false,"suffix":""},{"dropping-particle":"","family":"Kubes","given":"Paul","non-dropping-particle":"","parse-names":false,"suffix":""}],"container-title":"Nature Reviews Immunology","id":"ITEM-1","issue":"3","issued":{"date-parts":[["2013","3"]]},"page":"159-175","title":"Neutrophil recruitment and function in health and inflammation","type":"article","volume":"13"},"uris":["http://www.mendeley.com/documents/?uuid=22ce0964-0040-33c9-9047-2e3bbe426748"]}],"mendeley":{"formattedCitation":"&lt;sup&gt;54&lt;/sup&gt;","plainTextFormattedCitation":"54","previouslyFormattedCitation":"&lt;sup&gt;54&lt;/sup&gt;"},"properties":{"noteIndex":0},"schema":"https://github.com/citation-style-language/schema/raw/master/csl-citation.json"}</w:instrText>
      </w:r>
      <w:r w:rsidR="00202B55" w:rsidRPr="00A67B00">
        <w:rPr>
          <w:rFonts w:ascii="Arial" w:hAnsi="Arial" w:cs="Arial"/>
          <w:sz w:val="22"/>
          <w:szCs w:val="22"/>
        </w:rPr>
        <w:fldChar w:fldCharType="separate"/>
      </w:r>
      <w:r w:rsidR="009A03A8" w:rsidRPr="009A03A8">
        <w:rPr>
          <w:rFonts w:ascii="Arial" w:hAnsi="Arial" w:cs="Arial"/>
          <w:noProof/>
          <w:sz w:val="22"/>
          <w:szCs w:val="22"/>
          <w:vertAlign w:val="superscript"/>
        </w:rPr>
        <w:t>54</w:t>
      </w:r>
      <w:r w:rsidR="00202B55" w:rsidRPr="00A67B00">
        <w:rPr>
          <w:rFonts w:ascii="Arial" w:hAnsi="Arial" w:cs="Arial"/>
          <w:sz w:val="22"/>
          <w:szCs w:val="22"/>
        </w:rPr>
        <w:fldChar w:fldCharType="end"/>
      </w:r>
      <w:r w:rsidR="00202B55" w:rsidRPr="00A67B00">
        <w:rPr>
          <w:rFonts w:ascii="Arial" w:hAnsi="Arial" w:cs="Arial"/>
          <w:sz w:val="22"/>
          <w:szCs w:val="22"/>
        </w:rPr>
        <w:t>.</w:t>
      </w:r>
      <w:r w:rsidR="0055598F" w:rsidRPr="00A67B00">
        <w:rPr>
          <w:rFonts w:ascii="Arial" w:hAnsi="Arial" w:cs="Arial"/>
          <w:sz w:val="22"/>
          <w:szCs w:val="22"/>
        </w:rPr>
        <w:t xml:space="preserve"> NETs have been found to be involved in a variety of  responses, involving infection, autoimmunity and cancer </w:t>
      </w:r>
      <w:r w:rsidR="0055598F"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186/1475-2875-7-41","ISSN":"14752875","PMID":"18312656","abstract":"Background. In Plasmodium falciparum-infected children, the relationships between blood cell histopathology, blood plasma components, development of immunocompetence and disease severity remain poorly understood. Blood from Nigerian children with uncomplicated malaria was analysed to gain insight into these relationships. This investigation presents evidence for circulating neutrophil extracellular traps (NETs) and antinuclear IgG antibodies (ANA). The presence of NETs and ANA to double-stranded DNA along with the cytokine profiles found suggests autoimmune mechanisms that could produce pathogenesis in children, but immunoprotection in adults. Methods. Peripheral blood smear slides and blood samples obtained from 21 Nigerian children under six years of age, presenting with uncomplicated malaria before and seven days after initiation of sulphadoxine-pyrimethamine (SP) treatment were analysed. The slides were stained with Giemsa and with DAPI. Levels of the pro-inflammatory cytokines IFN-γ, IL-2, TNF, CRP, and IL-6, select anti-inflammatory cytokines TGF-β and IL-10, and ANA were determined by immunoassay. Results. The children exhibited circulating NETs with adherent parasites and erythrocytes, elevated ANA levels, a Th2 dominated cytokine profile, and left-shifted leukocyte differential counts. Nonspecific ANA levels were significant in 86% of the children pretreatment and in 100% of the children seven days after SP treatment, but in only 33% of age-matched control samples collected during the season of low parasite transmission. Levels of ANA specific for dsDNA were significant in 81% of the children both pre-treatment and post treatment. Conclusion. The results of this investigation suggest that NET formation and ANA to dsDNA may induce pathology in falciparum-infected children, but activate a protective mechanism against falciparum malaria in adults. The significance of in vivo circulating chromatin in NETs and dsDNA ANA as a causative factor in the hyporesponsiveness of CpG oligonucleotide-based malaria vaccines is discussed. © 2008 Baker et al; licensee BioMed Central Ltd.","author":[{"dropping-particle":"","family":"Baker","given":"Virginia S.","non-dropping-particle":"","parse-names":false,"suffix":""},{"dropping-particle":"","family":"Imade","given":"Godwin E.","non-dropping-particle":"","parse-names":false,"suffix":""},{"dropping-particle":"","family":"Molta","given":"Norman B.","non-dropping-particle":"","parse-names":false,"suffix":""},{"dropping-particle":"","family":"Tawde","given":"Pallavi","non-dropping-particle":"","parse-names":false,"suffix":""},{"dropping-particle":"","family":"Pam","given":"Sunday D.","non-dropping-particle":"","parse-names":false,"suffix":""},{"dropping-particle":"","family":"Obadofin","given":"Michael O.","non-dropping-particle":"","parse-names":false,"suffix":""},{"dropping-particle":"","family":"Sagay","given":"Soloman A.","non-dropping-particle":"","parse-names":false,"suffix":""},{"dropping-particle":"","family":"Egah","given":"Daniel Z.","non-dropping-particle":"","parse-names":false,"suffix":""},{"dropping-particle":"","family":"Iya","given":"Daniel","non-dropping-particle":"","parse-names":false,"suffix":""},{"dropping-particle":"","family":"Afolabi","given":"Bangmboye B.","non-dropping-particle":"","parse-names":false,"suffix":""},{"dropping-particle":"","family":"Baker","given":"Murray","non-dropping-particle":"","parse-names":false,"suffix":""},{"dropping-particle":"","family":"Ford","given":"Karen","non-dropping-particle":"","parse-names":false,"suffix":""},{"dropping-particle":"","family":"Ford","given":"Robert","non-dropping-particle":"","parse-names":false,"suffix":""},{"dropping-particle":"","family":"Roux","given":"Kenneth H.","non-dropping-particle":"","parse-names":false,"suffix":""},{"dropping-particle":"","family":"Keller","given":"Thomas C.S.","non-dropping-particle":"","parse-names":false,"suffix":""}],"container-title":"Malaria Journal","id":"ITEM-1","issue":"41","issued":{"date-parts":[["2008"]]},"title":"Cytokine-associated neutrophil extracellular traps and antinuclear antibodies in Plasmodium falciparum infected children under six years of age","type":"article-journal","volume":"7"},"uris":["http://www.mendeley.com/documents/?uuid=ffe6015c-794b-33a9-8c6c-407cc8039be5"]},{"id":"ITEM-2","itemData":{"DOI":"10.1073/pnas.0909927107","ISSN":"00278424","PMID":"20439745","abstract":"Systemic lupus erythematosus (SLE) is an autoimmune disease in which patients develop autoantibodies to DNA, histones, and often to neutrophil proteins. These form immune complexes that are pathogenic andmay cause lupus nephritis. In SLE patients, infections can initiate flares and are a major cause of mortality. Neutrophils respond to infections and release extracellular traps (NETs), which are antimicrobial and are made of DNA, histones, and neutrophil proteins. The timely removal of NETs may be crucial for tissue homeostasis to avoid presentation of self-antigens. We tested the hypothesis that SLE patients cannot clear NETs, contributing to the pathogenesis of lupus nephritis. Here we show that serum endonuclease DNase1 is essential for disassembly of NETs. Interestingly, a subset of SLE patients' sera degraded NETs poorly. Two mechanisms caused this impaired NET degradation: (i) the presence of D-Nase1 inhibitors or (ii) anti-NET antibodies prevented DNase1 access to NETs. Impairment of DNase1 function and failure to dismantle NETs correlated with kidney involvement. Hence, identification of SLE patients who cannot dismantle NETs might be a useful indicator of renal involvement. Moreover, NETs might represent a therapeutic target in SLE.","author":[{"dropping-particle":"","family":"Hakkim","given":"Abdul","non-dropping-particle":"","parse-names":false,"suffix":""},{"dropping-particle":"","family":"Fürnrohr","given":"Barbara G.","non-dropping-particle":"","parse-names":false,"suffix":""},{"dropping-particle":"","family":"Amann","given":"Kerstin","non-dropping-particle":"","parse-names":false,"suffix":""},{"dropping-particle":"","family":"Laube","given":"Britta","non-dropping-particle":"","parse-names":false,"suffix":""},{"dropping-particle":"","family":"Abed","given":"Ulrike Abu","non-dropping-particle":"","parse-names":false,"suffix":""},{"dropping-particle":"","family":"Brinkmann","given":"Volker","non-dropping-particle":"","parse-names":false,"suffix":""},{"dropping-particle":"","family":"Herrmann","given":"Martin","non-dropping-particle":"","parse-names":false,"suffix":""},{"dropping-particle":"","family":"Voll","given":"Reinhard E.","non-dropping-particle":"","parse-names":false,"suffix":""},{"dropping-particle":"","family":"Zychlinsky","given":"Arturo","non-dropping-particle":"","parse-names":false,"suffix":""}],"container-title":"Proceedings of the National Academy of Sciences of the United States of America","id":"ITEM-2","issue":"21","issued":{"date-parts":[["2010","5","25"]]},"page":"9813-9818","title":"Impairment of neutrophil extracellular trap degradation is associated with lupus nephritis","type":"article-journal","volume":"107"},"uris":["http://www.mendeley.com/documents/?uuid=503aabcc-2577-32a4-bc1d-af981737b3ab"]},{"id":"ITEM-3","itemData":{"DOI":"10.1016/j.immuni.2020.03.001","ISSN":"1097-4180","PMID":"32289253","abstract":"Neutrophils are expanded and abundant in cancer-bearing hosts. Under the influence of CXCR1 and CXCR2 chemokine receptor agonists and other chemotactic factors produced by tumors, neutrophils, and granulocytic myeloid-derived suppressor cells (MDSCs) from cancer patients extrude their neutrophil extracellular traps (NETs). In our hands, CXCR1 and CXCR2 agonists proved to be the major mediators of cancer-promoted NETosis. NETs wrap and coat tumor cells and shield them from cytotoxicity, as mediated by CD8+ T cells and natural killer (NK) cells, by obstructing contact between immune cells and the surrounding target cells. Tumor cells protected from cytotoxicity by NETs underlie successful cancer metastases in mice and the immunotherapeutic synergy of protein arginine deiminase 4 (PAD4) inhibitors, which curtail NETosis with immune checkpoint inhibitors. Intravital microscopy provides evidence of neutrophil NETs interfering cytolytic cytotoxic T lymphocytes (CTLs) and NK cell contacts with tumor cells.","author":[{"dropping-particle":"","family":"Teijeira","given":"Álvaro","non-dropping-particle":"","parse-names":false,"suffix":""},{"dropping-particle":"","family":"Garasa","given":"Saray","non-dropping-particle":"","parse-names":false,"suffix":""},{"dropping-particle":"","family":"Gato","given":"María","non-dropping-particle":"","parse-names":false,"suffix":""},{"dropping-particle":"","family":"Alfaro","given":"Carlos","non-dropping-particle":"","parse-names":false,"suffix":""},{"dropping-particle":"","family":"Migueliz","given":"Itziar","non-dropping-particle":"","parse-names":false,"suffix":""},{"dropping-particle":"","family":"Cirella","given":"Assunta","non-dropping-particle":"","parse-names":false,"suffix":""},{"dropping-particle":"","family":"Andrea","given":"Carlos","non-dropping-particle":"de","parse-names":false,"suffix":""},{"dropping-particle":"","family":"Ochoa","given":"Maria Carmen","non-dropping-particle":"","parse-names":false,"suffix":""},{"dropping-particle":"","family":"Otano","given":"Itziar","non-dropping-particle":"","parse-names":false,"suffix":""},{"dropping-particle":"","family":"Etxeberria","given":"Iñaki","non-dropping-particle":"","parse-names":false,"suffix":""},{"dropping-particle":"","family":"Andueza","given":"Maria Pilar","non-dropping-particle":"","parse-names":false,"suffix":""},{"dropping-particle":"","family":"Nieto","given":"Celia P","non-dropping-particle":"","parse-names":false,"suffix":""},{"dropping-particle":"","family":"Resano","given":"Leyre","non-dropping-particle":"","parse-names":false,"suffix":""},{"dropping-particle":"","family":"Azpilikueta","given":"Arantza","non-dropping-particle":"","parse-names":false,"suffix":""},{"dropping-particle":"","family":"Allegretti","given":"Marcello","non-dropping-particle":"","parse-names":false,"suffix":""},{"dropping-particle":"","family":"Pizzol","given":"Maria","non-dropping-particle":"de","parse-names":false,"suffix":""},{"dropping-particle":"","family":"Ponz-Sarvisé","given":"Mariano","non-dropping-particle":"","parse-names":false,"suffix":""},{"dropping-particle":"","family":"Rouzaut","given":"Ana","non-dropping-particle":"","parse-names":false,"suffix":""},{"dropping-particle":"","family":"Sanmamed","given":"Miguel F","non-dropping-particle":"","parse-names":false,"suffix":""},{"dropping-particle":"","family":"Schalper","given":"Kurt","non-dropping-particle":"","parse-names":false,"suffix":""},{"dropping-particle":"","family":"Carleton","given":"Michael","non-dropping-particle":"","parse-names":false,"suffix":""},{"dropping-particle":"","family":"Mellado","given":"Mario","non-dropping-particle":"","parse-names":false,"suffix":""},{"dropping-particle":"","family":"Rodriguez-Ruiz","given":"María E","non-dropping-particle":"","parse-names":false,"suffix":""},{"dropping-particle":"","family":"Berraondo","given":"Pedro","non-dropping-particle":"","parse-names":false,"suffix":""},{"dropping-particle":"","family":"Perez-Gracia","given":"Jose L","non-dropping-particle":"","parse-names":false,"suffix":""},{"dropping-particle":"","family":"Melero","given":"Ignacio","non-dropping-particle":"","parse-names":false,"suffix":""}],"container-title":"Immunity","id":"ITEM-3","issued":{"date-parts":[["2020","4","6"]]},"publisher":"Elsevier","title":"CXCR1 and CXCR2 chemokine receptor agonists produced by tumors induce neutrophil extracellular traps that interfere with immune cytotoxicity","type":"article-journal","volume":"52"},"uris":["http://www.mendeley.com/documents/?uuid=f2bbb35b-e2b7-3971-a7e8-b72e879ac22a"]}],"mendeley":{"formattedCitation":"&lt;sup&gt;55–57&lt;/sup&gt;","plainTextFormattedCitation":"55–57","previouslyFormattedCitation":"&lt;sup&gt;55–57&lt;/sup&gt;"},"properties":{"noteIndex":0},"schema":"https://github.com/citation-style-language/schema/raw/master/csl-citation.json"}</w:instrText>
      </w:r>
      <w:r w:rsidR="0055598F" w:rsidRPr="00A67B00">
        <w:rPr>
          <w:rFonts w:ascii="Arial" w:hAnsi="Arial" w:cs="Arial"/>
          <w:sz w:val="22"/>
          <w:szCs w:val="22"/>
        </w:rPr>
        <w:fldChar w:fldCharType="separate"/>
      </w:r>
      <w:r w:rsidR="009A03A8" w:rsidRPr="009A03A8">
        <w:rPr>
          <w:rFonts w:ascii="Arial" w:hAnsi="Arial" w:cs="Arial"/>
          <w:noProof/>
          <w:sz w:val="22"/>
          <w:szCs w:val="22"/>
          <w:vertAlign w:val="superscript"/>
        </w:rPr>
        <w:t>55–57</w:t>
      </w:r>
      <w:r w:rsidR="0055598F" w:rsidRPr="00A67B00">
        <w:rPr>
          <w:rFonts w:ascii="Arial" w:hAnsi="Arial" w:cs="Arial"/>
          <w:sz w:val="22"/>
          <w:szCs w:val="22"/>
        </w:rPr>
        <w:fldChar w:fldCharType="end"/>
      </w:r>
      <w:r w:rsidR="005F7EA1">
        <w:rPr>
          <w:rFonts w:ascii="Arial" w:hAnsi="Arial" w:cs="Arial"/>
          <w:sz w:val="22"/>
          <w:szCs w:val="22"/>
        </w:rPr>
        <w:t xml:space="preserve">, and </w:t>
      </w:r>
      <w:r w:rsidR="00AB0AFA">
        <w:rPr>
          <w:rFonts w:ascii="Arial" w:hAnsi="Arial" w:cs="Arial"/>
          <w:sz w:val="22"/>
          <w:szCs w:val="22"/>
        </w:rPr>
        <w:t>represent</w:t>
      </w:r>
      <w:r w:rsidR="005F7EA1">
        <w:rPr>
          <w:rFonts w:ascii="Arial" w:hAnsi="Arial" w:cs="Arial"/>
          <w:sz w:val="22"/>
          <w:szCs w:val="22"/>
        </w:rPr>
        <w:t xml:space="preserve"> </w:t>
      </w:r>
      <w:r w:rsidR="00AB0AFA">
        <w:rPr>
          <w:rFonts w:ascii="Arial" w:hAnsi="Arial" w:cs="Arial"/>
          <w:sz w:val="22"/>
          <w:szCs w:val="22"/>
        </w:rPr>
        <w:t>a</w:t>
      </w:r>
      <w:r w:rsidR="005F7EA1">
        <w:rPr>
          <w:rFonts w:ascii="Arial" w:hAnsi="Arial" w:cs="Arial"/>
          <w:sz w:val="22"/>
          <w:szCs w:val="22"/>
        </w:rPr>
        <w:t xml:space="preserve"> </w:t>
      </w:r>
      <w:r w:rsidR="00006887">
        <w:rPr>
          <w:rFonts w:ascii="Arial" w:hAnsi="Arial" w:cs="Arial"/>
          <w:sz w:val="22"/>
          <w:szCs w:val="22"/>
        </w:rPr>
        <w:t xml:space="preserve">component of neutrophil activity in schistosomiasis infections </w:t>
      </w:r>
      <w:r w:rsidR="00006887">
        <w:rPr>
          <w:rFonts w:ascii="Arial" w:hAnsi="Arial" w:cs="Arial"/>
          <w:sz w:val="22"/>
          <w:szCs w:val="22"/>
        </w:rPr>
        <w:fldChar w:fldCharType="begin" w:fldLock="1"/>
      </w:r>
      <w:r w:rsidR="009A03A8">
        <w:rPr>
          <w:rFonts w:ascii="Arial" w:hAnsi="Arial" w:cs="Arial"/>
          <w:sz w:val="22"/>
          <w:szCs w:val="22"/>
        </w:rPr>
        <w:instrText>ADDIN CSL_CITATION {"citationItems":[{"id":"ITEM-1","itemData":{"DOI":"10.1111/cmi.12316","ISSN":"14625822","abstract":"Summary: Neutrophils contribute to the pathological processes of a number of inflammatory disorders, including rheumatoid arthritis, sepsis and cystic fibrosis. Neutrophils also play prominent roles in schistosomiasis japonica liver fibrosis, being central mediators of inflammation following granuloma formation. In this study, we investigated the interaction between Schistosoma japonicum eggs and neutrophils, and the effect of eggs on the inflammatory phenotype of neutrophils. Our results showed significant upregulated expression of pro-inflammatory cytokines (IL-1α, IL-1β and IL-8) and chemokines (CCL3, CCL4 and CXCL2) in neutrophils after 4 h in vitro stimulation with S. japonicum eggs. Furthermore, mitochondrial DNA was released by stimulated neutrophils, and induced the production of matrix metalloproteinase 9 (MMP-9), a protease involved in inflammation and associated tissue destruction. We also found that intact live eggs and isolated soluble egg antigen (SEA) triggered the release of neutrophil extracellular traps (NETs), but, unlike those reported in bacterial or fungal infection, NETs did not kill schistosome eggs in vitro. Together these show that S. japonicum eggs can induce the inflammatory phenotype of neutrophils, and further our understanding of the host-parasite interplay that takes place within the in vivo microenvironment of schistosome-induced granuloma. These findings represent novel findings in a metazoan parasite, and confirm characteristics of NETs that have until now, only been observed in response to protozoan pathogens.","author":[{"dropping-particle":"","family":"Chuah","given":"Candy","non-dropping-particle":"","parse-names":false,"suffix":""},{"dropping-particle":"","family":"Jones","given":"MK","non-dropping-particle":"","parse-names":false,"suffix":""},{"dropping-particle":"","family":"Burke","given":"ML","non-dropping-particle":"","parse-names":false,"suffix":""},{"dropping-particle":"","family":"Mcmanus","given":"DP","non-dropping-particle":"","parse-names":false,"suffix":""},{"dropping-particle":"","family":"Owen","given":"HC","non-dropping-particle":"","parse-names":false,"suffix":""},{"dropping-particle":"","family":"Gobert","given":"GN","non-dropping-particle":"","parse-names":false,"suffix":""}],"container-title":"Cellular Microbiology","id":"ITEM-1","issue":"11","issued":{"date-parts":[["2014"]]},"page":"1666-1677","title":"Defining a pro-inflammatory neutrophil phenotype in response to schistosome eggs","type":"article-journal","volume":"16"},"uris":["http://www.mendeley.com/documents/?uuid=0e7481bb-bfed-4243-91d1-85d145ac8d26"]}],"mendeley":{"formattedCitation":"&lt;sup&gt;58&lt;/sup&gt;","plainTextFormattedCitation":"58","previouslyFormattedCitation":"&lt;sup&gt;58&lt;/sup&gt;"},"properties":{"noteIndex":0},"schema":"https://github.com/citation-style-language/schema/raw/master/csl-citation.json"}</w:instrText>
      </w:r>
      <w:r w:rsidR="00006887">
        <w:rPr>
          <w:rFonts w:ascii="Arial" w:hAnsi="Arial" w:cs="Arial"/>
          <w:sz w:val="22"/>
          <w:szCs w:val="22"/>
        </w:rPr>
        <w:fldChar w:fldCharType="separate"/>
      </w:r>
      <w:r w:rsidR="009A03A8" w:rsidRPr="009A03A8">
        <w:rPr>
          <w:rFonts w:ascii="Arial" w:hAnsi="Arial" w:cs="Arial"/>
          <w:noProof/>
          <w:sz w:val="22"/>
          <w:szCs w:val="22"/>
          <w:vertAlign w:val="superscript"/>
        </w:rPr>
        <w:t>58</w:t>
      </w:r>
      <w:r w:rsidR="00006887">
        <w:rPr>
          <w:rFonts w:ascii="Arial" w:hAnsi="Arial" w:cs="Arial"/>
          <w:sz w:val="22"/>
          <w:szCs w:val="22"/>
        </w:rPr>
        <w:fldChar w:fldCharType="end"/>
      </w:r>
      <w:r w:rsidR="00D670E9">
        <w:rPr>
          <w:rFonts w:ascii="Arial" w:hAnsi="Arial" w:cs="Arial"/>
          <w:sz w:val="22"/>
          <w:szCs w:val="22"/>
        </w:rPr>
        <w:t xml:space="preserve"> </w:t>
      </w:r>
      <w:r w:rsidR="00D670E9" w:rsidRPr="00D63CC4">
        <w:rPr>
          <w:rFonts w:ascii="Arial" w:hAnsi="Arial" w:cs="Arial"/>
          <w:sz w:val="22"/>
          <w:szCs w:val="22"/>
          <w:u w:val="single"/>
        </w:rPr>
        <w:t>(Figure 1)</w:t>
      </w:r>
      <w:r w:rsidR="00006887" w:rsidRPr="00D63CC4">
        <w:rPr>
          <w:rFonts w:ascii="Arial" w:hAnsi="Arial" w:cs="Arial"/>
          <w:sz w:val="22"/>
          <w:szCs w:val="22"/>
          <w:u w:val="single"/>
        </w:rPr>
        <w:t>.</w:t>
      </w:r>
      <w:r w:rsidR="00526303">
        <w:rPr>
          <w:rFonts w:ascii="Arial" w:hAnsi="Arial" w:cs="Arial"/>
          <w:sz w:val="22"/>
          <w:szCs w:val="22"/>
        </w:rPr>
        <w:t xml:space="preserve"> </w:t>
      </w:r>
    </w:p>
    <w:p w14:paraId="0C84A10F" w14:textId="77777777" w:rsidR="00853EF0" w:rsidRDefault="00853EF0" w:rsidP="008C08A8">
      <w:pPr>
        <w:numPr>
          <w:ilvl w:val="0"/>
          <w:numId w:val="0"/>
        </w:numPr>
        <w:spacing w:line="360" w:lineRule="auto"/>
        <w:jc w:val="both"/>
        <w:rPr>
          <w:rFonts w:ascii="Arial" w:hAnsi="Arial" w:cs="Arial"/>
          <w:sz w:val="22"/>
          <w:szCs w:val="22"/>
        </w:rPr>
      </w:pPr>
    </w:p>
    <w:p w14:paraId="5C5D77E6" w14:textId="50B6A988" w:rsidR="009B0666" w:rsidRDefault="00202B55" w:rsidP="008C08A8">
      <w:pPr>
        <w:numPr>
          <w:ilvl w:val="0"/>
          <w:numId w:val="0"/>
        </w:numPr>
        <w:spacing w:line="360" w:lineRule="auto"/>
        <w:jc w:val="both"/>
        <w:rPr>
          <w:rFonts w:ascii="Arial" w:hAnsi="Arial" w:cs="Arial"/>
          <w:sz w:val="22"/>
          <w:szCs w:val="22"/>
        </w:rPr>
      </w:pPr>
      <w:r w:rsidRPr="00A67B00">
        <w:rPr>
          <w:rFonts w:ascii="Arial" w:hAnsi="Arial" w:cs="Arial"/>
          <w:sz w:val="22"/>
          <w:szCs w:val="22"/>
        </w:rPr>
        <w:lastRenderedPageBreak/>
        <w:t xml:space="preserve">Neutrophils have been </w:t>
      </w:r>
      <w:r w:rsidR="00AB0AFA">
        <w:rPr>
          <w:rFonts w:ascii="Arial" w:hAnsi="Arial" w:cs="Arial"/>
          <w:sz w:val="22"/>
          <w:szCs w:val="22"/>
        </w:rPr>
        <w:t>demonstrated</w:t>
      </w:r>
      <w:r w:rsidRPr="00A67B00">
        <w:rPr>
          <w:rFonts w:ascii="Arial" w:hAnsi="Arial" w:cs="Arial"/>
          <w:sz w:val="22"/>
          <w:szCs w:val="22"/>
        </w:rPr>
        <w:t xml:space="preserve"> to </w:t>
      </w:r>
      <w:r w:rsidR="00D53817" w:rsidRPr="00A67B00">
        <w:rPr>
          <w:rFonts w:ascii="Arial" w:hAnsi="Arial" w:cs="Arial"/>
          <w:sz w:val="22"/>
          <w:szCs w:val="22"/>
        </w:rPr>
        <w:t xml:space="preserve">promote </w:t>
      </w:r>
      <w:r w:rsidRPr="00A67B00">
        <w:rPr>
          <w:rFonts w:ascii="Arial" w:hAnsi="Arial" w:cs="Arial"/>
          <w:sz w:val="22"/>
          <w:szCs w:val="22"/>
        </w:rPr>
        <w:t xml:space="preserve">damage during schistosomiasis, </w:t>
      </w:r>
      <w:r w:rsidR="00EF162F" w:rsidRPr="00A67B00">
        <w:rPr>
          <w:rFonts w:ascii="Arial" w:hAnsi="Arial" w:cs="Arial"/>
          <w:sz w:val="22"/>
          <w:szCs w:val="22"/>
        </w:rPr>
        <w:t xml:space="preserve">acting as a major cause of hepatic necrosis and liver damage in the acute stage of </w:t>
      </w:r>
      <w:r w:rsidR="00EF162F" w:rsidRPr="00A67B00">
        <w:rPr>
          <w:rFonts w:ascii="Arial" w:hAnsi="Arial" w:cs="Arial"/>
          <w:i/>
          <w:iCs/>
          <w:sz w:val="22"/>
          <w:szCs w:val="22"/>
        </w:rPr>
        <w:t>S. japonicum</w:t>
      </w:r>
      <w:r w:rsidR="00EF162F" w:rsidRPr="00A67B00">
        <w:rPr>
          <w:rFonts w:ascii="Arial" w:hAnsi="Arial" w:cs="Arial"/>
          <w:sz w:val="22"/>
          <w:szCs w:val="22"/>
        </w:rPr>
        <w:t xml:space="preserve"> infection </w:t>
      </w:r>
      <w:r w:rsidR="00EF162F">
        <w:rPr>
          <w:rFonts w:ascii="Arial" w:hAnsi="Arial" w:cs="Arial"/>
          <w:sz w:val="22"/>
          <w:szCs w:val="22"/>
        </w:rPr>
        <w:t>as well as</w:t>
      </w:r>
      <w:r w:rsidR="00935E2B">
        <w:rPr>
          <w:rFonts w:ascii="Arial" w:hAnsi="Arial" w:cs="Arial"/>
          <w:sz w:val="22"/>
          <w:szCs w:val="22"/>
        </w:rPr>
        <w:t xml:space="preserve"> </w:t>
      </w:r>
      <w:r w:rsidRPr="00A67B00">
        <w:rPr>
          <w:rFonts w:ascii="Arial" w:hAnsi="Arial" w:cs="Arial"/>
          <w:sz w:val="22"/>
          <w:szCs w:val="22"/>
        </w:rPr>
        <w:t>progenitor</w:t>
      </w:r>
      <w:r w:rsidR="00793876">
        <w:rPr>
          <w:rFonts w:ascii="Arial" w:hAnsi="Arial" w:cs="Arial"/>
          <w:sz w:val="22"/>
          <w:szCs w:val="22"/>
        </w:rPr>
        <w:t>s</w:t>
      </w:r>
      <w:r w:rsidRPr="00A67B00">
        <w:rPr>
          <w:rFonts w:ascii="Arial" w:hAnsi="Arial" w:cs="Arial"/>
          <w:sz w:val="22"/>
          <w:szCs w:val="22"/>
        </w:rPr>
        <w:t xml:space="preserve"> for hepatic fibrosis 2 </w:t>
      </w:r>
      <w:r w:rsidR="003D5CD8" w:rsidRPr="00A67B00">
        <w:rPr>
          <w:rFonts w:ascii="Arial" w:hAnsi="Arial" w:cs="Arial"/>
          <w:sz w:val="22"/>
          <w:szCs w:val="22"/>
        </w:rPr>
        <w:t>weeks</w:t>
      </w:r>
      <w:r w:rsidRPr="00A67B00">
        <w:rPr>
          <w:rFonts w:ascii="Arial" w:hAnsi="Arial" w:cs="Arial"/>
          <w:sz w:val="22"/>
          <w:szCs w:val="22"/>
        </w:rPr>
        <w:t xml:space="preserve"> after implantation of </w:t>
      </w:r>
      <w:r w:rsidRPr="00A67B00">
        <w:rPr>
          <w:rFonts w:ascii="Arial" w:hAnsi="Arial" w:cs="Arial"/>
          <w:i/>
          <w:iCs/>
          <w:sz w:val="22"/>
          <w:szCs w:val="22"/>
        </w:rPr>
        <w:t>S. japonicum</w:t>
      </w:r>
      <w:r w:rsidRPr="00A67B00">
        <w:rPr>
          <w:rFonts w:ascii="Arial" w:hAnsi="Arial" w:cs="Arial"/>
          <w:sz w:val="22"/>
          <w:szCs w:val="22"/>
        </w:rPr>
        <w:t xml:space="preserve"> eggs in mice </w:t>
      </w:r>
      <w:r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046/j.1365-3024.2002.00491.x","ISSN":"01419838","PMID":"12654090","abstract":"The present study was designed to investigate the role of neutrophils during the development of Schistosoma japonicum egg granulomas, in C57BL/6 and CBA mice. Laid eggs were implanted into the liver and monoclonal antibody, RB6-8C5, was used to eliminate neutrophils. After daily antibody treatment between days 9 and 13 of egg implantation, both strains of mice showed a marked decrease in neutrophil infiltration and coagulative hepatocyte necrosis at 2 weeks. At 4 weeks, after antibody administration every other day between days 16 and 26, granuloma formation in C57BL/6 mice was not affected by the treatment, whereas CBA mice exhibited a significant increase of reactions. Neutropenia augmented the Th2 cytokine response (IL-4, IL-13 and IL-5), but not for IFN-γ at any time point examined and in either strain of mice. Higher levels of IL-4 and IL-13 were noted in CBA mice at early and late stages of granuloma formation, compared to C57BL/6 mice. There was also a striking difference in IL-13 production between the two strains. Our results indicate that neutropenia is associated with a significant augmentation of S. japonicum egg-induced granuloma formation in CBA mice, probably through increase in Th2 cytokines, however, the effects differ between early and late stages and between high and low responders.","author":[{"dropping-particle":"","family":"Hirata","given":"Mizuki","non-dropping-particle":"","parse-names":false,"suffix":""},{"dropping-particle":"","family":"Hara","given":"Tatsuru","non-dropping-particle":"","parse-names":false,"suffix":""},{"dropping-particle":"","family":"Kage","given":"Masayoshi","non-dropping-particle":"","parse-names":false,"suffix":""},{"dropping-particle":"","family":"Fukuma","given":"Toshihide","non-dropping-particle":"","parse-names":false,"suffix":""},{"dropping-particle":"","family":"Sendo","given":"Fujiro","non-dropping-particle":"","parse-names":false,"suffix":""}],"container-title":"Parasite Immunology","id":"ITEM-1","issue":"9-10","issued":{"date-parts":[["2002","9"]]},"page":"479-488","title":"Neutropenia augments experimentally induced Schistosoma japonicum egg granuloma formation in CBA mice, but not in C57BL/6 mice","type":"article-journal","volume":"24"},"uris":["http://www.mendeley.com/documents/?uuid=7cbee171-4d08-42c8-b09c-53e5b7efb2e5"]}],"mendeley":{"formattedCitation":"&lt;sup&gt;59&lt;/sup&gt;","plainTextFormattedCitation":"59","previouslyFormattedCitation":"&lt;sup&gt;59&lt;/sup&gt;"},"properties":{"noteIndex":0},"schema":"https://github.com/citation-style-language/schema/raw/master/csl-citation.json"}</w:instrText>
      </w:r>
      <w:r w:rsidRPr="00A67B00">
        <w:rPr>
          <w:rFonts w:ascii="Arial" w:hAnsi="Arial" w:cs="Arial"/>
          <w:sz w:val="22"/>
          <w:szCs w:val="22"/>
        </w:rPr>
        <w:fldChar w:fldCharType="separate"/>
      </w:r>
      <w:r w:rsidR="009A03A8" w:rsidRPr="009A03A8">
        <w:rPr>
          <w:rFonts w:ascii="Arial" w:hAnsi="Arial" w:cs="Arial"/>
          <w:noProof/>
          <w:sz w:val="22"/>
          <w:szCs w:val="22"/>
          <w:vertAlign w:val="superscript"/>
        </w:rPr>
        <w:t>59</w:t>
      </w:r>
      <w:r w:rsidRPr="00A67B00">
        <w:rPr>
          <w:rFonts w:ascii="Arial" w:hAnsi="Arial" w:cs="Arial"/>
          <w:sz w:val="22"/>
          <w:szCs w:val="22"/>
        </w:rPr>
        <w:fldChar w:fldCharType="end"/>
      </w:r>
      <w:r w:rsidRPr="00A67B00">
        <w:rPr>
          <w:rFonts w:ascii="Arial" w:hAnsi="Arial" w:cs="Arial"/>
          <w:sz w:val="22"/>
          <w:szCs w:val="22"/>
        </w:rPr>
        <w:t xml:space="preserve">. </w:t>
      </w:r>
      <w:r w:rsidR="001273EA" w:rsidRPr="00A67B00">
        <w:rPr>
          <w:rFonts w:ascii="Arial" w:hAnsi="Arial" w:cs="Arial"/>
          <w:sz w:val="22"/>
          <w:szCs w:val="22"/>
        </w:rPr>
        <w:t>Furthermore</w:t>
      </w:r>
      <w:r w:rsidRPr="00A67B00">
        <w:rPr>
          <w:rFonts w:ascii="Arial" w:hAnsi="Arial" w:cs="Arial"/>
          <w:sz w:val="22"/>
          <w:szCs w:val="22"/>
        </w:rPr>
        <w:t xml:space="preserve">, neutrophils </w:t>
      </w:r>
      <w:r w:rsidR="00714942">
        <w:rPr>
          <w:rFonts w:ascii="Arial" w:hAnsi="Arial" w:cs="Arial"/>
          <w:sz w:val="22"/>
          <w:szCs w:val="22"/>
        </w:rPr>
        <w:t>were</w:t>
      </w:r>
      <w:r w:rsidRPr="00A67B00">
        <w:rPr>
          <w:rFonts w:ascii="Arial" w:hAnsi="Arial" w:cs="Arial"/>
          <w:sz w:val="22"/>
          <w:szCs w:val="22"/>
        </w:rPr>
        <w:t xml:space="preserve"> shown to localise to the core of </w:t>
      </w:r>
      <w:r w:rsidRPr="00A67B00">
        <w:rPr>
          <w:rFonts w:ascii="Arial" w:hAnsi="Arial" w:cs="Arial"/>
          <w:i/>
          <w:iCs/>
          <w:sz w:val="22"/>
          <w:szCs w:val="22"/>
        </w:rPr>
        <w:t>S. japonicum</w:t>
      </w:r>
      <w:r w:rsidRPr="00A67B00">
        <w:rPr>
          <w:rFonts w:ascii="Arial" w:hAnsi="Arial" w:cs="Arial"/>
          <w:sz w:val="22"/>
          <w:szCs w:val="22"/>
        </w:rPr>
        <w:t xml:space="preserve"> granulomas </w:t>
      </w:r>
      <w:r w:rsidR="00714942">
        <w:rPr>
          <w:rFonts w:ascii="Arial" w:hAnsi="Arial" w:cs="Arial"/>
          <w:sz w:val="22"/>
          <w:szCs w:val="22"/>
        </w:rPr>
        <w:t xml:space="preserve">through the </w:t>
      </w:r>
      <w:r w:rsidR="00714942" w:rsidRPr="00A67B00">
        <w:rPr>
          <w:rFonts w:ascii="Arial" w:hAnsi="Arial" w:cs="Arial"/>
          <w:sz w:val="22"/>
          <w:szCs w:val="22"/>
        </w:rPr>
        <w:t>expression of the neutrophil chemoattractant S100A8</w:t>
      </w:r>
      <w:r w:rsidR="00714942">
        <w:rPr>
          <w:rFonts w:ascii="Arial" w:hAnsi="Arial" w:cs="Arial"/>
          <w:sz w:val="22"/>
          <w:szCs w:val="22"/>
        </w:rPr>
        <w:t>,</w:t>
      </w:r>
      <w:r w:rsidR="00387A51">
        <w:rPr>
          <w:rFonts w:ascii="Arial" w:hAnsi="Arial" w:cs="Arial"/>
          <w:sz w:val="22"/>
          <w:szCs w:val="22"/>
        </w:rPr>
        <w:t xml:space="preserve"> </w:t>
      </w:r>
      <w:r w:rsidR="001273EA" w:rsidRPr="00A67B00">
        <w:rPr>
          <w:rFonts w:ascii="Arial" w:hAnsi="Arial" w:cs="Arial"/>
          <w:sz w:val="22"/>
          <w:szCs w:val="22"/>
        </w:rPr>
        <w:t xml:space="preserve">resulting in the production of </w:t>
      </w:r>
      <w:r w:rsidRPr="00A67B00">
        <w:rPr>
          <w:rFonts w:ascii="Arial" w:hAnsi="Arial" w:cs="Arial"/>
          <w:sz w:val="22"/>
          <w:szCs w:val="22"/>
        </w:rPr>
        <w:t>proinflammatory cytokines</w:t>
      </w:r>
      <w:r w:rsidR="00D53817" w:rsidRPr="00A67B00">
        <w:rPr>
          <w:rFonts w:ascii="Arial" w:hAnsi="Arial" w:cs="Arial"/>
          <w:sz w:val="22"/>
          <w:szCs w:val="22"/>
        </w:rPr>
        <w:t xml:space="preserve"> and chemokines</w:t>
      </w:r>
      <w:r w:rsidR="00AC72D8">
        <w:rPr>
          <w:rFonts w:ascii="Arial" w:hAnsi="Arial" w:cs="Arial"/>
          <w:sz w:val="22"/>
          <w:szCs w:val="22"/>
        </w:rPr>
        <w:t>,</w:t>
      </w:r>
      <w:r w:rsidRPr="00A67B00">
        <w:rPr>
          <w:rFonts w:ascii="Arial" w:hAnsi="Arial" w:cs="Arial"/>
          <w:sz w:val="22"/>
          <w:szCs w:val="22"/>
        </w:rPr>
        <w:t xml:space="preserve"> including IL-1α, IL-1β, IL-6, TNF, CCL3 and CXCL1</w:t>
      </w:r>
      <w:r w:rsidR="00AC72D8">
        <w:rPr>
          <w:rFonts w:ascii="Arial" w:hAnsi="Arial" w:cs="Arial"/>
          <w:sz w:val="22"/>
          <w:szCs w:val="22"/>
        </w:rPr>
        <w:t>,</w:t>
      </w:r>
      <w:r w:rsidRPr="00A67B00">
        <w:rPr>
          <w:rFonts w:ascii="Arial" w:hAnsi="Arial" w:cs="Arial"/>
          <w:sz w:val="22"/>
          <w:szCs w:val="22"/>
        </w:rPr>
        <w:t xml:space="preserve"> </w:t>
      </w:r>
      <w:r w:rsidR="00AC72D8">
        <w:rPr>
          <w:rFonts w:ascii="Arial" w:hAnsi="Arial" w:cs="Arial"/>
          <w:sz w:val="22"/>
          <w:szCs w:val="22"/>
        </w:rPr>
        <w:t xml:space="preserve">and </w:t>
      </w:r>
      <w:r w:rsidRPr="00A67B00">
        <w:rPr>
          <w:rFonts w:ascii="Arial" w:hAnsi="Arial" w:cs="Arial"/>
          <w:sz w:val="22"/>
          <w:szCs w:val="22"/>
        </w:rPr>
        <w:t>contribut</w:t>
      </w:r>
      <w:r w:rsidR="00AC72D8">
        <w:rPr>
          <w:rFonts w:ascii="Arial" w:hAnsi="Arial" w:cs="Arial"/>
          <w:sz w:val="22"/>
          <w:szCs w:val="22"/>
        </w:rPr>
        <w:t>ing</w:t>
      </w:r>
      <w:r w:rsidRPr="00A67B00">
        <w:rPr>
          <w:rFonts w:ascii="Arial" w:hAnsi="Arial" w:cs="Arial"/>
          <w:sz w:val="22"/>
          <w:szCs w:val="22"/>
        </w:rPr>
        <w:t xml:space="preserve"> to overall local tissue damage </w:t>
      </w:r>
      <w:r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111/cmi.12316","ISSN":"14625822","abstract":"Summary: Neutrophils contribute to the pathological processes of a number of inflammatory disorders, including rheumatoid arthritis, sepsis and cystic fibrosis. Neutrophils also play prominent roles in schistosomiasis japonica liver fibrosis, being central mediators of inflammation following granuloma formation. In this study, we investigated the interaction between Schistosoma japonicum eggs and neutrophils, and the effect of eggs on the inflammatory phenotype of neutrophils. Our results showed significant upregulated expression of pro-inflammatory cytokines (IL-1α, IL-1β and IL-8) and chemokines (CCL3, CCL4 and CXCL2) in neutrophils after 4 h in vitro stimulation with S. japonicum eggs. Furthermore, mitochondrial DNA was released by stimulated neutrophils, and induced the production of matrix metalloproteinase 9 (MMP-9), a protease involved in inflammation and associated tissue destruction. We also found that intact live eggs and isolated soluble egg antigen (SEA) triggered the release of neutrophil extracellular traps (NETs), but, unlike those reported in bacterial or fungal infection, NETs did not kill schistosome eggs in vitro. Together these show that S. japonicum eggs can induce the inflammatory phenotype of neutrophils, and further our understanding of the host-parasite interplay that takes place within the in vivo microenvironment of schistosome-induced granuloma. These findings represent novel findings in a metazoan parasite, and confirm characteristics of NETs that have until now, only been observed in response to protozoan pathogens.","author":[{"dropping-particle":"","family":"Chuah","given":"Candy","non-dropping-particle":"","parse-names":false,"suffix":""},{"dropping-particle":"","family":"Jones","given":"MK","non-dropping-particle":"","parse-names":false,"suffix":""},{"dropping-particle":"","family":"Burke","given":"ML","non-dropping-particle":"","parse-names":false,"suffix":""},{"dropping-particle":"","family":"Mcmanus","given":"DP","non-dropping-particle":"","parse-names":false,"suffix":""},{"dropping-particle":"","family":"Owen","given":"HC","non-dropping-particle":"","parse-names":false,"suffix":""},{"dropping-particle":"","family":"Gobert","given":"GN","non-dropping-particle":"","parse-names":false,"suffix":""}],"container-title":"Cellular Microbiology","id":"ITEM-1","issue":"11","issued":{"date-parts":[["2014"]]},"page":"1666-1677","title":"Defining a pro-inflammatory neutrophil phenotype in response to schistosome eggs","type":"article-journal","volume":"16"},"uris":["http://www.mendeley.com/documents/?uuid=0e7481bb-bfed-4243-91d1-85d145ac8d26"]}],"mendeley":{"formattedCitation":"&lt;sup&gt;58&lt;/sup&gt;","plainTextFormattedCitation":"58","previouslyFormattedCitation":"&lt;sup&gt;58&lt;/sup&gt;"},"properties":{"noteIndex":0},"schema":"https://github.com/citation-style-language/schema/raw/master/csl-citation.json"}</w:instrText>
      </w:r>
      <w:r w:rsidRPr="00A67B00">
        <w:rPr>
          <w:rFonts w:ascii="Arial" w:hAnsi="Arial" w:cs="Arial"/>
          <w:sz w:val="22"/>
          <w:szCs w:val="22"/>
        </w:rPr>
        <w:fldChar w:fldCharType="separate"/>
      </w:r>
      <w:r w:rsidR="009A03A8" w:rsidRPr="009A03A8">
        <w:rPr>
          <w:rFonts w:ascii="Arial" w:hAnsi="Arial" w:cs="Arial"/>
          <w:noProof/>
          <w:sz w:val="22"/>
          <w:szCs w:val="22"/>
          <w:vertAlign w:val="superscript"/>
        </w:rPr>
        <w:t>58</w:t>
      </w:r>
      <w:r w:rsidRPr="00A67B00">
        <w:rPr>
          <w:rFonts w:ascii="Arial" w:hAnsi="Arial" w:cs="Arial"/>
          <w:sz w:val="22"/>
          <w:szCs w:val="22"/>
        </w:rPr>
        <w:fldChar w:fldCharType="end"/>
      </w:r>
      <w:r w:rsidRPr="00A67B00">
        <w:rPr>
          <w:rFonts w:ascii="Arial" w:hAnsi="Arial" w:cs="Arial"/>
          <w:sz w:val="22"/>
          <w:szCs w:val="22"/>
        </w:rPr>
        <w:t>.</w:t>
      </w:r>
      <w:r w:rsidR="00313E9E" w:rsidRPr="00A67B00">
        <w:rPr>
          <w:rFonts w:ascii="Arial" w:hAnsi="Arial" w:cs="Arial"/>
          <w:sz w:val="22"/>
          <w:szCs w:val="22"/>
        </w:rPr>
        <w:t xml:space="preserve"> </w:t>
      </w:r>
      <w:r w:rsidR="00714942">
        <w:rPr>
          <w:rFonts w:ascii="Arial" w:hAnsi="Arial" w:cs="Arial"/>
          <w:sz w:val="22"/>
          <w:szCs w:val="22"/>
        </w:rPr>
        <w:t>Interestingly</w:t>
      </w:r>
      <w:r w:rsidR="00313E9E" w:rsidRPr="00A67B00">
        <w:rPr>
          <w:rFonts w:ascii="Arial" w:hAnsi="Arial" w:cs="Arial"/>
          <w:sz w:val="22"/>
          <w:szCs w:val="22"/>
        </w:rPr>
        <w:t xml:space="preserve">, whilst neutrophils in </w:t>
      </w:r>
      <w:r w:rsidR="00EF162F">
        <w:rPr>
          <w:rFonts w:ascii="Arial" w:hAnsi="Arial" w:cs="Arial"/>
          <w:sz w:val="22"/>
          <w:szCs w:val="22"/>
        </w:rPr>
        <w:t xml:space="preserve">the </w:t>
      </w:r>
      <w:r w:rsidR="00313E9E" w:rsidRPr="00A67B00">
        <w:rPr>
          <w:rFonts w:ascii="Arial" w:hAnsi="Arial" w:cs="Arial"/>
          <w:sz w:val="22"/>
          <w:szCs w:val="22"/>
        </w:rPr>
        <w:t xml:space="preserve">granuloma core enhanced inflammation, those on the periphery of the granulomas </w:t>
      </w:r>
      <w:r w:rsidR="00EF162F">
        <w:rPr>
          <w:rFonts w:ascii="Arial" w:hAnsi="Arial" w:cs="Arial"/>
          <w:sz w:val="22"/>
          <w:szCs w:val="22"/>
        </w:rPr>
        <w:t>were</w:t>
      </w:r>
      <w:r w:rsidR="00313E9E" w:rsidRPr="00A67B00">
        <w:rPr>
          <w:rFonts w:ascii="Arial" w:hAnsi="Arial" w:cs="Arial"/>
          <w:sz w:val="22"/>
          <w:szCs w:val="22"/>
        </w:rPr>
        <w:t xml:space="preserve"> found to degrade collagen, </w:t>
      </w:r>
      <w:r w:rsidR="00E04AF1" w:rsidRPr="00A67B00">
        <w:rPr>
          <w:rFonts w:ascii="Arial" w:hAnsi="Arial" w:cs="Arial"/>
          <w:sz w:val="22"/>
          <w:szCs w:val="22"/>
        </w:rPr>
        <w:t xml:space="preserve">the principle component of fibrotic granulomas, </w:t>
      </w:r>
      <w:r w:rsidR="00340CAF" w:rsidRPr="00A67B00">
        <w:rPr>
          <w:rFonts w:ascii="Arial" w:hAnsi="Arial" w:cs="Arial"/>
          <w:sz w:val="22"/>
          <w:szCs w:val="22"/>
        </w:rPr>
        <w:t xml:space="preserve">introducing a modulatory role </w:t>
      </w:r>
      <w:r w:rsidR="00714942">
        <w:rPr>
          <w:rFonts w:ascii="Arial" w:hAnsi="Arial" w:cs="Arial"/>
          <w:sz w:val="22"/>
          <w:szCs w:val="22"/>
        </w:rPr>
        <w:t xml:space="preserve">for neutrophils </w:t>
      </w:r>
      <w:r w:rsidR="00340CAF" w:rsidRPr="00A67B00">
        <w:rPr>
          <w:rFonts w:ascii="Arial" w:hAnsi="Arial" w:cs="Arial"/>
          <w:sz w:val="22"/>
          <w:szCs w:val="22"/>
        </w:rPr>
        <w:t xml:space="preserve">in </w:t>
      </w:r>
      <w:r w:rsidR="00AC72D8">
        <w:rPr>
          <w:rFonts w:ascii="Arial" w:hAnsi="Arial" w:cs="Arial"/>
          <w:sz w:val="22"/>
          <w:szCs w:val="22"/>
        </w:rPr>
        <w:t>pathology</w:t>
      </w:r>
      <w:r w:rsidR="00340CAF" w:rsidRPr="00A67B00">
        <w:rPr>
          <w:rFonts w:ascii="Arial" w:hAnsi="Arial" w:cs="Arial"/>
          <w:sz w:val="22"/>
          <w:szCs w:val="22"/>
        </w:rPr>
        <w:t xml:space="preserve"> </w:t>
      </w:r>
      <w:r w:rsidR="00340CAF"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189/jlb.1212653","ISSN":"1938-3673","abstract":"The severity of schistosome egg-induced hepatic granulomatous pathology depends markedly on the nature of the host immune responses. In this study, we used LMM and microarray analysis to compare gene expression profiles of histologically distinct zones within, and directly proximal to, hepatic granulomas that developed in C57BL/6 mice infected with Schistosoma japonicum. There was significant up-regulation of type-1, type-2, and type-17 immune-associated genes within the granuloma core (adjacent to eggs), followed by increased expression of type-2 and fibrotic genes at the outer zones of granulomas. Neutrophil-associated genes were also found to be expressed differentially in the core and at the peripheral zone of granulomas, present at 7 weeks p.i., demonstrating a significant role of neutrophils in S. japonicum granulomatous pathology. The release of NETs was observed microscopically in granulomas obtained from the livers of infected mice and when human neutrophils were incubated in vitro in the presence of S. japonicum eggs. These finding are the first to suggest a novel, dual role for neutrophils in the mediation of tissue damage and repair in S. japonicum egg-induced hepatic granulomatous lesions. Together, these results provide an overview of the local events occurring within the granuloma microenvironment.","author":[{"dropping-particle":"","family":"Chuah","given":"Candy","non-dropping-particle":"","parse-names":false,"suffix":""},{"dropping-particle":"","family":"Jones","given":"MK","non-dropping-particle":"","parse-names":false,"suffix":""},{"dropping-particle":"","family":"Burke","given":"ML","non-dropping-particle":"","parse-names":false,"suffix":""},{"dropping-particle":"","family":"Owen","given":"HC","non-dropping-particle":"","parse-names":false,"suffix":""},{"dropping-particle":"","family":"Anthony","given":"BJ","non-dropping-particle":"","parse-names":false,"suffix":""},{"dropping-particle":"","family":"McManus","given":"DP","non-dropping-particle":"","parse-names":false,"suffix":""},{"dropping-particle":"","family":"Ramm","given":"GA","non-dropping-particle":"","parse-names":false,"suffix":""},{"dropping-particle":"","family":"Gobert","given":"GN","non-dropping-particle":"","parse-names":false,"suffix":""}],"container-title":"Journal of Leukocyte Biology","id":"ITEM-1","issue":"2","issued":{"date-parts":[["2013","8"]]},"page":"353-365","publisher":"Wiley","title":"Spatial and temporal transcriptomics of Schistosoma japonicum-induced hepatic granuloma formation reveals novel roles for neutrophils","type":"article-journal","volume":"94"},"uris":["http://www.mendeley.com/documents/?uuid=93a5d269-f296-3c02-9543-69c275f1f987"]}],"mendeley":{"formattedCitation":"&lt;sup&gt;60&lt;/sup&gt;","plainTextFormattedCitation":"60","previouslyFormattedCitation":"&lt;sup&gt;60&lt;/sup&gt;"},"properties":{"noteIndex":0},"schema":"https://github.com/citation-style-language/schema/raw/master/csl-citation.json"}</w:instrText>
      </w:r>
      <w:r w:rsidR="00340CAF" w:rsidRPr="00A67B00">
        <w:rPr>
          <w:rFonts w:ascii="Arial" w:hAnsi="Arial" w:cs="Arial"/>
          <w:sz w:val="22"/>
          <w:szCs w:val="22"/>
        </w:rPr>
        <w:fldChar w:fldCharType="separate"/>
      </w:r>
      <w:r w:rsidR="009A03A8" w:rsidRPr="009A03A8">
        <w:rPr>
          <w:rFonts w:ascii="Arial" w:hAnsi="Arial" w:cs="Arial"/>
          <w:noProof/>
          <w:sz w:val="22"/>
          <w:szCs w:val="22"/>
          <w:vertAlign w:val="superscript"/>
        </w:rPr>
        <w:t>60</w:t>
      </w:r>
      <w:r w:rsidR="00340CAF" w:rsidRPr="00A67B00">
        <w:rPr>
          <w:rFonts w:ascii="Arial" w:hAnsi="Arial" w:cs="Arial"/>
          <w:sz w:val="22"/>
          <w:szCs w:val="22"/>
        </w:rPr>
        <w:fldChar w:fldCharType="end"/>
      </w:r>
      <w:r w:rsidR="00340CAF" w:rsidRPr="00A67B00">
        <w:rPr>
          <w:rFonts w:ascii="Arial" w:hAnsi="Arial" w:cs="Arial"/>
          <w:sz w:val="22"/>
          <w:szCs w:val="22"/>
        </w:rPr>
        <w:t>.</w:t>
      </w:r>
    </w:p>
    <w:p w14:paraId="1D261ADF" w14:textId="393FB708" w:rsidR="00714942" w:rsidRDefault="00340CAF" w:rsidP="008C08A8">
      <w:pPr>
        <w:numPr>
          <w:ilvl w:val="0"/>
          <w:numId w:val="0"/>
        </w:numPr>
        <w:spacing w:line="360" w:lineRule="auto"/>
        <w:jc w:val="both"/>
        <w:rPr>
          <w:rFonts w:ascii="Arial" w:hAnsi="Arial" w:cs="Arial"/>
          <w:sz w:val="22"/>
          <w:szCs w:val="22"/>
        </w:rPr>
      </w:pPr>
      <w:r w:rsidRPr="00A67B00">
        <w:rPr>
          <w:rFonts w:ascii="Arial" w:hAnsi="Arial" w:cs="Arial"/>
          <w:sz w:val="22"/>
          <w:szCs w:val="22"/>
        </w:rPr>
        <w:t xml:space="preserve"> </w:t>
      </w:r>
    </w:p>
    <w:p w14:paraId="2AA2EE4D" w14:textId="67F78896" w:rsidR="00DA3F38" w:rsidRDefault="00526303" w:rsidP="008C08A8">
      <w:pPr>
        <w:numPr>
          <w:ilvl w:val="0"/>
          <w:numId w:val="0"/>
        </w:numPr>
        <w:spacing w:line="360" w:lineRule="auto"/>
        <w:jc w:val="both"/>
        <w:rPr>
          <w:rFonts w:ascii="Arial" w:hAnsi="Arial" w:cs="Arial"/>
          <w:sz w:val="22"/>
          <w:szCs w:val="22"/>
        </w:rPr>
      </w:pPr>
      <w:r>
        <w:rPr>
          <w:rFonts w:ascii="Arial" w:hAnsi="Arial" w:cs="Arial"/>
          <w:sz w:val="22"/>
          <w:szCs w:val="22"/>
        </w:rPr>
        <w:t xml:space="preserve">The </w:t>
      </w:r>
      <w:r w:rsidR="005E33F4">
        <w:rPr>
          <w:rFonts w:ascii="Arial" w:hAnsi="Arial" w:cs="Arial"/>
          <w:sz w:val="22"/>
          <w:szCs w:val="22"/>
        </w:rPr>
        <w:t xml:space="preserve">importance </w:t>
      </w:r>
      <w:r w:rsidR="00305C10">
        <w:rPr>
          <w:rFonts w:ascii="Arial" w:hAnsi="Arial" w:cs="Arial"/>
          <w:sz w:val="22"/>
          <w:szCs w:val="22"/>
        </w:rPr>
        <w:t xml:space="preserve">of </w:t>
      </w:r>
      <w:r w:rsidR="005E33F4">
        <w:rPr>
          <w:rFonts w:ascii="Arial" w:hAnsi="Arial" w:cs="Arial"/>
          <w:sz w:val="22"/>
          <w:szCs w:val="22"/>
        </w:rPr>
        <w:t xml:space="preserve">neutrophils in granuloma formation </w:t>
      </w:r>
      <w:r>
        <w:rPr>
          <w:rFonts w:ascii="Arial" w:hAnsi="Arial" w:cs="Arial"/>
          <w:sz w:val="22"/>
          <w:szCs w:val="22"/>
        </w:rPr>
        <w:t>is evidenced</w:t>
      </w:r>
      <w:r w:rsidR="00340CAF" w:rsidRPr="00A67B00">
        <w:rPr>
          <w:rFonts w:ascii="Arial" w:hAnsi="Arial" w:cs="Arial"/>
          <w:sz w:val="22"/>
          <w:szCs w:val="22"/>
        </w:rPr>
        <w:t xml:space="preserve"> in neutrophil</w:t>
      </w:r>
      <w:r w:rsidR="00E04AF1" w:rsidRPr="00A67B00">
        <w:rPr>
          <w:rFonts w:ascii="Arial" w:hAnsi="Arial" w:cs="Arial"/>
          <w:sz w:val="22"/>
          <w:szCs w:val="22"/>
        </w:rPr>
        <w:t>-</w:t>
      </w:r>
      <w:r w:rsidR="00340CAF" w:rsidRPr="00A67B00">
        <w:rPr>
          <w:rFonts w:ascii="Arial" w:hAnsi="Arial" w:cs="Arial"/>
          <w:sz w:val="22"/>
          <w:szCs w:val="22"/>
        </w:rPr>
        <w:t xml:space="preserve">depleted </w:t>
      </w:r>
      <w:r w:rsidR="00340CAF" w:rsidRPr="00A67B00">
        <w:rPr>
          <w:rFonts w:ascii="Arial" w:hAnsi="Arial" w:cs="Arial"/>
          <w:i/>
          <w:iCs/>
          <w:sz w:val="22"/>
          <w:szCs w:val="22"/>
        </w:rPr>
        <w:t>S. japonicum</w:t>
      </w:r>
      <w:r w:rsidR="00340CAF" w:rsidRPr="00A67B00">
        <w:rPr>
          <w:rFonts w:ascii="Arial" w:hAnsi="Arial" w:cs="Arial"/>
          <w:i/>
          <w:iCs/>
          <w:sz w:val="22"/>
          <w:szCs w:val="22"/>
        </w:rPr>
        <w:softHyphen/>
      </w:r>
      <w:r w:rsidR="00340CAF" w:rsidRPr="00A67B00">
        <w:rPr>
          <w:rFonts w:ascii="Arial" w:hAnsi="Arial" w:cs="Arial"/>
          <w:sz w:val="22"/>
          <w:szCs w:val="22"/>
        </w:rPr>
        <w:t xml:space="preserve">-infected mice, </w:t>
      </w:r>
      <w:r>
        <w:rPr>
          <w:rFonts w:ascii="Arial" w:hAnsi="Arial" w:cs="Arial"/>
          <w:sz w:val="22"/>
          <w:szCs w:val="22"/>
        </w:rPr>
        <w:t xml:space="preserve">where </w:t>
      </w:r>
      <w:r w:rsidR="00E04AF1" w:rsidRPr="00A67B00">
        <w:rPr>
          <w:rFonts w:ascii="Arial" w:hAnsi="Arial" w:cs="Arial"/>
          <w:sz w:val="22"/>
          <w:szCs w:val="22"/>
        </w:rPr>
        <w:t xml:space="preserve">hepatic </w:t>
      </w:r>
      <w:r w:rsidR="00340CAF" w:rsidRPr="00A67B00">
        <w:rPr>
          <w:rFonts w:ascii="Arial" w:hAnsi="Arial" w:cs="Arial"/>
          <w:sz w:val="22"/>
          <w:szCs w:val="22"/>
        </w:rPr>
        <w:t>granulomas were augmented</w:t>
      </w:r>
      <w:r>
        <w:rPr>
          <w:rFonts w:ascii="Arial" w:hAnsi="Arial" w:cs="Arial"/>
          <w:sz w:val="22"/>
          <w:szCs w:val="22"/>
        </w:rPr>
        <w:t xml:space="preserve"> </w:t>
      </w:r>
      <w:r w:rsidR="005E33F4">
        <w:rPr>
          <w:rFonts w:ascii="Arial" w:hAnsi="Arial" w:cs="Arial"/>
          <w:sz w:val="22"/>
          <w:szCs w:val="22"/>
        </w:rPr>
        <w:t xml:space="preserve">over the course of infection </w:t>
      </w:r>
      <w:r w:rsidR="00E04AF1"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046/j.1365-3024.2002.00491.x","ISSN":"01419838","PMID":"12654090","abstract":"The present study was designed to investigate the role of neutrophils during the development of Schistosoma japonicum egg granulomas, in C57BL/6 and CBA mice. Laid eggs were implanted into the liver and monoclonal antibody, RB6-8C5, was used to eliminate neutrophils. After daily antibody treatment between days 9 and 13 of egg implantation, both strains of mice showed a marked decrease in neutrophil infiltration and coagulative hepatocyte necrosis at 2 weeks. At 4 weeks, after antibody administration every other day between days 16 and 26, granuloma formation in C57BL/6 mice was not affected by the treatment, whereas CBA mice exhibited a significant increase of reactions. Neutropenia augmented the Th2 cytokine response (IL-4, IL-13 and IL-5), but not for IFN-γ at any time point examined and in either strain of mice. Higher levels of IL-4 and IL-13 were noted in CBA mice at early and late stages of granuloma formation, compared to C57BL/6 mice. There was also a striking difference in IL-13 production between the two strains. Our results indicate that neutropenia is associated with a significant augmentation of S. japonicum egg-induced granuloma formation in CBA mice, probably through increase in Th2 cytokines, however, the effects differ between early and late stages and between high and low responders.","author":[{"dropping-particle":"","family":"Hirata","given":"Mizuki","non-dropping-particle":"","parse-names":false,"suffix":""},{"dropping-particle":"","family":"Hara","given":"Tatsuru","non-dropping-particle":"","parse-names":false,"suffix":""},{"dropping-particle":"","family":"Kage","given":"Masayoshi","non-dropping-particle":"","parse-names":false,"suffix":""},{"dropping-particle":"","family":"Fukuma","given":"Toshihide","non-dropping-particle":"","parse-names":false,"suffix":""},{"dropping-particle":"","family":"Sendo","given":"Fujiro","non-dropping-particle":"","parse-names":false,"suffix":""}],"container-title":"Parasite Immunology","id":"ITEM-1","issue":"9-10","issued":{"date-parts":[["2002","9"]]},"page":"479-488","title":"Neutropenia augments experimentally induced Schistosoma japonicum egg granuloma formation in CBA mice, but not in C57BL/6 mice","type":"article-journal","volume":"24"},"uris":["http://www.mendeley.com/documents/?uuid=7cbee171-4d08-42c8-b09c-53e5b7efb2e5"]}],"mendeley":{"formattedCitation":"&lt;sup&gt;59&lt;/sup&gt;","plainTextFormattedCitation":"59","previouslyFormattedCitation":"&lt;sup&gt;59&lt;/sup&gt;"},"properties":{"noteIndex":0},"schema":"https://github.com/citation-style-language/schema/raw/master/csl-citation.json"}</w:instrText>
      </w:r>
      <w:r w:rsidR="00E04AF1" w:rsidRPr="00A67B00">
        <w:rPr>
          <w:rFonts w:ascii="Arial" w:hAnsi="Arial" w:cs="Arial"/>
          <w:sz w:val="22"/>
          <w:szCs w:val="22"/>
        </w:rPr>
        <w:fldChar w:fldCharType="separate"/>
      </w:r>
      <w:r w:rsidR="009A03A8" w:rsidRPr="009A03A8">
        <w:rPr>
          <w:rFonts w:ascii="Arial" w:hAnsi="Arial" w:cs="Arial"/>
          <w:noProof/>
          <w:sz w:val="22"/>
          <w:szCs w:val="22"/>
          <w:vertAlign w:val="superscript"/>
        </w:rPr>
        <w:t>59</w:t>
      </w:r>
      <w:r w:rsidR="00E04AF1" w:rsidRPr="00A67B00">
        <w:rPr>
          <w:rFonts w:ascii="Arial" w:hAnsi="Arial" w:cs="Arial"/>
          <w:sz w:val="22"/>
          <w:szCs w:val="22"/>
        </w:rPr>
        <w:fldChar w:fldCharType="end"/>
      </w:r>
      <w:r w:rsidR="00340CAF" w:rsidRPr="00A67B00">
        <w:rPr>
          <w:rFonts w:ascii="Arial" w:hAnsi="Arial" w:cs="Arial"/>
          <w:sz w:val="22"/>
          <w:szCs w:val="22"/>
        </w:rPr>
        <w:t xml:space="preserve"> </w:t>
      </w:r>
      <w:r w:rsidR="005E33F4">
        <w:rPr>
          <w:rFonts w:ascii="Arial" w:hAnsi="Arial" w:cs="Arial"/>
          <w:sz w:val="22"/>
          <w:szCs w:val="22"/>
        </w:rPr>
        <w:t xml:space="preserve">suggestive of a regulatory capacity </w:t>
      </w:r>
      <w:r w:rsidR="00EF162F">
        <w:rPr>
          <w:rFonts w:ascii="Arial" w:hAnsi="Arial" w:cs="Arial"/>
          <w:sz w:val="22"/>
          <w:szCs w:val="22"/>
        </w:rPr>
        <w:t>of neutrophils</w:t>
      </w:r>
      <w:r w:rsidR="00340CAF" w:rsidRPr="00A67B00">
        <w:rPr>
          <w:rFonts w:ascii="Arial" w:hAnsi="Arial" w:cs="Arial"/>
          <w:sz w:val="22"/>
          <w:szCs w:val="22"/>
        </w:rPr>
        <w:t>.</w:t>
      </w:r>
      <w:r w:rsidR="00EF162F">
        <w:rPr>
          <w:rFonts w:ascii="Arial" w:hAnsi="Arial" w:cs="Arial"/>
          <w:sz w:val="22"/>
          <w:szCs w:val="22"/>
        </w:rPr>
        <w:t xml:space="preserve"> </w:t>
      </w:r>
      <w:r w:rsidR="001D32D6">
        <w:rPr>
          <w:rFonts w:ascii="Arial" w:hAnsi="Arial" w:cs="Arial"/>
          <w:sz w:val="22"/>
          <w:szCs w:val="22"/>
        </w:rPr>
        <w:t>Moreover</w:t>
      </w:r>
      <w:r w:rsidR="00305C10">
        <w:rPr>
          <w:rFonts w:ascii="Arial" w:hAnsi="Arial" w:cs="Arial"/>
          <w:sz w:val="22"/>
          <w:szCs w:val="22"/>
        </w:rPr>
        <w:t>,</w:t>
      </w:r>
      <w:r w:rsidR="00CA0B5D">
        <w:rPr>
          <w:rFonts w:ascii="Arial" w:hAnsi="Arial" w:cs="Arial"/>
          <w:sz w:val="22"/>
          <w:szCs w:val="22"/>
        </w:rPr>
        <w:t xml:space="preserve"> an</w:t>
      </w:r>
      <w:r w:rsidR="00D53817" w:rsidRPr="00A67B00">
        <w:rPr>
          <w:rFonts w:ascii="Arial" w:hAnsi="Arial" w:cs="Arial"/>
          <w:sz w:val="22"/>
          <w:szCs w:val="22"/>
        </w:rPr>
        <w:t xml:space="preserve"> </w:t>
      </w:r>
      <w:r w:rsidR="00202B55" w:rsidRPr="00A67B00">
        <w:rPr>
          <w:rFonts w:ascii="Arial" w:hAnsi="Arial" w:cs="Arial"/>
          <w:i/>
          <w:iCs/>
          <w:sz w:val="22"/>
          <w:szCs w:val="22"/>
        </w:rPr>
        <w:t>S. japonicum</w:t>
      </w:r>
      <w:r w:rsidR="00202B55" w:rsidRPr="00A67B00">
        <w:rPr>
          <w:rFonts w:ascii="Arial" w:hAnsi="Arial" w:cs="Arial"/>
          <w:sz w:val="22"/>
          <w:szCs w:val="22"/>
        </w:rPr>
        <w:t xml:space="preserve"> egg protein, SjE16.7</w:t>
      </w:r>
      <w:r w:rsidR="00305C10">
        <w:rPr>
          <w:rFonts w:ascii="Arial" w:hAnsi="Arial" w:cs="Arial"/>
          <w:sz w:val="22"/>
          <w:szCs w:val="22"/>
        </w:rPr>
        <w:t>,</w:t>
      </w:r>
      <w:r w:rsidR="00202B55" w:rsidRPr="00A67B00">
        <w:rPr>
          <w:rFonts w:ascii="Arial" w:hAnsi="Arial" w:cs="Arial"/>
          <w:sz w:val="22"/>
          <w:szCs w:val="22"/>
        </w:rPr>
        <w:t xml:space="preserve"> </w:t>
      </w:r>
      <w:r w:rsidR="00D53817" w:rsidRPr="00A67B00">
        <w:rPr>
          <w:rFonts w:ascii="Arial" w:hAnsi="Arial" w:cs="Arial"/>
          <w:sz w:val="22"/>
          <w:szCs w:val="22"/>
        </w:rPr>
        <w:t xml:space="preserve">was identified to </w:t>
      </w:r>
      <w:r w:rsidR="00202B55" w:rsidRPr="00A67B00">
        <w:rPr>
          <w:rFonts w:ascii="Arial" w:hAnsi="Arial" w:cs="Arial"/>
          <w:sz w:val="22"/>
          <w:szCs w:val="22"/>
        </w:rPr>
        <w:t xml:space="preserve">specifically recruit neutrophils to the site of deposition </w:t>
      </w:r>
      <w:r w:rsidR="00202B55" w:rsidRPr="00A67B00">
        <w:rPr>
          <w:rFonts w:ascii="Arial" w:hAnsi="Arial" w:cs="Arial"/>
          <w:i/>
          <w:iCs/>
          <w:sz w:val="22"/>
          <w:szCs w:val="22"/>
        </w:rPr>
        <w:t>in vivo</w:t>
      </w:r>
      <w:r w:rsidR="0055598F" w:rsidRPr="00A67B00">
        <w:rPr>
          <w:rFonts w:ascii="Arial" w:hAnsi="Arial" w:cs="Arial"/>
          <w:sz w:val="22"/>
          <w:szCs w:val="22"/>
        </w:rPr>
        <w:t xml:space="preserve"> </w:t>
      </w:r>
      <w:r w:rsidR="00202B55"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371/journal.pntd.0002703","ISSN":"1935-2735","PMID":"24551263","abstract":"Neutrophils are known to play a major role in the egg granulomatous lesions caused by Schistosoma japonicum, but the precise mechanism by which eggs recruit or active neutrophil is unknown. Here we report S. japonicum egg specific EF-hand protein-SjE16.7 is a potent neutrophil recruiter and initiates the egg associated inflammatory granuloma in schistosomiasis. We show that the expression of SjE16.7 at level of both mRNA and protein is restricted to the egg stage. It locates in the miracidium and subshell area of the egg and can be secreted by the egg. The antigenic properties of SjE16.7 strongly suggest a role for SjE16.7 as an egg-derived molecule involved in host-parasite interactions. To study SjE16.7 functions in vivo, we challenged murine air pouch with recombinant SjE16.7. The results showed SjE16.7 trigged more inflammatory cell infiltration than vehicle or control protein. Using peritoneal exudate neutrophils from mice, we found that SjE16.7 significantly induced neutrophil chemotaxis in vitro, and the observed phenotypes were associated with enhanced Rac GTPase activation in SjE16.7 treated cells. Finally, in vivo hepatic granuloma formation model showed SjE16.7 coupled beads recruited more inflammatory cell infiltration than control beads. Our findings suggest SjE16.7 is an important pathogenic factor derived from egg. By recruiting neutrophils and inducing local inflammation, SjE16.7 facilitates eggs to be excreted through gut tissues and also initiates pathology in the liver; therefore SjE16.7 is a possible target for the prevention and treatment of schistosomiasis.","author":[{"dropping-particle":"","family":"Wu","given":"Chenyun","non-dropping-particle":"","parse-names":false,"suffix":""},{"dropping-particle":"","family":"Chen","given":"Qing","non-dropping-particle":"","parse-names":false,"suffix":""},{"dropping-particle":"","family":"Fang","given":"Yan","non-dropping-particle":"","parse-names":false,"suffix":""},{"dropping-particle":"","family":"Wu","given":"Jianhua","non-dropping-particle":"","parse-names":false,"suffix":""},{"dropping-particle":"","family":"Han","given":"Yanyan","non-dropping-particle":"","parse-names":false,"suffix":""},{"dropping-particle":"","family":"Wang","given":"Ying","non-dropping-particle":"","parse-names":false,"suffix":""},{"dropping-particle":"","family":"Yang","given":"Yang","non-dropping-particle":"","parse-names":false,"suffix":""},{"dropping-particle":"","family":"Chu","given":"Min","non-dropping-particle":"","parse-names":false,"suffix":""},{"dropping-particle":"","family":"Feng","given":"Yan","non-dropping-particle":"","parse-names":false,"suffix":""},{"dropping-particle":"","family":"Tan","given":"Linping","non-dropping-particle":"","parse-names":false,"suffix":""},{"dropping-particle":"","family":"Guo","given":"Xiaokui","non-dropping-particle":"","parse-names":false,"suffix":""},{"dropping-particle":"","family":"Hu","given":"Wei","non-dropping-particle":"","parse-names":false,"suffix":""},{"dropping-particle":"","family":"Wang","given":"Zhaojun","non-dropping-particle":"","parse-names":false,"suffix":""}],"container-title":"PLoS Neglected Tropical Diseases","id":"ITEM-1","issue":"2","issued":{"date-parts":[["2014","2"]]},"page":"e2703","publisher":"Public Library of Science","title":"Schistosoma japonicum egg specific protein SjE16.7 recruits neutrophils and induces inflammatory hepatic granuloma initiation","type":"article-journal","volume":"8"},"uris":["http://www.mendeley.com/documents/?uuid=ecc8f381-c990-3a98-a2fd-c10ac94e59a3"]}],"mendeley":{"formattedCitation":"&lt;sup&gt;61&lt;/sup&gt;","plainTextFormattedCitation":"61","previouslyFormattedCitation":"&lt;sup&gt;61&lt;/sup&gt;"},"properties":{"noteIndex":0},"schema":"https://github.com/citation-style-language/schema/raw/master/csl-citation.json"}</w:instrText>
      </w:r>
      <w:r w:rsidR="00202B55" w:rsidRPr="00A67B00">
        <w:rPr>
          <w:rFonts w:ascii="Arial" w:hAnsi="Arial" w:cs="Arial"/>
          <w:sz w:val="22"/>
          <w:szCs w:val="22"/>
        </w:rPr>
        <w:fldChar w:fldCharType="separate"/>
      </w:r>
      <w:r w:rsidR="009A03A8" w:rsidRPr="009A03A8">
        <w:rPr>
          <w:rFonts w:ascii="Arial" w:hAnsi="Arial" w:cs="Arial"/>
          <w:noProof/>
          <w:sz w:val="22"/>
          <w:szCs w:val="22"/>
          <w:vertAlign w:val="superscript"/>
        </w:rPr>
        <w:t>61</w:t>
      </w:r>
      <w:r w:rsidR="00202B55" w:rsidRPr="00A67B00">
        <w:rPr>
          <w:rFonts w:ascii="Arial" w:hAnsi="Arial" w:cs="Arial"/>
          <w:sz w:val="22"/>
          <w:szCs w:val="22"/>
        </w:rPr>
        <w:fldChar w:fldCharType="end"/>
      </w:r>
      <w:r w:rsidR="00CA0B5D">
        <w:rPr>
          <w:rFonts w:ascii="Arial" w:hAnsi="Arial" w:cs="Arial"/>
          <w:sz w:val="22"/>
          <w:szCs w:val="22"/>
        </w:rPr>
        <w:t>, therefore implicating parasite-derived factors in</w:t>
      </w:r>
      <w:r w:rsidR="00407A95">
        <w:rPr>
          <w:rFonts w:ascii="Arial" w:hAnsi="Arial" w:cs="Arial"/>
          <w:sz w:val="22"/>
          <w:szCs w:val="22"/>
        </w:rPr>
        <w:t xml:space="preserve"> modulating</w:t>
      </w:r>
      <w:r w:rsidR="00CA0B5D">
        <w:rPr>
          <w:rFonts w:ascii="Arial" w:hAnsi="Arial" w:cs="Arial"/>
          <w:sz w:val="22"/>
          <w:szCs w:val="22"/>
        </w:rPr>
        <w:t xml:space="preserve"> neutrophil activity</w:t>
      </w:r>
      <w:r w:rsidR="00202B55" w:rsidRPr="00A67B00">
        <w:rPr>
          <w:rFonts w:ascii="Arial" w:hAnsi="Arial" w:cs="Arial"/>
          <w:sz w:val="22"/>
          <w:szCs w:val="22"/>
        </w:rPr>
        <w:t xml:space="preserve">. </w:t>
      </w:r>
      <w:r w:rsidR="0006629C">
        <w:rPr>
          <w:rFonts w:ascii="Arial" w:hAnsi="Arial" w:cs="Arial"/>
          <w:sz w:val="22"/>
          <w:szCs w:val="22"/>
        </w:rPr>
        <w:t xml:space="preserve">Such activity includes the employment of </w:t>
      </w:r>
      <w:r w:rsidR="00202B55" w:rsidRPr="00A67B00">
        <w:rPr>
          <w:rFonts w:ascii="Arial" w:hAnsi="Arial" w:cs="Arial"/>
          <w:sz w:val="22"/>
          <w:szCs w:val="22"/>
        </w:rPr>
        <w:t>NET</w:t>
      </w:r>
      <w:r w:rsidR="00757881" w:rsidRPr="00A67B00">
        <w:rPr>
          <w:rFonts w:ascii="Arial" w:hAnsi="Arial" w:cs="Arial"/>
          <w:sz w:val="22"/>
          <w:szCs w:val="22"/>
        </w:rPr>
        <w:t>s</w:t>
      </w:r>
      <w:r w:rsidR="00714942" w:rsidRPr="00714942">
        <w:rPr>
          <w:rFonts w:ascii="Arial" w:hAnsi="Arial" w:cs="Arial"/>
          <w:sz w:val="22"/>
          <w:szCs w:val="22"/>
        </w:rPr>
        <w:t xml:space="preserve"> </w:t>
      </w:r>
      <w:r w:rsidR="00714942" w:rsidRPr="00A67B00">
        <w:rPr>
          <w:rFonts w:ascii="Arial" w:hAnsi="Arial" w:cs="Arial"/>
          <w:sz w:val="22"/>
          <w:szCs w:val="22"/>
        </w:rPr>
        <w:t xml:space="preserve">after </w:t>
      </w:r>
      <w:r w:rsidR="00937E57">
        <w:rPr>
          <w:rFonts w:ascii="Arial" w:hAnsi="Arial" w:cs="Arial"/>
          <w:sz w:val="22"/>
          <w:szCs w:val="22"/>
        </w:rPr>
        <w:t xml:space="preserve">just </w:t>
      </w:r>
      <w:r w:rsidR="00714942" w:rsidRPr="00A67B00">
        <w:rPr>
          <w:rFonts w:ascii="Arial" w:hAnsi="Arial" w:cs="Arial"/>
          <w:sz w:val="22"/>
          <w:szCs w:val="22"/>
        </w:rPr>
        <w:t>4 hours</w:t>
      </w:r>
      <w:r w:rsidR="0006629C">
        <w:rPr>
          <w:rFonts w:ascii="Arial" w:hAnsi="Arial" w:cs="Arial"/>
          <w:sz w:val="22"/>
          <w:szCs w:val="22"/>
        </w:rPr>
        <w:t xml:space="preserve"> </w:t>
      </w:r>
      <w:r w:rsidR="00714942">
        <w:rPr>
          <w:rFonts w:ascii="Arial" w:hAnsi="Arial" w:cs="Arial"/>
          <w:sz w:val="22"/>
          <w:szCs w:val="22"/>
        </w:rPr>
        <w:t xml:space="preserve">of </w:t>
      </w:r>
      <w:r w:rsidR="005C02F1" w:rsidRPr="00A67B00">
        <w:rPr>
          <w:rFonts w:ascii="Arial" w:hAnsi="Arial" w:cs="Arial"/>
          <w:sz w:val="22"/>
          <w:szCs w:val="22"/>
        </w:rPr>
        <w:t xml:space="preserve">incubation with </w:t>
      </w:r>
      <w:r w:rsidR="00202B55" w:rsidRPr="00A67B00">
        <w:rPr>
          <w:rFonts w:ascii="Arial" w:hAnsi="Arial" w:cs="Arial"/>
          <w:i/>
          <w:iCs/>
          <w:sz w:val="22"/>
          <w:szCs w:val="22"/>
        </w:rPr>
        <w:t>S. japonicum</w:t>
      </w:r>
      <w:r w:rsidR="00202B55" w:rsidRPr="00A67B00">
        <w:rPr>
          <w:rFonts w:ascii="Arial" w:hAnsi="Arial" w:cs="Arial"/>
          <w:sz w:val="22"/>
          <w:szCs w:val="22"/>
        </w:rPr>
        <w:t xml:space="preserve"> eggs </w:t>
      </w:r>
      <w:r w:rsidR="00714942" w:rsidRPr="00305C10">
        <w:rPr>
          <w:rFonts w:ascii="Arial" w:hAnsi="Arial" w:cs="Arial"/>
          <w:i/>
          <w:iCs/>
          <w:sz w:val="22"/>
          <w:szCs w:val="22"/>
        </w:rPr>
        <w:t>in vitro</w:t>
      </w:r>
      <w:r w:rsidR="00757881" w:rsidRPr="00A67B00">
        <w:rPr>
          <w:rFonts w:ascii="Arial" w:hAnsi="Arial" w:cs="Arial"/>
          <w:sz w:val="22"/>
          <w:szCs w:val="22"/>
        </w:rPr>
        <w:t>,</w:t>
      </w:r>
      <w:r w:rsidR="003A3E51">
        <w:rPr>
          <w:rFonts w:ascii="Arial" w:hAnsi="Arial" w:cs="Arial"/>
          <w:sz w:val="22"/>
          <w:szCs w:val="22"/>
        </w:rPr>
        <w:t xml:space="preserve"> </w:t>
      </w:r>
      <w:r w:rsidR="00202B55" w:rsidRPr="00A67B00">
        <w:rPr>
          <w:rFonts w:ascii="Arial" w:hAnsi="Arial" w:cs="Arial"/>
          <w:sz w:val="22"/>
          <w:szCs w:val="22"/>
        </w:rPr>
        <w:t xml:space="preserve">suggestive of NET stimulated cell lysis and not vesicular-mediated responses </w:t>
      </w:r>
      <w:r w:rsidR="00202B55"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111/cmi.12316","ISSN":"14625822","abstract":"Summary: Neutrophils contribute to the pathological processes of a number of inflammatory disorders, including rheumatoid arthritis, sepsis and cystic fibrosis. Neutrophils also play prominent roles in schistosomiasis japonica liver fibrosis, being central mediators of inflammation following granuloma formation. In this study, we investigated the interaction between Schistosoma japonicum eggs and neutrophils, and the effect of eggs on the inflammatory phenotype of neutrophils. Our results showed significant upregulated expression of pro-inflammatory cytokines (IL-1α, IL-1β and IL-8) and chemokines (CCL3, CCL4 and CXCL2) in neutrophils after 4 h in vitro stimulation with S. japonicum eggs. Furthermore, mitochondrial DNA was released by stimulated neutrophils, and induced the production of matrix metalloproteinase 9 (MMP-9), a protease involved in inflammation and associated tissue destruction. We also found that intact live eggs and isolated soluble egg antigen (SEA) triggered the release of neutrophil extracellular traps (NETs), but, unlike those reported in bacterial or fungal infection, NETs did not kill schistosome eggs in vitro. Together these show that S. japonicum eggs can induce the inflammatory phenotype of neutrophils, and further our understanding of the host-parasite interplay that takes place within the in vivo microenvironment of schistosome-induced granuloma. These findings represent novel findings in a metazoan parasite, and confirm characteristics of NETs that have until now, only been observed in response to protozoan pathogens.","author":[{"dropping-particle":"","family":"Chuah","given":"Candy","non-dropping-particle":"","parse-names":false,"suffix":""},{"dropping-particle":"","family":"Jones","given":"MK","non-dropping-particle":"","parse-names":false,"suffix":""},{"dropping-particle":"","family":"Burke","given":"ML","non-dropping-particle":"","parse-names":false,"suffix":""},{"dropping-particle":"","family":"Mcmanus","given":"DP","non-dropping-particle":"","parse-names":false,"suffix":""},{"dropping-particle":"","family":"Owen","given":"HC","non-dropping-particle":"","parse-names":false,"suffix":""},{"dropping-particle":"","family":"Gobert","given":"GN","non-dropping-particle":"","parse-names":false,"suffix":""}],"container-title":"Cellular Microbiology","id":"ITEM-1","issue":"11","issued":{"date-parts":[["2014"]]},"page":"1666-1677","title":"Defining a pro-inflammatory neutrophil phenotype in response to schistosome eggs","type":"article-journal","volume":"16"},"uris":["http://www.mendeley.com/documents/?uuid=0e7481bb-bfed-4243-91d1-85d145ac8d26"]}],"mendeley":{"formattedCitation":"&lt;sup&gt;58&lt;/sup&gt;","plainTextFormattedCitation":"58","previouslyFormattedCitation":"&lt;sup&gt;58&lt;/sup&gt;"},"properties":{"noteIndex":0},"schema":"https://github.com/citation-style-language/schema/raw/master/csl-citation.json"}</w:instrText>
      </w:r>
      <w:r w:rsidR="00202B55" w:rsidRPr="00A67B00">
        <w:rPr>
          <w:rFonts w:ascii="Arial" w:hAnsi="Arial" w:cs="Arial"/>
          <w:sz w:val="22"/>
          <w:szCs w:val="22"/>
        </w:rPr>
        <w:fldChar w:fldCharType="separate"/>
      </w:r>
      <w:r w:rsidR="009A03A8" w:rsidRPr="009A03A8">
        <w:rPr>
          <w:rFonts w:ascii="Arial" w:hAnsi="Arial" w:cs="Arial"/>
          <w:noProof/>
          <w:sz w:val="22"/>
          <w:szCs w:val="22"/>
          <w:vertAlign w:val="superscript"/>
        </w:rPr>
        <w:t>58</w:t>
      </w:r>
      <w:r w:rsidR="00202B55" w:rsidRPr="00A67B00">
        <w:rPr>
          <w:rFonts w:ascii="Arial" w:hAnsi="Arial" w:cs="Arial"/>
          <w:sz w:val="22"/>
          <w:szCs w:val="22"/>
        </w:rPr>
        <w:fldChar w:fldCharType="end"/>
      </w:r>
      <w:r w:rsidR="00202B55" w:rsidRPr="00A67B00">
        <w:rPr>
          <w:rFonts w:ascii="Arial" w:hAnsi="Arial" w:cs="Arial"/>
          <w:sz w:val="22"/>
          <w:szCs w:val="22"/>
        </w:rPr>
        <w:t xml:space="preserve">. </w:t>
      </w:r>
      <w:r w:rsidR="00DA3F38">
        <w:rPr>
          <w:rFonts w:ascii="Arial" w:hAnsi="Arial" w:cs="Arial"/>
          <w:sz w:val="22"/>
          <w:szCs w:val="22"/>
        </w:rPr>
        <w:t>Furthermore</w:t>
      </w:r>
      <w:r w:rsidR="00202B55" w:rsidRPr="00A67B00">
        <w:rPr>
          <w:rFonts w:ascii="Arial" w:hAnsi="Arial" w:cs="Arial"/>
          <w:sz w:val="22"/>
          <w:szCs w:val="22"/>
        </w:rPr>
        <w:t>,</w:t>
      </w:r>
      <w:r w:rsidR="00714942">
        <w:rPr>
          <w:rFonts w:ascii="Arial" w:hAnsi="Arial" w:cs="Arial"/>
          <w:sz w:val="22"/>
          <w:szCs w:val="22"/>
        </w:rPr>
        <w:t xml:space="preserve"> </w:t>
      </w:r>
      <w:r w:rsidR="00202B55" w:rsidRPr="00A67B00">
        <w:rPr>
          <w:rFonts w:ascii="Arial" w:hAnsi="Arial" w:cs="Arial"/>
          <w:sz w:val="22"/>
          <w:szCs w:val="22"/>
        </w:rPr>
        <w:t xml:space="preserve">NETs were not </w:t>
      </w:r>
      <w:r w:rsidR="0083182C">
        <w:rPr>
          <w:rFonts w:ascii="Arial" w:hAnsi="Arial" w:cs="Arial"/>
          <w:sz w:val="22"/>
          <w:szCs w:val="22"/>
        </w:rPr>
        <w:t>produced</w:t>
      </w:r>
      <w:r w:rsidR="00202B55" w:rsidRPr="00A67B00">
        <w:rPr>
          <w:rFonts w:ascii="Arial" w:hAnsi="Arial" w:cs="Arial"/>
          <w:sz w:val="22"/>
          <w:szCs w:val="22"/>
        </w:rPr>
        <w:t xml:space="preserve"> </w:t>
      </w:r>
      <w:r w:rsidR="00714942">
        <w:rPr>
          <w:rFonts w:ascii="Arial" w:hAnsi="Arial" w:cs="Arial"/>
          <w:sz w:val="22"/>
          <w:szCs w:val="22"/>
        </w:rPr>
        <w:t xml:space="preserve">after interactions with </w:t>
      </w:r>
      <w:r w:rsidR="00202B55" w:rsidRPr="00A67B00">
        <w:rPr>
          <w:rFonts w:ascii="Arial" w:hAnsi="Arial" w:cs="Arial"/>
          <w:sz w:val="22"/>
          <w:szCs w:val="22"/>
        </w:rPr>
        <w:t>excretory/secretory</w:t>
      </w:r>
      <w:r w:rsidR="009536CE" w:rsidRPr="00A67B00">
        <w:rPr>
          <w:rFonts w:ascii="Arial" w:hAnsi="Arial" w:cs="Arial"/>
          <w:sz w:val="22"/>
          <w:szCs w:val="22"/>
        </w:rPr>
        <w:t xml:space="preserve"> </w:t>
      </w:r>
      <w:r w:rsidR="00202B55" w:rsidRPr="00A67B00">
        <w:rPr>
          <w:rFonts w:ascii="Arial" w:hAnsi="Arial" w:cs="Arial"/>
          <w:sz w:val="22"/>
          <w:szCs w:val="22"/>
        </w:rPr>
        <w:t>(ES)-pro</w:t>
      </w:r>
      <w:r w:rsidR="009536CE" w:rsidRPr="00A67B00">
        <w:rPr>
          <w:rFonts w:ascii="Arial" w:hAnsi="Arial" w:cs="Arial"/>
          <w:sz w:val="22"/>
          <w:szCs w:val="22"/>
        </w:rPr>
        <w:t>tein</w:t>
      </w:r>
      <w:r w:rsidR="00714942">
        <w:rPr>
          <w:rFonts w:ascii="Arial" w:hAnsi="Arial" w:cs="Arial"/>
          <w:sz w:val="22"/>
          <w:szCs w:val="22"/>
        </w:rPr>
        <w:t>s</w:t>
      </w:r>
      <w:r w:rsidR="00202B55" w:rsidRPr="00A67B00">
        <w:rPr>
          <w:rFonts w:ascii="Arial" w:hAnsi="Arial" w:cs="Arial"/>
          <w:sz w:val="22"/>
          <w:szCs w:val="22"/>
        </w:rPr>
        <w:t xml:space="preserve"> from the eggs</w:t>
      </w:r>
      <w:r w:rsidR="00714942">
        <w:rPr>
          <w:rFonts w:ascii="Arial" w:hAnsi="Arial" w:cs="Arial"/>
          <w:sz w:val="22"/>
          <w:szCs w:val="22"/>
        </w:rPr>
        <w:t>,</w:t>
      </w:r>
      <w:r w:rsidR="00202B55" w:rsidRPr="00A67B00">
        <w:rPr>
          <w:rFonts w:ascii="Arial" w:hAnsi="Arial" w:cs="Arial"/>
          <w:sz w:val="22"/>
          <w:szCs w:val="22"/>
        </w:rPr>
        <w:t xml:space="preserve"> </w:t>
      </w:r>
      <w:r w:rsidR="003A3E51">
        <w:rPr>
          <w:rFonts w:ascii="Arial" w:hAnsi="Arial" w:cs="Arial"/>
          <w:sz w:val="22"/>
          <w:szCs w:val="22"/>
        </w:rPr>
        <w:t>suggesting</w:t>
      </w:r>
      <w:r w:rsidR="00202B55" w:rsidRPr="00A67B00">
        <w:rPr>
          <w:rFonts w:ascii="Arial" w:hAnsi="Arial" w:cs="Arial"/>
          <w:sz w:val="22"/>
          <w:szCs w:val="22"/>
        </w:rPr>
        <w:t xml:space="preserve"> that neutrophil interaction</w:t>
      </w:r>
      <w:r w:rsidR="00757881" w:rsidRPr="00A67B00">
        <w:rPr>
          <w:rFonts w:ascii="Arial" w:hAnsi="Arial" w:cs="Arial"/>
          <w:sz w:val="22"/>
          <w:szCs w:val="22"/>
        </w:rPr>
        <w:t>s</w:t>
      </w:r>
      <w:r w:rsidR="00202B55" w:rsidRPr="00A67B00">
        <w:rPr>
          <w:rFonts w:ascii="Arial" w:hAnsi="Arial" w:cs="Arial"/>
          <w:sz w:val="22"/>
          <w:szCs w:val="22"/>
        </w:rPr>
        <w:t xml:space="preserve"> with egg surface or </w:t>
      </w:r>
      <w:r w:rsidR="00757881" w:rsidRPr="00A67B00">
        <w:rPr>
          <w:rFonts w:ascii="Arial" w:hAnsi="Arial" w:cs="Arial"/>
          <w:sz w:val="22"/>
          <w:szCs w:val="22"/>
        </w:rPr>
        <w:t xml:space="preserve">an </w:t>
      </w:r>
      <w:r w:rsidR="00202B55" w:rsidRPr="00A67B00">
        <w:rPr>
          <w:rFonts w:ascii="Arial" w:hAnsi="Arial" w:cs="Arial"/>
          <w:sz w:val="22"/>
          <w:szCs w:val="22"/>
        </w:rPr>
        <w:t xml:space="preserve">insoluble factor is required for NET stimulation. </w:t>
      </w:r>
      <w:r w:rsidR="0083182C">
        <w:rPr>
          <w:rFonts w:ascii="Arial" w:hAnsi="Arial" w:cs="Arial"/>
          <w:sz w:val="22"/>
          <w:szCs w:val="22"/>
        </w:rPr>
        <w:t>Still</w:t>
      </w:r>
      <w:r w:rsidR="00202B55" w:rsidRPr="00A67B00">
        <w:rPr>
          <w:rFonts w:ascii="Arial" w:hAnsi="Arial" w:cs="Arial"/>
          <w:sz w:val="22"/>
          <w:szCs w:val="22"/>
        </w:rPr>
        <w:t>,  NETs</w:t>
      </w:r>
      <w:r w:rsidR="00833764" w:rsidRPr="00A67B00">
        <w:rPr>
          <w:rFonts w:ascii="Arial" w:hAnsi="Arial" w:cs="Arial"/>
          <w:sz w:val="22"/>
          <w:szCs w:val="22"/>
        </w:rPr>
        <w:t xml:space="preserve"> were found to </w:t>
      </w:r>
      <w:r w:rsidR="00202B55" w:rsidRPr="00A67B00">
        <w:rPr>
          <w:rFonts w:ascii="Arial" w:hAnsi="Arial" w:cs="Arial"/>
          <w:sz w:val="22"/>
          <w:szCs w:val="22"/>
        </w:rPr>
        <w:t xml:space="preserve">not </w:t>
      </w:r>
      <w:r w:rsidR="00833764" w:rsidRPr="00A67B00">
        <w:rPr>
          <w:rFonts w:ascii="Arial" w:hAnsi="Arial" w:cs="Arial"/>
          <w:sz w:val="22"/>
          <w:szCs w:val="22"/>
        </w:rPr>
        <w:t xml:space="preserve">directly </w:t>
      </w:r>
      <w:r w:rsidR="00202B55" w:rsidRPr="00A67B00">
        <w:rPr>
          <w:rFonts w:ascii="Arial" w:hAnsi="Arial" w:cs="Arial"/>
          <w:sz w:val="22"/>
          <w:szCs w:val="22"/>
        </w:rPr>
        <w:t xml:space="preserve">kill the egg, but </w:t>
      </w:r>
      <w:r w:rsidR="00833764" w:rsidRPr="00A67B00">
        <w:rPr>
          <w:rFonts w:ascii="Arial" w:hAnsi="Arial" w:cs="Arial"/>
          <w:sz w:val="22"/>
          <w:szCs w:val="22"/>
        </w:rPr>
        <w:t xml:space="preserve">it is suggested that they </w:t>
      </w:r>
      <w:r w:rsidR="00202B55" w:rsidRPr="00A67B00">
        <w:rPr>
          <w:rFonts w:ascii="Arial" w:hAnsi="Arial" w:cs="Arial"/>
          <w:sz w:val="22"/>
          <w:szCs w:val="22"/>
        </w:rPr>
        <w:t xml:space="preserve">may restrict further </w:t>
      </w:r>
      <w:r w:rsidR="00305C10">
        <w:rPr>
          <w:rFonts w:ascii="Arial" w:hAnsi="Arial" w:cs="Arial"/>
          <w:sz w:val="22"/>
          <w:szCs w:val="22"/>
        </w:rPr>
        <w:t>passage</w:t>
      </w:r>
      <w:r w:rsidR="00202B55" w:rsidRPr="00A67B00">
        <w:rPr>
          <w:rFonts w:ascii="Arial" w:hAnsi="Arial" w:cs="Arial"/>
          <w:sz w:val="22"/>
          <w:szCs w:val="22"/>
        </w:rPr>
        <w:t xml:space="preserve"> </w:t>
      </w:r>
      <w:r w:rsidR="00202B55"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111/cmi.12316","ISSN":"14625822","abstract":"Summary: Neutrophils contribute to the pathological processes of a number of inflammatory disorders, including rheumatoid arthritis, sepsis and cystic fibrosis. Neutrophils also play prominent roles in schistosomiasis japonica liver fibrosis, being central mediators of inflammation following granuloma formation. In this study, we investigated the interaction between Schistosoma japonicum eggs and neutrophils, and the effect of eggs on the inflammatory phenotype of neutrophils. Our results showed significant upregulated expression of pro-inflammatory cytokines (IL-1α, IL-1β and IL-8) and chemokines (CCL3, CCL4 and CXCL2) in neutrophils after 4 h in vitro stimulation with S. japonicum eggs. Furthermore, mitochondrial DNA was released by stimulated neutrophils, and induced the production of matrix metalloproteinase 9 (MMP-9), a protease involved in inflammation and associated tissue destruction. We also found that intact live eggs and isolated soluble egg antigen (SEA) triggered the release of neutrophil extracellular traps (NETs), but, unlike those reported in bacterial or fungal infection, NETs did not kill schistosome eggs in vitro. Together these show that S. japonicum eggs can induce the inflammatory phenotype of neutrophils, and further our understanding of the host-parasite interplay that takes place within the in vivo microenvironment of schistosome-induced granuloma. These findings represent novel findings in a metazoan parasite, and confirm characteristics of NETs that have until now, only been observed in response to protozoan pathogens.","author":[{"dropping-particle":"","family":"Chuah","given":"Candy","non-dropping-particle":"","parse-names":false,"suffix":""},{"dropping-particle":"","family":"Jones","given":"MK","non-dropping-particle":"","parse-names":false,"suffix":""},{"dropping-particle":"","family":"Burke","given":"ML","non-dropping-particle":"","parse-names":false,"suffix":""},{"dropping-particle":"","family":"Mcmanus","given":"DP","non-dropping-particle":"","parse-names":false,"suffix":""},{"dropping-particle":"","family":"Owen","given":"HC","non-dropping-particle":"","parse-names":false,"suffix":""},{"dropping-particle":"","family":"Gobert","given":"GN","non-dropping-particle":"","parse-names":false,"suffix":""}],"container-title":"Cellular Microbiology","id":"ITEM-1","issue":"11","issued":{"date-parts":[["2014"]]},"page":"1666-1677","title":"Defining a pro-inflammatory neutrophil phenotype in response to schistosome eggs","type":"article-journal","volume":"16"},"uris":["http://www.mendeley.com/documents/?uuid=0e7481bb-bfed-4243-91d1-85d145ac8d26"]}],"mendeley":{"formattedCitation":"&lt;sup&gt;58&lt;/sup&gt;","plainTextFormattedCitation":"58","previouslyFormattedCitation":"&lt;sup&gt;58&lt;/sup&gt;"},"properties":{"noteIndex":0},"schema":"https://github.com/citation-style-language/schema/raw/master/csl-citation.json"}</w:instrText>
      </w:r>
      <w:r w:rsidR="00202B55" w:rsidRPr="00A67B00">
        <w:rPr>
          <w:rFonts w:ascii="Arial" w:hAnsi="Arial" w:cs="Arial"/>
          <w:sz w:val="22"/>
          <w:szCs w:val="22"/>
        </w:rPr>
        <w:fldChar w:fldCharType="separate"/>
      </w:r>
      <w:r w:rsidR="009A03A8" w:rsidRPr="009A03A8">
        <w:rPr>
          <w:rFonts w:ascii="Arial" w:hAnsi="Arial" w:cs="Arial"/>
          <w:noProof/>
          <w:sz w:val="22"/>
          <w:szCs w:val="22"/>
          <w:vertAlign w:val="superscript"/>
        </w:rPr>
        <w:t>58</w:t>
      </w:r>
      <w:r w:rsidR="00202B55" w:rsidRPr="00A67B00">
        <w:rPr>
          <w:rFonts w:ascii="Arial" w:hAnsi="Arial" w:cs="Arial"/>
          <w:sz w:val="22"/>
          <w:szCs w:val="22"/>
        </w:rPr>
        <w:fldChar w:fldCharType="end"/>
      </w:r>
      <w:r w:rsidR="00202B55" w:rsidRPr="00A67B00">
        <w:rPr>
          <w:rFonts w:ascii="Arial" w:hAnsi="Arial" w:cs="Arial"/>
          <w:sz w:val="22"/>
          <w:szCs w:val="22"/>
        </w:rPr>
        <w:t>.</w:t>
      </w:r>
      <w:r w:rsidR="00DA3F38">
        <w:rPr>
          <w:rFonts w:ascii="Arial" w:hAnsi="Arial" w:cs="Arial"/>
          <w:sz w:val="22"/>
          <w:szCs w:val="22"/>
        </w:rPr>
        <w:t xml:space="preserve"> </w:t>
      </w:r>
      <w:r w:rsidR="00255423">
        <w:rPr>
          <w:rFonts w:ascii="Arial" w:hAnsi="Arial" w:cs="Arial"/>
          <w:sz w:val="22"/>
          <w:szCs w:val="22"/>
        </w:rPr>
        <w:t>Taken together, the available data suggest that n</w:t>
      </w:r>
      <w:r w:rsidR="00DA3F38">
        <w:rPr>
          <w:rFonts w:ascii="Arial" w:hAnsi="Arial" w:cs="Arial"/>
          <w:sz w:val="22"/>
          <w:szCs w:val="22"/>
        </w:rPr>
        <w:t>eutrophils</w:t>
      </w:r>
      <w:r w:rsidR="00255423">
        <w:rPr>
          <w:rFonts w:ascii="Arial" w:hAnsi="Arial" w:cs="Arial"/>
          <w:sz w:val="22"/>
          <w:szCs w:val="22"/>
        </w:rPr>
        <w:t xml:space="preserve"> </w:t>
      </w:r>
      <w:r w:rsidR="00DA3F38">
        <w:rPr>
          <w:rFonts w:ascii="Arial" w:hAnsi="Arial" w:cs="Arial"/>
          <w:sz w:val="22"/>
          <w:szCs w:val="22"/>
        </w:rPr>
        <w:t xml:space="preserve">have a crucial role in </w:t>
      </w:r>
      <w:r w:rsidR="00DA3F38">
        <w:rPr>
          <w:rFonts w:ascii="Arial" w:hAnsi="Arial" w:cs="Arial"/>
          <w:i/>
          <w:iCs/>
          <w:sz w:val="22"/>
          <w:szCs w:val="22"/>
        </w:rPr>
        <w:t>S. japonicum</w:t>
      </w:r>
      <w:r w:rsidR="00DA3F38">
        <w:rPr>
          <w:rFonts w:ascii="Arial" w:hAnsi="Arial" w:cs="Arial"/>
          <w:sz w:val="22"/>
          <w:szCs w:val="22"/>
        </w:rPr>
        <w:t xml:space="preserve"> granuloma formation and associated pathology</w:t>
      </w:r>
      <w:r w:rsidR="00255423">
        <w:rPr>
          <w:rFonts w:ascii="Arial" w:hAnsi="Arial" w:cs="Arial"/>
          <w:sz w:val="22"/>
          <w:szCs w:val="22"/>
        </w:rPr>
        <w:t>.</w:t>
      </w:r>
    </w:p>
    <w:p w14:paraId="27D067A5" w14:textId="77777777" w:rsidR="00255423" w:rsidRPr="00DA3F38" w:rsidRDefault="00255423" w:rsidP="008C08A8">
      <w:pPr>
        <w:numPr>
          <w:ilvl w:val="0"/>
          <w:numId w:val="0"/>
        </w:numPr>
        <w:spacing w:line="360" w:lineRule="auto"/>
        <w:jc w:val="both"/>
        <w:rPr>
          <w:rFonts w:ascii="Arial" w:hAnsi="Arial" w:cs="Arial"/>
          <w:sz w:val="22"/>
          <w:szCs w:val="22"/>
        </w:rPr>
      </w:pPr>
    </w:p>
    <w:p w14:paraId="54021FCC" w14:textId="5E0C7F40" w:rsidR="00B37F2C" w:rsidRDefault="00202B55" w:rsidP="008C08A8">
      <w:pPr>
        <w:numPr>
          <w:ilvl w:val="0"/>
          <w:numId w:val="0"/>
        </w:numPr>
        <w:spacing w:line="360" w:lineRule="auto"/>
        <w:jc w:val="both"/>
        <w:rPr>
          <w:rFonts w:ascii="Arial" w:hAnsi="Arial" w:cs="Arial"/>
          <w:sz w:val="22"/>
          <w:szCs w:val="22"/>
        </w:rPr>
      </w:pPr>
      <w:r w:rsidRPr="00CB53FA">
        <w:rPr>
          <w:rFonts w:ascii="Arial" w:hAnsi="Arial" w:cs="Arial"/>
          <w:sz w:val="22"/>
          <w:szCs w:val="22"/>
        </w:rPr>
        <w:t xml:space="preserve">With regards </w:t>
      </w:r>
      <w:r w:rsidR="00255423">
        <w:rPr>
          <w:rFonts w:ascii="Arial" w:hAnsi="Arial" w:cs="Arial"/>
          <w:sz w:val="22"/>
          <w:szCs w:val="22"/>
        </w:rPr>
        <w:t xml:space="preserve">to </w:t>
      </w:r>
      <w:r w:rsidRPr="00CB53FA">
        <w:rPr>
          <w:rFonts w:ascii="Arial" w:hAnsi="Arial" w:cs="Arial"/>
          <w:i/>
          <w:iCs/>
          <w:sz w:val="22"/>
          <w:szCs w:val="22"/>
        </w:rPr>
        <w:t>S. mansoni</w:t>
      </w:r>
      <w:r w:rsidRPr="00CB53FA">
        <w:rPr>
          <w:rFonts w:ascii="Arial" w:hAnsi="Arial" w:cs="Arial"/>
          <w:sz w:val="22"/>
          <w:szCs w:val="22"/>
        </w:rPr>
        <w:t xml:space="preserve"> granulomas, neutrophils are not the predominant cell type</w:t>
      </w:r>
      <w:r w:rsidR="004B31E5">
        <w:rPr>
          <w:rFonts w:ascii="Arial" w:hAnsi="Arial" w:cs="Arial"/>
          <w:sz w:val="22"/>
          <w:szCs w:val="22"/>
        </w:rPr>
        <w:t xml:space="preserve"> although they are present at low numbers</w:t>
      </w:r>
      <w:r w:rsidRPr="00CB53FA">
        <w:rPr>
          <w:rFonts w:ascii="Arial" w:hAnsi="Arial" w:cs="Arial"/>
          <w:sz w:val="22"/>
          <w:szCs w:val="22"/>
        </w:rPr>
        <w:t xml:space="preserve">. </w:t>
      </w:r>
      <w:r w:rsidR="000A4069" w:rsidRPr="00CB53FA">
        <w:rPr>
          <w:rFonts w:ascii="Arial" w:hAnsi="Arial" w:cs="Arial"/>
          <w:sz w:val="22"/>
          <w:szCs w:val="22"/>
        </w:rPr>
        <w:t xml:space="preserve">Additionally, no NETs </w:t>
      </w:r>
      <w:r w:rsidR="00CB53FA" w:rsidRPr="00CB53FA">
        <w:rPr>
          <w:rFonts w:ascii="Arial" w:hAnsi="Arial" w:cs="Arial"/>
          <w:sz w:val="22"/>
          <w:szCs w:val="22"/>
        </w:rPr>
        <w:t>are</w:t>
      </w:r>
      <w:r w:rsidR="000A4069" w:rsidRPr="00CB53FA">
        <w:rPr>
          <w:rFonts w:ascii="Arial" w:hAnsi="Arial" w:cs="Arial"/>
          <w:sz w:val="22"/>
          <w:szCs w:val="22"/>
        </w:rPr>
        <w:t xml:space="preserve"> formed by </w:t>
      </w:r>
      <w:r w:rsidR="000A4069" w:rsidRPr="00127336">
        <w:rPr>
          <w:rFonts w:ascii="Arial" w:hAnsi="Arial" w:cs="Arial"/>
          <w:i/>
          <w:iCs/>
          <w:sz w:val="22"/>
          <w:szCs w:val="22"/>
        </w:rPr>
        <w:t>S. mansoni</w:t>
      </w:r>
      <w:r w:rsidR="000A4069" w:rsidRPr="00CB53FA">
        <w:rPr>
          <w:rFonts w:ascii="Arial" w:hAnsi="Arial" w:cs="Arial"/>
          <w:sz w:val="22"/>
          <w:szCs w:val="22"/>
        </w:rPr>
        <w:t xml:space="preserve"> stimulated neutrophils </w:t>
      </w:r>
      <w:r w:rsidR="000A4069" w:rsidRPr="00CB53FA">
        <w:rPr>
          <w:rFonts w:ascii="Arial" w:hAnsi="Arial" w:cs="Arial"/>
          <w:sz w:val="22"/>
          <w:szCs w:val="22"/>
        </w:rPr>
        <w:fldChar w:fldCharType="begin" w:fldLock="1"/>
      </w:r>
      <w:r w:rsidR="009A03A8">
        <w:rPr>
          <w:rFonts w:ascii="Arial" w:hAnsi="Arial" w:cs="Arial"/>
          <w:sz w:val="22"/>
          <w:szCs w:val="22"/>
        </w:rPr>
        <w:instrText>ADDIN CSL_CITATION {"citationItems":[{"id":"ITEM-1","itemData":{"DOI":"10.1189/jlb.1212653","ISSN":"1938-3673","abstract":"The severity of schistosome egg-induced hepatic granulomatous pathology depends markedly on the nature of the host immune responses. In this study, we used LMM and microarray analysis to compare gene expression profiles of histologically distinct zones within, and directly proximal to, hepatic granulomas that developed in C57BL/6 mice infected with Schistosoma japonicum. There was significant up-regulation of type-1, type-2, and type-17 immune-associated genes within the granuloma core (adjacent to eggs), followed by increased expression of type-2 and fibrotic genes at the outer zones of granulomas. Neutrophil-associated genes were also found to be expressed differentially in the core and at the peripheral zone of granulomas, present at 7 weeks p.i., demonstrating a significant role of neutrophils in S. japonicum granulomatous pathology. The release of NETs was observed microscopically in granulomas obtained from the livers of infected mice and when human neutrophils were incubated in vitro in the presence of S. japonicum eggs. These finding are the first to suggest a novel, dual role for neutrophils in the mediation of tissue damage and repair in S. japonicum egg-induced hepatic granulomatous lesions. Together, these results provide an overview of the local events occurring within the granuloma microenvironment.","author":[{"dropping-particle":"","family":"Chuah","given":"Candy","non-dropping-particle":"","parse-names":false,"suffix":""},{"dropping-particle":"","family":"Jones","given":"MK","non-dropping-particle":"","parse-names":false,"suffix":""},{"dropping-particle":"","family":"Burke","given":"ML","non-dropping-particle":"","parse-names":false,"suffix":""},{"dropping-particle":"","family":"Owen","given":"HC","non-dropping-particle":"","parse-names":false,"suffix":""},{"dropping-particle":"","family":"Anthony","given":"BJ","non-dropping-particle":"","parse-names":false,"suffix":""},{"dropping-particle":"","family":"McManus","given":"DP","non-dropping-particle":"","parse-names":false,"suffix":""},{"dropping-particle":"","family":"Ramm","given":"GA","non-dropping-particle":"","parse-names":false,"suffix":""},{"dropping-particle":"","family":"Gobert","given":"GN","non-dropping-particle":"","parse-names":false,"suffix":""}],"container-title":"Journal of Leukocyte Biology","id":"ITEM-1","issue":"2","issued":{"date-parts":[["2013","8"]]},"page":"353-365","publisher":"Wiley","title":"Spatial and temporal transcriptomics of Schistosoma japonicum-induced hepatic granuloma formation reveals novel roles for neutrophils","type":"article-journal","volume":"94"},"uris":["http://www.mendeley.com/documents/?uuid=93a5d269-f296-3c02-9543-69c275f1f987"]}],"mendeley":{"formattedCitation":"&lt;sup&gt;60&lt;/sup&gt;","plainTextFormattedCitation":"60","previouslyFormattedCitation":"&lt;sup&gt;60&lt;/sup&gt;"},"properties":{"noteIndex":0},"schema":"https://github.com/citation-style-language/schema/raw/master/csl-citation.json"}</w:instrText>
      </w:r>
      <w:r w:rsidR="000A4069" w:rsidRPr="00CB53FA">
        <w:rPr>
          <w:rFonts w:ascii="Arial" w:hAnsi="Arial" w:cs="Arial"/>
          <w:sz w:val="22"/>
          <w:szCs w:val="22"/>
        </w:rPr>
        <w:fldChar w:fldCharType="separate"/>
      </w:r>
      <w:r w:rsidR="009A03A8" w:rsidRPr="009A03A8">
        <w:rPr>
          <w:rFonts w:ascii="Arial" w:hAnsi="Arial" w:cs="Arial"/>
          <w:noProof/>
          <w:sz w:val="22"/>
          <w:szCs w:val="22"/>
          <w:vertAlign w:val="superscript"/>
        </w:rPr>
        <w:t>60</w:t>
      </w:r>
      <w:r w:rsidR="000A4069" w:rsidRPr="00CB53FA">
        <w:rPr>
          <w:rFonts w:ascii="Arial" w:hAnsi="Arial" w:cs="Arial"/>
          <w:sz w:val="22"/>
          <w:szCs w:val="22"/>
        </w:rPr>
        <w:fldChar w:fldCharType="end"/>
      </w:r>
      <w:r w:rsidR="000A4069" w:rsidRPr="00CB53FA">
        <w:rPr>
          <w:rFonts w:ascii="Arial" w:hAnsi="Arial" w:cs="Arial"/>
          <w:sz w:val="22"/>
          <w:szCs w:val="22"/>
        </w:rPr>
        <w:t xml:space="preserve"> despite the presence of egg shell epitopes such as</w:t>
      </w:r>
      <w:r w:rsidRPr="00CB53FA">
        <w:rPr>
          <w:rFonts w:ascii="Arial" w:hAnsi="Arial" w:cs="Arial"/>
          <w:sz w:val="22"/>
          <w:szCs w:val="22"/>
        </w:rPr>
        <w:t xml:space="preserve"> Lewis X carbohydrate epitope </w:t>
      </w:r>
      <w:r w:rsidRPr="00CB53FA">
        <w:rPr>
          <w:rFonts w:ascii="Arial" w:hAnsi="Arial" w:cs="Arial"/>
          <w:sz w:val="22"/>
          <w:szCs w:val="22"/>
        </w:rPr>
        <w:fldChar w:fldCharType="begin" w:fldLock="1"/>
      </w:r>
      <w:r w:rsidR="009A03A8">
        <w:rPr>
          <w:rFonts w:ascii="Arial" w:hAnsi="Arial" w:cs="Arial"/>
          <w:sz w:val="22"/>
          <w:szCs w:val="22"/>
        </w:rPr>
        <w:instrText>ADDIN CSL_CITATION {"citationItems":[{"id":"ITEM-1","itemData":{"DOI":"10.1006/expr.1999.4348","ISSN":"0014-4894","PMID":"9920039","abstract":"Schistosoma mansoni eggs come into direct contact with the vascular endothelium, particularly in the postcapillary venules of the mesenteric tract (oviposition site). We investigated the adhesion of eggs to endothelial cells in a static in vitro assay and in a flow-based in vitro assay. Live S. mansoni eggs rapidly attached, in a time-dependent manner, to the human endothelial cell line ECV 304, but not KOH-treated eggs. Activation of ECV monolayers with interleukin-1 promoted live S. mansoni eggs adhesion. An in vitro flow-based assay of human umbilical vein endothelial cells (HUVEC) showed the influence of wall shear stresses on the attachment of eggs to endothelial cells, particularly under postcapillary venule shear stress conditions. Interleukin-1 activation of HUVEC promoted adhesion between live eggs and endothelial cells. Higher wall shear stresses were needed to obtain the detachment of eggs from activated endothelial cells than control cells. Preincubation of interleukin-1-activated HUVEC, in a static in vitro assay, with monoclonal antibodies specific for intercellular adhesion molecule-1, E-selectin, and vascular cell adhesion molecule-1 significantly decreased adhesion of live eggs. Previous studies have shown that a monoclonal antibody specific for a schistosome carbohydrate epitope abundant in eggs is related to the Lewis X antigen. In this study, the anti-Lewis X-specific monoclonal antibody was used for adhesion-inhibition assays. Preincubation of eggs with this monoclonal antibody significantly decreased adhesion of live eggs to interleukin-1-activated HUVEC cultured in vitro. These results suggest that surface adhesion molecules, expressed by endothelial cells under conditions of interleukin-1 activation, directly participate in egg adhesion and that egg carbohydrate antigens play an important role in live S. mansoni egg adhesion to the vascular endothelium.","author":[{"dropping-particle":"","family":"Lejoly-Boisseau","given":"H","non-dropping-particle":"","parse-names":false,"suffix":""},{"dropping-particle":"","family":"Appriou","given":"M","non-dropping-particle":"","parse-names":false,"suffix":""},{"dropping-particle":"","family":"Seigneur","given":"M","non-dropping-particle":"","parse-names":false,"suffix":""},{"dropping-particle":"","family":"Pruvost","given":"A","non-dropping-particle":"","parse-names":false,"suffix":""},{"dropping-particle":"","family":"Tribouley-Duret","given":"J","non-dropping-particle":"","parse-names":false,"suffix":""},{"dropping-particle":"","family":"Tribouley","given":"J","non-dropping-particle":"","parse-names":false,"suffix":""}],"container-title":"Experimental parasitology","id":"ITEM-1","issue":"1","issued":{"date-parts":[["1999","1"]]},"page":"20-29","publisher":"Academic Press Inc.","title":"Schistosoma mansoni: in vitro adhesion of parasite eggs to the vascular endothelium. Subsequent inhibition by a monoclonal antibody directed to a carbohydrate epitope","type":"article-journal","volume":"91"},"uris":["http://www.mendeley.com/documents/?uuid=4cf1b4af-96d4-3064-b7a0-2a74f27b9036"]}],"mendeley":{"formattedCitation":"&lt;sup&gt;62&lt;/sup&gt;","plainTextFormattedCitation":"62","previouslyFormattedCitation":"&lt;sup&gt;62&lt;/sup&gt;"},"properties":{"noteIndex":0},"schema":"https://github.com/citation-style-language/schema/raw/master/csl-citation.json"}</w:instrText>
      </w:r>
      <w:r w:rsidRPr="00CB53FA">
        <w:rPr>
          <w:rFonts w:ascii="Arial" w:hAnsi="Arial" w:cs="Arial"/>
          <w:sz w:val="22"/>
          <w:szCs w:val="22"/>
        </w:rPr>
        <w:fldChar w:fldCharType="separate"/>
      </w:r>
      <w:r w:rsidR="009A03A8" w:rsidRPr="009A03A8">
        <w:rPr>
          <w:rFonts w:ascii="Arial" w:hAnsi="Arial" w:cs="Arial"/>
          <w:noProof/>
          <w:sz w:val="22"/>
          <w:szCs w:val="22"/>
          <w:vertAlign w:val="superscript"/>
        </w:rPr>
        <w:t>62</w:t>
      </w:r>
      <w:r w:rsidRPr="00CB53FA">
        <w:rPr>
          <w:rFonts w:ascii="Arial" w:hAnsi="Arial" w:cs="Arial"/>
          <w:sz w:val="22"/>
          <w:szCs w:val="22"/>
        </w:rPr>
        <w:fldChar w:fldCharType="end"/>
      </w:r>
      <w:r w:rsidRPr="00CB53FA">
        <w:rPr>
          <w:rFonts w:ascii="Arial" w:hAnsi="Arial" w:cs="Arial"/>
          <w:sz w:val="22"/>
          <w:szCs w:val="22"/>
        </w:rPr>
        <w:t xml:space="preserve"> </w:t>
      </w:r>
      <w:r w:rsidR="00636D19" w:rsidRPr="00CB53FA">
        <w:rPr>
          <w:rFonts w:ascii="Arial" w:hAnsi="Arial" w:cs="Arial"/>
          <w:sz w:val="22"/>
          <w:szCs w:val="22"/>
        </w:rPr>
        <w:t>and</w:t>
      </w:r>
      <w:r w:rsidRPr="00CB53FA">
        <w:rPr>
          <w:rFonts w:ascii="Arial" w:hAnsi="Arial" w:cs="Arial"/>
          <w:sz w:val="22"/>
          <w:szCs w:val="22"/>
        </w:rPr>
        <w:t xml:space="preserve"> </w:t>
      </w:r>
      <w:r w:rsidR="000403C4" w:rsidRPr="00CB53FA">
        <w:rPr>
          <w:rFonts w:ascii="Arial" w:hAnsi="Arial" w:cs="Arial"/>
          <w:sz w:val="22"/>
          <w:szCs w:val="22"/>
        </w:rPr>
        <w:t>the</w:t>
      </w:r>
      <w:r w:rsidRPr="00CB53FA">
        <w:rPr>
          <w:rFonts w:ascii="Arial" w:hAnsi="Arial" w:cs="Arial"/>
          <w:sz w:val="22"/>
          <w:szCs w:val="22"/>
        </w:rPr>
        <w:t xml:space="preserve"> </w:t>
      </w:r>
      <w:r w:rsidR="00CB53FA" w:rsidRPr="00CB53FA">
        <w:rPr>
          <w:rFonts w:ascii="Arial" w:hAnsi="Arial" w:cs="Arial"/>
          <w:sz w:val="22"/>
          <w:szCs w:val="22"/>
        </w:rPr>
        <w:t xml:space="preserve">ability of the </w:t>
      </w:r>
      <w:r w:rsidRPr="00CB53FA">
        <w:rPr>
          <w:rFonts w:ascii="Arial" w:hAnsi="Arial" w:cs="Arial"/>
          <w:sz w:val="22"/>
          <w:szCs w:val="22"/>
        </w:rPr>
        <w:t>host plasma glycoprotein von Willebrand factor (</w:t>
      </w:r>
      <w:proofErr w:type="spellStart"/>
      <w:r w:rsidRPr="00CB53FA">
        <w:rPr>
          <w:rFonts w:ascii="Arial" w:hAnsi="Arial" w:cs="Arial"/>
          <w:sz w:val="22"/>
          <w:szCs w:val="22"/>
        </w:rPr>
        <w:t>vWF</w:t>
      </w:r>
      <w:proofErr w:type="spellEnd"/>
      <w:r w:rsidRPr="00CB53FA">
        <w:rPr>
          <w:rFonts w:ascii="Arial" w:hAnsi="Arial" w:cs="Arial"/>
          <w:sz w:val="22"/>
          <w:szCs w:val="22"/>
        </w:rPr>
        <w:t xml:space="preserve">) to bind to the egg shell surface </w:t>
      </w:r>
      <w:r w:rsidRPr="00CB53FA">
        <w:rPr>
          <w:rFonts w:ascii="Arial" w:hAnsi="Arial" w:cs="Arial"/>
          <w:sz w:val="22"/>
          <w:szCs w:val="22"/>
        </w:rPr>
        <w:fldChar w:fldCharType="begin" w:fldLock="1"/>
      </w:r>
      <w:r w:rsidR="009A03A8">
        <w:rPr>
          <w:rFonts w:ascii="Arial" w:hAnsi="Arial" w:cs="Arial"/>
          <w:sz w:val="22"/>
          <w:szCs w:val="22"/>
        </w:rPr>
        <w:instrText>ADDIN CSL_CITATION {"citationItems":[{"id":"ITEM-1","itemData":{"DOI":"10.1016/j.ijpara.2013.12.006","ISSN":"1879-0135","PMID":"24560918","abstract":"Schistosoma mansoni eggs have to cross the endothelium and intestinal wall to leave the host and continue the life cycle. Mechanisms involved in this essential step are largely unknown. Here we describe direct binding to the S. mansoni eggshell of von Willebrand factor and other plasma proteins involved in haemostasis. Using deletion-mutants, we demonstrated that it is the A1 domain of von Willebrand factor that binds to the eggshell. Our results suggest that binding of plasma proteins to the eggshell promotes binding to the endothelium, initiating the passage of the egg through the blood-vessel wall to be excreted in the end.","author":[{"dropping-particle":"","family":"Dewalick","given":"Saskia","non-dropping-particle":"","parse-names":false,"suffix":""},{"dropping-particle":"","family":"Hensbergen","given":"Paul J","non-dropping-particle":"","parse-names":false,"suffix":""},{"dropping-particle":"","family":"Bexkens","given":"Michiel L","non-dropping-particle":"","parse-names":false,"suffix":""},{"dropping-particle":"","family":"Grosserichter-Wagener","given":"Christina","non-dropping-particle":"","parse-names":false,"suffix":""},{"dropping-particle":"","family":"Hokke","given":"Cornelis H","non-dropping-particle":"","parse-names":false,"suffix":""},{"dropping-particle":"","family":"Deelder","given":"André M","non-dropping-particle":"","parse-names":false,"suffix":""},{"dropping-particle":"","family":"Groot","given":"Philip G","non-dropping-particle":"de","parse-names":false,"suffix":""},{"dropping-particle":"","family":"Tielens","given":"Aloysius G M","non-dropping-particle":"","parse-names":false,"suffix":""},{"dropping-particle":"","family":"Hellemond","given":"Jaap J","non-dropping-particle":"van","parse-names":false,"suffix":""}],"container-title":"International journal for parasitology","id":"ITEM-1","issue":"5","issued":{"date-parts":[["2014","4"]]},"page":"263-268","publisher":"Elsevier Ltd","title":"Binding of von Willebrand factor and plasma proteins to the eggshell of Schistosoma mansoni","type":"article-journal","volume":"44"},"uris":["http://www.mendeley.com/documents/?uuid=347c0eb9-5b7a-3521-b506-d21f72f9bfc3"]}],"mendeley":{"formattedCitation":"&lt;sup&gt;63&lt;/sup&gt;","plainTextFormattedCitation":"63","previouslyFormattedCitation":"&lt;sup&gt;63&lt;/sup&gt;"},"properties":{"noteIndex":0},"schema":"https://github.com/citation-style-language/schema/raw/master/csl-citation.json"}</w:instrText>
      </w:r>
      <w:r w:rsidRPr="00CB53FA">
        <w:rPr>
          <w:rFonts w:ascii="Arial" w:hAnsi="Arial" w:cs="Arial"/>
          <w:sz w:val="22"/>
          <w:szCs w:val="22"/>
        </w:rPr>
        <w:fldChar w:fldCharType="separate"/>
      </w:r>
      <w:r w:rsidR="009A03A8" w:rsidRPr="009A03A8">
        <w:rPr>
          <w:rFonts w:ascii="Arial" w:hAnsi="Arial" w:cs="Arial"/>
          <w:noProof/>
          <w:sz w:val="22"/>
          <w:szCs w:val="22"/>
          <w:vertAlign w:val="superscript"/>
        </w:rPr>
        <w:t>63</w:t>
      </w:r>
      <w:r w:rsidRPr="00CB53FA">
        <w:rPr>
          <w:rFonts w:ascii="Arial" w:hAnsi="Arial" w:cs="Arial"/>
          <w:sz w:val="22"/>
          <w:szCs w:val="22"/>
        </w:rPr>
        <w:fldChar w:fldCharType="end"/>
      </w:r>
      <w:r w:rsidRPr="00CB53FA">
        <w:rPr>
          <w:rFonts w:ascii="Arial" w:hAnsi="Arial" w:cs="Arial"/>
          <w:sz w:val="22"/>
          <w:szCs w:val="22"/>
        </w:rPr>
        <w:t>.</w:t>
      </w:r>
      <w:r w:rsidR="00CB53FA" w:rsidRPr="00CB53FA">
        <w:rPr>
          <w:rFonts w:ascii="Arial" w:hAnsi="Arial" w:cs="Arial"/>
          <w:sz w:val="22"/>
          <w:szCs w:val="22"/>
        </w:rPr>
        <w:t xml:space="preserve"> </w:t>
      </w:r>
      <w:r w:rsidR="00B37F2C" w:rsidRPr="00CB53FA">
        <w:rPr>
          <w:rFonts w:ascii="Arial" w:hAnsi="Arial" w:cs="Arial"/>
          <w:i/>
          <w:iCs/>
          <w:sz w:val="22"/>
          <w:szCs w:val="22"/>
        </w:rPr>
        <w:t>S. mansoni</w:t>
      </w:r>
      <w:r w:rsidR="00B37F2C" w:rsidRPr="00CB53FA">
        <w:rPr>
          <w:rFonts w:ascii="Arial" w:hAnsi="Arial" w:cs="Arial"/>
          <w:sz w:val="22"/>
          <w:szCs w:val="22"/>
        </w:rPr>
        <w:t xml:space="preserve"> eggs</w:t>
      </w:r>
      <w:r w:rsidR="00B37F2C" w:rsidRPr="00A67B00">
        <w:rPr>
          <w:rFonts w:ascii="Arial" w:hAnsi="Arial" w:cs="Arial"/>
          <w:sz w:val="22"/>
          <w:szCs w:val="22"/>
        </w:rPr>
        <w:t xml:space="preserve"> have been found to secrete a chemokine binding protein (</w:t>
      </w:r>
      <w:proofErr w:type="spellStart"/>
      <w:r w:rsidR="00B37F2C" w:rsidRPr="00A67B00">
        <w:rPr>
          <w:rFonts w:ascii="Arial" w:hAnsi="Arial" w:cs="Arial"/>
          <w:sz w:val="22"/>
          <w:szCs w:val="22"/>
        </w:rPr>
        <w:t>smCKBP</w:t>
      </w:r>
      <w:proofErr w:type="spellEnd"/>
      <w:r w:rsidR="00B37F2C" w:rsidRPr="00A67B00">
        <w:rPr>
          <w:rFonts w:ascii="Arial" w:hAnsi="Arial" w:cs="Arial"/>
          <w:sz w:val="22"/>
          <w:szCs w:val="22"/>
        </w:rPr>
        <w:t xml:space="preserve">), also synonymous with the SEA glycoprotein interleukin-4-inducing factor from schistosome eggs (IPSE/α-1), that interacts with host chemokines and their activity </w:t>
      </w:r>
      <w:r w:rsidR="00B37F2C"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084/jem.20050955","ISSN":"00221007","abstract":"The coevolution of humans and infectious agents has exerted selective pressure on the immune system to control potentially lethal infections. Correspondingly, pathogens have evolved with various strategies to modulate and circumvent the host's innate and adaptive immune response. Schistosoma species are helminth parasites with genes that have been selected to modulate the host to tolerate chronic worm infections, often for decades, without overt morbidity. The modulation of immunity by schistosomes has been shown to prevent a range of immune-mediated diseases, including allergies and autoimmunity. Individual immune-modulating schistosome molecules have, therefore, therapeutic potential as selective manipulators of the immune system to prevent unrelated diseases. Here we show that S. mansoni eggs secrete a protein into host tissues that binds certain chemokines and inhibits their interaction with host chemokine receptors and their biological activity. The purified recombinant S. mansoni chemokine binding protein (smCKBP) suppressed inflammation in several disease models. smCKBP is unrelated to host proteins and is the first described chemokine binding protein encoded by a pathogenic human parasite and may have potential as an antiinflammatory agent. JEM © The Rockefeller University Press.","author":[{"dropping-particle":"","family":"Smith","given":"Philip","non-dropping-particle":"","parse-names":false,"suffix":""},{"dropping-particle":"","family":"Fallon","given":"Rosie E.","non-dropping-particle":"","parse-names":false,"suffix":""},{"dropping-particle":"","family":"Mangan","given":"Niamh E.","non-dropping-particle":"","parse-names":false,"suffix":""},{"dropping-particle":"","family":"Walsh","given":"Caitriona M.","non-dropping-particle":"","parse-names":false,"suffix":""},{"dropping-particle":"","family":"Saraiva","given":"Margarida","non-dropping-particle":"","parse-names":false,"suffix":""},{"dropping-particle":"","family":"Sayers","given":"Jon R.","non-dropping-particle":"","parse-names":false,"suffix":""},{"dropping-particle":"","family":"McKenzie","given":"Andrew N.J.","non-dropping-particle":"","parse-names":false,"suffix":""},{"dropping-particle":"","family":"Alcami","given":"Antonio","non-dropping-particle":"","parse-names":false,"suffix":""},{"dropping-particle":"","family":"Fallon","given":"Padraic G.","non-dropping-particle":"","parse-names":false,"suffix":""}],"container-title":"Journal of Experimental Medicine","id":"ITEM-1","issue":"10","issued":{"date-parts":[["2005"]]},"page":"1319-1325","title":"Schistosoma mansoni secretes a chemokine binding protein with antiinflammatory activity","type":"article-journal","volume":"202"},"uris":["http://www.mendeley.com/documents/?uuid=0d6449c8-9407-4414-bb67-ad1a628879f2"]}],"mendeley":{"formattedCitation":"&lt;sup&gt;64&lt;/sup&gt;","plainTextFormattedCitation":"64","previouslyFormattedCitation":"&lt;sup&gt;64&lt;/sup&gt;"},"properties":{"noteIndex":0},"schema":"https://github.com/citation-style-language/schema/raw/master/csl-citation.json"}</w:instrText>
      </w:r>
      <w:r w:rsidR="00B37F2C" w:rsidRPr="00A67B00">
        <w:rPr>
          <w:rFonts w:ascii="Arial" w:hAnsi="Arial" w:cs="Arial"/>
          <w:sz w:val="22"/>
          <w:szCs w:val="22"/>
        </w:rPr>
        <w:fldChar w:fldCharType="separate"/>
      </w:r>
      <w:r w:rsidR="009A03A8" w:rsidRPr="009A03A8">
        <w:rPr>
          <w:rFonts w:ascii="Arial" w:hAnsi="Arial" w:cs="Arial"/>
          <w:noProof/>
          <w:sz w:val="22"/>
          <w:szCs w:val="22"/>
          <w:vertAlign w:val="superscript"/>
        </w:rPr>
        <w:t>64</w:t>
      </w:r>
      <w:r w:rsidR="00B37F2C" w:rsidRPr="00A67B00">
        <w:rPr>
          <w:rFonts w:ascii="Arial" w:hAnsi="Arial" w:cs="Arial"/>
          <w:sz w:val="22"/>
          <w:szCs w:val="22"/>
        </w:rPr>
        <w:fldChar w:fldCharType="end"/>
      </w:r>
      <w:r w:rsidR="00B37F2C" w:rsidRPr="00A67B00">
        <w:rPr>
          <w:rFonts w:ascii="Arial" w:hAnsi="Arial" w:cs="Arial"/>
          <w:sz w:val="22"/>
          <w:szCs w:val="22"/>
        </w:rPr>
        <w:t xml:space="preserve">. </w:t>
      </w:r>
      <w:r w:rsidR="004B31E5">
        <w:rPr>
          <w:rFonts w:ascii="Arial" w:hAnsi="Arial" w:cs="Arial"/>
          <w:sz w:val="22"/>
          <w:szCs w:val="22"/>
        </w:rPr>
        <w:t xml:space="preserve">Interestingly, </w:t>
      </w:r>
      <w:proofErr w:type="spellStart"/>
      <w:r w:rsidR="00862B4D">
        <w:rPr>
          <w:rFonts w:ascii="Arial" w:hAnsi="Arial" w:cs="Arial"/>
          <w:sz w:val="22"/>
          <w:szCs w:val="22"/>
        </w:rPr>
        <w:t>S</w:t>
      </w:r>
      <w:r w:rsidR="00B37F2C" w:rsidRPr="00A67B00">
        <w:rPr>
          <w:rFonts w:ascii="Arial" w:hAnsi="Arial" w:cs="Arial"/>
          <w:sz w:val="22"/>
          <w:szCs w:val="22"/>
        </w:rPr>
        <w:t>mCKBP</w:t>
      </w:r>
      <w:proofErr w:type="spellEnd"/>
      <w:r w:rsidR="00B37F2C" w:rsidRPr="00A67B00">
        <w:rPr>
          <w:rFonts w:ascii="Arial" w:hAnsi="Arial" w:cs="Arial"/>
          <w:sz w:val="22"/>
          <w:szCs w:val="22"/>
        </w:rPr>
        <w:t xml:space="preserve"> </w:t>
      </w:r>
      <w:r w:rsidR="00636D19" w:rsidRPr="00A67B00">
        <w:rPr>
          <w:rFonts w:ascii="Arial" w:hAnsi="Arial" w:cs="Arial"/>
          <w:sz w:val="22"/>
          <w:szCs w:val="22"/>
        </w:rPr>
        <w:t>was</w:t>
      </w:r>
      <w:r w:rsidR="00B37F2C" w:rsidRPr="00A67B00">
        <w:rPr>
          <w:rFonts w:ascii="Arial" w:hAnsi="Arial" w:cs="Arial"/>
          <w:sz w:val="22"/>
          <w:szCs w:val="22"/>
        </w:rPr>
        <w:t xml:space="preserve"> found to bind to the neutrophil chemokine CXCL8, inhibiting chemotaxis and neutrophil infiltration </w:t>
      </w:r>
      <w:r w:rsidR="00B37F2C" w:rsidRPr="00A67B00">
        <w:rPr>
          <w:rFonts w:ascii="Arial" w:hAnsi="Arial" w:cs="Arial"/>
          <w:i/>
          <w:iCs/>
          <w:sz w:val="22"/>
          <w:szCs w:val="22"/>
        </w:rPr>
        <w:t>in vivo</w:t>
      </w:r>
      <w:r w:rsidR="00074BAA">
        <w:rPr>
          <w:rFonts w:ascii="Arial" w:hAnsi="Arial" w:cs="Arial"/>
          <w:sz w:val="22"/>
          <w:szCs w:val="22"/>
        </w:rPr>
        <w:t xml:space="preserve">, while </w:t>
      </w:r>
      <w:r w:rsidR="00B37F2C" w:rsidRPr="00A67B00">
        <w:rPr>
          <w:rFonts w:ascii="Arial" w:hAnsi="Arial" w:cs="Arial"/>
          <w:sz w:val="22"/>
          <w:szCs w:val="22"/>
        </w:rPr>
        <w:t xml:space="preserve">not </w:t>
      </w:r>
      <w:r w:rsidR="00862B4D">
        <w:rPr>
          <w:rFonts w:ascii="Arial" w:hAnsi="Arial" w:cs="Arial"/>
          <w:sz w:val="22"/>
          <w:szCs w:val="22"/>
        </w:rPr>
        <w:t>alter</w:t>
      </w:r>
      <w:r w:rsidR="00074BAA">
        <w:rPr>
          <w:rFonts w:ascii="Arial" w:hAnsi="Arial" w:cs="Arial"/>
          <w:sz w:val="22"/>
          <w:szCs w:val="22"/>
        </w:rPr>
        <w:t>ing</w:t>
      </w:r>
      <w:r w:rsidR="00862B4D">
        <w:rPr>
          <w:rFonts w:ascii="Arial" w:hAnsi="Arial" w:cs="Arial"/>
          <w:sz w:val="22"/>
          <w:szCs w:val="22"/>
        </w:rPr>
        <w:t xml:space="preserve"> </w:t>
      </w:r>
      <w:r w:rsidR="00B37F2C" w:rsidRPr="00A67B00">
        <w:rPr>
          <w:rFonts w:ascii="Arial" w:hAnsi="Arial" w:cs="Arial"/>
          <w:sz w:val="22"/>
          <w:szCs w:val="22"/>
        </w:rPr>
        <w:t xml:space="preserve">the activity of the eosinophil chemoattractant CCL11, which </w:t>
      </w:r>
      <w:r w:rsidR="00127336">
        <w:rPr>
          <w:rFonts w:ascii="Arial" w:hAnsi="Arial" w:cs="Arial"/>
          <w:sz w:val="22"/>
          <w:szCs w:val="22"/>
        </w:rPr>
        <w:t>may in part</w:t>
      </w:r>
      <w:r w:rsidR="00B37F2C" w:rsidRPr="00A67B00">
        <w:rPr>
          <w:rFonts w:ascii="Arial" w:hAnsi="Arial" w:cs="Arial"/>
          <w:sz w:val="22"/>
          <w:szCs w:val="22"/>
        </w:rPr>
        <w:t xml:space="preserve"> explain the </w:t>
      </w:r>
      <w:r w:rsidR="00127336">
        <w:rPr>
          <w:rFonts w:ascii="Arial" w:hAnsi="Arial" w:cs="Arial"/>
          <w:sz w:val="22"/>
          <w:szCs w:val="22"/>
        </w:rPr>
        <w:t>difference</w:t>
      </w:r>
      <w:r w:rsidR="00920695">
        <w:rPr>
          <w:rFonts w:ascii="Arial" w:hAnsi="Arial" w:cs="Arial"/>
          <w:sz w:val="22"/>
          <w:szCs w:val="22"/>
        </w:rPr>
        <w:t>s</w:t>
      </w:r>
      <w:r w:rsidR="00127336">
        <w:rPr>
          <w:rFonts w:ascii="Arial" w:hAnsi="Arial" w:cs="Arial"/>
          <w:sz w:val="22"/>
          <w:szCs w:val="22"/>
        </w:rPr>
        <w:t xml:space="preserve"> in </w:t>
      </w:r>
      <w:r w:rsidR="00862B4D">
        <w:rPr>
          <w:rFonts w:ascii="Arial" w:hAnsi="Arial" w:cs="Arial"/>
          <w:sz w:val="22"/>
          <w:szCs w:val="22"/>
        </w:rPr>
        <w:t xml:space="preserve">neutrophil/eosinophil </w:t>
      </w:r>
      <w:r w:rsidR="00B37F2C" w:rsidRPr="00A67B00">
        <w:rPr>
          <w:rFonts w:ascii="Arial" w:hAnsi="Arial" w:cs="Arial"/>
          <w:sz w:val="22"/>
          <w:szCs w:val="22"/>
        </w:rPr>
        <w:t xml:space="preserve">granuloma composition in these infections </w:t>
      </w:r>
      <w:r w:rsidR="00B37F2C"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084/jem.20050955","ISSN":"00221007","abstract":"The coevolution of humans and infectious agents has exerted selective pressure on the immune system to control potentially lethal infections. Correspondingly, pathogens have evolved with various strategies to modulate and circumvent the host's innate and adaptive immune response. Schistosoma species are helminth parasites with genes that have been selected to modulate the host to tolerate chronic worm infections, often for decades, without overt morbidity. The modulation of immunity by schistosomes has been shown to prevent a range of immune-mediated diseases, including allergies and autoimmunity. Individual immune-modulating schistosome molecules have, therefore, therapeutic potential as selective manipulators of the immune system to prevent unrelated diseases. Here we show that S. mansoni eggs secrete a protein into host tissues that binds certain chemokines and inhibits their interaction with host chemokine receptors and their biological activity. The purified recombinant S. mansoni chemokine binding protein (smCKBP) suppressed inflammation in several disease models. smCKBP is unrelated to host proteins and is the first described chemokine binding protein encoded by a pathogenic human parasite and may have potential as an antiinflammatory agent. JEM © The Rockefeller University Press.","author":[{"dropping-particle":"","family":"Smith","given":"Philip","non-dropping-particle":"","parse-names":false,"suffix":""},{"dropping-particle":"","family":"Fallon","given":"Rosie E.","non-dropping-particle":"","parse-names":false,"suffix":""},{"dropping-particle":"","family":"Mangan","given":"Niamh E.","non-dropping-particle":"","parse-names":false,"suffix":""},{"dropping-particle":"","family":"Walsh","given":"Caitriona M.","non-dropping-particle":"","parse-names":false,"suffix":""},{"dropping-particle":"","family":"Saraiva","given":"Margarida","non-dropping-particle":"","parse-names":false,"suffix":""},{"dropping-particle":"","family":"Sayers","given":"Jon R.","non-dropping-particle":"","parse-names":false,"suffix":""},{"dropping-particle":"","family":"McKenzie","given":"Andrew N.J.","non-dropping-particle":"","parse-names":false,"suffix":""},{"dropping-particle":"","family":"Alcami","given":"Antonio","non-dropping-particle":"","parse-names":false,"suffix":""},{"dropping-particle":"","family":"Fallon","given":"Padraic G.","non-dropping-particle":"","parse-names":false,"suffix":""}],"container-title":"Journal of Experimental Medicine","id":"ITEM-1","issue":"10","issued":{"date-parts":[["2005"]]},"page":"1319-1325","title":"Schistosoma mansoni secretes a chemokine binding protein with antiinflammatory activity","type":"article-journal","volume":"202"},"uris":["http://www.mendeley.com/documents/?uuid=0d6449c8-9407-4414-bb67-ad1a628879f2"]}],"mendeley":{"formattedCitation":"&lt;sup&gt;64&lt;/sup&gt;","plainTextFormattedCitation":"64","previouslyFormattedCitation":"&lt;sup&gt;64&lt;/sup&gt;"},"properties":{"noteIndex":0},"schema":"https://github.com/citation-style-language/schema/raw/master/csl-citation.json"}</w:instrText>
      </w:r>
      <w:r w:rsidR="00B37F2C" w:rsidRPr="00A67B00">
        <w:rPr>
          <w:rFonts w:ascii="Arial" w:hAnsi="Arial" w:cs="Arial"/>
          <w:sz w:val="22"/>
          <w:szCs w:val="22"/>
        </w:rPr>
        <w:fldChar w:fldCharType="separate"/>
      </w:r>
      <w:r w:rsidR="009A03A8" w:rsidRPr="009A03A8">
        <w:rPr>
          <w:rFonts w:ascii="Arial" w:hAnsi="Arial" w:cs="Arial"/>
          <w:noProof/>
          <w:sz w:val="22"/>
          <w:szCs w:val="22"/>
          <w:vertAlign w:val="superscript"/>
        </w:rPr>
        <w:t>64</w:t>
      </w:r>
      <w:r w:rsidR="00B37F2C" w:rsidRPr="00A67B00">
        <w:rPr>
          <w:rFonts w:ascii="Arial" w:hAnsi="Arial" w:cs="Arial"/>
          <w:sz w:val="22"/>
          <w:szCs w:val="22"/>
        </w:rPr>
        <w:fldChar w:fldCharType="end"/>
      </w:r>
      <w:r w:rsidR="00B37F2C" w:rsidRPr="00A67B00">
        <w:rPr>
          <w:rFonts w:ascii="Arial" w:hAnsi="Arial" w:cs="Arial"/>
          <w:sz w:val="22"/>
          <w:szCs w:val="22"/>
        </w:rPr>
        <w:t>.</w:t>
      </w:r>
      <w:r w:rsidR="00636D19" w:rsidRPr="00A67B00">
        <w:rPr>
          <w:rFonts w:ascii="Arial" w:hAnsi="Arial" w:cs="Arial"/>
          <w:sz w:val="22"/>
          <w:szCs w:val="22"/>
        </w:rPr>
        <w:t xml:space="preserve"> </w:t>
      </w:r>
    </w:p>
    <w:p w14:paraId="0E95B023" w14:textId="77777777" w:rsidR="00A859A0" w:rsidRPr="00A67B00" w:rsidRDefault="00A859A0" w:rsidP="00A67B00">
      <w:pPr>
        <w:numPr>
          <w:ilvl w:val="0"/>
          <w:numId w:val="0"/>
        </w:numPr>
        <w:spacing w:line="360" w:lineRule="auto"/>
        <w:jc w:val="both"/>
        <w:rPr>
          <w:rFonts w:ascii="Arial" w:hAnsi="Arial" w:cs="Arial"/>
          <w:sz w:val="22"/>
          <w:szCs w:val="22"/>
        </w:rPr>
      </w:pPr>
    </w:p>
    <w:p w14:paraId="22CBDE24" w14:textId="1F92DE39" w:rsidR="002D0C0E" w:rsidRPr="00853EF0" w:rsidRDefault="00FB4E00" w:rsidP="0060051D">
      <w:pPr>
        <w:numPr>
          <w:ilvl w:val="0"/>
          <w:numId w:val="0"/>
        </w:numPr>
        <w:spacing w:after="120" w:line="360" w:lineRule="auto"/>
        <w:jc w:val="both"/>
        <w:rPr>
          <w:rFonts w:ascii="Arial" w:hAnsi="Arial" w:cs="Arial"/>
          <w:sz w:val="22"/>
          <w:szCs w:val="22"/>
        </w:rPr>
      </w:pPr>
      <w:r w:rsidRPr="00853EF0">
        <w:rPr>
          <w:rFonts w:ascii="Arial" w:hAnsi="Arial" w:cs="Arial"/>
          <w:sz w:val="22"/>
          <w:szCs w:val="22"/>
        </w:rPr>
        <w:lastRenderedPageBreak/>
        <w:t xml:space="preserve">5.2 </w:t>
      </w:r>
      <w:r w:rsidR="002D0C0E" w:rsidRPr="00853EF0">
        <w:rPr>
          <w:rFonts w:ascii="Arial" w:hAnsi="Arial" w:cs="Arial"/>
          <w:sz w:val="22"/>
          <w:szCs w:val="22"/>
        </w:rPr>
        <w:t>Eosinophils</w:t>
      </w:r>
    </w:p>
    <w:p w14:paraId="5C9061C8" w14:textId="7BEAF29C" w:rsidR="00EE0FC2" w:rsidRDefault="00202B55" w:rsidP="00A67B00">
      <w:pPr>
        <w:numPr>
          <w:ilvl w:val="0"/>
          <w:numId w:val="0"/>
        </w:numPr>
        <w:spacing w:line="360" w:lineRule="auto"/>
        <w:jc w:val="both"/>
        <w:rPr>
          <w:rFonts w:ascii="Arial" w:hAnsi="Arial" w:cs="Arial"/>
          <w:sz w:val="22"/>
          <w:szCs w:val="22"/>
        </w:rPr>
      </w:pPr>
      <w:r w:rsidRPr="00A67B00">
        <w:rPr>
          <w:rFonts w:ascii="Arial" w:hAnsi="Arial" w:cs="Arial"/>
          <w:sz w:val="22"/>
          <w:szCs w:val="22"/>
        </w:rPr>
        <w:t xml:space="preserve">Whilst the </w:t>
      </w:r>
      <w:r w:rsidR="00001FFB" w:rsidRPr="00A67B00">
        <w:rPr>
          <w:rFonts w:ascii="Arial" w:hAnsi="Arial" w:cs="Arial"/>
          <w:sz w:val="22"/>
          <w:szCs w:val="22"/>
        </w:rPr>
        <w:t xml:space="preserve">eosinophil </w:t>
      </w:r>
      <w:r w:rsidRPr="00A67B00">
        <w:rPr>
          <w:rFonts w:ascii="Arial" w:hAnsi="Arial" w:cs="Arial"/>
          <w:sz w:val="22"/>
          <w:szCs w:val="22"/>
        </w:rPr>
        <w:t xml:space="preserve">response to </w:t>
      </w:r>
      <w:r w:rsidRPr="00A67B00">
        <w:rPr>
          <w:rFonts w:ascii="Arial" w:hAnsi="Arial" w:cs="Arial"/>
          <w:i/>
          <w:iCs/>
          <w:sz w:val="22"/>
          <w:szCs w:val="22"/>
        </w:rPr>
        <w:t>S. mansoni</w:t>
      </w:r>
      <w:r w:rsidRPr="00A67B00">
        <w:rPr>
          <w:rFonts w:ascii="Arial" w:hAnsi="Arial" w:cs="Arial"/>
          <w:sz w:val="22"/>
          <w:szCs w:val="22"/>
        </w:rPr>
        <w:t xml:space="preserve"> eggs is much </w:t>
      </w:r>
      <w:r w:rsidR="00001FFB" w:rsidRPr="00A67B00">
        <w:rPr>
          <w:rFonts w:ascii="Arial" w:hAnsi="Arial" w:cs="Arial"/>
          <w:sz w:val="22"/>
          <w:szCs w:val="22"/>
        </w:rPr>
        <w:t xml:space="preserve">more </w:t>
      </w:r>
      <w:r w:rsidRPr="00A67B00">
        <w:rPr>
          <w:rFonts w:ascii="Arial" w:hAnsi="Arial" w:cs="Arial"/>
          <w:sz w:val="22"/>
          <w:szCs w:val="22"/>
        </w:rPr>
        <w:t>pronounced tha</w:t>
      </w:r>
      <w:r w:rsidR="00305C10">
        <w:rPr>
          <w:rFonts w:ascii="Arial" w:hAnsi="Arial" w:cs="Arial"/>
          <w:sz w:val="22"/>
          <w:szCs w:val="22"/>
        </w:rPr>
        <w:t xml:space="preserve">n </w:t>
      </w:r>
      <w:r w:rsidRPr="00A67B00">
        <w:rPr>
          <w:rFonts w:ascii="Arial" w:hAnsi="Arial" w:cs="Arial"/>
          <w:sz w:val="22"/>
          <w:szCs w:val="22"/>
        </w:rPr>
        <w:t>that of</w:t>
      </w:r>
      <w:r w:rsidR="00001FFB" w:rsidRPr="00A67B00">
        <w:rPr>
          <w:rFonts w:ascii="Arial" w:hAnsi="Arial" w:cs="Arial"/>
          <w:sz w:val="22"/>
          <w:szCs w:val="22"/>
        </w:rPr>
        <w:t xml:space="preserve"> neutrophils</w:t>
      </w:r>
      <w:r w:rsidRPr="00A67B00">
        <w:rPr>
          <w:rFonts w:ascii="Arial" w:hAnsi="Arial" w:cs="Arial"/>
          <w:sz w:val="22"/>
          <w:szCs w:val="22"/>
        </w:rPr>
        <w:t xml:space="preserve">, the principal role of eosinophils during schistosomiasis is </w:t>
      </w:r>
      <w:r w:rsidR="00001FFB" w:rsidRPr="00A67B00">
        <w:rPr>
          <w:rFonts w:ascii="Arial" w:hAnsi="Arial" w:cs="Arial"/>
          <w:sz w:val="22"/>
          <w:szCs w:val="22"/>
        </w:rPr>
        <w:t xml:space="preserve">still </w:t>
      </w:r>
      <w:r w:rsidRPr="00A67B00">
        <w:rPr>
          <w:rFonts w:ascii="Arial" w:hAnsi="Arial" w:cs="Arial"/>
          <w:sz w:val="22"/>
          <w:szCs w:val="22"/>
        </w:rPr>
        <w:t>not fully understood. It remains uncertain whether they act as major effector cells against the worms,</w:t>
      </w:r>
      <w:r w:rsidR="00870A70">
        <w:rPr>
          <w:rFonts w:ascii="Arial" w:hAnsi="Arial" w:cs="Arial"/>
          <w:sz w:val="22"/>
          <w:szCs w:val="22"/>
        </w:rPr>
        <w:t xml:space="preserve"> or</w:t>
      </w:r>
      <w:r w:rsidRPr="00A67B00">
        <w:rPr>
          <w:rFonts w:ascii="Arial" w:hAnsi="Arial" w:cs="Arial"/>
          <w:sz w:val="22"/>
          <w:szCs w:val="22"/>
        </w:rPr>
        <w:t xml:space="preserve"> mediators in tissue homeostasis favour</w:t>
      </w:r>
      <w:r w:rsidR="00001FFB" w:rsidRPr="00A67B00">
        <w:rPr>
          <w:rFonts w:ascii="Arial" w:hAnsi="Arial" w:cs="Arial"/>
          <w:sz w:val="22"/>
          <w:szCs w:val="22"/>
        </w:rPr>
        <w:t>ing</w:t>
      </w:r>
      <w:r w:rsidRPr="00A67B00">
        <w:rPr>
          <w:rFonts w:ascii="Arial" w:hAnsi="Arial" w:cs="Arial"/>
          <w:sz w:val="22"/>
          <w:szCs w:val="22"/>
        </w:rPr>
        <w:t xml:space="preserve"> the establishment of the parasites, or merely as facilitators of tissue remodelling and debris clearance during infection </w:t>
      </w:r>
      <w:r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3389/fimmu.2018.03019","ISSN":"16643224","abstract":"Eosinophils have been long associated with helminthic infections, although their functions in these diseases remain unclear. During schistosomiasis caused by the trematode Schistosoma mansoni, eosinophils are specifically recruited and migrate to sites of granulomatous responses where they degranulate. However, little is known about the mechanisms of eosinophil secretion during this disease. Here, we investigated the degranulation patterns, including the cellular mechanisms of major basic protein-1 (MBP-1) release, from inflammatory eosinophils in a mouse model of S. mansoni infection (acute phase). Fragments of the liver, a major target organ of this disease, were processed for histologic analyses (whole slide imaging), conventional transmission electron microscopy (TEM), and immunonanogold EM using a pre-embedding approach for precise localization of major basic protein 1 (MBP-1), a typical cationic protein stored pre-synthesized in eosinophil secretory (specific) granules. A well-characterized granulomatous inflammatory response with a high number of infiltrating eosinophils surrounding S. mansoni eggs was observed in the livers of infected mice. Moreover, significant elevations in the levels of plasma Th2 cytokines (IL-4, IL-13, and IL-10) and serum enzymes (alanine aminotransferase and aspartate aminotransferase) reflecting altered liver function were detected in response to the infection. TEM quantitative analyses revealed that while 19.1% of eosinophils were intact, most of them showed distinct degranulation processes: cytolysis (13.0%), classical and/or compound exocytosis identified by granule fusions (1.5%), and mainly piecemeal degranulation (PMD) (66.4%), which is mediated by vesicular trafficking. Immunonanogold EM showed a consistent labeling for MBP-1 associated with secretory granules. Most MBP-1-positive granules had PMD features (79.0 ± 4.8%). MBP-1 was also present extracellularly and on vesicles distributed in the cytoplasm and attached to/surrounding the surface of emptying granules. Our data demonstrated that liver-infiltrating mouse eosinophils are able to degranulate through different secretory processes during acute experimental S. mansoni infections with PMD being the predominant mechanism of eosinophil secretion. This means that a selective secretion of MBP-1 is occurring. Moreover, our study demonstrates, for the first time, a vesicular trafficking of MBP-1 within mouse eosinophils elicited by a helminth infection. Vesicle-me…","author":[{"dropping-particle":"","family":"Dias","given":"Felipe F.","non-dropping-particle":"","parse-names":false,"suffix":""},{"dropping-particle":"","family":"Amaral","given":"Kátia B.","non-dropping-particle":"","parse-names":false,"suffix":""},{"dropping-particle":"","family":"Malta","given":"Kássia K.","non-dropping-particle":"","parse-names":false,"suffix":""},{"dropping-particle":"","family":"Silva","given":"Thiago P.","non-dropping-particle":"","parse-names":false,"suffix":""},{"dropping-particle":"","family":"Rodrigues","given":"Gabriel S.C.","non-dropping-particle":"","parse-names":false,"suffix":""},{"dropping-particle":"","family":"Rosa","given":"Florence M.","non-dropping-particle":"","parse-names":false,"suffix":""},{"dropping-particle":"","family":"Rodrigues","given":"Gisele O.L.","non-dropping-particle":"","parse-names":false,"suffix":""},{"dropping-particle":"V.","family":"Costa","given":"Vivian","non-dropping-particle":"","parse-names":false,"suffix":""},{"dropping-particle":"","family":"Chiarini-Garcia","given":"Hélio","non-dropping-particle":"","parse-names":false,"suffix":""},{"dropping-particle":"","family":"Weller","given":"Peter F.","non-dropping-particle":"","parse-names":false,"suffix":""},{"dropping-particle":"","family":"Melo","given":"Rossana C.N.","non-dropping-particle":"","parse-names":false,"suffix":""}],"container-title":"Frontiers in immunology","id":"ITEM-1","issue":"3019","issued":{"date-parts":[["2018"]]},"title":"Identification of piecemeal degranulation and vesicular transport of MBP-1 in liver-infiltrating mouse eosinophils during acute experimental Schistosoma mansoni infection","type":"article-journal","volume":"9"},"uris":["http://www.mendeley.com/documents/?uuid=2ea3ff64-0c9a-4d49-9dd0-883b0295735c"]}],"mendeley":{"formattedCitation":"&lt;sup&gt;65&lt;/sup&gt;","plainTextFormattedCitation":"65","previouslyFormattedCitation":"&lt;sup&gt;65&lt;/sup&gt;"},"properties":{"noteIndex":0},"schema":"https://github.com/citation-style-language/schema/raw/master/csl-citation.json"}</w:instrText>
      </w:r>
      <w:r w:rsidRPr="00A67B00">
        <w:rPr>
          <w:rFonts w:ascii="Arial" w:hAnsi="Arial" w:cs="Arial"/>
          <w:sz w:val="22"/>
          <w:szCs w:val="22"/>
        </w:rPr>
        <w:fldChar w:fldCharType="separate"/>
      </w:r>
      <w:r w:rsidR="009A03A8" w:rsidRPr="009A03A8">
        <w:rPr>
          <w:rFonts w:ascii="Arial" w:hAnsi="Arial" w:cs="Arial"/>
          <w:noProof/>
          <w:sz w:val="22"/>
          <w:szCs w:val="22"/>
          <w:vertAlign w:val="superscript"/>
        </w:rPr>
        <w:t>65</w:t>
      </w:r>
      <w:r w:rsidRPr="00A67B00">
        <w:rPr>
          <w:rFonts w:ascii="Arial" w:hAnsi="Arial" w:cs="Arial"/>
          <w:sz w:val="22"/>
          <w:szCs w:val="22"/>
        </w:rPr>
        <w:fldChar w:fldCharType="end"/>
      </w:r>
      <w:r w:rsidRPr="00A67B00">
        <w:rPr>
          <w:rFonts w:ascii="Arial" w:hAnsi="Arial" w:cs="Arial"/>
          <w:sz w:val="22"/>
          <w:szCs w:val="22"/>
        </w:rPr>
        <w:t xml:space="preserve">. </w:t>
      </w:r>
      <w:r w:rsidR="000C5478" w:rsidRPr="00A67B00">
        <w:rPr>
          <w:rFonts w:ascii="Arial" w:hAnsi="Arial" w:cs="Arial"/>
          <w:sz w:val="22"/>
          <w:szCs w:val="22"/>
        </w:rPr>
        <w:t xml:space="preserve">However, </w:t>
      </w:r>
      <w:r w:rsidRPr="00A67B00">
        <w:rPr>
          <w:rFonts w:ascii="Arial" w:hAnsi="Arial" w:cs="Arial"/>
          <w:i/>
          <w:iCs/>
          <w:sz w:val="22"/>
          <w:szCs w:val="22"/>
        </w:rPr>
        <w:t>in vitro</w:t>
      </w:r>
      <w:r w:rsidRPr="00A67B00">
        <w:rPr>
          <w:rFonts w:ascii="Arial" w:hAnsi="Arial" w:cs="Arial"/>
          <w:sz w:val="22"/>
          <w:szCs w:val="22"/>
        </w:rPr>
        <w:t xml:space="preserve"> </w:t>
      </w:r>
      <w:r w:rsidR="00001FFB" w:rsidRPr="00A67B00">
        <w:rPr>
          <w:rFonts w:ascii="Arial" w:hAnsi="Arial" w:cs="Arial"/>
          <w:sz w:val="22"/>
          <w:szCs w:val="22"/>
        </w:rPr>
        <w:t xml:space="preserve">experiments </w:t>
      </w:r>
      <w:r w:rsidR="00305C10">
        <w:rPr>
          <w:rFonts w:ascii="Arial" w:hAnsi="Arial" w:cs="Arial"/>
          <w:sz w:val="22"/>
          <w:szCs w:val="22"/>
        </w:rPr>
        <w:t>clearly d</w:t>
      </w:r>
      <w:r w:rsidR="00001FFB" w:rsidRPr="00A67B00">
        <w:rPr>
          <w:rFonts w:ascii="Arial" w:hAnsi="Arial" w:cs="Arial"/>
          <w:sz w:val="22"/>
          <w:szCs w:val="22"/>
        </w:rPr>
        <w:t xml:space="preserve">emonstrated </w:t>
      </w:r>
      <w:r w:rsidRPr="00A67B00">
        <w:rPr>
          <w:rFonts w:ascii="Arial" w:hAnsi="Arial" w:cs="Arial"/>
          <w:sz w:val="22"/>
          <w:szCs w:val="22"/>
        </w:rPr>
        <w:t>that eosinophil acti</w:t>
      </w:r>
      <w:r w:rsidR="00001FFB" w:rsidRPr="00A67B00">
        <w:rPr>
          <w:rFonts w:ascii="Arial" w:hAnsi="Arial" w:cs="Arial"/>
          <w:sz w:val="22"/>
          <w:szCs w:val="22"/>
        </w:rPr>
        <w:t>vation</w:t>
      </w:r>
      <w:r w:rsidRPr="00A67B00">
        <w:rPr>
          <w:rFonts w:ascii="Arial" w:hAnsi="Arial" w:cs="Arial"/>
          <w:sz w:val="22"/>
          <w:szCs w:val="22"/>
        </w:rPr>
        <w:t xml:space="preserve"> </w:t>
      </w:r>
      <w:r w:rsidR="00001FFB" w:rsidRPr="00A67B00">
        <w:rPr>
          <w:rFonts w:ascii="Arial" w:hAnsi="Arial" w:cs="Arial"/>
          <w:sz w:val="22"/>
          <w:szCs w:val="22"/>
        </w:rPr>
        <w:t xml:space="preserve">can </w:t>
      </w:r>
      <w:r w:rsidR="005F5990" w:rsidRPr="00A67B00">
        <w:rPr>
          <w:rFonts w:ascii="Arial" w:hAnsi="Arial" w:cs="Arial"/>
          <w:sz w:val="22"/>
          <w:szCs w:val="22"/>
        </w:rPr>
        <w:t>occur</w:t>
      </w:r>
      <w:r w:rsidRPr="00A67B00">
        <w:rPr>
          <w:rFonts w:ascii="Arial" w:hAnsi="Arial" w:cs="Arial"/>
          <w:sz w:val="22"/>
          <w:szCs w:val="22"/>
        </w:rPr>
        <w:t xml:space="preserve"> through antibody-dependent cytotoxicity to exert damage on </w:t>
      </w:r>
      <w:r w:rsidRPr="00A67B00">
        <w:rPr>
          <w:rFonts w:ascii="Arial" w:hAnsi="Arial" w:cs="Arial"/>
          <w:i/>
          <w:iCs/>
          <w:sz w:val="22"/>
          <w:szCs w:val="22"/>
        </w:rPr>
        <w:t xml:space="preserve">S. mansoni </w:t>
      </w:r>
      <w:r w:rsidRPr="00A67B00">
        <w:rPr>
          <w:rFonts w:ascii="Arial" w:hAnsi="Arial" w:cs="Arial"/>
          <w:sz w:val="22"/>
          <w:szCs w:val="22"/>
        </w:rPr>
        <w:t xml:space="preserve">parasites </w:t>
      </w:r>
      <w:r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ISSN":"0021-9533","PMID":"748337","abstract":"A characteristic sequence of events has been identified by phase-contrast and electron microscopy during antibody-dependent, eosinophil-mediated damage to schistosomula of Schistosoma mansoni in vitro. Human eosinophils initially adhere to the intact schistosomulum and then, in the presence of antibody, flatten and spread very intimately over the parasite's surface. Subsequently, dense material similar to the contents of the lysosomal granules of the eosinophils appears in the extracellular space between the eosinophil and the schistosomulum, probably following fusion of the granules with the plasma membrane of the cell. Eventually all the eosinophils adhering to the parasite are completely degranulated and large amounts of the dense material are observed on the surface of the schistosomulum. This release of granular material from the eosinophils is followed by structural changes in the schistosomulum, starting with vacuolation of the inner layer of the tegument, followed by removal of the tegument, often in the form of large sheets. Subsequently the tegument disintegrates and the fragments are phagocytosed by other eosinophils which have not degranulated. Eosinophils then attach to the exposed muscle layers of the schistosomula and participate in the further degradation of the parasites by phagocytosing fragments of muscle fibres and other cellular components. This sequence of events is compared with published observations of the damage induced by various combinations of antibody, complement and effector cells in vitro, and of cell-mediated damage to schistosomula in vivo, and it is concluded that the observations described in the present paper may reflect a process of destruction of schistosomula in the immune host.","author":[{"dropping-particle":"","family":"Glauert","given":"A M","non-dropping-particle":"","parse-names":false,"suffix":""},{"dropping-particle":"","family":"Butterworth","given":"A E","non-dropping-particle":"","parse-names":false,"suffix":""},{"dropping-particle":"","family":"Sturrock","given":"R F","non-dropping-particle":"","parse-names":false,"suffix":""},{"dropping-particle":"","family":"Houba","given":"V","non-dropping-particle":"","parse-names":false,"suffix":""}],"container-title":"Journal of cell science","id":"ITEM-1","issued":{"date-parts":[["1978","12"]]},"page":"173-92","title":"The mechansim of antibody-dependent, eosinophil-mediated damage to schistosomula of Schistosoma mansoni in vitro: a study by phase-contrast and electron microscopy","type":"article-journal","volume":"34"},"uris":["http://www.mendeley.com/documents/?uuid=3974512d-a246-39c6-8eaa-58a6a944ddca"]},{"id":"ITEM-2","itemData":{"ISSN":"0022-1767","PMID":"489980","abstract":"The cytotoxic effect of peritoneal cells from Schistosoma mansoni-infected rats against antibody-opsonized or nonopsonized schistosomula in vitro has been studied during the course of infection. Eosinophil-enriched cell preparations were shown to have a high cytotoxic effect on schistosomula in the absence of antibody. The killer cells were identified as eosinophils. As in the ADCC mechanism previously described, mast cell-eosinophil interaction was required for eosinophil cytotoxicity. Rosette formation using S. mansoni antigen-coated erythrocytes was used to demonstrate the presence of anti-S. mansoni IgG2a antibody at the surface of infected eosinophils. Passive sensitization of normal eosinophils with ultracentrifugation pellets of immune rat serum resulted in a significant cytotoxicity of sensitized eosinophils. A close relationship was found between the cytotoxic activity of infected cells and the ability of the corresponding infected serum to arm normal eosinophils. At certain periods after infection, eosinophils from infected rats were less effective than normal eosinophils on antibody-coated schistosomula. EA- (rat) rosetting assay and blockade experiments with homologous immune complexes have revealed in a kinetic study that the blocking of cytotoxic activity of infected eosinophils was related to heat-stable circulating immune complexes. The possible role of immune complexes either in arming or inhibiting effector cells is suggested.","author":[{"dropping-particle":"","family":"Capron","given":"M","non-dropping-particle":"","parse-names":false,"suffix":""},{"dropping-particle":"","family":"Torpier","given":"G","non-dropping-particle":"","parse-names":false,"suffix":""},{"dropping-particle":"","family":"Capron","given":"A","non-dropping-particle":"","parse-names":false,"suffix":""}],"container-title":"Journal of Immunology","id":"ITEM-2","issue":"5","issued":{"date-parts":[["1979","11"]]},"page":"2220-2230","title":"In vitro killing of S. mansoni schistosomula by eosinophils from infected rats: role of cytophilic antibodies","type":"article-journal","volume":"123"},"uris":["http://www.mendeley.com/documents/?uuid=a8fa5171-d8d2-3ee0-9504-66e6c52d97e4"]}],"mendeley":{"formattedCitation":"&lt;sup&gt;66,67&lt;/sup&gt;","plainTextFormattedCitation":"66,67","previouslyFormattedCitation":"&lt;sup&gt;66,67&lt;/sup&gt;"},"properties":{"noteIndex":0},"schema":"https://github.com/citation-style-language/schema/raw/master/csl-citation.json"}</w:instrText>
      </w:r>
      <w:r w:rsidRPr="00A67B00">
        <w:rPr>
          <w:rFonts w:ascii="Arial" w:hAnsi="Arial" w:cs="Arial"/>
          <w:sz w:val="22"/>
          <w:szCs w:val="22"/>
        </w:rPr>
        <w:fldChar w:fldCharType="separate"/>
      </w:r>
      <w:r w:rsidR="009A03A8" w:rsidRPr="009A03A8">
        <w:rPr>
          <w:rFonts w:ascii="Arial" w:hAnsi="Arial" w:cs="Arial"/>
          <w:noProof/>
          <w:sz w:val="22"/>
          <w:szCs w:val="22"/>
          <w:vertAlign w:val="superscript"/>
        </w:rPr>
        <w:t>66,67</w:t>
      </w:r>
      <w:r w:rsidRPr="00A67B00">
        <w:rPr>
          <w:rFonts w:ascii="Arial" w:hAnsi="Arial" w:cs="Arial"/>
          <w:sz w:val="22"/>
          <w:szCs w:val="22"/>
        </w:rPr>
        <w:fldChar w:fldCharType="end"/>
      </w:r>
      <w:r w:rsidRPr="00A67B00">
        <w:rPr>
          <w:rFonts w:ascii="Arial" w:hAnsi="Arial" w:cs="Arial"/>
          <w:sz w:val="22"/>
          <w:szCs w:val="22"/>
        </w:rPr>
        <w:t>, and that</w:t>
      </w:r>
      <w:r w:rsidR="0065082A">
        <w:rPr>
          <w:rFonts w:ascii="Arial" w:hAnsi="Arial" w:cs="Arial"/>
          <w:sz w:val="22"/>
          <w:szCs w:val="22"/>
        </w:rPr>
        <w:t xml:space="preserve"> </w:t>
      </w:r>
      <w:r w:rsidRPr="00A67B00">
        <w:rPr>
          <w:rFonts w:ascii="Arial" w:hAnsi="Arial" w:cs="Arial"/>
          <w:sz w:val="22"/>
          <w:szCs w:val="22"/>
        </w:rPr>
        <w:t>degranulation</w:t>
      </w:r>
      <w:r w:rsidR="005A7BB4">
        <w:rPr>
          <w:rFonts w:ascii="Arial" w:hAnsi="Arial" w:cs="Arial"/>
          <w:sz w:val="22"/>
          <w:szCs w:val="22"/>
        </w:rPr>
        <w:t xml:space="preserve"> </w:t>
      </w:r>
      <w:r w:rsidRPr="00A67B00">
        <w:rPr>
          <w:rFonts w:ascii="Arial" w:hAnsi="Arial" w:cs="Arial"/>
          <w:sz w:val="22"/>
          <w:szCs w:val="22"/>
        </w:rPr>
        <w:t xml:space="preserve">products such as Major Basic Protein-1 (MBP-1) </w:t>
      </w:r>
      <w:r w:rsidR="0065082A">
        <w:rPr>
          <w:rFonts w:ascii="Arial" w:hAnsi="Arial" w:cs="Arial"/>
          <w:sz w:val="22"/>
          <w:szCs w:val="22"/>
        </w:rPr>
        <w:t>are</w:t>
      </w:r>
      <w:r w:rsidR="00305C10">
        <w:rPr>
          <w:rFonts w:ascii="Arial" w:hAnsi="Arial" w:cs="Arial"/>
          <w:sz w:val="22"/>
          <w:szCs w:val="22"/>
        </w:rPr>
        <w:t xml:space="preserve"> </w:t>
      </w:r>
      <w:r w:rsidRPr="00A67B00">
        <w:rPr>
          <w:rFonts w:ascii="Arial" w:hAnsi="Arial" w:cs="Arial"/>
          <w:sz w:val="22"/>
          <w:szCs w:val="22"/>
        </w:rPr>
        <w:t xml:space="preserve">primary eosinophil </w:t>
      </w:r>
      <w:r w:rsidR="0019227F">
        <w:rPr>
          <w:rFonts w:ascii="Arial" w:hAnsi="Arial" w:cs="Arial"/>
          <w:sz w:val="22"/>
          <w:szCs w:val="22"/>
        </w:rPr>
        <w:t>mediators in this activity</w:t>
      </w:r>
      <w:r w:rsidRPr="00A67B00">
        <w:rPr>
          <w:rFonts w:ascii="Arial" w:hAnsi="Arial" w:cs="Arial"/>
          <w:sz w:val="22"/>
          <w:szCs w:val="22"/>
        </w:rPr>
        <w:t xml:space="preserve"> </w:t>
      </w:r>
      <w:r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3389/fimmu.2018.03019","ISSN":"16643224","abstract":"Eosinophils have been long associated with helminthic infections, although their functions in these diseases remain unclear. During schistosomiasis caused by the trematode Schistosoma mansoni, eosinophils are specifically recruited and migrate to sites of granulomatous responses where they degranulate. However, little is known about the mechanisms of eosinophil secretion during this disease. Here, we investigated the degranulation patterns, including the cellular mechanisms of major basic protein-1 (MBP-1) release, from inflammatory eosinophils in a mouse model of S. mansoni infection (acute phase). Fragments of the liver, a major target organ of this disease, were processed for histologic analyses (whole slide imaging), conventional transmission electron microscopy (TEM), and immunonanogold EM using a pre-embedding approach for precise localization of major basic protein 1 (MBP-1), a typical cationic protein stored pre-synthesized in eosinophil secretory (specific) granules. A well-characterized granulomatous inflammatory response with a high number of infiltrating eosinophils surrounding S. mansoni eggs was observed in the livers of infected mice. Moreover, significant elevations in the levels of plasma Th2 cytokines (IL-4, IL-13, and IL-10) and serum enzymes (alanine aminotransferase and aspartate aminotransferase) reflecting altered liver function were detected in response to the infection. TEM quantitative analyses revealed that while 19.1% of eosinophils were intact, most of them showed distinct degranulation processes: cytolysis (13.0%), classical and/or compound exocytosis identified by granule fusions (1.5%), and mainly piecemeal degranulation (PMD) (66.4%), which is mediated by vesicular trafficking. Immunonanogold EM showed a consistent labeling for MBP-1 associated with secretory granules. Most MBP-1-positive granules had PMD features (79.0 ± 4.8%). MBP-1 was also present extracellularly and on vesicles distributed in the cytoplasm and attached to/surrounding the surface of emptying granules. Our data demonstrated that liver-infiltrating mouse eosinophils are able to degranulate through different secretory processes during acute experimental S. mansoni infections with PMD being the predominant mechanism of eosinophil secretion. This means that a selective secretion of MBP-1 is occurring. Moreover, our study demonstrates, for the first time, a vesicular trafficking of MBP-1 within mouse eosinophils elicited by a helminth infection. Vesicle-me…","author":[{"dropping-particle":"","family":"Dias","given":"Felipe F.","non-dropping-particle":"","parse-names":false,"suffix":""},{"dropping-particle":"","family":"Amaral","given":"Kátia B.","non-dropping-particle":"","parse-names":false,"suffix":""},{"dropping-particle":"","family":"Malta","given":"Kássia K.","non-dropping-particle":"","parse-names":false,"suffix":""},{"dropping-particle":"","family":"Silva","given":"Thiago P.","non-dropping-particle":"","parse-names":false,"suffix":""},{"dropping-particle":"","family":"Rodrigues","given":"Gabriel S.C.","non-dropping-particle":"","parse-names":false,"suffix":""},{"dropping-particle":"","family":"Rosa","given":"Florence M.","non-dropping-particle":"","parse-names":false,"suffix":""},{"dropping-particle":"","family":"Rodrigues","given":"Gisele O.L.","non-dropping-particle":"","parse-names":false,"suffix":""},{"dropping-particle":"V.","family":"Costa","given":"Vivian","non-dropping-particle":"","parse-names":false,"suffix":""},{"dropping-particle":"","family":"Chiarini-Garcia","given":"Hélio","non-dropping-particle":"","parse-names":false,"suffix":""},{"dropping-particle":"","family":"Weller","given":"Peter F.","non-dropping-particle":"","parse-names":false,"suffix":""},{"dropping-particle":"","family":"Melo","given":"Rossana C.N.","non-dropping-particle":"","parse-names":false,"suffix":""}],"container-title":"Frontiers in immunology","id":"ITEM-1","issue":"3019","issued":{"date-parts":[["2018"]]},"title":"Identification of piecemeal degranulation and vesicular transport of MBP-1 in liver-infiltrating mouse eosinophils during acute experimental Schistosoma mansoni infection","type":"article-journal","volume":"9"},"uris":["http://www.mendeley.com/documents/?uuid=2ea3ff64-0c9a-4d49-9dd0-883b0295735c"]}],"mendeley":{"formattedCitation":"&lt;sup&gt;65&lt;/sup&gt;","plainTextFormattedCitation":"65","previouslyFormattedCitation":"&lt;sup&gt;65&lt;/sup&gt;"},"properties":{"noteIndex":0},"schema":"https://github.com/citation-style-language/schema/raw/master/csl-citation.json"}</w:instrText>
      </w:r>
      <w:r w:rsidRPr="00A67B00">
        <w:rPr>
          <w:rFonts w:ascii="Arial" w:hAnsi="Arial" w:cs="Arial"/>
          <w:sz w:val="22"/>
          <w:szCs w:val="22"/>
        </w:rPr>
        <w:fldChar w:fldCharType="separate"/>
      </w:r>
      <w:r w:rsidR="009A03A8" w:rsidRPr="009A03A8">
        <w:rPr>
          <w:rFonts w:ascii="Arial" w:hAnsi="Arial" w:cs="Arial"/>
          <w:noProof/>
          <w:sz w:val="22"/>
          <w:szCs w:val="22"/>
          <w:vertAlign w:val="superscript"/>
        </w:rPr>
        <w:t>65</w:t>
      </w:r>
      <w:r w:rsidRPr="00A67B00">
        <w:rPr>
          <w:rFonts w:ascii="Arial" w:hAnsi="Arial" w:cs="Arial"/>
          <w:sz w:val="22"/>
          <w:szCs w:val="22"/>
        </w:rPr>
        <w:fldChar w:fldCharType="end"/>
      </w:r>
      <w:r w:rsidRPr="00A67B00">
        <w:rPr>
          <w:rFonts w:ascii="Arial" w:hAnsi="Arial" w:cs="Arial"/>
          <w:sz w:val="22"/>
          <w:szCs w:val="22"/>
        </w:rPr>
        <w:t>.</w:t>
      </w:r>
      <w:r w:rsidR="00EE0FC2">
        <w:rPr>
          <w:rFonts w:ascii="Arial" w:hAnsi="Arial" w:cs="Arial"/>
          <w:sz w:val="22"/>
          <w:szCs w:val="22"/>
        </w:rPr>
        <w:t xml:space="preserve"> </w:t>
      </w:r>
    </w:p>
    <w:p w14:paraId="5AE9277C" w14:textId="77777777" w:rsidR="00853EF0" w:rsidRDefault="00853EF0" w:rsidP="00A67B00">
      <w:pPr>
        <w:numPr>
          <w:ilvl w:val="0"/>
          <w:numId w:val="0"/>
        </w:numPr>
        <w:spacing w:line="360" w:lineRule="auto"/>
        <w:jc w:val="both"/>
        <w:rPr>
          <w:rFonts w:ascii="Arial" w:hAnsi="Arial" w:cs="Arial"/>
          <w:sz w:val="22"/>
          <w:szCs w:val="22"/>
        </w:rPr>
      </w:pPr>
    </w:p>
    <w:p w14:paraId="442C7BF2" w14:textId="48F8CE03" w:rsidR="003E3D79" w:rsidRDefault="000C131E" w:rsidP="008C08A8">
      <w:pPr>
        <w:numPr>
          <w:ilvl w:val="0"/>
          <w:numId w:val="0"/>
        </w:numPr>
        <w:spacing w:line="360" w:lineRule="auto"/>
        <w:jc w:val="both"/>
        <w:rPr>
          <w:rFonts w:ascii="Arial" w:hAnsi="Arial" w:cs="Arial"/>
          <w:sz w:val="22"/>
          <w:szCs w:val="22"/>
        </w:rPr>
      </w:pPr>
      <w:r w:rsidRPr="00A67B00">
        <w:rPr>
          <w:rFonts w:ascii="Arial" w:hAnsi="Arial" w:cs="Arial"/>
          <w:sz w:val="22"/>
          <w:szCs w:val="22"/>
        </w:rPr>
        <w:t xml:space="preserve">Eosinophils constitute around 70 % of </w:t>
      </w:r>
      <w:r w:rsidRPr="00A67B00">
        <w:rPr>
          <w:rFonts w:ascii="Arial" w:hAnsi="Arial" w:cs="Arial"/>
          <w:i/>
          <w:iCs/>
          <w:sz w:val="22"/>
          <w:szCs w:val="22"/>
        </w:rPr>
        <w:t xml:space="preserve">S. mansoni </w:t>
      </w:r>
      <w:r w:rsidRPr="00A67B00">
        <w:rPr>
          <w:rFonts w:ascii="Arial" w:hAnsi="Arial" w:cs="Arial"/>
          <w:sz w:val="22"/>
          <w:szCs w:val="22"/>
        </w:rPr>
        <w:t>egg granulomas in mice 16 days post injection, w</w:t>
      </w:r>
      <w:r w:rsidR="00166F11" w:rsidRPr="00A67B00">
        <w:rPr>
          <w:rFonts w:ascii="Arial" w:hAnsi="Arial" w:cs="Arial"/>
          <w:sz w:val="22"/>
          <w:szCs w:val="22"/>
        </w:rPr>
        <w:t>ith</w:t>
      </w:r>
      <w:r w:rsidRPr="00A67B00">
        <w:rPr>
          <w:rFonts w:ascii="Arial" w:hAnsi="Arial" w:cs="Arial"/>
          <w:sz w:val="22"/>
          <w:szCs w:val="22"/>
        </w:rPr>
        <w:t xml:space="preserve"> neutrophils account</w:t>
      </w:r>
      <w:r w:rsidR="00166F11" w:rsidRPr="00A67B00">
        <w:rPr>
          <w:rFonts w:ascii="Arial" w:hAnsi="Arial" w:cs="Arial"/>
          <w:sz w:val="22"/>
          <w:szCs w:val="22"/>
        </w:rPr>
        <w:t>ing</w:t>
      </w:r>
      <w:r w:rsidRPr="00A67B00">
        <w:rPr>
          <w:rFonts w:ascii="Arial" w:hAnsi="Arial" w:cs="Arial"/>
          <w:sz w:val="22"/>
          <w:szCs w:val="22"/>
        </w:rPr>
        <w:t xml:space="preserve"> for approximately 10 % </w:t>
      </w:r>
      <w:r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002/path.1711210107","ISSN":"10969896","author":[{"dropping-particle":"","family":"Moore","given":"Dorothy L.","non-dropping-particle":"","parse-names":false,"suffix":""},{"dropping-particle":"","family":"Grove","given":"David I.","non-dropping-particle":"","parse-names":false,"suffix":""},{"dropping-particle":"","family":"Warren","given":"Kenneth S.","non-dropping-particle":"","parse-names":false,"suffix":""}],"container-title":"The Journal of Pathology","id":"ITEM-1","issue":"1","issued":{"date-parts":[["1977"]]},"page":"41-50","title":"The Schistosoma mansoni egg granuloma: quantitation of cell populations","type":"article-journal","volume":"121"},"uris":["http://www.mendeley.com/documents/?uuid=e4a2fb38-b38d-4699-b1fb-5584d601b183"]}],"mendeley":{"formattedCitation":"&lt;sup&gt;68&lt;/sup&gt;","plainTextFormattedCitation":"68","previouslyFormattedCitation":"&lt;sup&gt;68&lt;/sup&gt;"},"properties":{"noteIndex":0},"schema":"https://github.com/citation-style-language/schema/raw/master/csl-citation.json"}</w:instrText>
      </w:r>
      <w:r w:rsidRPr="00A67B00">
        <w:rPr>
          <w:rFonts w:ascii="Arial" w:hAnsi="Arial" w:cs="Arial"/>
          <w:sz w:val="22"/>
          <w:szCs w:val="22"/>
        </w:rPr>
        <w:fldChar w:fldCharType="separate"/>
      </w:r>
      <w:r w:rsidR="009A03A8" w:rsidRPr="009A03A8">
        <w:rPr>
          <w:rFonts w:ascii="Arial" w:hAnsi="Arial" w:cs="Arial"/>
          <w:noProof/>
          <w:sz w:val="22"/>
          <w:szCs w:val="22"/>
          <w:vertAlign w:val="superscript"/>
        </w:rPr>
        <w:t>68</w:t>
      </w:r>
      <w:r w:rsidRPr="00A67B00">
        <w:rPr>
          <w:rFonts w:ascii="Arial" w:hAnsi="Arial" w:cs="Arial"/>
          <w:sz w:val="22"/>
          <w:szCs w:val="22"/>
        </w:rPr>
        <w:fldChar w:fldCharType="end"/>
      </w:r>
      <w:r w:rsidRPr="00A67B00">
        <w:rPr>
          <w:rFonts w:ascii="Arial" w:hAnsi="Arial" w:cs="Arial"/>
          <w:sz w:val="22"/>
          <w:szCs w:val="22"/>
        </w:rPr>
        <w:t xml:space="preserve">. </w:t>
      </w:r>
      <w:r w:rsidR="00826D43">
        <w:rPr>
          <w:rFonts w:ascii="Arial" w:hAnsi="Arial" w:cs="Arial"/>
          <w:sz w:val="22"/>
          <w:szCs w:val="22"/>
        </w:rPr>
        <w:t>A</w:t>
      </w:r>
      <w:r w:rsidR="0066033B">
        <w:rPr>
          <w:rFonts w:ascii="Arial" w:hAnsi="Arial" w:cs="Arial"/>
          <w:sz w:val="22"/>
          <w:szCs w:val="22"/>
        </w:rPr>
        <w:t>mon</w:t>
      </w:r>
      <w:r w:rsidR="00826D43">
        <w:rPr>
          <w:rFonts w:ascii="Arial" w:hAnsi="Arial" w:cs="Arial"/>
          <w:sz w:val="22"/>
          <w:szCs w:val="22"/>
        </w:rPr>
        <w:t>gst the</w:t>
      </w:r>
      <w:r w:rsidR="0066033B">
        <w:rPr>
          <w:rFonts w:ascii="Arial" w:hAnsi="Arial" w:cs="Arial"/>
          <w:sz w:val="22"/>
          <w:szCs w:val="22"/>
        </w:rPr>
        <w:t xml:space="preserve"> number of </w:t>
      </w:r>
      <w:r w:rsidR="00EF019F" w:rsidRPr="00A67B00">
        <w:rPr>
          <w:rFonts w:ascii="Arial" w:hAnsi="Arial" w:cs="Arial"/>
          <w:sz w:val="22"/>
          <w:szCs w:val="22"/>
        </w:rPr>
        <w:t xml:space="preserve">chemokines </w:t>
      </w:r>
      <w:r w:rsidR="00826D43">
        <w:rPr>
          <w:rFonts w:ascii="Arial" w:hAnsi="Arial" w:cs="Arial"/>
          <w:sz w:val="22"/>
          <w:szCs w:val="22"/>
        </w:rPr>
        <w:t xml:space="preserve">that </w:t>
      </w:r>
      <w:r w:rsidR="0066033B">
        <w:rPr>
          <w:rFonts w:ascii="Arial" w:hAnsi="Arial" w:cs="Arial"/>
          <w:sz w:val="22"/>
          <w:szCs w:val="22"/>
        </w:rPr>
        <w:t>facilitate</w:t>
      </w:r>
      <w:r w:rsidR="00EF019F" w:rsidRPr="00A67B00">
        <w:rPr>
          <w:rFonts w:ascii="Arial" w:hAnsi="Arial" w:cs="Arial"/>
          <w:sz w:val="22"/>
          <w:szCs w:val="22"/>
        </w:rPr>
        <w:t xml:space="preserve"> eosinophil </w:t>
      </w:r>
      <w:r w:rsidRPr="00A67B00">
        <w:rPr>
          <w:rFonts w:ascii="Arial" w:hAnsi="Arial" w:cs="Arial"/>
          <w:sz w:val="22"/>
          <w:szCs w:val="22"/>
        </w:rPr>
        <w:t>migration</w:t>
      </w:r>
      <w:r w:rsidR="00826D43">
        <w:rPr>
          <w:rFonts w:ascii="Arial" w:hAnsi="Arial" w:cs="Arial"/>
          <w:sz w:val="22"/>
          <w:szCs w:val="22"/>
        </w:rPr>
        <w:t>,</w:t>
      </w:r>
      <w:r w:rsidR="0066033B">
        <w:rPr>
          <w:rFonts w:ascii="Arial" w:hAnsi="Arial" w:cs="Arial"/>
          <w:sz w:val="22"/>
          <w:szCs w:val="22"/>
        </w:rPr>
        <w:t xml:space="preserve"> </w:t>
      </w:r>
      <w:r w:rsidR="00EF019F" w:rsidRPr="00A67B00">
        <w:rPr>
          <w:rFonts w:ascii="Arial" w:hAnsi="Arial" w:cs="Arial"/>
          <w:sz w:val="22"/>
          <w:szCs w:val="22"/>
        </w:rPr>
        <w:t xml:space="preserve">CCL3-deficient mice </w:t>
      </w:r>
      <w:r w:rsidR="005A7BB4">
        <w:rPr>
          <w:rFonts w:ascii="Arial" w:hAnsi="Arial" w:cs="Arial"/>
          <w:sz w:val="22"/>
          <w:szCs w:val="22"/>
        </w:rPr>
        <w:t>had</w:t>
      </w:r>
      <w:r w:rsidR="001E159F" w:rsidRPr="00A67B00">
        <w:rPr>
          <w:rFonts w:ascii="Arial" w:hAnsi="Arial" w:cs="Arial"/>
          <w:sz w:val="22"/>
          <w:szCs w:val="22"/>
        </w:rPr>
        <w:t xml:space="preserve"> reduced</w:t>
      </w:r>
      <w:r w:rsidR="0065082A">
        <w:rPr>
          <w:rFonts w:ascii="Arial" w:hAnsi="Arial" w:cs="Arial"/>
          <w:sz w:val="22"/>
          <w:szCs w:val="22"/>
        </w:rPr>
        <w:t xml:space="preserve"> </w:t>
      </w:r>
      <w:r w:rsidRPr="00A67B00">
        <w:rPr>
          <w:rFonts w:ascii="Arial" w:hAnsi="Arial" w:cs="Arial"/>
          <w:sz w:val="22"/>
          <w:szCs w:val="22"/>
        </w:rPr>
        <w:t>hepatic granuloma size, fibrosis and eosinophil peroxidase activity</w:t>
      </w:r>
      <w:r w:rsidR="00904969">
        <w:rPr>
          <w:rFonts w:ascii="Arial" w:hAnsi="Arial" w:cs="Arial"/>
          <w:sz w:val="22"/>
          <w:szCs w:val="22"/>
        </w:rPr>
        <w:t xml:space="preserve">, </w:t>
      </w:r>
      <w:r w:rsidR="00EF019F" w:rsidRPr="00A67B00">
        <w:rPr>
          <w:rFonts w:ascii="Arial" w:hAnsi="Arial" w:cs="Arial"/>
          <w:sz w:val="22"/>
          <w:szCs w:val="22"/>
        </w:rPr>
        <w:t xml:space="preserve">and </w:t>
      </w:r>
      <w:r w:rsidRPr="00A67B00">
        <w:rPr>
          <w:rFonts w:ascii="Arial" w:hAnsi="Arial" w:cs="Arial"/>
          <w:sz w:val="22"/>
          <w:szCs w:val="22"/>
        </w:rPr>
        <w:t xml:space="preserve">antibody neutralisation of CCL17 and CCL22 </w:t>
      </w:r>
      <w:r w:rsidR="00EF019F" w:rsidRPr="00A67B00">
        <w:rPr>
          <w:rFonts w:ascii="Arial" w:hAnsi="Arial" w:cs="Arial"/>
          <w:sz w:val="22"/>
          <w:szCs w:val="22"/>
        </w:rPr>
        <w:t xml:space="preserve">both </w:t>
      </w:r>
      <w:r w:rsidRPr="00A67B00">
        <w:rPr>
          <w:rFonts w:ascii="Arial" w:hAnsi="Arial" w:cs="Arial"/>
          <w:sz w:val="22"/>
          <w:szCs w:val="22"/>
        </w:rPr>
        <w:t>reduced granuloma size and eosinophil recruitment</w:t>
      </w:r>
      <w:r w:rsidR="00904969">
        <w:rPr>
          <w:rFonts w:ascii="Arial" w:hAnsi="Arial" w:cs="Arial"/>
          <w:sz w:val="22"/>
          <w:szCs w:val="22"/>
        </w:rPr>
        <w:t xml:space="preserve"> in </w:t>
      </w:r>
      <w:r w:rsidR="00904969" w:rsidRPr="00904969">
        <w:rPr>
          <w:rFonts w:ascii="Arial" w:hAnsi="Arial" w:cs="Arial"/>
          <w:i/>
          <w:iCs/>
          <w:sz w:val="22"/>
          <w:szCs w:val="22"/>
        </w:rPr>
        <w:t>S.</w:t>
      </w:r>
      <w:r w:rsidR="008E54BA">
        <w:rPr>
          <w:rFonts w:ascii="Arial" w:hAnsi="Arial" w:cs="Arial"/>
          <w:i/>
          <w:iCs/>
          <w:sz w:val="22"/>
          <w:szCs w:val="22"/>
        </w:rPr>
        <w:t xml:space="preserve"> </w:t>
      </w:r>
      <w:r w:rsidR="00904969" w:rsidRPr="00904969">
        <w:rPr>
          <w:rFonts w:ascii="Arial" w:hAnsi="Arial" w:cs="Arial"/>
          <w:i/>
          <w:iCs/>
          <w:sz w:val="22"/>
          <w:szCs w:val="22"/>
        </w:rPr>
        <w:t>mansoni</w:t>
      </w:r>
      <w:r w:rsidR="00904969">
        <w:rPr>
          <w:rFonts w:ascii="Arial" w:hAnsi="Arial" w:cs="Arial"/>
          <w:sz w:val="22"/>
          <w:szCs w:val="22"/>
        </w:rPr>
        <w:t xml:space="preserve"> infected mice</w:t>
      </w:r>
      <w:r w:rsidR="00904969" w:rsidRPr="00A67B00">
        <w:rPr>
          <w:rFonts w:ascii="Arial" w:hAnsi="Arial" w:cs="Arial"/>
          <w:sz w:val="22"/>
          <w:szCs w:val="22"/>
        </w:rPr>
        <w:t xml:space="preserve"> </w:t>
      </w:r>
      <w:r w:rsidR="00904969"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128/IAI.73.4.2515-2523.2005","ISSN":"00199567","PMID":"15784598","abstract":"In human schistosomiasis, the concentrations of the chemokine macrophage inflammatory protein 1α (MIP-1α/CCL3) is greater in the plasma of patients with clinical hepatosplenic disease. The objective of the present study was to confirm the ability of CCL3 to detect severe disease in patients classified by ultrasonography (US) and to evaluate the potential role of CCL3 in Schistosoma mansoni-infected mice. CCL3 was measured by enzyme-linked immunosorbent assay in the plasma of S. mansoni-infected patients. CCL3-deficient mice were infected with 25 cercariae, and various inflammatory and infectious indices were evaluated. The concentration of CCL3 was higher in the plasma of S. mansoni-infected than noninfected patients. Moreover, CCL3 was greater in those with US-defined hepatosplenic than with the intestinal form of the disease. In CCL3-deficient mice, the size of the granuloma and the liver eosinophil peroxidase activity and collagen content were diminished compared to wild-type mice. In CCL3-deficient mice, the worm burden after 14 weeks of infection, but not after 9 weeks, was consistently smaller. The in vitro response of mesenteric lymph node cells to antigen stimulation was characterized by lower levels of interleukin-4 (IL-4) and IL-10. CCL3 is a marker of disease severity in infected humans, and experimental studies in mice suggest that CCL3 may be a causative factor in the development of severe schistosomiasis. Copyright © 2005, American Society for Microbiology. All Rights Reserved.","author":[{"dropping-particle":"","family":"Souza","given":"Adriano L.S.","non-dropping-particle":"","parse-names":false,"suffix":""},{"dropping-particle":"","family":"Roffê","given":"Ester","non-dropping-particle":"","parse-names":false,"suffix":""},{"dropping-particle":"","family":"Pinho","given":"Vanessa","non-dropping-particle":"","parse-names":false,"suffix":""},{"dropping-particle":"","family":"Souza","given":"Danielle G.","non-dropping-particle":"","parse-names":false,"suffix":""},{"dropping-particle":"","family":"Silva","given":"Adriana F.","non-dropping-particle":"","parse-names":false,"suffix":""},{"dropping-particle":"","family":"Russo","given":"Remo C.","non-dropping-particle":"","parse-names":false,"suffix":""},{"dropping-particle":"","family":"Guabiraba","given":"Rodrigo","non-dropping-particle":"","parse-names":false,"suffix":""},{"dropping-particle":"","family":"Pereira","given":"Cíntia A.J.","non-dropping-particle":"","parse-names":false,"suffix":""},{"dropping-particle":"","family":"Carvalho","given":"Flávia M.","non-dropping-particle":"","parse-names":false,"suffix":""},{"dropping-particle":"","family":"Barsante","given":"Michele M.","non-dropping-particle":"","parse-names":false,"suffix":""},{"dropping-particle":"","family":"Correa-Oliveira","given":"Rodrigo","non-dropping-particle":"","parse-names":false,"suffix":""},{"dropping-particle":"","family":"Fraga","given":"Lúcia A.O.","non-dropping-particle":"","parse-names":false,"suffix":""},{"dropping-particle":"","family":"Negrão-Correa","given":"Deborah","non-dropping-particle":"","parse-names":false,"suffix":""},{"dropping-particle":"","family":"Teixeira","given":"Mauro M.","non-dropping-particle":"","parse-names":false,"suffix":""}],"container-title":"Infection and Immunity","id":"ITEM-1","issue":"4","issued":{"date-parts":[["2005"]]},"page":"2515-2523","title":"Potential role of the chemokine macrophage inflammatory protein 1α in human and experimental schistosomiasis","type":"article-journal","volume":"73"},"uris":["http://www.mendeley.com/documents/?uuid=dc5f17d4-fdd7-495f-a483-be63daff1538"]},{"id":"ITEM-2","itemData":{"DOI":"10.1016/S0002-9440(10)63381-0","ISSN":"00029440","abstract":"Controversy persists pertaining to the role of CCR4 ligands, namely CCL17 (or thymus and activation regulated chemokine; TARC) and CCL22 (or macrophage-derived chemokine; MDC), in Th2-type cytokine-dominated responses in the lung. Accordingly, the present study addressed the relative role of each of these CC chemokines during an evolving pulmonary granulomatous response elicited by the intrapulmonary embolization of live Schistosoma mansoni eggs into S. mansoni-sensitized mice. CCL22 protein expression peaked at day 4, but CCL17 levels were not increased significantly at any time after egg challenge. CCR4 transcript and protein expression were highest at day 8 after egg embolization and CCR4 protein was prominently expressed in macrophages surrounding S. mansoni eggs. Systemic immunoneutralization of CCL22 from the time of egg injection into S. mansoni-sensitized mice for 8 days significantly decreased CCR4 protein expression, the eosinophil content, the overall size of the egg granuloma, and its hydroxyproline content. Whole lung levels of interferon-γ were also significantly increased at day 8 in anti-CCL22-treated mice. The systemic immunoneutralization of CCL17 had a lesser effect on all of the granuloma parameters listed above, but this antibody treatment significantly decreased granuloma hydroxyproline content to a greater extent than the anti-CCL22 antibody treatment. In addition, the immunoneutralization of CCL17 significantly increased whole lung levels of interleukin (IL)-4, IL-5, IL-13, transforming growth factor-β, IL-12, and tumor necrosis factor-α at day 8 after egg infusion. Thus, these studies demonstrate a major role for CCL22 and a lesser role for CCL17 during an evolving S. mansoni egg granuloma in the lung.","author":[{"dropping-particle":"","family":"Jakubzick","given":"Claudia","non-dropping-particle":"","parse-names":false,"suffix":""},{"dropping-particle":"","family":"Wen","given":"Haitao","non-dropping-particle":"","parse-names":false,"suffix":""},{"dropping-particle":"","family":"Matsukawa","given":"Akihiro","non-dropping-particle":"","parse-names":false,"suffix":""},{"dropping-particle":"","family":"Keller","given":"Maya","non-dropping-particle":"","parse-names":false,"suffix":""},{"dropping-particle":"","family":"Kunkel","given":"Steven L.","non-dropping-particle":"","parse-names":false,"suffix":""},{"dropping-particle":"","family":"Hogaboam","given":"Cory M.","non-dropping-particle":"","parse-names":false,"suffix":""}],"container-title":"American Journal of Pathology","id":"ITEM-2","issue":"4","issued":{"date-parts":[["2004"]]},"page":"1211-1221","title":"Role of CCR4 ligands, CCL17 and CCL22, during Schistosoma mansoni egg-induced pulmonary granuloma formation in mice","type":"article-journal","volume":"165"},"uris":["http://www.mendeley.com/documents/?uuid=3669833d-af93-4dcd-8b13-9729fccc3c8a"]},{"id":"ITEM-3","itemData":{"DOI":"10.1016/S0002-9440(10)64177-6","ISSN":"00029440","abstract":"Monocyte chemotactic protein-3 (MCP-3/CCL7) has potent eosinophil chemoattractant properties. The present study determined its relative contribution to the formation of Th2 cytokine-mediated (type-2) eosinophil-rich interstitial lung granulomas induced by antigens of Schistosoma mansoni eggs. Both MCP-3 transcripts and protein levels were more strongly expressed in lungs with type-2 than with type-1 (mycobacterial antigen-elicited Th1-mediated) granulomas. In vivo treatment with neutralizing antibodies demonstrated that MCP-3 abrogated eosinophil accumulation in type-2 lesions by 40 to 50%. Immunohisto-chemical staining revealed that MCP-3 localized to vessels in or near granulomas suggesting that endothelial cells were an important in situ source of MCP-3. Maximal MCP-3 transcript expression was abrogated by anti-interleukin-4 treatment. Furthermore, cultured mouse lung endothelial cells displayed augmented MCP-3 production in response to interleukin-4. Together, these results suggest that MCP-3 contributes to a significant component of eosinophil recruitment in the type-2 interstitial granuloma formation and Th2 cytokines promote its production. © 2002 Elsevier Science Ltd. All rights reserved.","author":[{"dropping-particle":"","family":"Shang","given":"Xiao Zhou","non-dropping-particle":"","parse-names":false,"suffix":""},{"dropping-particle":"","family":"Chiu","given":"Bo Chin","non-dropping-particle":"","parse-names":false,"suffix":""},{"dropping-particle":"","family":"Stolberg","given":"Valerie","non-dropping-particle":"","parse-names":false,"suffix":""},{"dropping-particle":"","family":"Lukacs","given":"Nicholas W.","non-dropping-particle":"","parse-names":false,"suffix":""},{"dropping-particle":"","family":"Kunkel","given":"Steven L.","non-dropping-particle":"","parse-names":false,"suffix":""},{"dropping-particle":"","family":"Murphy","given":"Hedwig S.","non-dropping-particle":"","parse-names":false,"suffix":""},{"dropping-particle":"","family":"Chensue","given":"Stephen W.","non-dropping-particle":"","parse-names":false,"suffix":""}],"container-title":"American Journal of Pathology","id":"ITEM-3","issue":"1","issued":{"date-parts":[["2002"]]},"page":"257-266","title":"Eosinophil recruitment in type-2 hypersensitivity pulmonary granulomas: source and contribution of monocyte chemotactic protein-3 (CCL7)","type":"article-journal","volume":"161"},"uris":["http://www.mendeley.com/documents/?uuid=c2ae8315-1b47-4b97-aab2-2dc16d2c5ef8"]}],"mendeley":{"formattedCitation":"&lt;sup&gt;69–71&lt;/sup&gt;","plainTextFormattedCitation":"69–71","previouslyFormattedCitation":"&lt;sup&gt;69–71&lt;/sup&gt;"},"properties":{"noteIndex":0},"schema":"https://github.com/citation-style-language/schema/raw/master/csl-citation.json"}</w:instrText>
      </w:r>
      <w:r w:rsidR="00904969" w:rsidRPr="00A67B00">
        <w:rPr>
          <w:rFonts w:ascii="Arial" w:hAnsi="Arial" w:cs="Arial"/>
          <w:sz w:val="22"/>
          <w:szCs w:val="22"/>
        </w:rPr>
        <w:fldChar w:fldCharType="separate"/>
      </w:r>
      <w:r w:rsidR="009A03A8" w:rsidRPr="009A03A8">
        <w:rPr>
          <w:rFonts w:ascii="Arial" w:hAnsi="Arial" w:cs="Arial"/>
          <w:noProof/>
          <w:sz w:val="22"/>
          <w:szCs w:val="22"/>
          <w:vertAlign w:val="superscript"/>
        </w:rPr>
        <w:t>69–71</w:t>
      </w:r>
      <w:r w:rsidR="00904969" w:rsidRPr="00A67B00">
        <w:rPr>
          <w:rFonts w:ascii="Arial" w:hAnsi="Arial" w:cs="Arial"/>
          <w:sz w:val="22"/>
          <w:szCs w:val="22"/>
        </w:rPr>
        <w:fldChar w:fldCharType="end"/>
      </w:r>
      <w:r w:rsidR="00EB6BB8" w:rsidRPr="00A67B00">
        <w:rPr>
          <w:rFonts w:ascii="Arial" w:hAnsi="Arial" w:cs="Arial"/>
          <w:sz w:val="22"/>
          <w:szCs w:val="22"/>
        </w:rPr>
        <w:t>.</w:t>
      </w:r>
      <w:r w:rsidR="00652EE1" w:rsidRPr="00A67B00">
        <w:rPr>
          <w:rFonts w:ascii="Arial" w:hAnsi="Arial" w:cs="Arial"/>
          <w:sz w:val="22"/>
          <w:szCs w:val="22"/>
        </w:rPr>
        <w:t xml:space="preserve"> </w:t>
      </w:r>
    </w:p>
    <w:p w14:paraId="693BB796" w14:textId="77777777" w:rsidR="003E3D79" w:rsidRDefault="003E3D79" w:rsidP="008C08A8">
      <w:pPr>
        <w:numPr>
          <w:ilvl w:val="0"/>
          <w:numId w:val="0"/>
        </w:numPr>
        <w:spacing w:line="360" w:lineRule="auto"/>
        <w:jc w:val="both"/>
        <w:rPr>
          <w:rFonts w:ascii="Arial" w:hAnsi="Arial" w:cs="Arial"/>
          <w:sz w:val="22"/>
          <w:szCs w:val="22"/>
        </w:rPr>
      </w:pPr>
    </w:p>
    <w:p w14:paraId="1D2D789D" w14:textId="2E4D6CFF" w:rsidR="009F74A7" w:rsidRDefault="009E691E" w:rsidP="008C08A8">
      <w:pPr>
        <w:numPr>
          <w:ilvl w:val="0"/>
          <w:numId w:val="0"/>
        </w:numPr>
        <w:spacing w:line="360" w:lineRule="auto"/>
        <w:jc w:val="both"/>
        <w:rPr>
          <w:rFonts w:ascii="Arial" w:hAnsi="Arial" w:cs="Arial"/>
          <w:sz w:val="22"/>
          <w:szCs w:val="22"/>
        </w:rPr>
      </w:pPr>
      <w:r w:rsidRPr="00A67B00">
        <w:rPr>
          <w:rFonts w:ascii="Arial" w:hAnsi="Arial" w:cs="Arial"/>
          <w:sz w:val="22"/>
          <w:szCs w:val="22"/>
        </w:rPr>
        <w:t>A</w:t>
      </w:r>
      <w:r w:rsidR="00202B55" w:rsidRPr="00A67B00">
        <w:rPr>
          <w:rFonts w:ascii="Arial" w:hAnsi="Arial" w:cs="Arial"/>
          <w:sz w:val="22"/>
          <w:szCs w:val="22"/>
        </w:rPr>
        <w:t xml:space="preserve">lthough eosinophils are present in </w:t>
      </w:r>
      <w:r w:rsidRPr="00A67B00">
        <w:rPr>
          <w:rFonts w:ascii="Arial" w:hAnsi="Arial" w:cs="Arial"/>
          <w:sz w:val="22"/>
          <w:szCs w:val="22"/>
        </w:rPr>
        <w:t xml:space="preserve">the </w:t>
      </w:r>
      <w:r w:rsidR="00202B55" w:rsidRPr="00A67B00">
        <w:rPr>
          <w:rFonts w:ascii="Arial" w:hAnsi="Arial" w:cs="Arial"/>
          <w:sz w:val="22"/>
          <w:szCs w:val="22"/>
        </w:rPr>
        <w:t xml:space="preserve">granulomas of </w:t>
      </w:r>
      <w:r w:rsidR="00202B55" w:rsidRPr="00A67B00">
        <w:rPr>
          <w:rFonts w:ascii="Arial" w:hAnsi="Arial" w:cs="Arial"/>
          <w:i/>
          <w:iCs/>
          <w:sz w:val="22"/>
          <w:szCs w:val="22"/>
        </w:rPr>
        <w:t>S. mansoni</w:t>
      </w:r>
      <w:r w:rsidR="00202B55" w:rsidRPr="00A67B00">
        <w:rPr>
          <w:rFonts w:ascii="Arial" w:hAnsi="Arial" w:cs="Arial"/>
          <w:sz w:val="22"/>
          <w:szCs w:val="22"/>
        </w:rPr>
        <w:t xml:space="preserve"> and </w:t>
      </w:r>
      <w:r w:rsidR="004417C8" w:rsidRPr="00A67B00">
        <w:rPr>
          <w:rFonts w:ascii="Arial" w:hAnsi="Arial" w:cs="Arial"/>
          <w:i/>
          <w:iCs/>
          <w:sz w:val="22"/>
          <w:szCs w:val="22"/>
        </w:rPr>
        <w:t>S</w:t>
      </w:r>
      <w:r w:rsidR="00202B55" w:rsidRPr="00A67B00">
        <w:rPr>
          <w:rFonts w:ascii="Arial" w:hAnsi="Arial" w:cs="Arial"/>
          <w:i/>
          <w:iCs/>
          <w:sz w:val="22"/>
          <w:szCs w:val="22"/>
        </w:rPr>
        <w:t>. japonicum</w:t>
      </w:r>
      <w:r w:rsidR="00202B55" w:rsidRPr="00A67B00">
        <w:rPr>
          <w:rFonts w:ascii="Arial" w:hAnsi="Arial" w:cs="Arial"/>
          <w:sz w:val="22"/>
          <w:szCs w:val="22"/>
        </w:rPr>
        <w:t xml:space="preserve"> in different proportions, removal of the cell type by </w:t>
      </w:r>
      <w:r w:rsidRPr="00A67B00">
        <w:rPr>
          <w:rFonts w:ascii="Arial" w:hAnsi="Arial" w:cs="Arial"/>
          <w:sz w:val="22"/>
          <w:szCs w:val="22"/>
        </w:rPr>
        <w:t xml:space="preserve">administration </w:t>
      </w:r>
      <w:r w:rsidR="00202B55" w:rsidRPr="00A67B00">
        <w:rPr>
          <w:rFonts w:ascii="Arial" w:hAnsi="Arial" w:cs="Arial"/>
          <w:sz w:val="22"/>
          <w:szCs w:val="22"/>
        </w:rPr>
        <w:t>of anti-IL-5</w:t>
      </w:r>
      <w:r w:rsidRPr="00A67B00">
        <w:rPr>
          <w:rFonts w:ascii="Arial" w:hAnsi="Arial" w:cs="Arial"/>
          <w:sz w:val="22"/>
          <w:szCs w:val="22"/>
        </w:rPr>
        <w:t xml:space="preserve"> antibodies </w:t>
      </w:r>
      <w:r w:rsidR="00202B55" w:rsidRPr="00A67B00">
        <w:rPr>
          <w:rFonts w:ascii="Arial" w:hAnsi="Arial" w:cs="Arial"/>
          <w:sz w:val="22"/>
          <w:szCs w:val="22"/>
        </w:rPr>
        <w:t>ha</w:t>
      </w:r>
      <w:r w:rsidR="00EF680D" w:rsidRPr="00A67B00">
        <w:rPr>
          <w:rFonts w:ascii="Arial" w:hAnsi="Arial" w:cs="Arial"/>
          <w:sz w:val="22"/>
          <w:szCs w:val="22"/>
        </w:rPr>
        <w:t>ve</w:t>
      </w:r>
      <w:r w:rsidR="00202B55" w:rsidRPr="00A67B00">
        <w:rPr>
          <w:rFonts w:ascii="Arial" w:hAnsi="Arial" w:cs="Arial"/>
          <w:sz w:val="22"/>
          <w:szCs w:val="22"/>
        </w:rPr>
        <w:t xml:space="preserve"> little effect</w:t>
      </w:r>
      <w:r w:rsidR="00703724" w:rsidRPr="00A67B00">
        <w:rPr>
          <w:rFonts w:ascii="Arial" w:hAnsi="Arial" w:cs="Arial"/>
          <w:sz w:val="22"/>
          <w:szCs w:val="22"/>
        </w:rPr>
        <w:t xml:space="preserve"> </w:t>
      </w:r>
      <w:r w:rsidR="001460FA" w:rsidRPr="00A67B00">
        <w:rPr>
          <w:rFonts w:ascii="Arial" w:hAnsi="Arial" w:cs="Arial"/>
          <w:sz w:val="22"/>
          <w:szCs w:val="22"/>
        </w:rPr>
        <w:t xml:space="preserve">on granuloma size and fibrosis </w:t>
      </w:r>
      <w:r w:rsidR="00E04459"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ISSN":"0022-1767","PMID":"2123226","abstract":"To investigate the role of anaphylactic immune responses in protective immunity against schistosomiasis, mice vaccinated with irradiated cercariae of Schistosoma mansoni were treated with neutralizing mAb antibodies against either IL-5 or IL-4 before and during challenge infection. Anti-IL-5-treated vaccinated mice showed a complete ablation of circulating as well as tissue eosinophils present in inflammatory reactions to migrating schistosomula in the skin and lungs but nevertheless eliminated challenge infections as effectively as vaccinated animals treated with a control mAb. Similarly, treatment of vaccinated mice with an anti-IL-4 mAb markedly reduced serum IgE although failing to diminish immunity. The effect of anti-IL-5 mediated eosinophil depletion was also assessed in a second model in which resistance is induced by concomitant chronic infection. Again, normal, unaltered protection was observed in the absence of circulating and tissue eosinophils. In contrast to the above findings, treatment with anti-IFN-gamma was found to cause a partial depletion of immunity in vaccinated mice whereas, paradoxically, increasing the numbers of inflammatory reactions against invading schistosomula in the lungs. These observations argue against a requirement for either eosinophils or IgE in the anti-schistosome immunity induced by vaccination with irradiated cercariae or for eosinophils in the resistance resulting from previous infection in mice and support previous data suggesting a role for an IFN-gamma dependent cell-mediated effector mechanism in vaccine-induced resistance.","author":[{"dropping-particle":"","family":"Sher","given":"A","non-dropping-particle":"","parse-names":false,"suffix":""},{"dropping-particle":"","family":"Coffman","given":"R L","non-dropping-particle":"","parse-names":false,"suffix":""},{"dropping-particle":"","family":"Hieny","given":"S","non-dropping-particle":"","parse-names":false,"suffix":""},{"dropping-particle":"","family":"Cheever","given":"A W","non-dropping-particle":"","parse-names":false,"suffix":""}],"container-title":"Journal of Immunology","id":"ITEM-1","issue":"11","issued":{"date-parts":[["1990","12","1"]]},"page":"3911-3916","publisher":"American Association of Immunologists","title":"Ablation of eosinophil and IgE responses with anti-IL-5 or anti-IL-4 antibodies fails to affect immunity against Schistosoma mansoni in the mouse.","type":"article-journal","volume":"145"},"uris":["http://www.mendeley.com/documents/?uuid=e3a65e99-b408-3809-afe2-38aa5f5763bb"]}],"mendeley":{"formattedCitation":"&lt;sup&gt;72&lt;/sup&gt;","plainTextFormattedCitation":"72","previouslyFormattedCitation":"&lt;sup&gt;72&lt;/sup&gt;"},"properties":{"noteIndex":0},"schema":"https://github.com/citation-style-language/schema/raw/master/csl-citation.json"}</w:instrText>
      </w:r>
      <w:r w:rsidR="00E04459" w:rsidRPr="00A67B00">
        <w:rPr>
          <w:rFonts w:ascii="Arial" w:hAnsi="Arial" w:cs="Arial"/>
          <w:sz w:val="22"/>
          <w:szCs w:val="22"/>
        </w:rPr>
        <w:fldChar w:fldCharType="separate"/>
      </w:r>
      <w:r w:rsidR="009A03A8" w:rsidRPr="009A03A8">
        <w:rPr>
          <w:rFonts w:ascii="Arial" w:hAnsi="Arial" w:cs="Arial"/>
          <w:noProof/>
          <w:sz w:val="22"/>
          <w:szCs w:val="22"/>
          <w:vertAlign w:val="superscript"/>
        </w:rPr>
        <w:t>72</w:t>
      </w:r>
      <w:r w:rsidR="00E04459" w:rsidRPr="00A67B00">
        <w:rPr>
          <w:rFonts w:ascii="Arial" w:hAnsi="Arial" w:cs="Arial"/>
          <w:sz w:val="22"/>
          <w:szCs w:val="22"/>
        </w:rPr>
        <w:fldChar w:fldCharType="end"/>
      </w:r>
      <w:r w:rsidR="00826D43">
        <w:rPr>
          <w:rFonts w:ascii="Arial" w:hAnsi="Arial" w:cs="Arial"/>
          <w:sz w:val="22"/>
          <w:szCs w:val="22"/>
        </w:rPr>
        <w:t>, and e</w:t>
      </w:r>
      <w:r w:rsidR="00202B55" w:rsidRPr="00A67B00">
        <w:rPr>
          <w:rFonts w:ascii="Arial" w:hAnsi="Arial" w:cs="Arial"/>
          <w:sz w:val="22"/>
          <w:szCs w:val="22"/>
        </w:rPr>
        <w:t xml:space="preserve">osinophil depletion in mice infected with </w:t>
      </w:r>
      <w:r w:rsidR="008445FF" w:rsidRPr="00A67B00">
        <w:rPr>
          <w:rFonts w:ascii="Arial" w:hAnsi="Arial" w:cs="Arial"/>
          <w:sz w:val="22"/>
          <w:szCs w:val="22"/>
        </w:rPr>
        <w:t>either</w:t>
      </w:r>
      <w:r w:rsidR="00202B55" w:rsidRPr="00A67B00">
        <w:rPr>
          <w:rFonts w:ascii="Arial" w:hAnsi="Arial" w:cs="Arial"/>
          <w:sz w:val="22"/>
          <w:szCs w:val="22"/>
        </w:rPr>
        <w:t xml:space="preserve"> </w:t>
      </w:r>
      <w:r w:rsidR="00202B55" w:rsidRPr="00A67B00">
        <w:rPr>
          <w:rFonts w:ascii="Arial" w:hAnsi="Arial" w:cs="Arial"/>
          <w:i/>
          <w:iCs/>
          <w:sz w:val="22"/>
          <w:szCs w:val="22"/>
        </w:rPr>
        <w:t xml:space="preserve">S. mansoni </w:t>
      </w:r>
      <w:r w:rsidR="008445FF" w:rsidRPr="00A67B00">
        <w:rPr>
          <w:rFonts w:ascii="Arial" w:hAnsi="Arial" w:cs="Arial"/>
          <w:sz w:val="22"/>
          <w:szCs w:val="22"/>
        </w:rPr>
        <w:t>or</w:t>
      </w:r>
      <w:r w:rsidR="00202B55" w:rsidRPr="00A67B00">
        <w:rPr>
          <w:rFonts w:ascii="Arial" w:hAnsi="Arial" w:cs="Arial"/>
          <w:sz w:val="22"/>
          <w:szCs w:val="22"/>
        </w:rPr>
        <w:t xml:space="preserve"> </w:t>
      </w:r>
      <w:r w:rsidR="00202B55" w:rsidRPr="00A67B00">
        <w:rPr>
          <w:rFonts w:ascii="Arial" w:hAnsi="Arial" w:cs="Arial"/>
          <w:i/>
          <w:iCs/>
          <w:sz w:val="22"/>
          <w:szCs w:val="22"/>
        </w:rPr>
        <w:t>S. japonicum</w:t>
      </w:r>
      <w:r w:rsidR="00202B55" w:rsidRPr="00A67B00">
        <w:rPr>
          <w:rFonts w:ascii="Arial" w:hAnsi="Arial" w:cs="Arial"/>
          <w:sz w:val="22"/>
          <w:szCs w:val="22"/>
        </w:rPr>
        <w:t xml:space="preserve"> resulted in slightly smaller granulomas, but had no </w:t>
      </w:r>
      <w:r w:rsidR="00826D43">
        <w:rPr>
          <w:rFonts w:ascii="Arial" w:hAnsi="Arial" w:cs="Arial"/>
          <w:sz w:val="22"/>
          <w:szCs w:val="22"/>
        </w:rPr>
        <w:t xml:space="preserve">overall </w:t>
      </w:r>
      <w:r w:rsidR="00202B55" w:rsidRPr="00A67B00">
        <w:rPr>
          <w:rFonts w:ascii="Arial" w:hAnsi="Arial" w:cs="Arial"/>
          <w:sz w:val="22"/>
          <w:szCs w:val="22"/>
        </w:rPr>
        <w:t xml:space="preserve">effect on hepatic fibrosis </w:t>
      </w:r>
      <w:r w:rsidR="008445FF" w:rsidRPr="00A67B00">
        <w:rPr>
          <w:rFonts w:ascii="Arial" w:hAnsi="Arial" w:cs="Arial"/>
          <w:sz w:val="22"/>
          <w:szCs w:val="22"/>
        </w:rPr>
        <w:t>or</w:t>
      </w:r>
      <w:r w:rsidR="00202B55" w:rsidRPr="00A67B00">
        <w:rPr>
          <w:rFonts w:ascii="Arial" w:hAnsi="Arial" w:cs="Arial"/>
          <w:sz w:val="22"/>
          <w:szCs w:val="22"/>
        </w:rPr>
        <w:t xml:space="preserve"> histology </w:t>
      </w:r>
      <w:r w:rsidR="00202B55"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ISSN":"0022-1767","PMID":"2123226","abstract":"To investigate the role of anaphylactic immune responses in protective immunity against schistosomiasis, mice vaccinated with irradiated cercariae of Schistosoma mansoni were treated with neutralizing mAb antibodies against either IL-5 or IL-4 before and during challenge infection. Anti-IL-5-treated vaccinated mice showed a complete ablation of circulating as well as tissue eosinophils present in inflammatory reactions to migrating schistosomula in the skin and lungs but nevertheless eliminated challenge infections as effectively as vaccinated animals treated with a control mAb. Similarly, treatment of vaccinated mice with an anti-IL-4 mAb markedly reduced serum IgE although failing to diminish immunity. The effect of anti-IL-5 mediated eosinophil depletion was also assessed in a second model in which resistance is induced by concomitant chronic infection. Again, normal, unaltered protection was observed in the absence of circulating and tissue eosinophils. In contrast to the above findings, treatment with anti-IFN-gamma was found to cause a partial depletion of immunity in vaccinated mice whereas, paradoxically, increasing the numbers of inflammatory reactions against invading schistosomula in the lungs. These observations argue against a requirement for either eosinophils or IgE in the anti-schistosome immunity induced by vaccination with irradiated cercariae or for eosinophils in the resistance resulting from previous infection in mice and support previous data suggesting a role for an IFN-gamma dependent cell-mediated effector mechanism in vaccine-induced resistance.","author":[{"dropping-particle":"","family":"Sher","given":"A","non-dropping-particle":"","parse-names":false,"suffix":""},{"dropping-particle":"","family":"Coffman","given":"R L","non-dropping-particle":"","parse-names":false,"suffix":""},{"dropping-particle":"","family":"Hieny","given":"S","non-dropping-particle":"","parse-names":false,"suffix":""},{"dropping-particle":"","family":"Cheever","given":"A W","non-dropping-particle":"","parse-names":false,"suffix":""}],"container-title":"Journal of Immunology","id":"ITEM-1","issue":"11","issued":{"date-parts":[["1990","12","1"]]},"page":"3911-3916","publisher":"American Association of Immunologists","title":"Ablation of eosinophil and IgE responses with anti-IL-5 or anti-IL-4 antibodies fails to affect immunity against Schistosoma mansoni in the mouse.","type":"article-journal","volume":"145"},"uris":["http://www.mendeley.com/documents/?uuid=e3a65e99-b408-3809-afe2-38aa5f5763bb"]},{"id":"ITEM-2","itemData":{"ISSN":"0019-9567","PMID":"1834572","abstract":"Schistosoma japonicum-infected mice were treated with antibodies to interleukin-5 (IL-5) or gamma interferon (IFN-gamma) from week 3 or 4 to week 10 of infection. Neither antibody affected egg production by the parasite, and neither had a consistent effect on the secretion of IFN-gamma or IL-5 cell-related cytokines by spleen cells from infected mice. Mice treated with antibody to murine IL-5 had only rare eosinophils in hepatic circumoval granulomas. Granulomas around single eggs were reduced in volume by a third, but hepatic fibrosis was unaffected. Treatment with antibody to murine IFN-gamma also reduced the size of granulomas and also did not affect hepatic fibrosis, which was measured as hydroxyproline. Our results, taken together with the studies of others, indicate that a complex interaction of cytokines affects granuloma size and that the size and fibrosis of granulomas are to some extent regulated independently.","author":[{"dropping-particle":"","family":"Cheever","given":"Allen W","non-dropping-particle":"","parse-names":false,"suffix":""},{"dropping-particle":"","family":"Xu","given":"Y H","non-dropping-particle":"","parse-names":false,"suffix":""},{"dropping-particle":"","family":"Sher","given":"A","non-dropping-particle":"","parse-names":false,"suffix":""},{"dropping-particle":"","family":"Macedonia","given":"J G","non-dropping-particle":"","parse-names":false,"suffix":""}],"container-title":"Infection and immunity","id":"ITEM-2","issue":"11","issued":{"date-parts":[["1991","11"]]},"page":"4071-4074","title":"Analysis of egg granuloma formation in Schistosoma japonicum-infected mice treated with antibodies to interleukin-5 and gamma interferon","type":"article-journal","volume":"59"},"uris":["http://www.mendeley.com/documents/?uuid=a16af281-1694-38f9-9e2f-5471990e42fb"]}],"mendeley":{"formattedCitation":"&lt;sup&gt;72,73&lt;/sup&gt;","plainTextFormattedCitation":"72,73","previouslyFormattedCitation":"&lt;sup&gt;72,73&lt;/sup&gt;"},"properties":{"noteIndex":0},"schema":"https://github.com/citation-style-language/schema/raw/master/csl-citation.json"}</w:instrText>
      </w:r>
      <w:r w:rsidR="00202B55" w:rsidRPr="00A67B00">
        <w:rPr>
          <w:rFonts w:ascii="Arial" w:hAnsi="Arial" w:cs="Arial"/>
          <w:sz w:val="22"/>
          <w:szCs w:val="22"/>
        </w:rPr>
        <w:fldChar w:fldCharType="separate"/>
      </w:r>
      <w:r w:rsidR="009A03A8" w:rsidRPr="009A03A8">
        <w:rPr>
          <w:rFonts w:ascii="Arial" w:hAnsi="Arial" w:cs="Arial"/>
          <w:noProof/>
          <w:sz w:val="22"/>
          <w:szCs w:val="22"/>
          <w:vertAlign w:val="superscript"/>
        </w:rPr>
        <w:t>72,73</w:t>
      </w:r>
      <w:r w:rsidR="00202B55" w:rsidRPr="00A67B00">
        <w:rPr>
          <w:rFonts w:ascii="Arial" w:hAnsi="Arial" w:cs="Arial"/>
          <w:sz w:val="22"/>
          <w:szCs w:val="22"/>
        </w:rPr>
        <w:fldChar w:fldCharType="end"/>
      </w:r>
      <w:r w:rsidR="0050769C" w:rsidRPr="00A67B00">
        <w:rPr>
          <w:rFonts w:ascii="Arial" w:hAnsi="Arial" w:cs="Arial"/>
          <w:sz w:val="22"/>
          <w:szCs w:val="22"/>
        </w:rPr>
        <w:t>.</w:t>
      </w:r>
      <w:r w:rsidR="00202B55" w:rsidRPr="00A67B00">
        <w:rPr>
          <w:rFonts w:ascii="Arial" w:hAnsi="Arial" w:cs="Arial"/>
          <w:sz w:val="22"/>
          <w:szCs w:val="22"/>
        </w:rPr>
        <w:t xml:space="preserve"> </w:t>
      </w:r>
      <w:r w:rsidR="0050769C" w:rsidRPr="00A67B00">
        <w:rPr>
          <w:rFonts w:ascii="Arial" w:hAnsi="Arial" w:cs="Arial"/>
          <w:sz w:val="22"/>
          <w:szCs w:val="22"/>
        </w:rPr>
        <w:t>A</w:t>
      </w:r>
      <w:r w:rsidR="00113452" w:rsidRPr="00A67B00">
        <w:rPr>
          <w:rFonts w:ascii="Arial" w:hAnsi="Arial" w:cs="Arial"/>
          <w:sz w:val="22"/>
          <w:szCs w:val="22"/>
        </w:rPr>
        <w:t xml:space="preserve">nd although </w:t>
      </w:r>
      <w:r w:rsidR="00DF5DC2" w:rsidRPr="00A67B00">
        <w:rPr>
          <w:rFonts w:ascii="Arial" w:hAnsi="Arial" w:cs="Arial"/>
          <w:sz w:val="22"/>
          <w:szCs w:val="22"/>
        </w:rPr>
        <w:t xml:space="preserve">evidence suggests </w:t>
      </w:r>
      <w:r w:rsidR="00113452" w:rsidRPr="00A67B00">
        <w:rPr>
          <w:rFonts w:ascii="Arial" w:hAnsi="Arial" w:cs="Arial"/>
          <w:sz w:val="22"/>
          <w:szCs w:val="22"/>
        </w:rPr>
        <w:t>eosinophil</w:t>
      </w:r>
      <w:r w:rsidR="00DF5DC2" w:rsidRPr="00A67B00">
        <w:rPr>
          <w:rFonts w:ascii="Arial" w:hAnsi="Arial" w:cs="Arial"/>
          <w:sz w:val="22"/>
          <w:szCs w:val="22"/>
        </w:rPr>
        <w:t>ic</w:t>
      </w:r>
      <w:r w:rsidR="00113452" w:rsidRPr="00A67B00">
        <w:rPr>
          <w:rFonts w:ascii="Arial" w:hAnsi="Arial" w:cs="Arial"/>
          <w:sz w:val="22"/>
          <w:szCs w:val="22"/>
        </w:rPr>
        <w:t xml:space="preserve"> </w:t>
      </w:r>
      <w:r w:rsidR="00DF5DC2" w:rsidRPr="00A67B00">
        <w:rPr>
          <w:rFonts w:ascii="Arial" w:hAnsi="Arial" w:cs="Arial"/>
          <w:sz w:val="22"/>
          <w:szCs w:val="22"/>
        </w:rPr>
        <w:t xml:space="preserve">activity </w:t>
      </w:r>
      <w:r w:rsidR="00826D43">
        <w:rPr>
          <w:rFonts w:ascii="Arial" w:hAnsi="Arial" w:cs="Arial"/>
          <w:sz w:val="22"/>
          <w:szCs w:val="22"/>
        </w:rPr>
        <w:t xml:space="preserve">was </w:t>
      </w:r>
      <w:r w:rsidR="00826D43" w:rsidRPr="00A67B00">
        <w:rPr>
          <w:rFonts w:ascii="Arial" w:hAnsi="Arial" w:cs="Arial"/>
          <w:sz w:val="22"/>
          <w:szCs w:val="22"/>
        </w:rPr>
        <w:t xml:space="preserve">associated </w:t>
      </w:r>
      <w:r w:rsidR="002244A7">
        <w:rPr>
          <w:rFonts w:ascii="Arial" w:hAnsi="Arial" w:cs="Arial"/>
          <w:sz w:val="22"/>
          <w:szCs w:val="22"/>
        </w:rPr>
        <w:t xml:space="preserve">with </w:t>
      </w:r>
      <w:r w:rsidR="00E33504" w:rsidRPr="00A67B00">
        <w:rPr>
          <w:rFonts w:ascii="Arial" w:hAnsi="Arial" w:cs="Arial"/>
          <w:sz w:val="22"/>
          <w:szCs w:val="22"/>
        </w:rPr>
        <w:t xml:space="preserve">limiting pathology </w:t>
      </w:r>
      <w:r w:rsidR="00826D43">
        <w:rPr>
          <w:rFonts w:ascii="Arial" w:hAnsi="Arial" w:cs="Arial"/>
          <w:sz w:val="22"/>
          <w:szCs w:val="22"/>
        </w:rPr>
        <w:t>in</w:t>
      </w:r>
      <w:r w:rsidR="00E33504" w:rsidRPr="00A67B00">
        <w:rPr>
          <w:rFonts w:ascii="Arial" w:hAnsi="Arial" w:cs="Arial"/>
          <w:sz w:val="22"/>
          <w:szCs w:val="22"/>
        </w:rPr>
        <w:t xml:space="preserve"> </w:t>
      </w:r>
      <w:r w:rsidR="00517F23" w:rsidRPr="00A67B00">
        <w:rPr>
          <w:rFonts w:ascii="Arial" w:hAnsi="Arial" w:cs="Arial"/>
          <w:sz w:val="22"/>
          <w:szCs w:val="22"/>
        </w:rPr>
        <w:t xml:space="preserve">human </w:t>
      </w:r>
      <w:r w:rsidR="00E33504" w:rsidRPr="00A67B00">
        <w:rPr>
          <w:rFonts w:ascii="Arial" w:hAnsi="Arial" w:cs="Arial"/>
          <w:i/>
          <w:iCs/>
          <w:sz w:val="22"/>
          <w:szCs w:val="22"/>
        </w:rPr>
        <w:t>S. mansoni</w:t>
      </w:r>
      <w:r w:rsidR="00E33504" w:rsidRPr="00A67B00">
        <w:rPr>
          <w:rFonts w:ascii="Arial" w:hAnsi="Arial" w:cs="Arial"/>
          <w:sz w:val="22"/>
          <w:szCs w:val="22"/>
        </w:rPr>
        <w:t xml:space="preserve"> infections</w:t>
      </w:r>
      <w:r w:rsidR="00517F23" w:rsidRPr="00A67B00">
        <w:rPr>
          <w:rFonts w:ascii="Arial" w:hAnsi="Arial" w:cs="Arial"/>
          <w:sz w:val="22"/>
          <w:szCs w:val="22"/>
        </w:rPr>
        <w:t xml:space="preserve"> </w:t>
      </w:r>
      <w:r w:rsidR="00020B3F"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016/j.ijpara.2007.04.001","ISSN":"00207519","abstract":"Schistosomiasis is a chronic parasitic infection with over 200 million people infected worldwide. In Schistosoma mansoni infections, parasite-derived eggs get trapped in the liver, causing the formation of granulomas, which may develop into periportal fibrosis and portal hypertension, and thus severe morbidity. Eosinophil cationic protein (ECP) is a secretory protein of eosinophil granulocytes that efficiently kills the larval stage of S. mansoni, but also affects fibroblast functions. We have investigated the prevalence of the ECP gene polymorphism 434(G&gt;C) in two African populations, from an S. mansoni endemic area in Uganda (n = 297) and from a non-endemic area in Sudan (n = 78), and also compared these with a Swedish population (n = 209). The genotype frequencies in the Ugandan population differed significantly from both the Sudanese and Swedish populations (P &lt; 0.001). In the Ugandan population there was a significant association between genotype and prevalence of infection (P = 0.03), with lower prevalence in subjects with the GG genotype compared with GC (P = 0.02) and CC (P = 0.03). There was also a trend towards an association with periportal fibrosis (P = 0.08) in the Ugandan population. This suggested association was confirmed when the predominant tribe (n = 212) was analysed separately (P = 0.004). Our results suggest that ECP may be an important protein, both in the immune response against S. mansoni and in the development of periportal fibrosis. The results also suggest genetic selection towards the ECP 434CC genotype in populations living in S. mansoni endemic areas. © 2007 Australian Society for Parasitology Inc.","author":[{"dropping-particle":"","family":"Eriksson","given":"Jenny","non-dropping-particle":"","parse-names":false,"suffix":""},{"dropping-particle":"","family":"Reimert","given":"Claus M.","non-dropping-particle":"","parse-names":false,"suffix":""},{"dropping-particle":"","family":"Kabatereine","given":"Narcis B.","non-dropping-particle":"","parse-names":false,"suffix":""},{"dropping-particle":"","family":"Kazibwe","given":"Francis","non-dropping-particle":"","parse-names":false,"suffix":""},{"dropping-particle":"","family":"Ireri","given":"Edmund","non-dropping-particle":"","parse-names":false,"suffix":""},{"dropping-particle":"","family":"Kadzo","given":"Hilda","non-dropping-particle":"","parse-names":false,"suffix":""},{"dropping-particle":"","family":"Eltahir","given":"Hanan B.","non-dropping-particle":"","parse-names":false,"suffix":""},{"dropping-particle":"","family":"Mohamed","given":"Abdelrahim O.","non-dropping-particle":"","parse-names":false,"suffix":""},{"dropping-particle":"","family":"Vennervald","given":"Birgitte J.","non-dropping-particle":"","parse-names":false,"suffix":""},{"dropping-particle":"","family":"Venge","given":"Per","non-dropping-particle":"","parse-names":false,"suffix":""}],"container-title":"International Journal for Parasitology","id":"ITEM-1","issue":"12","issued":{"date-parts":[["2007","10"]]},"page":"1359-1366","title":"The 434(G&gt;C) polymorphism within the coding sequence of Eosinophil Cationic Protein (ECP) correlates with the natural course of Schistosoma mansoni infection","type":"article-journal","volume":"37"},"uris":["http://www.mendeley.com/documents/?uuid=d32afa33-0dcf-3eac-8a8f-8aa9b0f4b9ee"]}],"mendeley":{"formattedCitation":"&lt;sup&gt;74&lt;/sup&gt;","plainTextFormattedCitation":"74","previouslyFormattedCitation":"&lt;sup&gt;74&lt;/sup&gt;"},"properties":{"noteIndex":0},"schema":"https://github.com/citation-style-language/schema/raw/master/csl-citation.json"}</w:instrText>
      </w:r>
      <w:r w:rsidR="00020B3F" w:rsidRPr="00A67B00">
        <w:rPr>
          <w:rFonts w:ascii="Arial" w:hAnsi="Arial" w:cs="Arial"/>
          <w:sz w:val="22"/>
          <w:szCs w:val="22"/>
        </w:rPr>
        <w:fldChar w:fldCharType="separate"/>
      </w:r>
      <w:r w:rsidR="009A03A8" w:rsidRPr="009A03A8">
        <w:rPr>
          <w:rFonts w:ascii="Arial" w:hAnsi="Arial" w:cs="Arial"/>
          <w:noProof/>
          <w:sz w:val="22"/>
          <w:szCs w:val="22"/>
          <w:vertAlign w:val="superscript"/>
        </w:rPr>
        <w:t>74</w:t>
      </w:r>
      <w:r w:rsidR="00020B3F" w:rsidRPr="00A67B00">
        <w:rPr>
          <w:rFonts w:ascii="Arial" w:hAnsi="Arial" w:cs="Arial"/>
          <w:sz w:val="22"/>
          <w:szCs w:val="22"/>
        </w:rPr>
        <w:fldChar w:fldCharType="end"/>
      </w:r>
      <w:r w:rsidR="00E33504" w:rsidRPr="00A67B00">
        <w:rPr>
          <w:rFonts w:ascii="Arial" w:hAnsi="Arial" w:cs="Arial"/>
          <w:sz w:val="22"/>
          <w:szCs w:val="22"/>
        </w:rPr>
        <w:t xml:space="preserve">, experiments using </w:t>
      </w:r>
      <w:r w:rsidR="006E41D9" w:rsidRPr="00A67B00">
        <w:rPr>
          <w:rFonts w:ascii="Arial" w:hAnsi="Arial" w:cs="Arial"/>
          <w:i/>
          <w:iCs/>
          <w:sz w:val="22"/>
          <w:szCs w:val="22"/>
        </w:rPr>
        <w:t>S. mansoni</w:t>
      </w:r>
      <w:r w:rsidR="006E41D9" w:rsidRPr="00A67B00">
        <w:rPr>
          <w:rFonts w:ascii="Arial" w:hAnsi="Arial" w:cs="Arial"/>
          <w:sz w:val="22"/>
          <w:szCs w:val="22"/>
        </w:rPr>
        <w:t xml:space="preserve"> </w:t>
      </w:r>
      <w:r w:rsidR="00032106" w:rsidRPr="00A67B00">
        <w:rPr>
          <w:rFonts w:ascii="Arial" w:hAnsi="Arial" w:cs="Arial"/>
          <w:sz w:val="22"/>
          <w:szCs w:val="22"/>
        </w:rPr>
        <w:t xml:space="preserve">in two </w:t>
      </w:r>
      <w:r w:rsidR="00826D43">
        <w:rPr>
          <w:rFonts w:ascii="Arial" w:hAnsi="Arial" w:cs="Arial"/>
          <w:sz w:val="22"/>
          <w:szCs w:val="22"/>
        </w:rPr>
        <w:t xml:space="preserve">different </w:t>
      </w:r>
      <w:r w:rsidR="00720FC0" w:rsidRPr="00A67B00">
        <w:rPr>
          <w:rFonts w:ascii="Arial" w:hAnsi="Arial" w:cs="Arial"/>
          <w:sz w:val="22"/>
          <w:szCs w:val="22"/>
        </w:rPr>
        <w:t>eosinophil ablation mouse models</w:t>
      </w:r>
      <w:r w:rsidR="00277484" w:rsidRPr="00A67B00">
        <w:rPr>
          <w:rFonts w:ascii="Arial" w:hAnsi="Arial" w:cs="Arial"/>
          <w:sz w:val="22"/>
          <w:szCs w:val="22"/>
        </w:rPr>
        <w:t xml:space="preserve"> </w:t>
      </w:r>
      <w:r w:rsidR="003E3D79">
        <w:rPr>
          <w:rFonts w:ascii="Arial" w:hAnsi="Arial" w:cs="Arial"/>
          <w:sz w:val="22"/>
          <w:szCs w:val="22"/>
        </w:rPr>
        <w:t xml:space="preserve">showed </w:t>
      </w:r>
      <w:r w:rsidR="00AC7452" w:rsidRPr="00A67B00">
        <w:rPr>
          <w:rFonts w:ascii="Arial" w:hAnsi="Arial" w:cs="Arial"/>
          <w:sz w:val="22"/>
          <w:szCs w:val="22"/>
        </w:rPr>
        <w:t>no effect on hepatic fibrosis</w:t>
      </w:r>
      <w:r w:rsidR="00EF680D" w:rsidRPr="00A67B00">
        <w:rPr>
          <w:rFonts w:ascii="Arial" w:hAnsi="Arial" w:cs="Arial"/>
          <w:sz w:val="22"/>
          <w:szCs w:val="22"/>
        </w:rPr>
        <w:t xml:space="preserve">, </w:t>
      </w:r>
      <w:r w:rsidR="00AC7452" w:rsidRPr="00A67B00">
        <w:rPr>
          <w:rFonts w:ascii="Arial" w:hAnsi="Arial" w:cs="Arial"/>
          <w:sz w:val="22"/>
          <w:szCs w:val="22"/>
        </w:rPr>
        <w:t xml:space="preserve">granuloma </w:t>
      </w:r>
      <w:r w:rsidR="00517F23" w:rsidRPr="00A67B00">
        <w:rPr>
          <w:rFonts w:ascii="Arial" w:hAnsi="Arial" w:cs="Arial"/>
          <w:sz w:val="22"/>
          <w:szCs w:val="22"/>
        </w:rPr>
        <w:t xml:space="preserve">size or number </w:t>
      </w:r>
      <w:r w:rsidR="009449E3"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182/blood-2006-04-015933","ISSN":"00064971","PMID":"16772607","abstract":"We explore the controversial issue of the role of eosinophils in host defense against helminthic parasites using the established Schistosoma mansoni infection model in 2 novel mouse models of eosinophil lineage ablation (ΔdblGATA and TgPHIL). No eosinophils were detected in bone marrow of infected ΔdblGATA or TgPHIL mice, despite the fact that serum IL-5 levels in these infected mice exceeded those in infected wild type by approximately 4-fold. Liver granulomata from infected ΔdblGATA and TgPHIL mice were likewise depleted of eosinophils compared with those from their respective wild types. No eosinophil-dependent differences in granuloma number, size, or fibrosis were detected at weeks 8 or 12 of infection, and differential accumulation of mast cells was observed among the ΔdblGATA mice only at week 12. Likewise, serum levels of liver transaminases, alanine aminotransferase (ALT), and aspartate aminotransferase (AST) increased in all mice in response to S mansoni infection, with no eosinophil-dependent differences in hepatocellular damage observed. Finally, eosinophil ablation had no effect on worm burden or on egg deposition. Overall, our data indicate that eosinophil ablation has no impact on traditional measures of disease in the S mansoni infection model in mice. However, eosinophils may have unexplored immunomodulatory contributions to this disease process. © 2006 by The American Society of Hematology.","author":[{"dropping-particle":"","family":"Swartz","given":"Jonathan M.","non-dropping-particle":"","parse-names":false,"suffix":""},{"dropping-particle":"","family":"Dyer","given":"Kimberly D.","non-dropping-particle":"","parse-names":false,"suffix":""},{"dropping-particle":"","family":"Cheever","given":"Allen W.","non-dropping-particle":"","parse-names":false,"suffix":""},{"dropping-particle":"","family":"Ramalingam","given":"Thirumalai","non-dropping-particle":"","parse-names":false,"suffix":""},{"dropping-particle":"","family":"Pesnicak","given":"Lesley","non-dropping-particle":"","parse-names":false,"suffix":""},{"dropping-particle":"","family":"Domachowske","given":"Joseph B.","non-dropping-particle":"","parse-names":false,"suffix":""},{"dropping-particle":"","family":"Lee","given":"James J.","non-dropping-particle":"","parse-names":false,"suffix":""},{"dropping-particle":"","family":"Lee","given":"Nancy A.","non-dropping-particle":"","parse-names":false,"suffix":""},{"dropping-particle":"","family":"Foster","given":"Paul S.","non-dropping-particle":"","parse-names":false,"suffix":""},{"dropping-particle":"","family":"Wynn","given":"Thomas A.","non-dropping-particle":"","parse-names":false,"suffix":""},{"dropping-particle":"","family":"Rosenberg","given":"Helene F.","non-dropping-particle":"","parse-names":false,"suffix":""}],"container-title":"Blood","id":"ITEM-1","issue":"7","issued":{"date-parts":[["2006"]]},"page":"2420-2427","title":"Schistosoma mansoni infection in eosinophil lineage-ablated mice","type":"article-journal","volume":"108"},"uris":["http://www.mendeley.com/documents/?uuid=29b0b612-99cb-4086-8a84-1e00b1d34278"]}],"mendeley":{"formattedCitation":"&lt;sup&gt;75&lt;/sup&gt;","plainTextFormattedCitation":"75","previouslyFormattedCitation":"&lt;sup&gt;75&lt;/sup&gt;"},"properties":{"noteIndex":0},"schema":"https://github.com/citation-style-language/schema/raw/master/csl-citation.json"}</w:instrText>
      </w:r>
      <w:r w:rsidR="009449E3" w:rsidRPr="00A67B00">
        <w:rPr>
          <w:rFonts w:ascii="Arial" w:hAnsi="Arial" w:cs="Arial"/>
          <w:sz w:val="22"/>
          <w:szCs w:val="22"/>
        </w:rPr>
        <w:fldChar w:fldCharType="separate"/>
      </w:r>
      <w:r w:rsidR="009A03A8" w:rsidRPr="009A03A8">
        <w:rPr>
          <w:rFonts w:ascii="Arial" w:hAnsi="Arial" w:cs="Arial"/>
          <w:noProof/>
          <w:sz w:val="22"/>
          <w:szCs w:val="22"/>
          <w:vertAlign w:val="superscript"/>
        </w:rPr>
        <w:t>75</w:t>
      </w:r>
      <w:r w:rsidR="009449E3" w:rsidRPr="00A67B00">
        <w:rPr>
          <w:rFonts w:ascii="Arial" w:hAnsi="Arial" w:cs="Arial"/>
          <w:sz w:val="22"/>
          <w:szCs w:val="22"/>
        </w:rPr>
        <w:fldChar w:fldCharType="end"/>
      </w:r>
      <w:r w:rsidR="009449E3" w:rsidRPr="00A67B00">
        <w:rPr>
          <w:rFonts w:ascii="Arial" w:hAnsi="Arial" w:cs="Arial"/>
          <w:sz w:val="22"/>
          <w:szCs w:val="22"/>
        </w:rPr>
        <w:t>.</w:t>
      </w:r>
      <w:r w:rsidR="008915F7" w:rsidRPr="00A67B00">
        <w:rPr>
          <w:rFonts w:ascii="Arial" w:hAnsi="Arial" w:cs="Arial"/>
          <w:sz w:val="22"/>
          <w:szCs w:val="22"/>
        </w:rPr>
        <w:t xml:space="preserve"> </w:t>
      </w:r>
      <w:r w:rsidR="00C91EDB" w:rsidRPr="00A67B00">
        <w:rPr>
          <w:rFonts w:ascii="Arial" w:hAnsi="Arial" w:cs="Arial"/>
          <w:sz w:val="22"/>
          <w:szCs w:val="22"/>
        </w:rPr>
        <w:t>It should be noted that t</w:t>
      </w:r>
      <w:r w:rsidR="008915F7" w:rsidRPr="00A67B00">
        <w:rPr>
          <w:rFonts w:ascii="Arial" w:hAnsi="Arial" w:cs="Arial"/>
          <w:sz w:val="22"/>
          <w:szCs w:val="22"/>
        </w:rPr>
        <w:t xml:space="preserve">he </w:t>
      </w:r>
      <w:r w:rsidR="0010170E" w:rsidRPr="00A67B00">
        <w:rPr>
          <w:rFonts w:ascii="Arial" w:hAnsi="Arial" w:cs="Arial"/>
          <w:sz w:val="22"/>
          <w:szCs w:val="22"/>
        </w:rPr>
        <w:t>absence</w:t>
      </w:r>
      <w:r w:rsidR="008915F7" w:rsidRPr="00A67B00">
        <w:rPr>
          <w:rFonts w:ascii="Arial" w:hAnsi="Arial" w:cs="Arial"/>
          <w:sz w:val="22"/>
          <w:szCs w:val="22"/>
        </w:rPr>
        <w:t xml:space="preserve"> of </w:t>
      </w:r>
      <w:r w:rsidR="00EF680D" w:rsidRPr="00A67B00">
        <w:rPr>
          <w:rFonts w:ascii="Arial" w:hAnsi="Arial" w:cs="Arial"/>
          <w:sz w:val="22"/>
          <w:szCs w:val="22"/>
        </w:rPr>
        <w:t xml:space="preserve">the </w:t>
      </w:r>
      <w:r w:rsidR="005920BC" w:rsidRPr="00A67B00">
        <w:rPr>
          <w:rFonts w:ascii="Arial" w:hAnsi="Arial" w:cs="Arial"/>
          <w:sz w:val="22"/>
          <w:szCs w:val="22"/>
        </w:rPr>
        <w:t>high-affinity</w:t>
      </w:r>
      <w:r w:rsidR="00422D45" w:rsidRPr="00A67B00">
        <w:rPr>
          <w:rFonts w:ascii="Arial" w:hAnsi="Arial" w:cs="Arial"/>
          <w:sz w:val="22"/>
          <w:szCs w:val="22"/>
        </w:rPr>
        <w:t xml:space="preserve"> </w:t>
      </w:r>
      <w:proofErr w:type="spellStart"/>
      <w:r w:rsidR="00422D45" w:rsidRPr="00A67B00">
        <w:rPr>
          <w:rFonts w:ascii="Arial" w:hAnsi="Arial" w:cs="Arial"/>
          <w:sz w:val="22"/>
          <w:szCs w:val="22"/>
        </w:rPr>
        <w:t>IgE</w:t>
      </w:r>
      <w:proofErr w:type="spellEnd"/>
      <w:r w:rsidR="005920BC" w:rsidRPr="00A67B00">
        <w:rPr>
          <w:rFonts w:ascii="Arial" w:hAnsi="Arial" w:cs="Arial"/>
          <w:sz w:val="22"/>
          <w:szCs w:val="22"/>
        </w:rPr>
        <w:t xml:space="preserve"> receptor, </w:t>
      </w:r>
      <w:proofErr w:type="spellStart"/>
      <w:r w:rsidR="005920BC" w:rsidRPr="00A67B00">
        <w:rPr>
          <w:rFonts w:ascii="Arial" w:hAnsi="Arial" w:cs="Arial"/>
          <w:sz w:val="22"/>
          <w:szCs w:val="22"/>
        </w:rPr>
        <w:t>FcεRI</w:t>
      </w:r>
      <w:proofErr w:type="spellEnd"/>
      <w:r w:rsidR="007B58FC">
        <w:rPr>
          <w:rFonts w:ascii="Arial" w:hAnsi="Arial" w:cs="Arial"/>
          <w:sz w:val="22"/>
          <w:szCs w:val="22"/>
        </w:rPr>
        <w:t>,</w:t>
      </w:r>
      <w:r w:rsidR="002C4C53" w:rsidRPr="00A67B00">
        <w:rPr>
          <w:rFonts w:ascii="Arial" w:hAnsi="Arial" w:cs="Arial"/>
          <w:sz w:val="22"/>
          <w:szCs w:val="22"/>
        </w:rPr>
        <w:t xml:space="preserve"> </w:t>
      </w:r>
      <w:r w:rsidR="00EF680D" w:rsidRPr="00A67B00">
        <w:rPr>
          <w:rFonts w:ascii="Arial" w:hAnsi="Arial" w:cs="Arial"/>
          <w:sz w:val="22"/>
          <w:szCs w:val="22"/>
        </w:rPr>
        <w:t xml:space="preserve">on mouse eosinophils </w:t>
      </w:r>
      <w:r w:rsidR="002C4C53"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182/blood.v89.10.3826.3826_3826_3836","ISSN":"00064971","abstract":"Chronic infection with Schistosoma mansoni induces in humans and mice a Th2-dominant immune response in which eosinophils and IgE are conspicuously elevated. Human eosinophils express IgE receptors that participate in an IgE- dependent eosinophil-mediated ADCC reaction against Schistosomula larvae in vitro. To investigate the expression of IgE receptors on murine eosinophils, they were purified (&gt;95% pure by Giemsa-stained cytospin preparations) from liver granulomas of Schistosoma-infected mice. Flow cytometric analysis showed the absence of the low-affinity IgE receptor Fc-ε RII (CD23) and Mac- 2 and the absence of binding of murine IgE. Reverse transcription-polymerase chain reaction (RT-PCR) analysis of granuloma eosinophil mRNA did not detect transcripts for FC-ε RII or the α-chain of the high-affinity IgE receptor Fc-ε RI, but did detect transcripts that encode Mac-2 and the low-affinity IgG receptors Fc-γ, RIIb2, Fc-γ RIII, and the FcR-associated γ-chain. In vitro stimulation of granuloma eosinophils with interleukin-4 (IL4) did not induce IgE binding, surface expression of Mac-2, or the transcription of Fc- ε receptors (Fc-ε RI, Fc-ε RII/CD23). To investigate normal murine eosinophils, we cultured normal mouse bone marrow cells with recombinant IL- 3, recombinant IL-5, and recombinant granulocyte-macrophage colony- stimulating factor, conditions that promote eosinophil differentiation. Flow cytometric analysis of bone marrow derived eosinophils failed to detect IgE binding or cell surface expression of Fc-ε RII and Mac-2, and RT-PCR analysis of fluorescence-activated cell sorted bone marrow-derived eosinophils failed to detect transcripts that encode Fc-ε RI or Fc-ε RII. These findings show that, in contrast to human eosinophils, murine eosinophils do not express cell surface receptors that bind IgE. However, because IgG receptors (Fc-γ RIIb2, Fc-γ RIII) were present on eosinophils purified from granulomas, we investigated whether they might be involved in eosinophil activation. We found that an oxidative burst in eosinophils could be triggered through their IgG receptors.","author":[{"dropping-particle":"","family":"Andres","given":"Belen","non-dropping-particle":"de","parse-names":false,"suffix":""},{"dropping-particle":"","family":"Rakasz","given":"Eva","non-dropping-particle":"","parse-names":false,"suffix":""},{"dropping-particle":"","family":"Hagen","given":"Michael","non-dropping-particle":"","parse-names":false,"suffix":""},{"dropping-particle":"","family":"McCormik","given":"Mike L.","non-dropping-particle":"","parse-names":false,"suffix":""},{"dropping-particle":"","family":"Mueller","given":"Allen L.","non-dropping-particle":"","parse-names":false,"suffix":""},{"dropping-particle":"","family":"Elliot","given":"David","non-dropping-particle":"","parse-names":false,"suffix":""},{"dropping-particle":"","family":"Metwali","given":"Ahmed","non-dropping-particle":"","parse-names":false,"suffix":""},{"dropping-particle":"","family":"Sandor","given":"Matyas","non-dropping-particle":"","parse-names":false,"suffix":""},{"dropping-particle":"","family":"Britigan","given":"Bradley E.","non-dropping-particle":"","parse-names":false,"suffix":""},{"dropping-particle":"V.","family":"Weinstock","given":"Joel","non-dropping-particle":"","parse-names":false,"suffix":""},{"dropping-particle":"","family":"Lynch","given":"Richard G.","non-dropping-particle":"","parse-names":false,"suffix":""}],"container-title":"Blood","id":"ITEM-1","issue":"10","issued":{"date-parts":[["1997"]]},"page":"3826-3836","title":"Lack of Fc-ε receptors on murine eosinophils: implications for the functional significance of elevated IgE and eosinophils in parasitic infections","type":"article-journal","volume":"89"},"uris":["http://www.mendeley.com/documents/?uuid=3c1c6e89-2380-4874-a80b-348d11626316"]}],"mendeley":{"formattedCitation":"&lt;sup&gt;76&lt;/sup&gt;","plainTextFormattedCitation":"76","previouslyFormattedCitation":"&lt;sup&gt;76&lt;/sup&gt;"},"properties":{"noteIndex":0},"schema":"https://github.com/citation-style-language/schema/raw/master/csl-citation.json"}</w:instrText>
      </w:r>
      <w:r w:rsidR="002C4C53" w:rsidRPr="00A67B00">
        <w:rPr>
          <w:rFonts w:ascii="Arial" w:hAnsi="Arial" w:cs="Arial"/>
          <w:sz w:val="22"/>
          <w:szCs w:val="22"/>
        </w:rPr>
        <w:fldChar w:fldCharType="separate"/>
      </w:r>
      <w:r w:rsidR="009A03A8" w:rsidRPr="009A03A8">
        <w:rPr>
          <w:rFonts w:ascii="Arial" w:hAnsi="Arial" w:cs="Arial"/>
          <w:noProof/>
          <w:sz w:val="22"/>
          <w:szCs w:val="22"/>
          <w:vertAlign w:val="superscript"/>
        </w:rPr>
        <w:t>76</w:t>
      </w:r>
      <w:r w:rsidR="002C4C53" w:rsidRPr="00A67B00">
        <w:rPr>
          <w:rFonts w:ascii="Arial" w:hAnsi="Arial" w:cs="Arial"/>
          <w:sz w:val="22"/>
          <w:szCs w:val="22"/>
        </w:rPr>
        <w:fldChar w:fldCharType="end"/>
      </w:r>
      <w:r w:rsidR="002244A7">
        <w:rPr>
          <w:rFonts w:ascii="Arial" w:hAnsi="Arial" w:cs="Arial"/>
          <w:sz w:val="22"/>
          <w:szCs w:val="22"/>
        </w:rPr>
        <w:t xml:space="preserve"> </w:t>
      </w:r>
      <w:r w:rsidR="00422D45" w:rsidRPr="00A67B00">
        <w:rPr>
          <w:rFonts w:ascii="Arial" w:hAnsi="Arial" w:cs="Arial"/>
          <w:sz w:val="22"/>
          <w:szCs w:val="22"/>
        </w:rPr>
        <w:t xml:space="preserve">may </w:t>
      </w:r>
      <w:r w:rsidR="00EF680D" w:rsidRPr="00A67B00">
        <w:rPr>
          <w:rFonts w:ascii="Arial" w:hAnsi="Arial" w:cs="Arial"/>
          <w:sz w:val="22"/>
          <w:szCs w:val="22"/>
        </w:rPr>
        <w:t xml:space="preserve">explain the </w:t>
      </w:r>
      <w:r w:rsidR="00826D43">
        <w:rPr>
          <w:rFonts w:ascii="Arial" w:hAnsi="Arial" w:cs="Arial"/>
          <w:sz w:val="22"/>
          <w:szCs w:val="22"/>
        </w:rPr>
        <w:t xml:space="preserve">lack of </w:t>
      </w:r>
      <w:r w:rsidR="00D33537" w:rsidRPr="00A67B00">
        <w:rPr>
          <w:rFonts w:ascii="Arial" w:hAnsi="Arial" w:cs="Arial"/>
          <w:sz w:val="22"/>
          <w:szCs w:val="22"/>
        </w:rPr>
        <w:t>eosinophil-related effects in murine models</w:t>
      </w:r>
      <w:r w:rsidR="00704AA8" w:rsidRPr="00A67B00">
        <w:rPr>
          <w:rFonts w:ascii="Arial" w:hAnsi="Arial" w:cs="Arial"/>
          <w:sz w:val="22"/>
          <w:szCs w:val="22"/>
        </w:rPr>
        <w:t xml:space="preserve"> </w:t>
      </w:r>
      <w:r w:rsidR="00704AA8"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016/j.pt.2013.12.009","author":[{"dropping-particle":"","family":"Chuah","given":"Candy","non-dropping-particle":"","parse-names":false,"suffix":""},{"dropping-particle":"","family":"Jones","given":"MK","non-dropping-particle":"","parse-names":false,"suffix":""},{"dropping-particle":"","family":"Burke","given":"ML","non-dropping-particle":"","parse-names":false,"suffix":""},{"dropping-particle":"","family":"Mcmanus","given":"DP","non-dropping-particle":"","parse-names":false,"suffix":""},{"dropping-particle":"","family":"Gobert","given":"GN","non-dropping-particle":"","parse-names":false,"suffix":""}],"container-title":"Trends in Parasitology","id":"ITEM-1","issue":"3","issued":{"date-parts":[["2014"]]},"page":"141-150","title":"Cellular and chemokine-mediated regulation in schistosome-induced hepatic pathology","type":"article-journal","volume":"30"},"uris":["http://www.mendeley.com/documents/?uuid=fd1c1803-b75d-3dbe-8a29-d655b4133c87"]}],"mendeley":{"formattedCitation":"&lt;sup&gt;77&lt;/sup&gt;","plainTextFormattedCitation":"77","previouslyFormattedCitation":"&lt;sup&gt;77&lt;/sup&gt;"},"properties":{"noteIndex":0},"schema":"https://github.com/citation-style-language/schema/raw/master/csl-citation.json"}</w:instrText>
      </w:r>
      <w:r w:rsidR="00704AA8" w:rsidRPr="00A67B00">
        <w:rPr>
          <w:rFonts w:ascii="Arial" w:hAnsi="Arial" w:cs="Arial"/>
          <w:sz w:val="22"/>
          <w:szCs w:val="22"/>
        </w:rPr>
        <w:fldChar w:fldCharType="separate"/>
      </w:r>
      <w:r w:rsidR="009A03A8" w:rsidRPr="009A03A8">
        <w:rPr>
          <w:rFonts w:ascii="Arial" w:hAnsi="Arial" w:cs="Arial"/>
          <w:noProof/>
          <w:sz w:val="22"/>
          <w:szCs w:val="22"/>
          <w:vertAlign w:val="superscript"/>
        </w:rPr>
        <w:t>77</w:t>
      </w:r>
      <w:r w:rsidR="00704AA8" w:rsidRPr="00A67B00">
        <w:rPr>
          <w:rFonts w:ascii="Arial" w:hAnsi="Arial" w:cs="Arial"/>
          <w:sz w:val="22"/>
          <w:szCs w:val="22"/>
        </w:rPr>
        <w:fldChar w:fldCharType="end"/>
      </w:r>
      <w:r w:rsidR="002C4C53" w:rsidRPr="00A67B00">
        <w:rPr>
          <w:rFonts w:ascii="Arial" w:hAnsi="Arial" w:cs="Arial"/>
          <w:sz w:val="22"/>
          <w:szCs w:val="22"/>
        </w:rPr>
        <w:t>.</w:t>
      </w:r>
      <w:r w:rsidR="00391859" w:rsidRPr="00A67B00">
        <w:rPr>
          <w:rFonts w:ascii="Arial" w:hAnsi="Arial" w:cs="Arial"/>
          <w:sz w:val="22"/>
          <w:szCs w:val="22"/>
        </w:rPr>
        <w:t xml:space="preserve"> On the whole, </w:t>
      </w:r>
      <w:r w:rsidR="00EF680D" w:rsidRPr="00A67B00">
        <w:rPr>
          <w:rFonts w:ascii="Arial" w:hAnsi="Arial" w:cs="Arial"/>
          <w:sz w:val="22"/>
          <w:szCs w:val="22"/>
        </w:rPr>
        <w:t xml:space="preserve">the involvement of </w:t>
      </w:r>
      <w:r w:rsidR="00391859" w:rsidRPr="00A67B00">
        <w:rPr>
          <w:rFonts w:ascii="Arial" w:hAnsi="Arial" w:cs="Arial"/>
          <w:sz w:val="22"/>
          <w:szCs w:val="22"/>
        </w:rPr>
        <w:t>eosinophil</w:t>
      </w:r>
      <w:r w:rsidR="00EF680D" w:rsidRPr="00A67B00">
        <w:rPr>
          <w:rFonts w:ascii="Arial" w:hAnsi="Arial" w:cs="Arial"/>
          <w:sz w:val="22"/>
          <w:szCs w:val="22"/>
        </w:rPr>
        <w:t>s</w:t>
      </w:r>
      <w:r w:rsidR="00391859" w:rsidRPr="00A67B00">
        <w:rPr>
          <w:rFonts w:ascii="Arial" w:hAnsi="Arial" w:cs="Arial"/>
          <w:sz w:val="22"/>
          <w:szCs w:val="22"/>
        </w:rPr>
        <w:t xml:space="preserve"> in </w:t>
      </w:r>
      <w:r w:rsidR="00391859" w:rsidRPr="00A67B00">
        <w:rPr>
          <w:rFonts w:ascii="Arial" w:hAnsi="Arial" w:cs="Arial"/>
          <w:i/>
          <w:iCs/>
          <w:sz w:val="22"/>
          <w:szCs w:val="22"/>
        </w:rPr>
        <w:t>S. mansoni</w:t>
      </w:r>
      <w:r w:rsidR="00EF680D" w:rsidRPr="00A67B00">
        <w:rPr>
          <w:rFonts w:ascii="Arial" w:hAnsi="Arial" w:cs="Arial"/>
          <w:sz w:val="22"/>
          <w:szCs w:val="22"/>
        </w:rPr>
        <w:t xml:space="preserve"> (</w:t>
      </w:r>
      <w:r w:rsidR="00391859" w:rsidRPr="00A67B00">
        <w:rPr>
          <w:rFonts w:ascii="Arial" w:hAnsi="Arial" w:cs="Arial"/>
          <w:sz w:val="22"/>
          <w:szCs w:val="22"/>
        </w:rPr>
        <w:t xml:space="preserve">and </w:t>
      </w:r>
      <w:r w:rsidR="00391859" w:rsidRPr="00A67B00">
        <w:rPr>
          <w:rFonts w:ascii="Arial" w:hAnsi="Arial" w:cs="Arial"/>
          <w:i/>
          <w:iCs/>
          <w:sz w:val="22"/>
          <w:szCs w:val="22"/>
        </w:rPr>
        <w:t>S. japonicum</w:t>
      </w:r>
      <w:r w:rsidR="00391859" w:rsidRPr="00A67B00">
        <w:rPr>
          <w:rFonts w:ascii="Arial" w:hAnsi="Arial" w:cs="Arial"/>
          <w:sz w:val="22"/>
          <w:szCs w:val="22"/>
        </w:rPr>
        <w:t xml:space="preserve"> to an extent</w:t>
      </w:r>
      <w:r w:rsidR="00EF680D" w:rsidRPr="00A67B00">
        <w:rPr>
          <w:rFonts w:ascii="Arial" w:hAnsi="Arial" w:cs="Arial"/>
          <w:sz w:val="22"/>
          <w:szCs w:val="22"/>
        </w:rPr>
        <w:t>)</w:t>
      </w:r>
      <w:r w:rsidR="00391859" w:rsidRPr="00A67B00">
        <w:rPr>
          <w:rFonts w:ascii="Arial" w:hAnsi="Arial" w:cs="Arial"/>
          <w:sz w:val="22"/>
          <w:szCs w:val="22"/>
        </w:rPr>
        <w:t>, granuloma formation</w:t>
      </w:r>
      <w:r w:rsidR="00E0770D" w:rsidRPr="00A67B00">
        <w:rPr>
          <w:rFonts w:ascii="Arial" w:hAnsi="Arial" w:cs="Arial"/>
          <w:sz w:val="22"/>
          <w:szCs w:val="22"/>
        </w:rPr>
        <w:t xml:space="preserve"> and pathology progression</w:t>
      </w:r>
      <w:r w:rsidR="0062558F" w:rsidRPr="00A67B00">
        <w:rPr>
          <w:rFonts w:ascii="Arial" w:hAnsi="Arial" w:cs="Arial"/>
          <w:sz w:val="22"/>
          <w:szCs w:val="22"/>
        </w:rPr>
        <w:t xml:space="preserve"> is </w:t>
      </w:r>
      <w:r w:rsidR="00826D43">
        <w:rPr>
          <w:rFonts w:ascii="Arial" w:hAnsi="Arial" w:cs="Arial"/>
          <w:sz w:val="22"/>
          <w:szCs w:val="22"/>
        </w:rPr>
        <w:t>evident</w:t>
      </w:r>
      <w:r w:rsidR="0062558F" w:rsidRPr="00A67B00">
        <w:rPr>
          <w:rFonts w:ascii="Arial" w:hAnsi="Arial" w:cs="Arial"/>
          <w:sz w:val="22"/>
          <w:szCs w:val="22"/>
        </w:rPr>
        <w:t xml:space="preserve"> but not fully </w:t>
      </w:r>
      <w:r w:rsidR="00826D43">
        <w:rPr>
          <w:rFonts w:ascii="Arial" w:hAnsi="Arial" w:cs="Arial"/>
          <w:sz w:val="22"/>
          <w:szCs w:val="22"/>
        </w:rPr>
        <w:t>clear</w:t>
      </w:r>
      <w:r w:rsidR="0062558F" w:rsidRPr="00A67B00">
        <w:rPr>
          <w:rFonts w:ascii="Arial" w:hAnsi="Arial" w:cs="Arial"/>
          <w:sz w:val="22"/>
          <w:szCs w:val="22"/>
        </w:rPr>
        <w:t>, and further investigation</w:t>
      </w:r>
      <w:r w:rsidR="00EF680D" w:rsidRPr="00A67B00">
        <w:rPr>
          <w:rFonts w:ascii="Arial" w:hAnsi="Arial" w:cs="Arial"/>
          <w:sz w:val="22"/>
          <w:szCs w:val="22"/>
        </w:rPr>
        <w:t>s</w:t>
      </w:r>
      <w:r w:rsidR="0062558F" w:rsidRPr="00A67B00">
        <w:rPr>
          <w:rFonts w:ascii="Arial" w:hAnsi="Arial" w:cs="Arial"/>
          <w:sz w:val="22"/>
          <w:szCs w:val="22"/>
        </w:rPr>
        <w:t xml:space="preserve"> </w:t>
      </w:r>
      <w:r w:rsidR="00EF680D" w:rsidRPr="00A67B00">
        <w:rPr>
          <w:rFonts w:ascii="Arial" w:hAnsi="Arial" w:cs="Arial"/>
          <w:sz w:val="22"/>
          <w:szCs w:val="22"/>
        </w:rPr>
        <w:t>are</w:t>
      </w:r>
      <w:r w:rsidR="0062558F" w:rsidRPr="00A67B00">
        <w:rPr>
          <w:rFonts w:ascii="Arial" w:hAnsi="Arial" w:cs="Arial"/>
          <w:sz w:val="22"/>
          <w:szCs w:val="22"/>
        </w:rPr>
        <w:t xml:space="preserve"> required</w:t>
      </w:r>
      <w:r w:rsidR="00505969" w:rsidRPr="00A67B00">
        <w:rPr>
          <w:rFonts w:ascii="Arial" w:hAnsi="Arial" w:cs="Arial"/>
          <w:sz w:val="22"/>
          <w:szCs w:val="22"/>
        </w:rPr>
        <w:t xml:space="preserve"> in order to </w:t>
      </w:r>
      <w:r w:rsidR="00EF680D" w:rsidRPr="00A67B00">
        <w:rPr>
          <w:rFonts w:ascii="Arial" w:hAnsi="Arial" w:cs="Arial"/>
          <w:sz w:val="22"/>
          <w:szCs w:val="22"/>
        </w:rPr>
        <w:t xml:space="preserve">fully understand their role in </w:t>
      </w:r>
      <w:r w:rsidR="00184A6F" w:rsidRPr="00A67B00">
        <w:rPr>
          <w:rFonts w:ascii="Arial" w:hAnsi="Arial" w:cs="Arial"/>
          <w:sz w:val="22"/>
          <w:szCs w:val="22"/>
        </w:rPr>
        <w:t>patholog</w:t>
      </w:r>
      <w:r w:rsidR="00EF680D" w:rsidRPr="00A67B00">
        <w:rPr>
          <w:rFonts w:ascii="Arial" w:hAnsi="Arial" w:cs="Arial"/>
          <w:sz w:val="22"/>
          <w:szCs w:val="22"/>
        </w:rPr>
        <w:t>y</w:t>
      </w:r>
      <w:r w:rsidR="0062558F" w:rsidRPr="00A67B00">
        <w:rPr>
          <w:rFonts w:ascii="Arial" w:hAnsi="Arial" w:cs="Arial"/>
          <w:sz w:val="22"/>
          <w:szCs w:val="22"/>
        </w:rPr>
        <w:t xml:space="preserve">. </w:t>
      </w:r>
    </w:p>
    <w:p w14:paraId="32AFDDB4" w14:textId="77777777" w:rsidR="003E3D79" w:rsidRDefault="003E3D79" w:rsidP="0060051D">
      <w:pPr>
        <w:numPr>
          <w:ilvl w:val="0"/>
          <w:numId w:val="0"/>
        </w:numPr>
        <w:spacing w:after="120" w:line="360" w:lineRule="auto"/>
        <w:ind w:left="284" w:hanging="284"/>
        <w:jc w:val="both"/>
        <w:rPr>
          <w:rFonts w:ascii="Arial" w:hAnsi="Arial" w:cs="Arial"/>
          <w:sz w:val="22"/>
          <w:szCs w:val="22"/>
        </w:rPr>
      </w:pPr>
    </w:p>
    <w:p w14:paraId="27985E33" w14:textId="291C031B" w:rsidR="00A859A0" w:rsidRPr="0060051D" w:rsidRDefault="002C30D1" w:rsidP="0060051D">
      <w:pPr>
        <w:numPr>
          <w:ilvl w:val="0"/>
          <w:numId w:val="0"/>
        </w:numPr>
        <w:spacing w:after="120" w:line="360" w:lineRule="auto"/>
        <w:ind w:left="284" w:hanging="284"/>
        <w:jc w:val="both"/>
        <w:rPr>
          <w:rFonts w:ascii="Arial" w:hAnsi="Arial" w:cs="Arial"/>
          <w:sz w:val="22"/>
          <w:szCs w:val="22"/>
        </w:rPr>
      </w:pPr>
      <w:r w:rsidRPr="00853EF0">
        <w:rPr>
          <w:rFonts w:ascii="Arial" w:hAnsi="Arial" w:cs="Arial"/>
          <w:sz w:val="22"/>
          <w:szCs w:val="22"/>
        </w:rPr>
        <w:t xml:space="preserve">5.3 </w:t>
      </w:r>
      <w:r w:rsidR="00B85E16" w:rsidRPr="00853EF0">
        <w:rPr>
          <w:rFonts w:ascii="Arial" w:hAnsi="Arial" w:cs="Arial"/>
          <w:sz w:val="22"/>
          <w:szCs w:val="22"/>
        </w:rPr>
        <w:t>T cells</w:t>
      </w:r>
    </w:p>
    <w:p w14:paraId="08A96C77" w14:textId="281D269A" w:rsidR="00281C94" w:rsidRPr="00281C94" w:rsidRDefault="00D05685" w:rsidP="00281C94">
      <w:pPr>
        <w:numPr>
          <w:ilvl w:val="0"/>
          <w:numId w:val="0"/>
        </w:numPr>
        <w:spacing w:line="360" w:lineRule="auto"/>
        <w:jc w:val="both"/>
        <w:rPr>
          <w:rFonts w:ascii="Arial" w:hAnsi="Arial" w:cs="Arial"/>
          <w:sz w:val="22"/>
          <w:szCs w:val="22"/>
        </w:rPr>
      </w:pPr>
      <w:r w:rsidRPr="00A67B00">
        <w:rPr>
          <w:rFonts w:ascii="Arial" w:hAnsi="Arial" w:cs="Arial"/>
          <w:sz w:val="22"/>
          <w:szCs w:val="22"/>
        </w:rPr>
        <w:t>T cell</w:t>
      </w:r>
      <w:r w:rsidR="00DD6EBE" w:rsidRPr="00A67B00">
        <w:rPr>
          <w:rFonts w:ascii="Arial" w:hAnsi="Arial" w:cs="Arial"/>
          <w:sz w:val="22"/>
          <w:szCs w:val="22"/>
        </w:rPr>
        <w:t xml:space="preserve">s are essential </w:t>
      </w:r>
      <w:r w:rsidR="0018630B">
        <w:rPr>
          <w:rFonts w:ascii="Arial" w:hAnsi="Arial" w:cs="Arial"/>
          <w:sz w:val="22"/>
          <w:szCs w:val="22"/>
        </w:rPr>
        <w:t xml:space="preserve">for </w:t>
      </w:r>
      <w:r w:rsidR="00EC2ACC" w:rsidRPr="00A67B00">
        <w:rPr>
          <w:rFonts w:ascii="Arial" w:hAnsi="Arial" w:cs="Arial"/>
          <w:sz w:val="22"/>
          <w:szCs w:val="22"/>
        </w:rPr>
        <w:t xml:space="preserve">both </w:t>
      </w:r>
      <w:r w:rsidR="0080566E">
        <w:rPr>
          <w:rFonts w:ascii="Arial" w:hAnsi="Arial" w:cs="Arial"/>
          <w:sz w:val="22"/>
          <w:szCs w:val="22"/>
        </w:rPr>
        <w:t>the</w:t>
      </w:r>
      <w:r w:rsidR="00DD6EBE" w:rsidRPr="00A67B00">
        <w:rPr>
          <w:rFonts w:ascii="Arial" w:hAnsi="Arial" w:cs="Arial"/>
          <w:sz w:val="22"/>
          <w:szCs w:val="22"/>
        </w:rPr>
        <w:t xml:space="preserve"> </w:t>
      </w:r>
      <w:r w:rsidR="0080566E">
        <w:rPr>
          <w:rFonts w:ascii="Arial" w:hAnsi="Arial" w:cs="Arial"/>
          <w:sz w:val="22"/>
          <w:szCs w:val="22"/>
        </w:rPr>
        <w:t>generation of</w:t>
      </w:r>
      <w:r w:rsidR="008F7C1C" w:rsidRPr="00A67B00">
        <w:rPr>
          <w:rFonts w:ascii="Arial" w:hAnsi="Arial" w:cs="Arial"/>
          <w:sz w:val="22"/>
          <w:szCs w:val="22"/>
        </w:rPr>
        <w:t xml:space="preserve"> </w:t>
      </w:r>
      <w:r w:rsidR="00DD6EBE" w:rsidRPr="00A67B00">
        <w:rPr>
          <w:rFonts w:ascii="Arial" w:hAnsi="Arial" w:cs="Arial"/>
          <w:sz w:val="22"/>
          <w:szCs w:val="22"/>
        </w:rPr>
        <w:t>granuloma</w:t>
      </w:r>
      <w:r w:rsidR="0080566E">
        <w:rPr>
          <w:rFonts w:ascii="Arial" w:hAnsi="Arial" w:cs="Arial"/>
          <w:sz w:val="22"/>
          <w:szCs w:val="22"/>
        </w:rPr>
        <w:t>s</w:t>
      </w:r>
      <w:r w:rsidR="000F24D5" w:rsidRPr="00A67B00">
        <w:rPr>
          <w:rFonts w:ascii="Arial" w:hAnsi="Arial" w:cs="Arial"/>
          <w:sz w:val="22"/>
          <w:szCs w:val="22"/>
        </w:rPr>
        <w:t xml:space="preserve"> and </w:t>
      </w:r>
      <w:r w:rsidR="0018630B">
        <w:rPr>
          <w:rFonts w:ascii="Arial" w:hAnsi="Arial" w:cs="Arial"/>
          <w:sz w:val="22"/>
          <w:szCs w:val="22"/>
        </w:rPr>
        <w:t>for</w:t>
      </w:r>
      <w:r w:rsidR="001C2AA7" w:rsidRPr="00A67B00">
        <w:rPr>
          <w:rFonts w:ascii="Arial" w:hAnsi="Arial" w:cs="Arial"/>
          <w:sz w:val="22"/>
          <w:szCs w:val="22"/>
        </w:rPr>
        <w:t xml:space="preserve"> the </w:t>
      </w:r>
      <w:r w:rsidR="0080566E">
        <w:rPr>
          <w:rFonts w:ascii="Arial" w:hAnsi="Arial" w:cs="Arial"/>
          <w:sz w:val="22"/>
          <w:szCs w:val="22"/>
        </w:rPr>
        <w:t xml:space="preserve">cellular </w:t>
      </w:r>
      <w:r w:rsidR="001C2AA7" w:rsidRPr="00A67B00">
        <w:rPr>
          <w:rFonts w:ascii="Arial" w:hAnsi="Arial" w:cs="Arial"/>
          <w:sz w:val="22"/>
          <w:szCs w:val="22"/>
        </w:rPr>
        <w:t>composition</w:t>
      </w:r>
      <w:r w:rsidR="00DD6EBE" w:rsidRPr="00A67B00">
        <w:rPr>
          <w:rFonts w:ascii="Arial" w:hAnsi="Arial" w:cs="Arial"/>
          <w:sz w:val="22"/>
          <w:szCs w:val="22"/>
        </w:rPr>
        <w:t xml:space="preserve"> of the granuloma</w:t>
      </w:r>
      <w:r w:rsidR="00597B93">
        <w:rPr>
          <w:rFonts w:ascii="Arial" w:hAnsi="Arial" w:cs="Arial"/>
          <w:sz w:val="22"/>
          <w:szCs w:val="22"/>
        </w:rPr>
        <w:t xml:space="preserve">, with some differences apparent between the schistosome species </w:t>
      </w:r>
      <w:r w:rsidR="00BE4010"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3389/fimmu.2020.00061","ISSN":"16643224","abstract":"The parasitic worms, Schistosoma mansoni and Schistosoma japonicum, reside in the mesenteric veins, where they release eggs that induce a dramatic granulomatous response in the liver and intestines. Subsequently, infection may further develop into significant fibrosis and portal hypertension. Over the past several years, uncovering the mechanism of immunopathology in schistosomiasis has become a major research objective. It is known that T lymphocytes, especially CD4+ T cells, are essential for immune responses against Schistosoma species. However, obtaining a clear understanding of how T lymphocytes regulate the pathological process is proving to be a daunting challenge. To date, CD4+ T cell subsets have been classified into several distinct T helper (Th) phenotypes including Th1, Th2, Th17, T follicular helper cells (Tfh), Th9, and regulatory T cells (Tregs). In the case of schistosomiasis, the granulomatous inflammation and the chronic liver pathology are critically regulated by the Th1/Th2 responses. Animal studies suggest that there is a moderate Th1 response to parasite antigens during the acute stage, but then, egg-derived antigens induce a sustained and dominant Th2 response that mediates granuloma formation and liver fibrosis. In addition, the newly discovered Th17 cells also play a critical role in the hepatic immunopathology of schistosomiasis. Within the liver, Tregs are recruited to hepatic granulomas and exert an immunosuppressive role to limit the granulomatous inflammation and fibrosis. Moreover, recent studies have shown that Tfh and Th9 cells might also promote liver granulomas and fibrogenesis in the murine schistosomiasis. Thus, during infection, T-cell subsets undergo complicated cross-talk with antigen presenting cells that then defines their various roles in the local microenvironment for regulating the pathological progression of schistosomiasis. This current review summarizes a vast body of literature to elucidate the contribution of T lymphocytes and their associated cytokines in the immunopathology of schistosomiasis.","author":[{"dropping-particle":"","family":"Zheng","given":"Bing","non-dropping-particle":"","parse-names":false,"suffix":""},{"dropping-particle":"","family":"Zhang","given":"Jianqiang","non-dropping-particle":"","parse-names":false,"suffix":""},{"dropping-particle":"","family":"Chen","given":"Hui","non-dropping-particle":"","parse-names":false,"suffix":""},{"dropping-particle":"","family":"Nie","given":"Hao","non-dropping-particle":"","parse-names":false,"suffix":""},{"dropping-particle":"","family":"Miller","given":"Heather","non-dropping-particle":"","parse-names":false,"suffix":""},{"dropping-particle":"","family":"Gong","given":"Quan","non-dropping-particle":"","parse-names":false,"suffix":""},{"dropping-particle":"","family":"Liu","given":"Chaohong","non-dropping-particle":"","parse-names":false,"suffix":""}],"container-title":"Frontiers in Immunology","id":"ITEM-1","issue":"61","issued":{"date-parts":[["2020","2","18"]]},"publisher":"Frontiers Media S.A.","title":"T lymphocyte-mediated liver immunopathology of schistosomiasis","type":"article-journal","volume":"11"},"uris":["http://www.mendeley.com/documents/?uuid=1dba3a18-0884-3769-980e-13be3a93a032"]},{"id":"ITEM-2","itemData":{"DOI":"10.1016/j.pt.2013.12.009","author":[{"dropping-particle":"","family":"Chuah","given":"Candy","non-dropping-particle":"","parse-names":false,"suffix":""},{"dropping-particle":"","family":"Jones","given":"MK","non-dropping-particle":"","parse-names":false,"suffix":""},{"dropping-particle":"","family":"Burke","given":"ML","non-dropping-particle":"","parse-names":false,"suffix":""},{"dropping-particle":"","family":"Mcmanus","given":"DP","non-dropping-particle":"","parse-names":false,"suffix":""},{"dropping-particle":"","family":"Gobert","given":"GN","non-dropping-particle":"","parse-names":false,"suffix":""}],"container-title":"Trends in Parasitology","id":"ITEM-2","issue":"3","issued":{"date-parts":[["2014"]]},"page":"141-150","title":"Cellular and chemokine-mediated regulation in schistosome-induced hepatic pathology","type":"article-journal","volume":"30"},"uris":["http://www.mendeley.com/documents/?uuid=fd1c1803-b75d-3dbe-8a29-d655b4133c87"]}],"mendeley":{"formattedCitation":"&lt;sup&gt;41,77&lt;/sup&gt;","plainTextFormattedCitation":"41,77","previouslyFormattedCitation":"&lt;sup&gt;41,77&lt;/sup&gt;"},"properties":{"noteIndex":0},"schema":"https://github.com/citation-style-language/schema/raw/master/csl-citation.json"}</w:instrText>
      </w:r>
      <w:r w:rsidR="00BE4010" w:rsidRPr="00A67B00">
        <w:rPr>
          <w:rFonts w:ascii="Arial" w:hAnsi="Arial" w:cs="Arial"/>
          <w:sz w:val="22"/>
          <w:szCs w:val="22"/>
        </w:rPr>
        <w:fldChar w:fldCharType="separate"/>
      </w:r>
      <w:r w:rsidR="009A03A8" w:rsidRPr="009A03A8">
        <w:rPr>
          <w:rFonts w:ascii="Arial" w:hAnsi="Arial" w:cs="Arial"/>
          <w:noProof/>
          <w:sz w:val="22"/>
          <w:szCs w:val="22"/>
          <w:vertAlign w:val="superscript"/>
        </w:rPr>
        <w:t>41,77</w:t>
      </w:r>
      <w:r w:rsidR="00BE4010" w:rsidRPr="00A67B00">
        <w:rPr>
          <w:rFonts w:ascii="Arial" w:hAnsi="Arial" w:cs="Arial"/>
          <w:sz w:val="22"/>
          <w:szCs w:val="22"/>
        </w:rPr>
        <w:fldChar w:fldCharType="end"/>
      </w:r>
      <w:r w:rsidR="001C2AA7" w:rsidRPr="00A67B00">
        <w:rPr>
          <w:rFonts w:ascii="Arial" w:hAnsi="Arial" w:cs="Arial"/>
          <w:sz w:val="22"/>
          <w:szCs w:val="22"/>
        </w:rPr>
        <w:t>.</w:t>
      </w:r>
      <w:r w:rsidR="00597B93">
        <w:rPr>
          <w:rFonts w:ascii="Arial" w:hAnsi="Arial" w:cs="Arial"/>
          <w:sz w:val="22"/>
          <w:szCs w:val="22"/>
        </w:rPr>
        <w:t xml:space="preserve"> </w:t>
      </w:r>
      <w:r w:rsidR="00281C94" w:rsidRPr="00281C94">
        <w:rPr>
          <w:rFonts w:ascii="Arial" w:hAnsi="Arial" w:cs="Arial"/>
          <w:sz w:val="22"/>
          <w:szCs w:val="22"/>
        </w:rPr>
        <w:t xml:space="preserve">During early experiments, it was observed that granulomas in </w:t>
      </w:r>
      <w:r w:rsidR="00281C94" w:rsidRPr="00281C94">
        <w:rPr>
          <w:rFonts w:ascii="Arial" w:hAnsi="Arial" w:cs="Arial"/>
          <w:i/>
          <w:iCs/>
          <w:sz w:val="22"/>
          <w:szCs w:val="22"/>
        </w:rPr>
        <w:t>S. mansoni</w:t>
      </w:r>
      <w:r w:rsidR="00281C94" w:rsidRPr="00281C94">
        <w:rPr>
          <w:rFonts w:ascii="Arial" w:hAnsi="Arial" w:cs="Arial"/>
          <w:sz w:val="22"/>
          <w:szCs w:val="22"/>
        </w:rPr>
        <w:t xml:space="preserve">-infected hamsters showed a lymphoid periphery in addition to the initial eosinophil rich infiltration and epithelioid-cell </w:t>
      </w:r>
      <w:r w:rsidR="00281C94" w:rsidRPr="00281C94">
        <w:rPr>
          <w:rFonts w:ascii="Arial" w:hAnsi="Arial" w:cs="Arial"/>
          <w:sz w:val="22"/>
          <w:szCs w:val="22"/>
        </w:rPr>
        <w:lastRenderedPageBreak/>
        <w:t xml:space="preserve">centre </w:t>
      </w:r>
      <w:r w:rsidR="00281C94" w:rsidRPr="00281C94">
        <w:rPr>
          <w:rFonts w:ascii="Arial" w:hAnsi="Arial" w:cs="Arial"/>
          <w:sz w:val="22"/>
          <w:szCs w:val="22"/>
        </w:rPr>
        <w:fldChar w:fldCharType="begin" w:fldLock="1"/>
      </w:r>
      <w:r w:rsidR="009A03A8">
        <w:rPr>
          <w:rFonts w:ascii="Arial" w:hAnsi="Arial" w:cs="Arial"/>
          <w:sz w:val="22"/>
          <w:szCs w:val="22"/>
        </w:rPr>
        <w:instrText>ADDIN CSL_CITATION {"citationItems":[{"id":"ITEM-1","itemData":{"ISSN":"00029440","PMID":"4737396","abstract":"When uniform histologic criteria are applied to staging schistosome egg and granuloma development in the hamster liver, the evolution of the egg foci is shown to be monophasic, albeit with considerable variation of the individual cell response. Both real and artifactual egg granuloma asynchrony are demonstrable. Alternate granuloma stages occur simultaneously within the same single organ, so that necrosis or fibrous scarring may result in some lesions but not in others. The granulomas of S. japonicum, S. mansoni and S. haematobium show both shared and distinctive features. Thus, oviposition is serial in S. mansoni but clustered in the other two species. Neutrophils are common in S. japonicum granulomas but are rare in the others. The differential features, listed in detail, will usually permit histologic identification of species during the early stages of infection; subsequently, the species specific features and the overall intensity of host reaction tend to decline. At comparable egg loads and time spans, the liver pathology of S. japonicum is the most severe. This is not related to granuloma size, but rather to more exudation and necrosis in early S. japonicum granulomas, their tendency to encroach on adjacent liver tissue and to more extensive diffuse inflammatory infiltration. Hoeppli phenomena occur around S. japonicum eggs both in stellate form, and as intraovular 'reverse' precipitates. Plasma cells and amyloid deposition are frequent. Conversely, S. haematobium lesions are less destructive than those of S. mansoni. These findings can be correlated, to some extent, with current knowledge of the biology of schistosomes and of the antigenic components of their eggs, but several key problems concerning the immunologic host response remain to be solved.","author":[{"dropping-particle":"","family":"Lichtenberg","given":"F","non-dropping-particle":"von","parse-names":false,"suffix":""},{"dropping-particle":"","family":"Erickson","given":"DG","non-dropping-particle":"","parse-names":false,"suffix":""},{"dropping-particle":"","family":"Sadun","given":"EH","non-dropping-particle":"","parse-names":false,"suffix":""}],"container-title":"American Journal of Pathology","id":"ITEM-1","issue":"2","issued":{"date-parts":[["1973"]]},"page":"149-177","title":"Comparative histopathology of schistosome granulomas in the hamster","type":"article-journal","volume":"72"},"uris":["http://www.mendeley.com/documents/?uuid=0151b0e0-4776-4eb4-8fa2-ad69b96cfd97"]}],"mendeley":{"formattedCitation":"&lt;sup&gt;19&lt;/sup&gt;","plainTextFormattedCitation":"19","previouslyFormattedCitation":"&lt;sup&gt;19&lt;/sup&gt;"},"properties":{"noteIndex":0},"schema":"https://github.com/citation-style-language/schema/raw/master/csl-citation.json"}</w:instrText>
      </w:r>
      <w:r w:rsidR="00281C94" w:rsidRPr="00281C94">
        <w:rPr>
          <w:rFonts w:ascii="Arial" w:hAnsi="Arial" w:cs="Arial"/>
          <w:sz w:val="22"/>
          <w:szCs w:val="22"/>
        </w:rPr>
        <w:fldChar w:fldCharType="separate"/>
      </w:r>
      <w:r w:rsidR="009A03A8" w:rsidRPr="009A03A8">
        <w:rPr>
          <w:rFonts w:ascii="Arial" w:hAnsi="Arial" w:cs="Arial"/>
          <w:noProof/>
          <w:sz w:val="22"/>
          <w:szCs w:val="22"/>
          <w:vertAlign w:val="superscript"/>
        </w:rPr>
        <w:t>19</w:t>
      </w:r>
      <w:r w:rsidR="00281C94" w:rsidRPr="00281C94">
        <w:rPr>
          <w:rFonts w:ascii="Arial" w:hAnsi="Arial" w:cs="Arial"/>
          <w:sz w:val="22"/>
          <w:szCs w:val="22"/>
        </w:rPr>
        <w:fldChar w:fldCharType="end"/>
      </w:r>
      <w:r w:rsidR="00281C94" w:rsidRPr="00281C94">
        <w:rPr>
          <w:rFonts w:ascii="Arial" w:hAnsi="Arial" w:cs="Arial"/>
          <w:sz w:val="22"/>
          <w:szCs w:val="22"/>
        </w:rPr>
        <w:t xml:space="preserve">. Similar findings were observed in </w:t>
      </w:r>
      <w:r w:rsidR="00281C94" w:rsidRPr="00281C94">
        <w:rPr>
          <w:rFonts w:ascii="Arial" w:hAnsi="Arial" w:cs="Arial"/>
          <w:i/>
          <w:iCs/>
          <w:sz w:val="22"/>
          <w:szCs w:val="22"/>
        </w:rPr>
        <w:t xml:space="preserve">S. japonicum </w:t>
      </w:r>
      <w:r w:rsidR="00281C94" w:rsidRPr="00281C94">
        <w:rPr>
          <w:rFonts w:ascii="Arial" w:hAnsi="Arial" w:cs="Arial"/>
          <w:sz w:val="22"/>
          <w:szCs w:val="22"/>
        </w:rPr>
        <w:t xml:space="preserve">hepatic granulomas in late stage mouse models, with lymphoid cells on the periphery of lesions and periportal inflammation </w:t>
      </w:r>
      <w:r w:rsidR="00281C94" w:rsidRPr="00281C94">
        <w:rPr>
          <w:rFonts w:ascii="Arial" w:hAnsi="Arial" w:cs="Arial"/>
          <w:sz w:val="22"/>
          <w:szCs w:val="22"/>
        </w:rPr>
        <w:fldChar w:fldCharType="begin" w:fldLock="1"/>
      </w:r>
      <w:r w:rsidR="009A03A8">
        <w:rPr>
          <w:rFonts w:ascii="Arial" w:hAnsi="Arial" w:cs="Arial"/>
          <w:sz w:val="22"/>
          <w:szCs w:val="22"/>
        </w:rPr>
        <w:instrText>ADDIN CSL_CITATION {"citationItems":[{"id":"ITEM-1","itemData":{"DOI":"10.4269/ajtmh.1970.19.292","ISSN":"00029637","author":[{"dropping-particle":"","family":"Warren","given":"","non-dropping-particle":"","parse-names":false,"suffix":""},{"dropping-particle":"","family":"Domingo","given":"EO","non-dropping-particle":"","parse-names":false,"suffix":""}],"container-title":"The American journal of tropical medicine and hygiene","id":"ITEM-1","issue":"2","issued":{"date-parts":[["1970"]]},"page":"292-304","title":"Granuloma formation around Schistosoma mansoni, S. haematobium, and S. japonicum eggs. Size and rate of development, cellular composition, cross-sensitivity, and rate of egg destruction","type":"article-journal","volume":"19"},"uris":["http://www.mendeley.com/documents/?uuid=01087e3f-867f-45ed-b8fe-b486ae85d534"]}],"mendeley":{"formattedCitation":"&lt;sup&gt;32&lt;/sup&gt;","plainTextFormattedCitation":"32","previouslyFormattedCitation":"&lt;sup&gt;32&lt;/sup&gt;"},"properties":{"noteIndex":0},"schema":"https://github.com/citation-style-language/schema/raw/master/csl-citation.json"}</w:instrText>
      </w:r>
      <w:r w:rsidR="00281C94" w:rsidRPr="00281C94">
        <w:rPr>
          <w:rFonts w:ascii="Arial" w:hAnsi="Arial" w:cs="Arial"/>
          <w:sz w:val="22"/>
          <w:szCs w:val="22"/>
        </w:rPr>
        <w:fldChar w:fldCharType="separate"/>
      </w:r>
      <w:r w:rsidR="009A03A8" w:rsidRPr="009A03A8">
        <w:rPr>
          <w:rFonts w:ascii="Arial" w:hAnsi="Arial" w:cs="Arial"/>
          <w:noProof/>
          <w:sz w:val="22"/>
          <w:szCs w:val="22"/>
          <w:vertAlign w:val="superscript"/>
        </w:rPr>
        <w:t>32</w:t>
      </w:r>
      <w:r w:rsidR="00281C94" w:rsidRPr="00281C94">
        <w:rPr>
          <w:rFonts w:ascii="Arial" w:hAnsi="Arial" w:cs="Arial"/>
          <w:sz w:val="22"/>
          <w:szCs w:val="22"/>
        </w:rPr>
        <w:fldChar w:fldCharType="end"/>
      </w:r>
      <w:r w:rsidR="00281C94" w:rsidRPr="00281C94">
        <w:rPr>
          <w:rFonts w:ascii="Arial" w:hAnsi="Arial" w:cs="Arial"/>
          <w:sz w:val="22"/>
          <w:szCs w:val="22"/>
        </w:rPr>
        <w:t xml:space="preserve">. </w:t>
      </w:r>
      <w:r w:rsidR="00281C94" w:rsidRPr="00281C94">
        <w:rPr>
          <w:rFonts w:ascii="Arial" w:hAnsi="Arial" w:cs="Arial"/>
          <w:i/>
          <w:iCs/>
          <w:sz w:val="22"/>
          <w:szCs w:val="22"/>
        </w:rPr>
        <w:t xml:space="preserve">In vivo </w:t>
      </w:r>
      <w:r w:rsidR="00281C94" w:rsidRPr="00281C94">
        <w:rPr>
          <w:rFonts w:ascii="Arial" w:hAnsi="Arial" w:cs="Arial"/>
          <w:sz w:val="22"/>
          <w:szCs w:val="22"/>
        </w:rPr>
        <w:t xml:space="preserve">and </w:t>
      </w:r>
      <w:r w:rsidR="00281C94" w:rsidRPr="00281C94">
        <w:rPr>
          <w:rFonts w:ascii="Arial" w:hAnsi="Arial" w:cs="Arial"/>
          <w:i/>
          <w:iCs/>
          <w:sz w:val="22"/>
          <w:szCs w:val="22"/>
        </w:rPr>
        <w:t>in vitro</w:t>
      </w:r>
      <w:r w:rsidR="00281C94" w:rsidRPr="00281C94">
        <w:rPr>
          <w:rFonts w:ascii="Arial" w:hAnsi="Arial" w:cs="Arial"/>
          <w:sz w:val="22"/>
          <w:szCs w:val="22"/>
        </w:rPr>
        <w:t xml:space="preserve"> studies of </w:t>
      </w:r>
      <w:r w:rsidR="00281C94" w:rsidRPr="00281C94">
        <w:rPr>
          <w:rFonts w:ascii="Arial" w:hAnsi="Arial" w:cs="Arial"/>
          <w:i/>
          <w:iCs/>
          <w:sz w:val="22"/>
          <w:szCs w:val="22"/>
        </w:rPr>
        <w:t>S. mansoni</w:t>
      </w:r>
      <w:r w:rsidR="00281C94" w:rsidRPr="00281C94">
        <w:rPr>
          <w:rFonts w:ascii="Arial" w:hAnsi="Arial" w:cs="Arial"/>
          <w:sz w:val="22"/>
          <w:szCs w:val="22"/>
        </w:rPr>
        <w:t xml:space="preserve"> infected mice demonstrated the recruitment of SEA-sensitive splenic CD4</w:t>
      </w:r>
      <w:r w:rsidR="00281C94" w:rsidRPr="00281C94">
        <w:rPr>
          <w:rFonts w:ascii="Arial" w:hAnsi="Arial" w:cs="Arial"/>
          <w:sz w:val="22"/>
          <w:szCs w:val="22"/>
          <w:vertAlign w:val="superscript"/>
        </w:rPr>
        <w:t>+</w:t>
      </w:r>
      <w:r w:rsidR="00281C94" w:rsidRPr="00281C94">
        <w:rPr>
          <w:rFonts w:ascii="Arial" w:hAnsi="Arial" w:cs="Arial"/>
          <w:sz w:val="22"/>
          <w:szCs w:val="22"/>
        </w:rPr>
        <w:t xml:space="preserve"> T lymphocytes that were retained in the granuloma and subsequently migrated into the circulation as the infection developed </w:t>
      </w:r>
      <w:r w:rsidR="00281C94" w:rsidRPr="00281C94">
        <w:rPr>
          <w:rFonts w:ascii="Arial" w:hAnsi="Arial" w:cs="Arial"/>
          <w:sz w:val="22"/>
          <w:szCs w:val="22"/>
        </w:rPr>
        <w:fldChar w:fldCharType="begin" w:fldLock="1"/>
      </w:r>
      <w:r w:rsidR="009A03A8">
        <w:rPr>
          <w:rFonts w:ascii="Arial" w:hAnsi="Arial" w:cs="Arial"/>
          <w:sz w:val="22"/>
          <w:szCs w:val="22"/>
        </w:rPr>
        <w:instrText>ADDIN CSL_CITATION {"citationItems":[{"id":"ITEM-1","itemData":{"ISSN":"0022-1767","PMID":"9780185","abstract":"Granuloma formation and its regulation are dependent on lymphocytes. Therefore, we compared the characteristics of lymphocytes derived from the spleens and granulomas of Schistosoma mansoni -infected mice during the course of their disease. We examined lymphocyte cell cycle kinetics, migration, expression of activation Ags (CD69 and IL-2R), cytokine production (IL-2, IL-4, IFN-γ), and apoptosis. Lymphocytes in the G2/M phase of the cell cycle and high levels of lymphocyte intracellular IL-2 were found in the spleen but not in the granuloma. Cell trafficking experiments showed Ag-specific recruitment of schistosomal egg Ag (SEA)-reactive lymphoblasts into granulomas in vivo, as well as recruitment to, residence within, and egress from granulomas in vitro. Granuloma-derived lymphocytes were more highly activated than splenic lymphocytes based on higher levels of CD69 and IL-2R expression. While the granuloma microenvironment was rich in Th2 cytokines, during peak granuloma formation, the lymphocytes per se from the spleen and granuloma did not exhibit a dominant Th1 or Th2 cytokine profile, producing low but similar levels of IL-4 and IFN-γ. The discrepancy between high IL-2R expression and low levels of IL-2 protein production by granuloma lymphocytes was associated with increased apoptosis in the granuloma compared with the spleen. These findings support the hypothesis that granulomas may play a role in the regulation of systemic pathology in schistosomiasis by adversely affecting the survival of SEA-reactive, immunopathogenic T lymphocytes.","author":[{"dropping-particle":"","family":"Rumbley","given":"Catherine A.","non-dropping-particle":"","parse-names":false,"suffix":""},{"dropping-particle":"","family":"Zekavat","given":"S. Ali","non-dropping-particle":"","parse-names":false,"suffix":""},{"dropping-particle":"","family":"Sugaya","given":"Hiroko","non-dropping-particle":"","parse-names":false,"suffix":""},{"dropping-particle":"","family":"Perrin","given":"Peter J.","non-dropping-particle":"","parse-names":false,"suffix":""},{"dropping-particle":"","family":"Ramadan","given":"Mohamad Ali","non-dropping-particle":"","parse-names":false,"suffix":""},{"dropping-particle":"","family":"Phillips","given":"S. Michael","non-dropping-particle":"","parse-names":false,"suffix":""}],"container-title":"The Journal of Immunology","id":"ITEM-1","issue":"8","issued":{"date-parts":[["1998","10","15"]]},"page":"4129-4137","publisher":"American Association of Immunologists","title":"The schistosome granuloma: characterization of lymphocyte migration, activation, and cytokine production","type":"article-journal","volume":"161"},"uris":["http://www.mendeley.com/documents/?uuid=63fe8a83-06b6-312c-9dde-09a109985bb6"]}],"mendeley":{"formattedCitation":"&lt;sup&gt;78&lt;/sup&gt;","plainTextFormattedCitation":"78","previouslyFormattedCitation":"&lt;sup&gt;78&lt;/sup&gt;"},"properties":{"noteIndex":0},"schema":"https://github.com/citation-style-language/schema/raw/master/csl-citation.json"}</w:instrText>
      </w:r>
      <w:r w:rsidR="00281C94" w:rsidRPr="00281C94">
        <w:rPr>
          <w:rFonts w:ascii="Arial" w:hAnsi="Arial" w:cs="Arial"/>
          <w:sz w:val="22"/>
          <w:szCs w:val="22"/>
        </w:rPr>
        <w:fldChar w:fldCharType="separate"/>
      </w:r>
      <w:r w:rsidR="009A03A8" w:rsidRPr="009A03A8">
        <w:rPr>
          <w:rFonts w:ascii="Arial" w:hAnsi="Arial" w:cs="Arial"/>
          <w:noProof/>
          <w:sz w:val="22"/>
          <w:szCs w:val="22"/>
          <w:vertAlign w:val="superscript"/>
        </w:rPr>
        <w:t>78</w:t>
      </w:r>
      <w:r w:rsidR="00281C94" w:rsidRPr="00281C94">
        <w:rPr>
          <w:rFonts w:ascii="Arial" w:hAnsi="Arial" w:cs="Arial"/>
          <w:sz w:val="22"/>
          <w:szCs w:val="22"/>
        </w:rPr>
        <w:fldChar w:fldCharType="end"/>
      </w:r>
      <w:r w:rsidR="00281C94" w:rsidRPr="00281C94">
        <w:rPr>
          <w:rFonts w:ascii="Arial" w:hAnsi="Arial" w:cs="Arial"/>
          <w:sz w:val="22"/>
          <w:szCs w:val="22"/>
        </w:rPr>
        <w:t xml:space="preserve">. Comparisons between athymic mice with </w:t>
      </w:r>
      <w:r w:rsidR="00281C94" w:rsidRPr="00281C94">
        <w:rPr>
          <w:rFonts w:ascii="Arial" w:hAnsi="Arial" w:cs="Arial"/>
          <w:i/>
          <w:iCs/>
          <w:sz w:val="22"/>
          <w:szCs w:val="22"/>
        </w:rPr>
        <w:t>S. mansoni</w:t>
      </w:r>
      <w:r w:rsidR="00281C94" w:rsidRPr="00281C94">
        <w:rPr>
          <w:rFonts w:ascii="Arial" w:hAnsi="Arial" w:cs="Arial"/>
          <w:sz w:val="22"/>
          <w:szCs w:val="22"/>
        </w:rPr>
        <w:t xml:space="preserve"> or </w:t>
      </w:r>
      <w:r w:rsidR="00281C94" w:rsidRPr="00281C94">
        <w:rPr>
          <w:rFonts w:ascii="Arial" w:hAnsi="Arial" w:cs="Arial"/>
          <w:i/>
          <w:iCs/>
          <w:sz w:val="22"/>
          <w:szCs w:val="22"/>
        </w:rPr>
        <w:t>S. japonicum</w:t>
      </w:r>
      <w:r w:rsidR="00281C94" w:rsidRPr="00281C94">
        <w:rPr>
          <w:rFonts w:ascii="Arial" w:hAnsi="Arial" w:cs="Arial"/>
          <w:sz w:val="22"/>
          <w:szCs w:val="22"/>
        </w:rPr>
        <w:t xml:space="preserve"> infections show</w:t>
      </w:r>
      <w:r w:rsidR="00597B93">
        <w:rPr>
          <w:rFonts w:ascii="Arial" w:hAnsi="Arial" w:cs="Arial"/>
          <w:sz w:val="22"/>
          <w:szCs w:val="22"/>
        </w:rPr>
        <w:t>ed</w:t>
      </w:r>
      <w:r w:rsidR="00281C94" w:rsidRPr="00281C94">
        <w:rPr>
          <w:rFonts w:ascii="Arial" w:hAnsi="Arial" w:cs="Arial"/>
          <w:sz w:val="22"/>
          <w:szCs w:val="22"/>
        </w:rPr>
        <w:t xml:space="preserve"> a complete lack of granulomas in </w:t>
      </w:r>
      <w:r w:rsidR="00281C94" w:rsidRPr="00281C94">
        <w:rPr>
          <w:rFonts w:ascii="Arial" w:hAnsi="Arial" w:cs="Arial"/>
          <w:i/>
          <w:iCs/>
          <w:sz w:val="22"/>
          <w:szCs w:val="22"/>
        </w:rPr>
        <w:t xml:space="preserve">S. mansoni </w:t>
      </w:r>
      <w:r w:rsidR="00281C94" w:rsidRPr="00281C94">
        <w:rPr>
          <w:rFonts w:ascii="Arial" w:hAnsi="Arial" w:cs="Arial"/>
          <w:sz w:val="22"/>
          <w:szCs w:val="22"/>
        </w:rPr>
        <w:t xml:space="preserve">infections, and reduced morbidity judged by organ weight, portal pressures and reticuloendothelial activity </w:t>
      </w:r>
      <w:r w:rsidR="00281C94" w:rsidRPr="00281C94">
        <w:rPr>
          <w:rFonts w:ascii="Arial" w:hAnsi="Arial" w:cs="Arial"/>
          <w:sz w:val="22"/>
          <w:szCs w:val="22"/>
        </w:rPr>
        <w:fldChar w:fldCharType="begin" w:fldLock="1"/>
      </w:r>
      <w:r w:rsidR="009A03A8">
        <w:rPr>
          <w:rFonts w:ascii="Arial" w:hAnsi="Arial" w:cs="Arial"/>
          <w:sz w:val="22"/>
          <w:szCs w:val="22"/>
        </w:rPr>
        <w:instrText>ADDIN CSL_CITATION {"citationItems":[{"id":"ITEM-1","itemData":{"ISSN":"0022-1767","PMID":"839071","abstract":"Athymic nude mice (Nu/Nu), heterozygous littermates (Nu/+), and thymus reconstituted homozygous animals (Nu/Nu TXR) were exposed to Schistosoma mansoni cercariae. A marked impairment in the development of peripheral blood eosinophilia and hepatic granuloma was observed in the Nu/Nu animal. In addition, host morbidity judged by organ weight, portal pressures and reticuloendothelial activity were less in the Nu/Nu animal. Thymus-reconstituted animals demonstrated eosinophilia, increased granuloma size, and morbidity equivalent to that shown by the Nu/+ heterozygous littermates. These studies indicate that the eosinophilia, granulomatous hypersensitivity, and ultimate host morbidity, associated with murine schistosomiasis, is dependent on thymic dependent lymphocyte function.","author":[{"dropping-particle":"","family":"Phillips","given":"S M","non-dropping-particle":"","parse-names":false,"suffix":""},{"dropping-particle":"","family":"DiConza","given":"J J","non-dropping-particle":"","parse-names":false,"suffix":""},{"dropping-particle":"","family":"Gold","given":"J A","non-dropping-particle":"","parse-names":false,"suffix":""},{"dropping-particle":"","family":"Reid","given":"W A","non-dropping-particle":"","parse-names":false,"suffix":""}],"container-title":"Journal of immunology (Baltimore, Md. : 1950)","id":"ITEM-1","issue":"2","issued":{"date-parts":[["1977","2","1"]]},"page":"594-599","publisher":"American Association of Immunologists","title":"Schistosomiasis in the congenitally athymic (nude) mouse. I. Thymic dependency of eosinophilia, granuloma formation, and host morbidity","type":"article-journal","volume":"118"},"uris":["http://www.mendeley.com/documents/?uuid=75fe4543-1186-33da-9073-b4ba10fa804e"]}],"mendeley":{"formattedCitation":"&lt;sup&gt;79&lt;/sup&gt;","plainTextFormattedCitation":"79","previouslyFormattedCitation":"&lt;sup&gt;79&lt;/sup&gt;"},"properties":{"noteIndex":0},"schema":"https://github.com/citation-style-language/schema/raw/master/csl-citation.json"}</w:instrText>
      </w:r>
      <w:r w:rsidR="00281C94" w:rsidRPr="00281C94">
        <w:rPr>
          <w:rFonts w:ascii="Arial" w:hAnsi="Arial" w:cs="Arial"/>
          <w:sz w:val="22"/>
          <w:szCs w:val="22"/>
        </w:rPr>
        <w:fldChar w:fldCharType="separate"/>
      </w:r>
      <w:r w:rsidR="009A03A8" w:rsidRPr="009A03A8">
        <w:rPr>
          <w:rFonts w:ascii="Arial" w:hAnsi="Arial" w:cs="Arial"/>
          <w:noProof/>
          <w:sz w:val="22"/>
          <w:szCs w:val="22"/>
          <w:vertAlign w:val="superscript"/>
        </w:rPr>
        <w:t>79</w:t>
      </w:r>
      <w:r w:rsidR="00281C94" w:rsidRPr="00281C94">
        <w:rPr>
          <w:rFonts w:ascii="Arial" w:hAnsi="Arial" w:cs="Arial"/>
          <w:sz w:val="22"/>
          <w:szCs w:val="22"/>
        </w:rPr>
        <w:fldChar w:fldCharType="end"/>
      </w:r>
      <w:r w:rsidR="00281C94" w:rsidRPr="00281C94">
        <w:rPr>
          <w:rFonts w:ascii="Arial" w:hAnsi="Arial" w:cs="Arial"/>
          <w:sz w:val="22"/>
          <w:szCs w:val="22"/>
        </w:rPr>
        <w:t xml:space="preserve">, whereas athymic mice with </w:t>
      </w:r>
      <w:r w:rsidR="00281C94" w:rsidRPr="00281C94">
        <w:rPr>
          <w:rFonts w:ascii="Arial" w:hAnsi="Arial" w:cs="Arial"/>
          <w:i/>
          <w:iCs/>
          <w:sz w:val="22"/>
          <w:szCs w:val="22"/>
        </w:rPr>
        <w:t xml:space="preserve">S. japonicum </w:t>
      </w:r>
      <w:r w:rsidR="00281C94" w:rsidRPr="00281C94">
        <w:rPr>
          <w:rFonts w:ascii="Arial" w:hAnsi="Arial" w:cs="Arial"/>
          <w:sz w:val="22"/>
          <w:szCs w:val="22"/>
        </w:rPr>
        <w:t>infections</w:t>
      </w:r>
      <w:r w:rsidR="00281C94" w:rsidRPr="00281C94">
        <w:rPr>
          <w:rFonts w:ascii="Arial" w:hAnsi="Arial" w:cs="Arial"/>
          <w:i/>
          <w:iCs/>
          <w:sz w:val="22"/>
          <w:szCs w:val="22"/>
        </w:rPr>
        <w:t xml:space="preserve"> </w:t>
      </w:r>
      <w:r w:rsidR="00281C94" w:rsidRPr="00281C94">
        <w:rPr>
          <w:rFonts w:ascii="Arial" w:hAnsi="Arial" w:cs="Arial"/>
          <w:sz w:val="22"/>
          <w:szCs w:val="22"/>
        </w:rPr>
        <w:t xml:space="preserve">had granulomas present, but they were smaller than controls and had less fibrosis </w:t>
      </w:r>
      <w:r w:rsidR="00281C94" w:rsidRPr="00281C94">
        <w:rPr>
          <w:rFonts w:ascii="Arial" w:hAnsi="Arial" w:cs="Arial"/>
          <w:sz w:val="22"/>
          <w:szCs w:val="22"/>
        </w:rPr>
        <w:fldChar w:fldCharType="begin" w:fldLock="1"/>
      </w:r>
      <w:r w:rsidR="009A03A8">
        <w:rPr>
          <w:rFonts w:ascii="Arial" w:hAnsi="Arial" w:cs="Arial"/>
          <w:sz w:val="22"/>
          <w:szCs w:val="22"/>
        </w:rPr>
        <w:instrText>ADDIN CSL_CITATION {"citationItems":[{"id":"ITEM-1","itemData":{"DOI":"10.4269/ajtmh.1977.26.944","ISSN":"00029637","abstract":"Schistosome egg-induced lesions in congenitally athymic mice differed from those found in normal heterozygous controls. Heterozygote liver granulomas were characterized by poorly phagocytic epithelioid macrophages, and were rich in eosinophils and fibroblasts, with peripheral lymphocytes and plasma cells. Hepatic lesions in nude mice were much smaller and lacked epithelioid macrophages, with lesions about mature eggs typically consisting of monocytes and macrophages filled with pigment, occasional neutrophils, and rarely one or more eosinophils or giant cells. While heterzygote granulomas damaged liver cells mainly by encroachment or by their vascular effects, in the nudes hepatocytes bordering the lesions showed microvesicular cytoplasmic damage and either hydropic degeneration of focal acidophilic necrosis of individual liver cells. In heterozygotes, immunofluorescent-stainable schistosome egg antigen (SEA) was concentrated in the granuloma center. In nude mice, SEA, was distributed throughout the infiltrates and in and around hepatocytes adjacent to egg lesions corresponding to the observed pattern of hepatocyte necrosis. It is concluded that, in contrast to heterozygotes, nude mice lack hypersensitivity granulomas and fail to sequester toxic egg products, this resulting in zonal hepatocellular damage. Alternative explanations include the possibility of a latent hepatitis virus being activated by the schistosome infection; however, several cogent arguments are presented against that alternative.","author":[{"dropping-particle":"","family":"Byram","given":"J. E.","non-dropping-particle":"","parse-names":false,"suffix":""},{"dropping-particle":"","family":"Lichtenberg","given":"F.","non-dropping-particle":"von","parse-names":false,"suffix":""}],"container-title":"American Journal of Tropical Medicine and Hygiene","id":"ITEM-1","issue":"5 Part I","issued":{"date-parts":[["1977"]]},"page":"944-956","title":"Altered schistosome granuloma formation in nude mice","type":"article-journal","volume":"26"},"uris":["http://www.mendeley.com/documents/?uuid=5474d61f-212b-3695-825e-6033c48dece7"]},{"id":"ITEM-2","itemData":{"DOI":"10.1016/0014-4894(85)90051-7","ISSN":"10902449","PMID":"3881266","abstract":"The pathology of experimental schistosomiasis japonica is reviewed and compared with the pathology of schistosomiasis japonica in man and to some aspects of schistosomiasis mansoni and schistosomiasis haematobia in experimental animals. The induction of granulomas around Schistosoma japonicum eggs depends upon cell mediated immunity, as do the reactions to Schistosoma mansoni and Schistosoma haematobium eggs. However, the modulation of the reaction to S. japonicum eggs can be greatly influenced by antibody, while antibody has no effect on the granulomas around S. mansoni eggs. Adult worm pairs of S. japonicum tend to cluster in the mesenteric venules, and most eggs are laid in a few sites. This leads to large, focal intestinal lesions similar to the discrete lesions produced by S. haematobium in the intestine and urinary tract but in contrast to the widespread, diffuse lesions produced by S. mansoni. Comparison with S. japonicum infection in humans is limited chiefly by our scant knowledge of the pathology produced by S. japonicum in infected persons. Most such comparisons are, in any case, limited by the marked differences in the reactions of various experimental host species to the infection and by differences in the reaction of a given host species to different strains of the parasite. © 1985.","author":[{"dropping-particle":"","family":"Cheever","given":"Allen W","non-dropping-particle":"","parse-names":false,"suffix":""}],"container-title":"Experimental Parasitology","id":"ITEM-2","issue":"1","issued":{"date-parts":[["1985"]]},"page":"1-11","title":"A review. Schistosoma japonicum: the pathology of experimental infection","type":"article-journal","volume":"59"},"uris":["http://www.mendeley.com/documents/?uuid=9b72b0ec-15c7-4f0c-8645-69830a2c2476"]}],"mendeley":{"formattedCitation":"&lt;sup&gt;80,81&lt;/sup&gt;","plainTextFormattedCitation":"80,81","previouslyFormattedCitation":"&lt;sup&gt;80,81&lt;/sup&gt;"},"properties":{"noteIndex":0},"schema":"https://github.com/citation-style-language/schema/raw/master/csl-citation.json"}</w:instrText>
      </w:r>
      <w:r w:rsidR="00281C94" w:rsidRPr="00281C94">
        <w:rPr>
          <w:rFonts w:ascii="Arial" w:hAnsi="Arial" w:cs="Arial"/>
          <w:sz w:val="22"/>
          <w:szCs w:val="22"/>
        </w:rPr>
        <w:fldChar w:fldCharType="separate"/>
      </w:r>
      <w:r w:rsidR="009A03A8" w:rsidRPr="009A03A8">
        <w:rPr>
          <w:rFonts w:ascii="Arial" w:hAnsi="Arial" w:cs="Arial"/>
          <w:noProof/>
          <w:sz w:val="22"/>
          <w:szCs w:val="22"/>
          <w:vertAlign w:val="superscript"/>
        </w:rPr>
        <w:t>80,81</w:t>
      </w:r>
      <w:r w:rsidR="00281C94" w:rsidRPr="00281C94">
        <w:rPr>
          <w:rFonts w:ascii="Arial" w:hAnsi="Arial" w:cs="Arial"/>
          <w:sz w:val="22"/>
          <w:szCs w:val="22"/>
        </w:rPr>
        <w:fldChar w:fldCharType="end"/>
      </w:r>
      <w:r w:rsidR="00281C94" w:rsidRPr="00281C94">
        <w:rPr>
          <w:rFonts w:ascii="Arial" w:hAnsi="Arial" w:cs="Arial"/>
          <w:sz w:val="22"/>
          <w:szCs w:val="22"/>
        </w:rPr>
        <w:t xml:space="preserve">. </w:t>
      </w:r>
    </w:p>
    <w:p w14:paraId="1CC7F94D" w14:textId="66B2D1AB" w:rsidR="00281C94" w:rsidRDefault="00281C94" w:rsidP="00A67B00">
      <w:pPr>
        <w:numPr>
          <w:ilvl w:val="0"/>
          <w:numId w:val="0"/>
        </w:numPr>
        <w:spacing w:line="360" w:lineRule="auto"/>
        <w:jc w:val="both"/>
        <w:rPr>
          <w:rFonts w:ascii="Arial" w:hAnsi="Arial" w:cs="Arial"/>
          <w:sz w:val="22"/>
          <w:szCs w:val="22"/>
        </w:rPr>
      </w:pPr>
    </w:p>
    <w:p w14:paraId="6DFE8AC8" w14:textId="14822AB1" w:rsidR="00440C79" w:rsidRDefault="005B074A" w:rsidP="00A67B00">
      <w:pPr>
        <w:numPr>
          <w:ilvl w:val="0"/>
          <w:numId w:val="0"/>
        </w:numPr>
        <w:spacing w:line="360" w:lineRule="auto"/>
        <w:jc w:val="both"/>
        <w:rPr>
          <w:rFonts w:ascii="Arial" w:hAnsi="Arial" w:cs="Arial"/>
          <w:sz w:val="22"/>
          <w:szCs w:val="22"/>
        </w:rPr>
      </w:pPr>
      <w:r w:rsidRPr="00A67B00">
        <w:rPr>
          <w:rFonts w:ascii="Arial" w:hAnsi="Arial" w:cs="Arial"/>
          <w:sz w:val="22"/>
          <w:szCs w:val="22"/>
        </w:rPr>
        <w:t>CD4</w:t>
      </w:r>
      <w:r w:rsidRPr="00A67B00">
        <w:rPr>
          <w:rFonts w:ascii="Arial" w:hAnsi="Arial" w:cs="Arial"/>
          <w:sz w:val="22"/>
          <w:szCs w:val="22"/>
          <w:vertAlign w:val="superscript"/>
        </w:rPr>
        <w:t>+</w:t>
      </w:r>
      <w:r w:rsidRPr="00A67B00">
        <w:rPr>
          <w:rFonts w:ascii="Arial" w:hAnsi="Arial" w:cs="Arial"/>
          <w:sz w:val="22"/>
          <w:szCs w:val="22"/>
        </w:rPr>
        <w:t xml:space="preserve"> Th cells </w:t>
      </w:r>
      <w:r w:rsidR="00230905" w:rsidRPr="00A67B00">
        <w:rPr>
          <w:rFonts w:ascii="Arial" w:hAnsi="Arial" w:cs="Arial"/>
          <w:sz w:val="22"/>
          <w:szCs w:val="22"/>
        </w:rPr>
        <w:t xml:space="preserve">have important roles in </w:t>
      </w:r>
      <w:r w:rsidR="003A1BED" w:rsidRPr="00A67B00">
        <w:rPr>
          <w:rFonts w:ascii="Arial" w:hAnsi="Arial" w:cs="Arial"/>
          <w:sz w:val="22"/>
          <w:szCs w:val="22"/>
        </w:rPr>
        <w:t xml:space="preserve">many </w:t>
      </w:r>
      <w:r w:rsidR="00230905" w:rsidRPr="00A67B00">
        <w:rPr>
          <w:rFonts w:ascii="Arial" w:hAnsi="Arial" w:cs="Arial"/>
          <w:sz w:val="22"/>
          <w:szCs w:val="22"/>
        </w:rPr>
        <w:t>parasitic infections</w:t>
      </w:r>
      <w:r w:rsidR="00455A4B" w:rsidRPr="00A67B00">
        <w:rPr>
          <w:rFonts w:ascii="Arial" w:hAnsi="Arial" w:cs="Arial"/>
          <w:sz w:val="22"/>
          <w:szCs w:val="22"/>
        </w:rPr>
        <w:t>,</w:t>
      </w:r>
      <w:r w:rsidR="00230905" w:rsidRPr="00A67B00">
        <w:rPr>
          <w:rFonts w:ascii="Arial" w:hAnsi="Arial" w:cs="Arial"/>
          <w:sz w:val="22"/>
          <w:szCs w:val="22"/>
        </w:rPr>
        <w:t xml:space="preserve"> </w:t>
      </w:r>
      <w:r w:rsidRPr="00A67B00">
        <w:rPr>
          <w:rFonts w:ascii="Arial" w:hAnsi="Arial" w:cs="Arial"/>
          <w:sz w:val="22"/>
          <w:szCs w:val="22"/>
        </w:rPr>
        <w:t xml:space="preserve">and </w:t>
      </w:r>
      <w:r w:rsidR="00680156" w:rsidRPr="00A67B00">
        <w:rPr>
          <w:rFonts w:ascii="Arial" w:hAnsi="Arial" w:cs="Arial"/>
          <w:sz w:val="22"/>
          <w:szCs w:val="22"/>
        </w:rPr>
        <w:t xml:space="preserve">as </w:t>
      </w:r>
      <w:r w:rsidR="00C0384A" w:rsidRPr="00A67B00">
        <w:rPr>
          <w:rFonts w:ascii="Arial" w:hAnsi="Arial" w:cs="Arial"/>
          <w:sz w:val="22"/>
          <w:szCs w:val="22"/>
        </w:rPr>
        <w:t xml:space="preserve">previously </w:t>
      </w:r>
      <w:r w:rsidR="00680156" w:rsidRPr="00A67B00">
        <w:rPr>
          <w:rFonts w:ascii="Arial" w:hAnsi="Arial" w:cs="Arial"/>
          <w:sz w:val="22"/>
          <w:szCs w:val="22"/>
        </w:rPr>
        <w:t>discussed</w:t>
      </w:r>
      <w:r w:rsidR="0018630B">
        <w:rPr>
          <w:rFonts w:ascii="Arial" w:hAnsi="Arial" w:cs="Arial"/>
          <w:sz w:val="22"/>
          <w:szCs w:val="22"/>
        </w:rPr>
        <w:t xml:space="preserve">, </w:t>
      </w:r>
      <w:r w:rsidR="00680156" w:rsidRPr="00A67B00">
        <w:rPr>
          <w:rFonts w:ascii="Arial" w:hAnsi="Arial" w:cs="Arial"/>
          <w:sz w:val="22"/>
          <w:szCs w:val="22"/>
        </w:rPr>
        <w:t>Th1 and Th2 subsets have important roles in schistosomiasis</w:t>
      </w:r>
      <w:r w:rsidR="00455A4B" w:rsidRPr="00A67B00">
        <w:rPr>
          <w:rFonts w:ascii="Arial" w:hAnsi="Arial" w:cs="Arial"/>
          <w:sz w:val="22"/>
          <w:szCs w:val="22"/>
        </w:rPr>
        <w:t>. H</w:t>
      </w:r>
      <w:r w:rsidR="00680156" w:rsidRPr="00A67B00">
        <w:rPr>
          <w:rFonts w:ascii="Arial" w:hAnsi="Arial" w:cs="Arial"/>
          <w:sz w:val="22"/>
          <w:szCs w:val="22"/>
        </w:rPr>
        <w:t>owever</w:t>
      </w:r>
      <w:r w:rsidR="00901149" w:rsidRPr="00A67B00">
        <w:rPr>
          <w:rFonts w:ascii="Arial" w:hAnsi="Arial" w:cs="Arial"/>
          <w:sz w:val="22"/>
          <w:szCs w:val="22"/>
        </w:rPr>
        <w:t xml:space="preserve">, </w:t>
      </w:r>
      <w:r w:rsidRPr="00A67B00">
        <w:rPr>
          <w:rFonts w:ascii="Arial" w:hAnsi="Arial" w:cs="Arial"/>
          <w:sz w:val="22"/>
          <w:szCs w:val="22"/>
        </w:rPr>
        <w:t xml:space="preserve">to date </w:t>
      </w:r>
      <w:r w:rsidR="003A1BED" w:rsidRPr="00A67B00">
        <w:rPr>
          <w:rFonts w:ascii="Arial" w:hAnsi="Arial" w:cs="Arial"/>
          <w:sz w:val="22"/>
          <w:szCs w:val="22"/>
        </w:rPr>
        <w:t xml:space="preserve">several </w:t>
      </w:r>
      <w:r w:rsidR="00901149" w:rsidRPr="00A67B00">
        <w:rPr>
          <w:rFonts w:ascii="Arial" w:hAnsi="Arial" w:cs="Arial"/>
          <w:sz w:val="22"/>
          <w:szCs w:val="22"/>
        </w:rPr>
        <w:t xml:space="preserve">other </w:t>
      </w:r>
      <w:r w:rsidR="003A1BED" w:rsidRPr="00A67B00">
        <w:rPr>
          <w:rFonts w:ascii="Arial" w:hAnsi="Arial" w:cs="Arial"/>
          <w:sz w:val="22"/>
          <w:szCs w:val="22"/>
        </w:rPr>
        <w:t xml:space="preserve">types and subsets of T cells </w:t>
      </w:r>
      <w:r w:rsidR="00901149" w:rsidRPr="00A67B00">
        <w:rPr>
          <w:rFonts w:ascii="Arial" w:hAnsi="Arial" w:cs="Arial"/>
          <w:sz w:val="22"/>
          <w:szCs w:val="22"/>
        </w:rPr>
        <w:t xml:space="preserve">have </w:t>
      </w:r>
      <w:r w:rsidR="0018630B">
        <w:rPr>
          <w:rFonts w:ascii="Arial" w:hAnsi="Arial" w:cs="Arial"/>
          <w:sz w:val="22"/>
          <w:szCs w:val="22"/>
        </w:rPr>
        <w:t>also been identified</w:t>
      </w:r>
      <w:r w:rsidR="00901149" w:rsidRPr="00A67B00">
        <w:rPr>
          <w:rFonts w:ascii="Arial" w:hAnsi="Arial" w:cs="Arial"/>
          <w:sz w:val="22"/>
          <w:szCs w:val="22"/>
        </w:rPr>
        <w:t xml:space="preserve"> and </w:t>
      </w:r>
      <w:r w:rsidR="00600AE2" w:rsidRPr="00A67B00">
        <w:rPr>
          <w:rFonts w:ascii="Arial" w:hAnsi="Arial" w:cs="Arial"/>
          <w:sz w:val="22"/>
          <w:szCs w:val="22"/>
        </w:rPr>
        <w:t xml:space="preserve">classified into several </w:t>
      </w:r>
      <w:r w:rsidR="00914B1A" w:rsidRPr="00A67B00">
        <w:rPr>
          <w:rFonts w:ascii="Arial" w:hAnsi="Arial" w:cs="Arial"/>
          <w:sz w:val="22"/>
          <w:szCs w:val="22"/>
        </w:rPr>
        <w:t xml:space="preserve">distinct </w:t>
      </w:r>
      <w:r w:rsidR="00600AE2" w:rsidRPr="00A67B00">
        <w:rPr>
          <w:rFonts w:ascii="Arial" w:hAnsi="Arial" w:cs="Arial"/>
          <w:sz w:val="22"/>
          <w:szCs w:val="22"/>
        </w:rPr>
        <w:t xml:space="preserve">phenotypic </w:t>
      </w:r>
      <w:r w:rsidR="00F66532" w:rsidRPr="00A67B00">
        <w:rPr>
          <w:rFonts w:ascii="Arial" w:hAnsi="Arial" w:cs="Arial"/>
          <w:sz w:val="22"/>
          <w:szCs w:val="22"/>
        </w:rPr>
        <w:t>classifications</w:t>
      </w:r>
      <w:r w:rsidR="00600AE2" w:rsidRPr="00A67B00">
        <w:rPr>
          <w:rFonts w:ascii="Arial" w:hAnsi="Arial" w:cs="Arial"/>
          <w:sz w:val="22"/>
          <w:szCs w:val="22"/>
        </w:rPr>
        <w:t xml:space="preserve">, </w:t>
      </w:r>
      <w:r w:rsidR="003C1802" w:rsidRPr="00A67B00">
        <w:rPr>
          <w:rFonts w:ascii="Arial" w:hAnsi="Arial" w:cs="Arial"/>
          <w:sz w:val="22"/>
          <w:szCs w:val="22"/>
        </w:rPr>
        <w:t>includ</w:t>
      </w:r>
      <w:r w:rsidR="003A1BED" w:rsidRPr="00A67B00">
        <w:rPr>
          <w:rFonts w:ascii="Arial" w:hAnsi="Arial" w:cs="Arial"/>
          <w:sz w:val="22"/>
          <w:szCs w:val="22"/>
        </w:rPr>
        <w:t>ing</w:t>
      </w:r>
      <w:r w:rsidR="003C1802" w:rsidRPr="00A67B00">
        <w:rPr>
          <w:rFonts w:ascii="Arial" w:hAnsi="Arial" w:cs="Arial"/>
          <w:sz w:val="22"/>
          <w:szCs w:val="22"/>
        </w:rPr>
        <w:t xml:space="preserve"> </w:t>
      </w:r>
      <w:r w:rsidR="00600AE2" w:rsidRPr="00A67B00">
        <w:rPr>
          <w:rFonts w:ascii="Arial" w:hAnsi="Arial" w:cs="Arial"/>
          <w:sz w:val="22"/>
          <w:szCs w:val="22"/>
        </w:rPr>
        <w:t>Th9, Th17 and Tregs</w:t>
      </w:r>
      <w:r w:rsidR="00914B1A" w:rsidRPr="00A67B00">
        <w:rPr>
          <w:rFonts w:ascii="Arial" w:hAnsi="Arial" w:cs="Arial"/>
          <w:sz w:val="22"/>
          <w:szCs w:val="22"/>
        </w:rPr>
        <w:t>.</w:t>
      </w:r>
    </w:p>
    <w:p w14:paraId="22CE3FD8" w14:textId="77777777" w:rsidR="00597B93" w:rsidRPr="00A67B00" w:rsidRDefault="00597B93" w:rsidP="00A67B00">
      <w:pPr>
        <w:numPr>
          <w:ilvl w:val="0"/>
          <w:numId w:val="0"/>
        </w:numPr>
        <w:spacing w:line="360" w:lineRule="auto"/>
        <w:jc w:val="both"/>
        <w:rPr>
          <w:rFonts w:ascii="Arial" w:hAnsi="Arial" w:cs="Arial"/>
          <w:sz w:val="22"/>
          <w:szCs w:val="22"/>
        </w:rPr>
      </w:pPr>
    </w:p>
    <w:p w14:paraId="23B3601A" w14:textId="652E9E68" w:rsidR="00F93C8B" w:rsidRDefault="00997D3C" w:rsidP="008C08A8">
      <w:pPr>
        <w:numPr>
          <w:ilvl w:val="0"/>
          <w:numId w:val="0"/>
        </w:numPr>
        <w:spacing w:line="360" w:lineRule="auto"/>
        <w:jc w:val="both"/>
        <w:rPr>
          <w:rFonts w:ascii="Arial" w:hAnsi="Arial" w:cs="Arial"/>
          <w:sz w:val="22"/>
          <w:szCs w:val="22"/>
        </w:rPr>
      </w:pPr>
      <w:r w:rsidRPr="00A67B00">
        <w:rPr>
          <w:rFonts w:ascii="Arial" w:hAnsi="Arial" w:cs="Arial"/>
          <w:sz w:val="22"/>
          <w:szCs w:val="22"/>
        </w:rPr>
        <w:t xml:space="preserve">IL-9 </w:t>
      </w:r>
      <w:r w:rsidR="00C76C17" w:rsidRPr="00A67B00">
        <w:rPr>
          <w:rFonts w:ascii="Arial" w:hAnsi="Arial" w:cs="Arial"/>
          <w:sz w:val="22"/>
          <w:szCs w:val="22"/>
        </w:rPr>
        <w:t>was initially considered a Th2 cytokine, however,</w:t>
      </w:r>
      <w:r w:rsidR="00512CEC" w:rsidRPr="00A67B00">
        <w:rPr>
          <w:rFonts w:ascii="Arial" w:hAnsi="Arial" w:cs="Arial"/>
          <w:sz w:val="22"/>
          <w:szCs w:val="22"/>
        </w:rPr>
        <w:t xml:space="preserve"> IL-9 and IL-4 </w:t>
      </w:r>
      <w:r w:rsidR="003822B7">
        <w:rPr>
          <w:rFonts w:ascii="Arial" w:hAnsi="Arial" w:cs="Arial"/>
          <w:sz w:val="22"/>
          <w:szCs w:val="22"/>
        </w:rPr>
        <w:t>are</w:t>
      </w:r>
      <w:r w:rsidR="00512CEC" w:rsidRPr="00A67B00">
        <w:rPr>
          <w:rFonts w:ascii="Arial" w:hAnsi="Arial" w:cs="Arial"/>
          <w:sz w:val="22"/>
          <w:szCs w:val="22"/>
        </w:rPr>
        <w:t xml:space="preserve"> rarely produced by the same </w:t>
      </w:r>
      <w:r w:rsidR="005E02CA" w:rsidRPr="00A67B00">
        <w:rPr>
          <w:rFonts w:ascii="Arial" w:hAnsi="Arial" w:cs="Arial"/>
          <w:sz w:val="22"/>
          <w:szCs w:val="22"/>
        </w:rPr>
        <w:t xml:space="preserve">T </w:t>
      </w:r>
      <w:r w:rsidR="00512CEC" w:rsidRPr="00A67B00">
        <w:rPr>
          <w:rFonts w:ascii="Arial" w:hAnsi="Arial" w:cs="Arial"/>
          <w:sz w:val="22"/>
          <w:szCs w:val="22"/>
        </w:rPr>
        <w:t>cell</w:t>
      </w:r>
      <w:r w:rsidR="002F484B">
        <w:rPr>
          <w:rFonts w:ascii="Arial" w:hAnsi="Arial" w:cs="Arial"/>
          <w:sz w:val="22"/>
          <w:szCs w:val="22"/>
        </w:rPr>
        <w:t xml:space="preserve"> and </w:t>
      </w:r>
      <w:r w:rsidR="00F93628" w:rsidRPr="00A67B00">
        <w:rPr>
          <w:rFonts w:ascii="Arial" w:hAnsi="Arial" w:cs="Arial"/>
          <w:sz w:val="22"/>
          <w:szCs w:val="22"/>
        </w:rPr>
        <w:t xml:space="preserve">Th9 cells are </w:t>
      </w:r>
      <w:r w:rsidR="008D483B" w:rsidRPr="00A67B00">
        <w:rPr>
          <w:rFonts w:ascii="Arial" w:hAnsi="Arial" w:cs="Arial"/>
          <w:sz w:val="22"/>
          <w:szCs w:val="22"/>
        </w:rPr>
        <w:t xml:space="preserve">now deemed </w:t>
      </w:r>
      <w:r w:rsidR="00F93628" w:rsidRPr="00A67B00">
        <w:rPr>
          <w:rFonts w:ascii="Arial" w:hAnsi="Arial" w:cs="Arial"/>
          <w:sz w:val="22"/>
          <w:szCs w:val="22"/>
        </w:rPr>
        <w:t xml:space="preserve">a unique </w:t>
      </w:r>
      <w:r w:rsidR="002F484B">
        <w:rPr>
          <w:rFonts w:ascii="Arial" w:hAnsi="Arial" w:cs="Arial"/>
          <w:sz w:val="22"/>
          <w:szCs w:val="22"/>
        </w:rPr>
        <w:t xml:space="preserve">IL-9 producing </w:t>
      </w:r>
      <w:r w:rsidR="00F93628" w:rsidRPr="00A67B00">
        <w:rPr>
          <w:rFonts w:ascii="Arial" w:hAnsi="Arial" w:cs="Arial"/>
          <w:sz w:val="22"/>
          <w:szCs w:val="22"/>
        </w:rPr>
        <w:t>subset of CD4</w:t>
      </w:r>
      <w:r w:rsidR="00F93628" w:rsidRPr="00A67B00">
        <w:rPr>
          <w:rFonts w:ascii="Arial" w:hAnsi="Arial" w:cs="Arial"/>
          <w:sz w:val="22"/>
          <w:szCs w:val="22"/>
          <w:vertAlign w:val="superscript"/>
        </w:rPr>
        <w:t xml:space="preserve">+ </w:t>
      </w:r>
      <w:r w:rsidR="00F93628" w:rsidRPr="00A67B00">
        <w:rPr>
          <w:rFonts w:ascii="Arial" w:hAnsi="Arial" w:cs="Arial"/>
          <w:sz w:val="22"/>
          <w:szCs w:val="22"/>
        </w:rPr>
        <w:t>T cell</w:t>
      </w:r>
      <w:r w:rsidR="002F484B">
        <w:rPr>
          <w:rFonts w:ascii="Arial" w:hAnsi="Arial" w:cs="Arial"/>
          <w:sz w:val="22"/>
          <w:szCs w:val="22"/>
        </w:rPr>
        <w:t>s</w:t>
      </w:r>
      <w:r w:rsidR="008D483B" w:rsidRPr="00A67B00">
        <w:rPr>
          <w:rFonts w:ascii="Arial" w:hAnsi="Arial" w:cs="Arial"/>
          <w:sz w:val="22"/>
          <w:szCs w:val="22"/>
        </w:rPr>
        <w:t xml:space="preserve">, </w:t>
      </w:r>
      <w:r w:rsidR="00596BB0" w:rsidRPr="00B51BDB">
        <w:rPr>
          <w:rFonts w:ascii="Arial" w:hAnsi="Arial" w:cs="Arial"/>
          <w:sz w:val="22"/>
          <w:szCs w:val="22"/>
        </w:rPr>
        <w:t xml:space="preserve">characterised by the </w:t>
      </w:r>
      <w:r w:rsidR="002F484B" w:rsidRPr="00B51BDB">
        <w:rPr>
          <w:rFonts w:ascii="Arial" w:hAnsi="Arial" w:cs="Arial"/>
          <w:sz w:val="22"/>
          <w:szCs w:val="22"/>
        </w:rPr>
        <w:t xml:space="preserve">expression of the </w:t>
      </w:r>
      <w:r w:rsidR="00596BB0" w:rsidRPr="00B51BDB">
        <w:rPr>
          <w:rFonts w:ascii="Arial" w:hAnsi="Arial" w:cs="Arial"/>
          <w:sz w:val="22"/>
          <w:szCs w:val="22"/>
        </w:rPr>
        <w:t xml:space="preserve">transcription factors PU.1 and IRF-4 </w:t>
      </w:r>
      <w:r w:rsidR="00E346E4" w:rsidRPr="00B51BDB">
        <w:rPr>
          <w:rFonts w:ascii="Arial" w:hAnsi="Arial" w:cs="Arial"/>
          <w:sz w:val="22"/>
          <w:szCs w:val="22"/>
        </w:rPr>
        <w:fldChar w:fldCharType="begin" w:fldLock="1"/>
      </w:r>
      <w:r w:rsidR="009A03A8" w:rsidRPr="00B51BDB">
        <w:rPr>
          <w:rFonts w:ascii="Arial" w:hAnsi="Arial" w:cs="Arial"/>
          <w:sz w:val="22"/>
          <w:szCs w:val="22"/>
        </w:rPr>
        <w:instrText>ADDIN CSL_CITATION {"citationItems":[{"id":"ITEM-1","itemData":{"DOI":"10.1111/imr.12028","ISSN":"01052896","abstract":"CD4+ T-helper cells regulate immunity and inflammation through the acquisition of potential to secrete specific cytokines. The acquisition of cytokine-secreting potential, in a process termed T-helper cell differentiation, is a response to multiple environmental signals including the cytokine milieu. The most recently defined subset of T-helper cells are termed Th9 and are identified by the potent production of interleukin-9 (IL-9). Given the pleiotropic functions of IL-9, Th9 cells might be involved in pathogen immunity and immune-mediated disease. In this review, I focus on recent developments in understanding the signals that promote Th9 differentiation, the transcription factors that regulate IL-9 expression, and finally the potential roles for Th9 cells in immunity in vivo. © 2013 John Wiley &amp; Sons A/S.","author":[{"dropping-particle":"","family":"Kaplan","given":"Mark H.","non-dropping-particle":"","parse-names":false,"suffix":""}],"container-title":"Immunological Reviews","id":"ITEM-1","issue":"1","issued":{"date-parts":[["2013","3"]]},"page":"104-115","title":"Th9 cells: differentiation and disease","type":"article-journal","volume":"252"},"uris":["http://www.mendeley.com/documents/?uuid=c06270e5-6325-3aa0-a951-bb873a8982a0"]},{"id":"ITEM-2","itemData":{"DOI":"10.1093/intimm/dxt039","ISSN":"09538178","abstract":"Th9 cells are a new subset of helper T cells, and the signature cytokine for Th9 cells is IL-9. Both Th9 cells and Th9 products are implicated in multiple disease settings. Thus, a clear understanding of how Th9 cells are induced and controlled is an important and clinically relevant issue. There are different molecular pathways identified thus far in the induction of Th9 cells, and activation of such diverse pathways requires integration of signals from TGF-β and IL-4 cytokine receptors as well as costimulatory molecules. These signals converge on the induction of multiple transcription factors that collectively drive the development of Th9 cells. © The Japanese Society for Immunology. 2013. All rights reserved.","author":[{"dropping-particle":"","family":"Zhao","given":"Picheng","non-dropping-particle":"","parse-names":false,"suffix":""},{"dropping-particle":"","family":"Xiao","given":"Xiang","non-dropping-particle":"","parse-names":false,"suffix":""},{"dropping-particle":"","family":"Ghobrial","given":"Rafik M.","non-dropping-particle":"","parse-names":false,"suffix":""},{"dropping-particle":"","family":"Li","given":"Xian C.","non-dropping-particle":"","parse-names":false,"suffix":""}],"container-title":"International Immunology","id":"ITEM-2","issue":"10","issued":{"date-parts":[["2013"]]},"page":"547-551","title":"IL-9 and Th9 cells: progress and challenges","type":"article-journal","volume":"25"},"uris":["http://www.mendeley.com/documents/?uuid=4c19dc73-77b7-44b8-92f2-7dc9d3122539"]},{"id":"ITEM-3","itemData":{"DOI":"10.1038/ni.1659","ISSN":"15292908","abstract":"Since the discovery of T helper type 1 and type 2 effector T cell subsets 20 years ago, inducible regulatory T cells and interleukin 17 (IL-17)-producing T helper cells have been added to the 'portfolio' of helper T cells. It is unclear how many more effector T cell subsets there may be and to what degree their characteristics are fixed or flexible. Here we show that transforming growth factor-β, a cytokine at the center of the differentiation of IL-17-producing T helper cells and inducible regulatory T cells, 'reprograms' T helper type 2 cells to lose their characteristic profile and switch to IL-9 secretion or, in combination with IL-4, drives the differentiation of 'TH-9' cells directly. Thus, transforming growth factor-β constitutes a regulatory 'switch' that in combination with other cytokines can 'reprogram' effector T cell differentiation along different pathways.","author":[{"dropping-particle":"","family":"Veldhoen","given":"Marc","non-dropping-particle":"","parse-names":false,"suffix":""},{"dropping-particle":"","family":"Uyttenhove","given":"Catherine","non-dropping-particle":"","parse-names":false,"suffix":""},{"dropping-particle":"","family":"Snick","given":"Jacques","non-dropping-particle":"van","parse-names":false,"suffix":""},{"dropping-particle":"","family":"Helmby","given":"Helena","non-dropping-particle":"","parse-names":false,"suffix":""},{"dropping-particle":"","family":"Westendorf","given":"Astrid","non-dropping-particle":"","parse-names":false,"suffix":""},{"dropping-particle":"","family":"Buer","given":"Jan","non-dropping-particle":"","parse-names":false,"suffix":""},{"dropping-particle":"","family":"Martin","given":"Bruno","non-dropping-particle":"","parse-names":false,"suffix":""},{"dropping-particle":"","family":"Wilhelm","given":"Christoph","non-dropping-particle":"","parse-names":false,"suffix":""},{"dropping-particle":"","family":"Stockinger","given":"Brigitta","non-dropping-particle":"","parse-names":false,"suffix":""}],"container-title":"Nature Immunology","id":"ITEM-3","issue":"12","issued":{"date-parts":[["2008"]]},"page":"1341-1346","title":"Transforming growth factor-β 'reprograms' the differentiation of T helper 2 cells and promotes an interleukin 9-producing subset","type":"article-journal","volume":"9"},"uris":["http://www.mendeley.com/documents/?uuid=05c84543-a879-309f-aafe-ee91b0a8d794"]}],"mendeley":{"formattedCitation":"&lt;sup&gt;82–84&lt;/sup&gt;","plainTextFormattedCitation":"82–84","previouslyFormattedCitation":"&lt;sup&gt;82–84&lt;/sup&gt;"},"properties":{"noteIndex":0},"schema":"https://github.com/citation-style-language/schema/raw/master/csl-citation.json"}</w:instrText>
      </w:r>
      <w:r w:rsidR="00E346E4" w:rsidRPr="00B51BDB">
        <w:rPr>
          <w:rFonts w:ascii="Arial" w:hAnsi="Arial" w:cs="Arial"/>
          <w:sz w:val="22"/>
          <w:szCs w:val="22"/>
        </w:rPr>
        <w:fldChar w:fldCharType="separate"/>
      </w:r>
      <w:r w:rsidR="009A03A8" w:rsidRPr="00B51BDB">
        <w:rPr>
          <w:rFonts w:ascii="Arial" w:hAnsi="Arial" w:cs="Arial"/>
          <w:noProof/>
          <w:sz w:val="22"/>
          <w:szCs w:val="22"/>
          <w:vertAlign w:val="superscript"/>
        </w:rPr>
        <w:t>82–84</w:t>
      </w:r>
      <w:r w:rsidR="00E346E4" w:rsidRPr="00B51BDB">
        <w:rPr>
          <w:rFonts w:ascii="Arial" w:hAnsi="Arial" w:cs="Arial"/>
          <w:sz w:val="22"/>
          <w:szCs w:val="22"/>
        </w:rPr>
        <w:fldChar w:fldCharType="end"/>
      </w:r>
      <w:r w:rsidR="00233638" w:rsidRPr="00B51BDB">
        <w:rPr>
          <w:rFonts w:ascii="Arial" w:hAnsi="Arial" w:cs="Arial"/>
          <w:sz w:val="22"/>
          <w:szCs w:val="22"/>
        </w:rPr>
        <w:t>.</w:t>
      </w:r>
      <w:r w:rsidR="007A54E1" w:rsidRPr="00B51BDB">
        <w:rPr>
          <w:rFonts w:ascii="Arial" w:hAnsi="Arial" w:cs="Arial"/>
          <w:sz w:val="22"/>
          <w:szCs w:val="22"/>
        </w:rPr>
        <w:t xml:space="preserve"> Not only ha</w:t>
      </w:r>
      <w:r w:rsidR="005817A8" w:rsidRPr="00B51BDB">
        <w:rPr>
          <w:rFonts w:ascii="Arial" w:hAnsi="Arial" w:cs="Arial"/>
          <w:sz w:val="22"/>
          <w:szCs w:val="22"/>
        </w:rPr>
        <w:t xml:space="preserve">s it been </w:t>
      </w:r>
      <w:r w:rsidR="003822B7" w:rsidRPr="00B51BDB">
        <w:rPr>
          <w:rFonts w:ascii="Arial" w:hAnsi="Arial" w:cs="Arial"/>
          <w:sz w:val="22"/>
          <w:szCs w:val="22"/>
        </w:rPr>
        <w:t>demonstrated</w:t>
      </w:r>
      <w:r w:rsidR="00421302" w:rsidRPr="00B51BDB">
        <w:rPr>
          <w:rFonts w:ascii="Arial" w:hAnsi="Arial" w:cs="Arial"/>
          <w:sz w:val="22"/>
          <w:szCs w:val="22"/>
        </w:rPr>
        <w:t xml:space="preserve"> </w:t>
      </w:r>
      <w:r w:rsidR="005817A8" w:rsidRPr="00B51BDB">
        <w:rPr>
          <w:rFonts w:ascii="Arial" w:hAnsi="Arial" w:cs="Arial"/>
          <w:sz w:val="22"/>
          <w:szCs w:val="22"/>
        </w:rPr>
        <w:t xml:space="preserve">that </w:t>
      </w:r>
      <w:r w:rsidR="003822B7" w:rsidRPr="00B51BDB">
        <w:rPr>
          <w:rFonts w:ascii="Arial" w:hAnsi="Arial" w:cs="Arial"/>
          <w:sz w:val="22"/>
          <w:szCs w:val="22"/>
        </w:rPr>
        <w:t xml:space="preserve">the </w:t>
      </w:r>
      <w:r w:rsidR="005817A8" w:rsidRPr="00B51BDB">
        <w:rPr>
          <w:rFonts w:ascii="Arial" w:hAnsi="Arial" w:cs="Arial"/>
          <w:sz w:val="22"/>
          <w:szCs w:val="22"/>
        </w:rPr>
        <w:t xml:space="preserve">level of IL-9 expression </w:t>
      </w:r>
      <w:r w:rsidR="003822B7" w:rsidRPr="00B51BDB">
        <w:rPr>
          <w:rFonts w:ascii="Arial" w:hAnsi="Arial" w:cs="Arial"/>
          <w:sz w:val="22"/>
          <w:szCs w:val="22"/>
        </w:rPr>
        <w:t xml:space="preserve">in the liver </w:t>
      </w:r>
      <w:r w:rsidR="00AE7344" w:rsidRPr="00B51BDB">
        <w:rPr>
          <w:rFonts w:ascii="Arial" w:hAnsi="Arial" w:cs="Arial"/>
          <w:sz w:val="22"/>
          <w:szCs w:val="22"/>
        </w:rPr>
        <w:t>is</w:t>
      </w:r>
      <w:r w:rsidR="00247E9B" w:rsidRPr="00B51BDB">
        <w:rPr>
          <w:rFonts w:ascii="Arial" w:hAnsi="Arial" w:cs="Arial"/>
          <w:sz w:val="22"/>
          <w:szCs w:val="22"/>
        </w:rPr>
        <w:t xml:space="preserve"> significantly increased </w:t>
      </w:r>
      <w:r w:rsidR="002F484B" w:rsidRPr="00B51BDB">
        <w:rPr>
          <w:rFonts w:ascii="Arial" w:hAnsi="Arial" w:cs="Arial"/>
          <w:sz w:val="22"/>
          <w:szCs w:val="22"/>
        </w:rPr>
        <w:t>in</w:t>
      </w:r>
      <w:r w:rsidR="00247E9B" w:rsidRPr="00B51BDB">
        <w:rPr>
          <w:rFonts w:ascii="Arial" w:hAnsi="Arial" w:cs="Arial"/>
          <w:sz w:val="22"/>
          <w:szCs w:val="22"/>
        </w:rPr>
        <w:t xml:space="preserve"> chronically infected </w:t>
      </w:r>
      <w:r w:rsidR="00381F3B" w:rsidRPr="00B51BDB">
        <w:rPr>
          <w:rFonts w:ascii="Arial" w:hAnsi="Arial" w:cs="Arial"/>
          <w:i/>
          <w:iCs/>
          <w:sz w:val="22"/>
          <w:szCs w:val="22"/>
        </w:rPr>
        <w:t>S. japonicum</w:t>
      </w:r>
      <w:r w:rsidR="00381F3B" w:rsidRPr="00B51BDB">
        <w:rPr>
          <w:rFonts w:ascii="Arial" w:hAnsi="Arial" w:cs="Arial"/>
          <w:sz w:val="22"/>
          <w:szCs w:val="22"/>
        </w:rPr>
        <w:t xml:space="preserve"> mice compared to uninfected controls, but </w:t>
      </w:r>
      <w:r w:rsidR="00046C86" w:rsidRPr="00B51BDB">
        <w:rPr>
          <w:rFonts w:ascii="Arial" w:hAnsi="Arial" w:cs="Arial"/>
          <w:sz w:val="22"/>
          <w:szCs w:val="22"/>
        </w:rPr>
        <w:t xml:space="preserve">changes in </w:t>
      </w:r>
      <w:r w:rsidR="009F18E9" w:rsidRPr="00B51BDB">
        <w:rPr>
          <w:rFonts w:ascii="Arial" w:hAnsi="Arial" w:cs="Arial"/>
          <w:sz w:val="22"/>
          <w:szCs w:val="22"/>
        </w:rPr>
        <w:t xml:space="preserve">the levels of </w:t>
      </w:r>
      <w:r w:rsidR="00046C86" w:rsidRPr="00B51BDB">
        <w:rPr>
          <w:rFonts w:ascii="Arial" w:hAnsi="Arial" w:cs="Arial"/>
          <w:sz w:val="22"/>
          <w:szCs w:val="22"/>
        </w:rPr>
        <w:t>PU.1, Th9 cells and IL-9 production</w:t>
      </w:r>
      <w:r w:rsidR="009F18E9" w:rsidRPr="00B51BDB">
        <w:rPr>
          <w:rFonts w:ascii="Arial" w:hAnsi="Arial" w:cs="Arial"/>
          <w:sz w:val="22"/>
          <w:szCs w:val="22"/>
        </w:rPr>
        <w:t xml:space="preserve"> </w:t>
      </w:r>
      <w:r w:rsidR="003822B7" w:rsidRPr="00B51BDB">
        <w:rPr>
          <w:rFonts w:ascii="Arial" w:hAnsi="Arial" w:cs="Arial"/>
          <w:sz w:val="22"/>
          <w:szCs w:val="22"/>
        </w:rPr>
        <w:t xml:space="preserve">all </w:t>
      </w:r>
      <w:r w:rsidR="009F18E9" w:rsidRPr="00B51BDB">
        <w:rPr>
          <w:rFonts w:ascii="Arial" w:hAnsi="Arial" w:cs="Arial"/>
          <w:sz w:val="22"/>
          <w:szCs w:val="22"/>
        </w:rPr>
        <w:t xml:space="preserve">correlate with </w:t>
      </w:r>
      <w:r w:rsidR="00021448" w:rsidRPr="00B51BDB">
        <w:rPr>
          <w:rFonts w:ascii="Arial" w:hAnsi="Arial" w:cs="Arial"/>
          <w:sz w:val="22"/>
          <w:szCs w:val="22"/>
        </w:rPr>
        <w:t xml:space="preserve">egg </w:t>
      </w:r>
      <w:r w:rsidR="009F18E9" w:rsidRPr="00B51BDB">
        <w:rPr>
          <w:rFonts w:ascii="Arial" w:hAnsi="Arial" w:cs="Arial"/>
          <w:sz w:val="22"/>
          <w:szCs w:val="22"/>
        </w:rPr>
        <w:t>granuloma inflammation</w:t>
      </w:r>
      <w:r w:rsidR="004B5017" w:rsidRPr="00B51BDB">
        <w:rPr>
          <w:rFonts w:ascii="Arial" w:hAnsi="Arial" w:cs="Arial"/>
          <w:sz w:val="22"/>
          <w:szCs w:val="22"/>
        </w:rPr>
        <w:t xml:space="preserve"> </w:t>
      </w:r>
      <w:r w:rsidR="004B5017" w:rsidRPr="00B51BDB">
        <w:rPr>
          <w:rFonts w:ascii="Arial" w:hAnsi="Arial" w:cs="Arial"/>
          <w:sz w:val="22"/>
          <w:szCs w:val="22"/>
        </w:rPr>
        <w:fldChar w:fldCharType="begin" w:fldLock="1"/>
      </w:r>
      <w:r w:rsidR="009A03A8" w:rsidRPr="00B51BDB">
        <w:rPr>
          <w:rFonts w:ascii="Arial" w:hAnsi="Arial" w:cs="Arial"/>
          <w:sz w:val="22"/>
          <w:szCs w:val="22"/>
        </w:rPr>
        <w:instrText>ADDIN CSL_CITATION {"citationItems":[{"id":"ITEM-1","itemData":{"DOI":"10.1186/s13071-017-2242-1","ISSN":"17563305","PMID":"28646920","abstract":"Background: Th1, Th2, Th17, Treg and Tfh cells play important roles in schistosomiasis. Th9 cells secrete IL-9 as a signature cytokine and contribute to several classes of inflammatory disease. However, the effects of Th9 cells in schistosomiasis are unknown. We aimed to explore the dynamic changes and potential roles of Th9 cells in the pathogenesis of hepatic egg granulomatous inflammation in mice infected with Schistosoma japonicum. Methods: Twenty mice with S. japonicum infection and five normal controls (NC) were used as models. The average areas of egg granulomas were estimated by hematoxylin-eosin (H &amp; E) staining. Hepatic IL-9 and transcription factor PU.1 levels were detected by immunohistochemistry. Flow cytometry techniques were used to analyze the proportions of Th9 cells. With the help of ELISA, serum levels of IL-9 were examined. Results: The egg granulomas began to form from four weeks after infection and continued to develop. In parallel with the development of egg granulomas, the hepatic levels of IL-9 and PU.1 increased very slowly during the first four weeks post-infection and increased rapidly thereafter. Moreover, the proportions of splenic Th9 cells and levels of serum IL-9 had similar developmental trends with the egg granulomas. Conclusion: The proliferation of Th9 cells and levels of IL-9 were significantly higher in S. japonicum-infected mice compared to NC. In addition, dynamic changes of Th9 and IL-9 were synchronous with the developmental trend of hepatic egg granulomatous inflammation, suggesting that Th9 cells might be a new subset in the pathogenesis of schistosomiasis.","author":[{"dropping-particle":"","family":"Zhan","given":"Tingzheng","non-dropping-particle":"","parse-names":false,"suffix":""},{"dropping-particle":"","family":"Zhang","given":"Tingting","non-dropping-particle":"","parse-names":false,"suffix":""},{"dropping-particle":"","family":"Wang","given":"Yanyan","non-dropping-particle":"","parse-names":false,"suffix":""},{"dropping-particle":"","family":"Wang","given":"Xiaoli","non-dropping-particle":"","parse-names":false,"suffix":""},{"dropping-particle":"","family":"Lin","given":"Cai","non-dropping-particle":"","parse-names":false,"suffix":""},{"dropping-particle":"","family":"Ma","given":"Huihui","non-dropping-particle":"","parse-names":false,"suffix":""},{"dropping-particle":"","family":"Duan","given":"Zhongliang","non-dropping-particle":"","parse-names":false,"suffix":""},{"dropping-particle":"","family":"Li","given":"Chunxiang","non-dropping-particle":"","parse-names":false,"suffix":""},{"dropping-particle":"","family":"Xu","given":"Jing","non-dropping-particle":"","parse-names":false,"suffix":""},{"dropping-particle":"","family":"Xia","given":"Chaoming","non-dropping-particle":"","parse-names":false,"suffix":""}],"container-title":"Parasites and Vectors","id":"ITEM-1","issue":"1","issued":{"date-parts":[["2017","6","24"]]},"publisher":"BioMed Central Ltd.","title":"Dynamics of Th9 cells and their potential role in immunopathogenesis of murine schistosomiasis","type":"article-journal","volume":"10"},"uris":["http://www.mendeley.com/documents/?uuid=eea41680-d105-39f8-9d24-ac1358cd483f"]}],"mendeley":{"formattedCitation":"&lt;sup&gt;85&lt;/sup&gt;","plainTextFormattedCitation":"85","previouslyFormattedCitation":"&lt;sup&gt;85&lt;/sup&gt;"},"properties":{"noteIndex":0},"schema":"https://github.com/citation-style-language/schema/raw/master/csl-citation.json"}</w:instrText>
      </w:r>
      <w:r w:rsidR="004B5017" w:rsidRPr="00B51BDB">
        <w:rPr>
          <w:rFonts w:ascii="Arial" w:hAnsi="Arial" w:cs="Arial"/>
          <w:sz w:val="22"/>
          <w:szCs w:val="22"/>
        </w:rPr>
        <w:fldChar w:fldCharType="separate"/>
      </w:r>
      <w:r w:rsidR="009A03A8" w:rsidRPr="00B51BDB">
        <w:rPr>
          <w:rFonts w:ascii="Arial" w:hAnsi="Arial" w:cs="Arial"/>
          <w:noProof/>
          <w:sz w:val="22"/>
          <w:szCs w:val="22"/>
          <w:vertAlign w:val="superscript"/>
        </w:rPr>
        <w:t>85</w:t>
      </w:r>
      <w:r w:rsidR="004B5017" w:rsidRPr="00B51BDB">
        <w:rPr>
          <w:rFonts w:ascii="Arial" w:hAnsi="Arial" w:cs="Arial"/>
          <w:sz w:val="22"/>
          <w:szCs w:val="22"/>
        </w:rPr>
        <w:fldChar w:fldCharType="end"/>
      </w:r>
      <w:r w:rsidR="004B5017" w:rsidRPr="00B51BDB">
        <w:rPr>
          <w:rFonts w:ascii="Arial" w:hAnsi="Arial" w:cs="Arial"/>
          <w:sz w:val="22"/>
          <w:szCs w:val="22"/>
        </w:rPr>
        <w:t>.</w:t>
      </w:r>
      <w:r w:rsidR="00421B87" w:rsidRPr="00B51BDB">
        <w:rPr>
          <w:rFonts w:ascii="Arial" w:hAnsi="Arial" w:cs="Arial"/>
          <w:sz w:val="22"/>
          <w:szCs w:val="22"/>
        </w:rPr>
        <w:t xml:space="preserve"> Li </w:t>
      </w:r>
      <w:r w:rsidR="00421B87" w:rsidRPr="00B51BDB">
        <w:rPr>
          <w:rFonts w:ascii="Arial" w:hAnsi="Arial" w:cs="Arial"/>
          <w:sz w:val="22"/>
          <w:szCs w:val="22"/>
        </w:rPr>
        <w:softHyphen/>
        <w:t>et</w:t>
      </w:r>
      <w:r w:rsidR="00F433CF" w:rsidRPr="00B51BDB">
        <w:rPr>
          <w:rFonts w:ascii="Arial" w:hAnsi="Arial" w:cs="Arial"/>
          <w:sz w:val="22"/>
          <w:szCs w:val="22"/>
        </w:rPr>
        <w:t xml:space="preserve"> al. </w:t>
      </w:r>
      <w:r w:rsidR="00F433CF" w:rsidRPr="00B51BDB">
        <w:rPr>
          <w:rFonts w:ascii="Arial" w:hAnsi="Arial" w:cs="Arial"/>
          <w:sz w:val="22"/>
          <w:szCs w:val="22"/>
        </w:rPr>
        <w:fldChar w:fldCharType="begin" w:fldLock="1"/>
      </w:r>
      <w:r w:rsidR="009A03A8" w:rsidRPr="00B51BDB">
        <w:rPr>
          <w:rFonts w:ascii="Arial" w:hAnsi="Arial" w:cs="Arial"/>
          <w:sz w:val="22"/>
          <w:szCs w:val="22"/>
        </w:rPr>
        <w:instrText>ADDIN CSL_CITATION {"citationItems":[{"id":"ITEM-1","itemData":{"DOI":"10.1038/s41598-017-02422-8","ISSN":"20452322","abstract":"Liver granulomatous inflammation and fibrosis were the primary pathological changes observed during Schistosoma japonicum (S. japonicum) infection. In the present study, the characteristics of IL-9 were investigated in the liver of S. japonicum infection C57BL/6 mice. Immunofluorescence, qRT-PCR, and ELISA results demonstrated that the expression of IL-9 significantly increased after infection (P &lt; 0.01). FACS results indicated that the peak of IL-9+ Th9 cells in the liver mononuclear cells appeared at the early phase of infection (week 5), except that Th9 cells, CD8+ Tc cells, NKT and γδT cells could secrete IL-9 in this model. Although IL-9 neutralization has a limited effect on liver granulomatous inflammation, it could decrease the level of fibrosis-associated factor, PC-III, in the serum of infected mice (P &lt; 0.05). Taken together, our results indicated that IL-9 was an important type of cytokine involved in the progression of S. japonicum infection-induced hepatic damage.","author":[{"dropping-particle":"","family":"Li","given":"Lu","non-dropping-particle":"","parse-names":false,"suffix":""},{"dropping-particle":"","family":"Xie","given":"Hongyan","non-dropping-particle":"","parse-names":false,"suffix":""},{"dropping-particle":"","family":"Wang","given":"Mei","non-dropping-particle":"","parse-names":false,"suffix":""},{"dropping-particle":"","family":"Qu","given":"Jiale","non-dropping-particle":"","parse-names":false,"suffix":""},{"dropping-particle":"","family":"Cha","given":"Hefei","non-dropping-particle":"","parse-names":false,"suffix":""},{"dropping-particle":"","family":"Yang","given":"Quan","non-dropping-particle":"","parse-names":false,"suffix":""},{"dropping-particle":"","family":"Feng","given":"Yuanfa","non-dropping-particle":"","parse-names":false,"suffix":""},{"dropping-particle":"","family":"Qi","given":"Yanwei","non-dropping-particle":"","parse-names":false,"suffix":""},{"dropping-particle":"","family":"Qiu","given":"Huaina","non-dropping-particle":"","parse-names":false,"suffix":""},{"dropping-particle":"","family":"Dong","given":"Nuo","non-dropping-particle":"","parse-names":false,"suffix":""},{"dropping-particle":"","family":"Huang","given":"Jun","non-dropping-particle":"","parse-names":false,"suffix":""}],"container-title":"Scientific Reports","id":"ITEM-1","issue":"1","issued":{"date-parts":[["2017","12","1"]]},"page":"2343","publisher":"Nature Publishing Group","title":"Characteristics of IL-9 induced by Schistosoma japonicum infection in C57BL/6 mouse liver","type":"article-journal","volume":"7"},"suppress-author":1,"uris":["http://www.mendeley.com/documents/?uuid=abbbd22a-0ead-3059-a39f-1f9f0eab4c43"]}],"mendeley":{"formattedCitation":"&lt;sup&gt;86&lt;/sup&gt;","plainTextFormattedCitation":"86","previouslyFormattedCitation":"&lt;sup&gt;86&lt;/sup&gt;"},"properties":{"noteIndex":0},"schema":"https://github.com/citation-style-language/schema/raw/master/csl-citation.json"}</w:instrText>
      </w:r>
      <w:r w:rsidR="00F433CF" w:rsidRPr="00B51BDB">
        <w:rPr>
          <w:rFonts w:ascii="Arial" w:hAnsi="Arial" w:cs="Arial"/>
          <w:sz w:val="22"/>
          <w:szCs w:val="22"/>
        </w:rPr>
        <w:fldChar w:fldCharType="separate"/>
      </w:r>
      <w:r w:rsidR="009A03A8" w:rsidRPr="00B51BDB">
        <w:rPr>
          <w:rFonts w:ascii="Arial" w:hAnsi="Arial" w:cs="Arial"/>
          <w:noProof/>
          <w:sz w:val="22"/>
          <w:szCs w:val="22"/>
          <w:vertAlign w:val="superscript"/>
        </w:rPr>
        <w:t>86</w:t>
      </w:r>
      <w:r w:rsidR="00F433CF" w:rsidRPr="00B51BDB">
        <w:rPr>
          <w:rFonts w:ascii="Arial" w:hAnsi="Arial" w:cs="Arial"/>
          <w:sz w:val="22"/>
          <w:szCs w:val="22"/>
        </w:rPr>
        <w:fldChar w:fldCharType="end"/>
      </w:r>
      <w:r w:rsidR="00F23D0D" w:rsidRPr="00B51BDB">
        <w:rPr>
          <w:rFonts w:ascii="Arial" w:hAnsi="Arial" w:cs="Arial"/>
          <w:sz w:val="22"/>
          <w:szCs w:val="22"/>
        </w:rPr>
        <w:t xml:space="preserve"> found that although anti-IL-9 monoclonal antibody</w:t>
      </w:r>
      <w:r w:rsidR="0030070C" w:rsidRPr="00B51BDB">
        <w:rPr>
          <w:rFonts w:ascii="Arial" w:hAnsi="Arial" w:cs="Arial"/>
          <w:sz w:val="22"/>
          <w:szCs w:val="22"/>
        </w:rPr>
        <w:t xml:space="preserve"> (</w:t>
      </w:r>
      <w:proofErr w:type="spellStart"/>
      <w:r w:rsidR="0030070C" w:rsidRPr="00B51BDB">
        <w:rPr>
          <w:rFonts w:ascii="Arial" w:hAnsi="Arial" w:cs="Arial"/>
          <w:sz w:val="22"/>
          <w:szCs w:val="22"/>
        </w:rPr>
        <w:t>mAb</w:t>
      </w:r>
      <w:proofErr w:type="spellEnd"/>
      <w:r w:rsidR="0030070C" w:rsidRPr="00B51BDB">
        <w:rPr>
          <w:rFonts w:ascii="Arial" w:hAnsi="Arial" w:cs="Arial"/>
          <w:sz w:val="22"/>
          <w:szCs w:val="22"/>
        </w:rPr>
        <w:t>)</w:t>
      </w:r>
      <w:r w:rsidR="00F23D0D" w:rsidRPr="00B51BDB">
        <w:rPr>
          <w:rFonts w:ascii="Arial" w:hAnsi="Arial" w:cs="Arial"/>
          <w:sz w:val="22"/>
          <w:szCs w:val="22"/>
        </w:rPr>
        <w:t xml:space="preserve"> </w:t>
      </w:r>
      <w:r w:rsidR="00F06D00" w:rsidRPr="00B51BDB">
        <w:rPr>
          <w:rFonts w:ascii="Arial" w:hAnsi="Arial" w:cs="Arial"/>
          <w:sz w:val="22"/>
          <w:szCs w:val="22"/>
        </w:rPr>
        <w:t>neutralisation</w:t>
      </w:r>
      <w:r w:rsidR="00F23D0D" w:rsidRPr="00B51BDB">
        <w:rPr>
          <w:rFonts w:ascii="Arial" w:hAnsi="Arial" w:cs="Arial"/>
          <w:sz w:val="22"/>
          <w:szCs w:val="22"/>
        </w:rPr>
        <w:t xml:space="preserve"> had limited effect on </w:t>
      </w:r>
      <w:r w:rsidR="002F484B" w:rsidRPr="00B51BDB">
        <w:rPr>
          <w:rFonts w:ascii="Arial" w:hAnsi="Arial" w:cs="Arial"/>
          <w:sz w:val="22"/>
          <w:szCs w:val="22"/>
        </w:rPr>
        <w:t xml:space="preserve">liver </w:t>
      </w:r>
      <w:r w:rsidR="00F06D00" w:rsidRPr="00B51BDB">
        <w:rPr>
          <w:rFonts w:ascii="Arial" w:hAnsi="Arial" w:cs="Arial"/>
          <w:sz w:val="22"/>
          <w:szCs w:val="22"/>
        </w:rPr>
        <w:t xml:space="preserve">inflammation in </w:t>
      </w:r>
      <w:r w:rsidR="00F06D00" w:rsidRPr="00B51BDB">
        <w:rPr>
          <w:rFonts w:ascii="Arial" w:hAnsi="Arial" w:cs="Arial"/>
          <w:i/>
          <w:iCs/>
          <w:sz w:val="22"/>
          <w:szCs w:val="22"/>
        </w:rPr>
        <w:t xml:space="preserve">S. japonicum </w:t>
      </w:r>
      <w:r w:rsidR="00F06D00" w:rsidRPr="00B51BDB">
        <w:rPr>
          <w:rFonts w:ascii="Arial" w:hAnsi="Arial" w:cs="Arial"/>
          <w:sz w:val="22"/>
          <w:szCs w:val="22"/>
        </w:rPr>
        <w:t xml:space="preserve">infected </w:t>
      </w:r>
      <w:r w:rsidR="002F484B" w:rsidRPr="00B51BDB">
        <w:rPr>
          <w:rFonts w:ascii="Arial" w:hAnsi="Arial" w:cs="Arial"/>
          <w:sz w:val="22"/>
          <w:szCs w:val="22"/>
        </w:rPr>
        <w:t>mice</w:t>
      </w:r>
      <w:r w:rsidR="00DF2AF4" w:rsidRPr="00B51BDB">
        <w:rPr>
          <w:rFonts w:ascii="Arial" w:hAnsi="Arial" w:cs="Arial"/>
          <w:sz w:val="22"/>
          <w:szCs w:val="22"/>
        </w:rPr>
        <w:t>,</w:t>
      </w:r>
      <w:r w:rsidR="000A427D" w:rsidRPr="00B51BDB">
        <w:rPr>
          <w:rFonts w:ascii="Arial" w:hAnsi="Arial" w:cs="Arial"/>
          <w:sz w:val="22"/>
          <w:szCs w:val="22"/>
        </w:rPr>
        <w:t xml:space="preserve"> it did reduce</w:t>
      </w:r>
      <w:r w:rsidR="004B732A" w:rsidRPr="00B51BDB">
        <w:rPr>
          <w:rFonts w:ascii="Arial" w:hAnsi="Arial" w:cs="Arial"/>
          <w:sz w:val="22"/>
          <w:szCs w:val="22"/>
        </w:rPr>
        <w:t xml:space="preserve"> </w:t>
      </w:r>
      <w:r w:rsidR="00D027A2" w:rsidRPr="00B51BDB">
        <w:rPr>
          <w:rFonts w:ascii="Arial" w:hAnsi="Arial" w:cs="Arial"/>
          <w:sz w:val="22"/>
          <w:szCs w:val="22"/>
        </w:rPr>
        <w:t xml:space="preserve">total </w:t>
      </w:r>
      <w:r w:rsidR="000A427D" w:rsidRPr="00B51BDB">
        <w:rPr>
          <w:rFonts w:ascii="Arial" w:hAnsi="Arial" w:cs="Arial"/>
          <w:sz w:val="22"/>
          <w:szCs w:val="22"/>
        </w:rPr>
        <w:t>collagen deposition</w:t>
      </w:r>
      <w:r w:rsidR="00D027A2" w:rsidRPr="00B51BDB">
        <w:rPr>
          <w:rFonts w:ascii="Arial" w:hAnsi="Arial" w:cs="Arial"/>
          <w:sz w:val="22"/>
          <w:szCs w:val="22"/>
        </w:rPr>
        <w:t>.</w:t>
      </w:r>
      <w:r w:rsidR="005C410E" w:rsidRPr="00B51BDB">
        <w:rPr>
          <w:rFonts w:ascii="Arial" w:hAnsi="Arial" w:cs="Arial"/>
          <w:sz w:val="22"/>
          <w:szCs w:val="22"/>
        </w:rPr>
        <w:t xml:space="preserve"> In addition, </w:t>
      </w:r>
      <w:r w:rsidR="002F484B" w:rsidRPr="00B51BDB">
        <w:rPr>
          <w:rFonts w:ascii="Arial" w:hAnsi="Arial" w:cs="Arial"/>
          <w:sz w:val="22"/>
          <w:szCs w:val="22"/>
        </w:rPr>
        <w:t xml:space="preserve">levels of </w:t>
      </w:r>
      <w:r w:rsidR="005C410E" w:rsidRPr="00B51BDB">
        <w:rPr>
          <w:rFonts w:ascii="Arial" w:hAnsi="Arial" w:cs="Arial"/>
          <w:sz w:val="22"/>
          <w:szCs w:val="22"/>
        </w:rPr>
        <w:t>IL-9</w:t>
      </w:r>
      <w:r w:rsidR="00ED685F" w:rsidRPr="00B51BDB">
        <w:rPr>
          <w:rFonts w:ascii="Arial" w:hAnsi="Arial" w:cs="Arial"/>
          <w:sz w:val="22"/>
          <w:szCs w:val="22"/>
        </w:rPr>
        <w:t xml:space="preserve"> </w:t>
      </w:r>
      <w:r w:rsidR="005C410E" w:rsidRPr="00B51BDB">
        <w:rPr>
          <w:rFonts w:ascii="Arial" w:hAnsi="Arial" w:cs="Arial"/>
          <w:sz w:val="22"/>
          <w:szCs w:val="22"/>
        </w:rPr>
        <w:t>increase</w:t>
      </w:r>
      <w:r w:rsidR="00657BA1" w:rsidRPr="00B51BDB">
        <w:rPr>
          <w:rFonts w:ascii="Arial" w:hAnsi="Arial" w:cs="Arial"/>
          <w:sz w:val="22"/>
          <w:szCs w:val="22"/>
        </w:rPr>
        <w:t>d</w:t>
      </w:r>
      <w:r w:rsidR="005C410E" w:rsidRPr="00B51BDB">
        <w:rPr>
          <w:rFonts w:ascii="Arial" w:hAnsi="Arial" w:cs="Arial"/>
          <w:sz w:val="22"/>
          <w:szCs w:val="22"/>
        </w:rPr>
        <w:t xml:space="preserve"> quicker </w:t>
      </w:r>
      <w:r w:rsidR="0026495C" w:rsidRPr="00B51BDB">
        <w:rPr>
          <w:rFonts w:ascii="Arial" w:hAnsi="Arial" w:cs="Arial"/>
          <w:sz w:val="22"/>
          <w:szCs w:val="22"/>
        </w:rPr>
        <w:t xml:space="preserve">than </w:t>
      </w:r>
      <w:r w:rsidR="00ED685F" w:rsidRPr="00B51BDB">
        <w:rPr>
          <w:rFonts w:ascii="Arial" w:hAnsi="Arial" w:cs="Arial"/>
          <w:sz w:val="22"/>
          <w:szCs w:val="22"/>
        </w:rPr>
        <w:t xml:space="preserve">IL-4 in </w:t>
      </w:r>
      <w:r w:rsidR="00ED685F" w:rsidRPr="00B51BDB">
        <w:rPr>
          <w:rFonts w:ascii="Arial" w:hAnsi="Arial" w:cs="Arial"/>
          <w:i/>
          <w:iCs/>
          <w:sz w:val="22"/>
          <w:szCs w:val="22"/>
        </w:rPr>
        <w:t>S. japonicum</w:t>
      </w:r>
      <w:r w:rsidR="00ED685F" w:rsidRPr="00B51BDB">
        <w:rPr>
          <w:rFonts w:ascii="Arial" w:hAnsi="Arial" w:cs="Arial"/>
          <w:sz w:val="22"/>
          <w:szCs w:val="22"/>
        </w:rPr>
        <w:t xml:space="preserve"> infected mice, </w:t>
      </w:r>
      <w:r w:rsidR="00706D15" w:rsidRPr="00B51BDB">
        <w:rPr>
          <w:rFonts w:ascii="Arial" w:hAnsi="Arial" w:cs="Arial"/>
          <w:sz w:val="22"/>
          <w:szCs w:val="22"/>
        </w:rPr>
        <w:t xml:space="preserve">indicating a potential role in regulating early </w:t>
      </w:r>
      <w:r w:rsidR="007E04D9" w:rsidRPr="00B51BDB">
        <w:rPr>
          <w:rFonts w:ascii="Arial" w:hAnsi="Arial" w:cs="Arial"/>
          <w:sz w:val="22"/>
          <w:szCs w:val="22"/>
        </w:rPr>
        <w:t xml:space="preserve">stage </w:t>
      </w:r>
      <w:r w:rsidR="00706D15" w:rsidRPr="00B51BDB">
        <w:rPr>
          <w:rFonts w:ascii="Arial" w:hAnsi="Arial" w:cs="Arial"/>
          <w:sz w:val="22"/>
          <w:szCs w:val="22"/>
        </w:rPr>
        <w:t>fibrosis</w:t>
      </w:r>
      <w:r w:rsidR="00AE7344" w:rsidRPr="00B51BDB">
        <w:rPr>
          <w:rFonts w:ascii="Arial" w:hAnsi="Arial" w:cs="Arial"/>
          <w:sz w:val="22"/>
          <w:szCs w:val="22"/>
        </w:rPr>
        <w:t xml:space="preserve"> and suggesting that</w:t>
      </w:r>
      <w:r w:rsidR="003E205E" w:rsidRPr="00B51BDB">
        <w:rPr>
          <w:rFonts w:ascii="Arial" w:hAnsi="Arial" w:cs="Arial"/>
          <w:sz w:val="22"/>
          <w:szCs w:val="22"/>
        </w:rPr>
        <w:t xml:space="preserve"> </w:t>
      </w:r>
      <w:r w:rsidR="002F484B" w:rsidRPr="00B51BDB">
        <w:rPr>
          <w:rFonts w:ascii="Arial" w:hAnsi="Arial" w:cs="Arial"/>
          <w:sz w:val="22"/>
          <w:szCs w:val="22"/>
        </w:rPr>
        <w:t xml:space="preserve">IL-9 may be </w:t>
      </w:r>
      <w:r w:rsidR="003E205E" w:rsidRPr="00B51BDB">
        <w:rPr>
          <w:rFonts w:ascii="Arial" w:hAnsi="Arial" w:cs="Arial"/>
          <w:sz w:val="22"/>
          <w:szCs w:val="22"/>
        </w:rPr>
        <w:t xml:space="preserve">a possible target in </w:t>
      </w:r>
      <w:r w:rsidR="006D3440" w:rsidRPr="00B51BDB">
        <w:rPr>
          <w:rFonts w:ascii="Arial" w:hAnsi="Arial" w:cs="Arial"/>
          <w:i/>
          <w:iCs/>
          <w:sz w:val="22"/>
          <w:szCs w:val="22"/>
        </w:rPr>
        <w:t>S. japonicum</w:t>
      </w:r>
      <w:r w:rsidR="006D3440" w:rsidRPr="00B51BDB">
        <w:rPr>
          <w:rFonts w:ascii="Arial" w:hAnsi="Arial" w:cs="Arial"/>
          <w:sz w:val="22"/>
          <w:szCs w:val="22"/>
        </w:rPr>
        <w:t xml:space="preserve"> hepatic fibrosis </w:t>
      </w:r>
      <w:r w:rsidR="00D15839" w:rsidRPr="00B51BDB">
        <w:rPr>
          <w:rFonts w:ascii="Arial" w:hAnsi="Arial" w:cs="Arial"/>
          <w:sz w:val="22"/>
          <w:szCs w:val="22"/>
        </w:rPr>
        <w:t xml:space="preserve">modulation </w:t>
      </w:r>
      <w:r w:rsidR="00D15839" w:rsidRPr="00B51BDB">
        <w:rPr>
          <w:rFonts w:ascii="Arial" w:hAnsi="Arial" w:cs="Arial"/>
          <w:sz w:val="22"/>
          <w:szCs w:val="22"/>
        </w:rPr>
        <w:fldChar w:fldCharType="begin" w:fldLock="1"/>
      </w:r>
      <w:r w:rsidR="009A03A8" w:rsidRPr="00B51BDB">
        <w:rPr>
          <w:rFonts w:ascii="Arial" w:hAnsi="Arial" w:cs="Arial"/>
          <w:sz w:val="22"/>
          <w:szCs w:val="22"/>
        </w:rPr>
        <w:instrText>ADDIN CSL_CITATION {"citationItems":[{"id":"ITEM-1","itemData":{"DOI":"10.1186/s13071-017-2242-1","ISSN":"17563305","PMID":"28646920","abstract":"Background: Th1, Th2, Th17, Treg and Tfh cells play important roles in schistosomiasis. Th9 cells secrete IL-9 as a signature cytokine and contribute to several classes of inflammatory disease. However, the effects of Th9 cells in schistosomiasis are unknown. We aimed to explore the dynamic changes and potential roles of Th9 cells in the pathogenesis of hepatic egg granulomatous inflammation in mice infected with Schistosoma japonicum. Methods: Twenty mice with S. japonicum infection and five normal controls (NC) were used as models. The average areas of egg granulomas were estimated by hematoxylin-eosin (H &amp; E) staining. Hepatic IL-9 and transcription factor PU.1 levels were detected by immunohistochemistry. Flow cytometry techniques were used to analyze the proportions of Th9 cells. With the help of ELISA, serum levels of IL-9 were examined. Results: The egg granulomas began to form from four weeks after infection and continued to develop. In parallel with the development of egg granulomas, the hepatic levels of IL-9 and PU.1 increased very slowly during the first four weeks post-infection and increased rapidly thereafter. Moreover, the proportions of splenic Th9 cells and levels of serum IL-9 had similar developmental trends with the egg granulomas. Conclusion: The proliferation of Th9 cells and levels of IL-9 were significantly higher in S. japonicum-infected mice compared to NC. In addition, dynamic changes of Th9 and IL-9 were synchronous with the developmental trend of hepatic egg granulomatous inflammation, suggesting that Th9 cells might be a new subset in the pathogenesis of schistosomiasis.","author":[{"dropping-particle":"","family":"Zhan","given":"Tingzheng","non-dropping-particle":"","parse-names":false,"suffix":""},{"dropping-particle":"","family":"Zhang","given":"Tingting","non-dropping-particle":"","parse-names":false,"suffix":""},{"dropping-particle":"","family":"Wang","given":"Yanyan","non-dropping-particle":"","parse-names":false,"suffix":""},{"dropping-particle":"","family":"Wang","given":"Xiaoli","non-dropping-particle":"","parse-names":false,"suffix":""},{"dropping-particle":"","family":"Lin","given":"Cai","non-dropping-particle":"","parse-names":false,"suffix":""},{"dropping-particle":"","family":"Ma","given":"Huihui","non-dropping-particle":"","parse-names":false,"suffix":""},{"dropping-particle":"","family":"Duan","given":"Zhongliang","non-dropping-particle":"","parse-names":false,"suffix":""},{"dropping-particle":"","family":"Li","given":"Chunxiang","non-dropping-particle":"","parse-names":false,"suffix":""},{"dropping-particle":"","family":"Xu","given":"Jing","non-dropping-particle":"","parse-names":false,"suffix":""},{"dropping-particle":"","family":"Xia","given":"Chaoming","non-dropping-particle":"","parse-names":false,"suffix":""}],"container-title":"Parasites and Vectors","id":"ITEM-1","issue":"1","issued":{"date-parts":[["2017","6","24"]]},"publisher":"BioMed Central Ltd.","title":"Dynamics of Th9 cells and their potential role in immunopathogenesis of murine schistosomiasis","type":"article-journal","volume":"10"},"uris":["http://www.mendeley.com/documents/?uuid=eea41680-d105-39f8-9d24-ac1358cd483f"]}],"mendeley":{"formattedCitation":"&lt;sup&gt;85&lt;/sup&gt;","plainTextFormattedCitation":"85","previouslyFormattedCitation":"&lt;sup&gt;85&lt;/sup&gt;"},"properties":{"noteIndex":0},"schema":"https://github.com/citation-style-language/schema/raw/master/csl-citation.json"}</w:instrText>
      </w:r>
      <w:r w:rsidR="00D15839" w:rsidRPr="00B51BDB">
        <w:rPr>
          <w:rFonts w:ascii="Arial" w:hAnsi="Arial" w:cs="Arial"/>
          <w:sz w:val="22"/>
          <w:szCs w:val="22"/>
        </w:rPr>
        <w:fldChar w:fldCharType="separate"/>
      </w:r>
      <w:r w:rsidR="009A03A8" w:rsidRPr="00B51BDB">
        <w:rPr>
          <w:rFonts w:ascii="Arial" w:hAnsi="Arial" w:cs="Arial"/>
          <w:noProof/>
          <w:sz w:val="22"/>
          <w:szCs w:val="22"/>
          <w:vertAlign w:val="superscript"/>
        </w:rPr>
        <w:t>85</w:t>
      </w:r>
      <w:r w:rsidR="00D15839" w:rsidRPr="00B51BDB">
        <w:rPr>
          <w:rFonts w:ascii="Arial" w:hAnsi="Arial" w:cs="Arial"/>
          <w:sz w:val="22"/>
          <w:szCs w:val="22"/>
        </w:rPr>
        <w:fldChar w:fldCharType="end"/>
      </w:r>
      <w:r w:rsidR="00F2103F" w:rsidRPr="00B51BDB">
        <w:rPr>
          <w:rFonts w:ascii="Arial" w:hAnsi="Arial" w:cs="Arial"/>
          <w:sz w:val="22"/>
          <w:szCs w:val="22"/>
        </w:rPr>
        <w:t>.</w:t>
      </w:r>
      <w:r w:rsidR="00706D15" w:rsidRPr="00B51BDB">
        <w:rPr>
          <w:rFonts w:ascii="Arial" w:hAnsi="Arial" w:cs="Arial"/>
          <w:sz w:val="22"/>
          <w:szCs w:val="22"/>
        </w:rPr>
        <w:t xml:space="preserve"> </w:t>
      </w:r>
      <w:r w:rsidR="003020BA" w:rsidRPr="00B51BDB">
        <w:rPr>
          <w:rFonts w:ascii="Arial" w:hAnsi="Arial" w:cs="Arial"/>
          <w:sz w:val="22"/>
          <w:szCs w:val="22"/>
        </w:rPr>
        <w:t xml:space="preserve">Similarly, </w:t>
      </w:r>
      <w:r w:rsidR="00E32695" w:rsidRPr="00B51BDB">
        <w:rPr>
          <w:rFonts w:ascii="Arial" w:hAnsi="Arial" w:cs="Arial"/>
          <w:i/>
          <w:iCs/>
          <w:sz w:val="22"/>
          <w:szCs w:val="22"/>
        </w:rPr>
        <w:t>S. mansoni</w:t>
      </w:r>
      <w:r w:rsidR="009A2078" w:rsidRPr="00B51BDB">
        <w:rPr>
          <w:rFonts w:ascii="Arial" w:hAnsi="Arial" w:cs="Arial"/>
          <w:sz w:val="22"/>
          <w:szCs w:val="22"/>
        </w:rPr>
        <w:t xml:space="preserve"> infected </w:t>
      </w:r>
      <w:r w:rsidR="001A4C25" w:rsidRPr="00B51BDB">
        <w:rPr>
          <w:rFonts w:ascii="Arial" w:hAnsi="Arial" w:cs="Arial"/>
          <w:sz w:val="22"/>
          <w:szCs w:val="22"/>
        </w:rPr>
        <w:t>C57Bl/6</w:t>
      </w:r>
      <w:r w:rsidR="00F347F3" w:rsidRPr="00B51BDB">
        <w:rPr>
          <w:rFonts w:ascii="Arial" w:hAnsi="Arial" w:cs="Arial"/>
          <w:sz w:val="22"/>
          <w:szCs w:val="22"/>
        </w:rPr>
        <w:t xml:space="preserve"> </w:t>
      </w:r>
      <w:r w:rsidR="00B7790A" w:rsidRPr="00B51BDB">
        <w:rPr>
          <w:rFonts w:ascii="Arial" w:hAnsi="Arial" w:cs="Arial"/>
          <w:sz w:val="22"/>
          <w:szCs w:val="22"/>
        </w:rPr>
        <w:t>mice show</w:t>
      </w:r>
      <w:r w:rsidR="0042704A" w:rsidRPr="00B51BDB">
        <w:rPr>
          <w:rFonts w:ascii="Arial" w:hAnsi="Arial" w:cs="Arial"/>
          <w:sz w:val="22"/>
          <w:szCs w:val="22"/>
        </w:rPr>
        <w:t>ed</w:t>
      </w:r>
      <w:r w:rsidR="00B7790A" w:rsidRPr="00B51BDB">
        <w:rPr>
          <w:rFonts w:ascii="Arial" w:hAnsi="Arial" w:cs="Arial"/>
          <w:sz w:val="22"/>
          <w:szCs w:val="22"/>
        </w:rPr>
        <w:t xml:space="preserve"> elevated IL-9 levels</w:t>
      </w:r>
      <w:r w:rsidR="0042704A" w:rsidRPr="00B51BDB">
        <w:rPr>
          <w:rFonts w:ascii="Arial" w:hAnsi="Arial" w:cs="Arial"/>
          <w:sz w:val="22"/>
          <w:szCs w:val="22"/>
        </w:rPr>
        <w:t xml:space="preserve"> in liver and spleen</w:t>
      </w:r>
      <w:r w:rsidR="00B7790A" w:rsidRPr="00B51BDB">
        <w:rPr>
          <w:rFonts w:ascii="Arial" w:hAnsi="Arial" w:cs="Arial"/>
          <w:sz w:val="22"/>
          <w:szCs w:val="22"/>
        </w:rPr>
        <w:t xml:space="preserve"> </w:t>
      </w:r>
      <w:r w:rsidR="00054EB3" w:rsidRPr="00B51BDB">
        <w:rPr>
          <w:rFonts w:ascii="Arial" w:hAnsi="Arial" w:cs="Arial"/>
          <w:sz w:val="22"/>
          <w:szCs w:val="22"/>
        </w:rPr>
        <w:fldChar w:fldCharType="begin" w:fldLock="1"/>
      </w:r>
      <w:r w:rsidR="009A03A8" w:rsidRPr="00B51BDB">
        <w:rPr>
          <w:rFonts w:ascii="Arial" w:hAnsi="Arial" w:cs="Arial"/>
          <w:sz w:val="22"/>
          <w:szCs w:val="22"/>
        </w:rPr>
        <w:instrText>ADDIN CSL_CITATION {"citationItems":[{"id":"ITEM-1","itemData":{"abstract":"Mast cells and granulocytes-macrophages (GM) are components of the host defense system against worm infections, including schistosomiasis. Here we report the kinetics of changes in the number of colony-forming cells (CFC) for mast cells and GM during the course of a primary experimental infection of mice with Schisto-soma mansoni cercariae over a period of 24 weeks postinfection (p.i.). Concurrently, we measured known myelo-poietic and/or mast cell-stimulating cytokines (i.e., interleukin 3 [IL-3] and IL-9) in pokeweed mitogen-activated spleen cell-conditioned medium. Our results show that during the acute phase of the hepatic granulomatous reaction, the numbers of both mast-CFC and GM-CFC were significantly elevated in bone marrow. However, while femoral GM-CFC numbers had returned to normal control values at week 16 p.i., femoral and splenic mast-CFC numbers remained significantly elevated until week 20 p.i., which corresponds to the chronic fibrotic phase of hepatic granulomatous inflammation. Increased GM-CFC numbers correlated with elevated IL-3 levels, while increased mast-CFC numbers paralleled the increased IL-9 concentrations in spleen cell-conditioned medium. By the reverse transcription-PCR method, enhanced expression of IL-3 and IL-9 transcripts was found in RNA samples obtained from livers and spleens of infected mice. Our data demonstrate that during the course of infection of mice with S. mansoni, the coordinate need for mast cells and GM is at least partly regulated at the stage of progenitor cell commitment in the bone marrow and spleen. It appears that IL-3 and IL-9 help to promote at this stage the ultimate generation of mature effector cells.","author":[{"dropping-particle":"","family":"Khalil","given":"Riad M A","non-dropping-particle":"","parse-names":false,"suffix":""},{"dropping-particle":"","family":"Luz","given":"Arne","non-dropping-particle":"","parse-names":false,"suffix":""},{"dropping-particle":"","family":"Mailhammer","given":"Reinhard","non-dropping-particle":"","parse-names":false,"suffix":""},{"dropping-particle":"","family":"Moeller","given":"Jochen","non-dropping-particle":"","parse-names":false,"suffix":""},{"dropping-particle":"","family":"Mohamed","given":"Azza A","non-dropping-particle":"","parse-names":false,"suffix":""},{"dropping-particle":"","family":"Omran","given":"Sawsan","non-dropping-particle":"","parse-names":false,"suffix":""},{"dropping-particle":"","family":"Do¨rmer","given":"Peter","non-dropping-particle":"","parse-names":false,"suffix":""},{"dropping-particle":"","family":"Do¨rmer","given":"Do¨","non-dropping-particle":"","parse-names":false,"suffix":""},{"dropping-particle":"","family":"Hu¨ltner","given":"Lothar","non-dropping-particle":"","parse-names":false,"suffix":""},{"dropping-particle":"","family":"Hu¨ltner","given":"Hu¨","non-dropping-particle":"","parse-names":false,"suffix":""}],"container-title":"Infection and Immunity","id":"ITEM-1","issue":"12","issued":{"date-parts":[["1996"]]},"page":"4960-4966","title":"Schistosoma mansoni infection in mice augments the capacity for interleukin 3 (IL-3) and IL-9 production and concurrently enlarges progenitor pools for mast cells and granulocytes-macrophages","type":"article-journal","volume":"64"},"uris":["http://www.mendeley.com/documents/?uuid=222b701f-6267-3c10-9cbd-044b9386c3db"]}],"mendeley":{"formattedCitation":"&lt;sup&gt;87&lt;/sup&gt;","plainTextFormattedCitation":"87","previouslyFormattedCitation":"&lt;sup&gt;87&lt;/sup&gt;"},"properties":{"noteIndex":0},"schema":"https://github.com/citation-style-language/schema/raw/master/csl-citation.json"}</w:instrText>
      </w:r>
      <w:r w:rsidR="00054EB3" w:rsidRPr="00B51BDB">
        <w:rPr>
          <w:rFonts w:ascii="Arial" w:hAnsi="Arial" w:cs="Arial"/>
          <w:sz w:val="22"/>
          <w:szCs w:val="22"/>
        </w:rPr>
        <w:fldChar w:fldCharType="separate"/>
      </w:r>
      <w:r w:rsidR="009A03A8" w:rsidRPr="00B51BDB">
        <w:rPr>
          <w:rFonts w:ascii="Arial" w:hAnsi="Arial" w:cs="Arial"/>
          <w:noProof/>
          <w:sz w:val="22"/>
          <w:szCs w:val="22"/>
          <w:vertAlign w:val="superscript"/>
        </w:rPr>
        <w:t>87</w:t>
      </w:r>
      <w:r w:rsidR="00054EB3" w:rsidRPr="00B51BDB">
        <w:rPr>
          <w:rFonts w:ascii="Arial" w:hAnsi="Arial" w:cs="Arial"/>
          <w:sz w:val="22"/>
          <w:szCs w:val="22"/>
        </w:rPr>
        <w:fldChar w:fldCharType="end"/>
      </w:r>
      <w:r w:rsidR="00762FD5" w:rsidRPr="00B51BDB">
        <w:rPr>
          <w:rFonts w:ascii="Arial" w:hAnsi="Arial" w:cs="Arial"/>
          <w:sz w:val="22"/>
          <w:szCs w:val="22"/>
        </w:rPr>
        <w:t xml:space="preserve">. </w:t>
      </w:r>
      <w:r w:rsidR="00690CFC" w:rsidRPr="00B51BDB">
        <w:rPr>
          <w:rFonts w:ascii="Arial" w:hAnsi="Arial" w:cs="Arial"/>
          <w:sz w:val="22"/>
          <w:szCs w:val="22"/>
        </w:rPr>
        <w:t>A</w:t>
      </w:r>
      <w:r w:rsidR="005A25F2" w:rsidRPr="00B51BDB">
        <w:rPr>
          <w:rFonts w:ascii="Arial" w:hAnsi="Arial" w:cs="Arial"/>
          <w:sz w:val="22"/>
          <w:szCs w:val="22"/>
        </w:rPr>
        <w:t xml:space="preserve">cute </w:t>
      </w:r>
      <w:r w:rsidR="005A25F2" w:rsidRPr="00B51BDB">
        <w:rPr>
          <w:rFonts w:ascii="Arial" w:hAnsi="Arial" w:cs="Arial"/>
          <w:i/>
          <w:iCs/>
          <w:sz w:val="22"/>
          <w:szCs w:val="22"/>
        </w:rPr>
        <w:t xml:space="preserve">S. </w:t>
      </w:r>
      <w:proofErr w:type="spellStart"/>
      <w:r w:rsidR="005A25F2" w:rsidRPr="00B51BDB">
        <w:rPr>
          <w:rFonts w:ascii="Arial" w:hAnsi="Arial" w:cs="Arial"/>
          <w:i/>
          <w:iCs/>
          <w:sz w:val="22"/>
          <w:szCs w:val="22"/>
        </w:rPr>
        <w:t>mansoni</w:t>
      </w:r>
      <w:proofErr w:type="spellEnd"/>
      <w:r w:rsidR="005A25F2" w:rsidRPr="00B51BDB">
        <w:rPr>
          <w:rFonts w:ascii="Arial" w:hAnsi="Arial" w:cs="Arial"/>
          <w:i/>
          <w:iCs/>
          <w:sz w:val="22"/>
          <w:szCs w:val="22"/>
        </w:rPr>
        <w:t xml:space="preserve"> </w:t>
      </w:r>
      <w:r w:rsidR="005A25F2" w:rsidRPr="00B51BDB">
        <w:rPr>
          <w:rFonts w:ascii="Arial" w:hAnsi="Arial" w:cs="Arial"/>
          <w:sz w:val="22"/>
          <w:szCs w:val="22"/>
        </w:rPr>
        <w:t>infections i</w:t>
      </w:r>
      <w:r w:rsidR="00C8331F" w:rsidRPr="00B51BDB">
        <w:rPr>
          <w:rFonts w:ascii="Arial" w:hAnsi="Arial" w:cs="Arial"/>
          <w:sz w:val="22"/>
          <w:szCs w:val="22"/>
        </w:rPr>
        <w:t>n transgenic mice constituti</w:t>
      </w:r>
      <w:r w:rsidR="00593914" w:rsidRPr="00B51BDB">
        <w:rPr>
          <w:rFonts w:ascii="Arial" w:hAnsi="Arial" w:cs="Arial"/>
          <w:sz w:val="22"/>
          <w:szCs w:val="22"/>
        </w:rPr>
        <w:t>vely expressing IL-9</w:t>
      </w:r>
      <w:r w:rsidR="00AF7832" w:rsidRPr="00B51BDB">
        <w:rPr>
          <w:rFonts w:ascii="Arial" w:hAnsi="Arial" w:cs="Arial"/>
          <w:sz w:val="22"/>
          <w:szCs w:val="22"/>
        </w:rPr>
        <w:t xml:space="preserve"> </w:t>
      </w:r>
      <w:r w:rsidR="00593914" w:rsidRPr="00B51BDB">
        <w:rPr>
          <w:rFonts w:ascii="Arial" w:hAnsi="Arial" w:cs="Arial"/>
          <w:sz w:val="22"/>
          <w:szCs w:val="22"/>
        </w:rPr>
        <w:t xml:space="preserve">were </w:t>
      </w:r>
      <w:r w:rsidR="00EE222E" w:rsidRPr="00B51BDB">
        <w:rPr>
          <w:rFonts w:ascii="Arial" w:hAnsi="Arial" w:cs="Arial"/>
          <w:sz w:val="22"/>
          <w:szCs w:val="22"/>
        </w:rPr>
        <w:t>marke</w:t>
      </w:r>
      <w:r w:rsidR="00A31AED" w:rsidRPr="00B51BDB">
        <w:rPr>
          <w:rFonts w:ascii="Arial" w:hAnsi="Arial" w:cs="Arial"/>
          <w:sz w:val="22"/>
          <w:szCs w:val="22"/>
        </w:rPr>
        <w:t>d</w:t>
      </w:r>
      <w:r w:rsidR="00EE222E" w:rsidRPr="00B51BDB">
        <w:rPr>
          <w:rFonts w:ascii="Arial" w:hAnsi="Arial" w:cs="Arial"/>
          <w:sz w:val="22"/>
          <w:szCs w:val="22"/>
        </w:rPr>
        <w:t xml:space="preserve">ly </w:t>
      </w:r>
      <w:r w:rsidR="00A31AED" w:rsidRPr="00B51BDB">
        <w:rPr>
          <w:rFonts w:ascii="Arial" w:hAnsi="Arial" w:cs="Arial"/>
          <w:sz w:val="22"/>
          <w:szCs w:val="22"/>
        </w:rPr>
        <w:t>normal</w:t>
      </w:r>
      <w:r w:rsidR="00D30DEA" w:rsidRPr="00B51BDB">
        <w:rPr>
          <w:rFonts w:ascii="Arial" w:hAnsi="Arial" w:cs="Arial"/>
          <w:sz w:val="22"/>
          <w:szCs w:val="22"/>
        </w:rPr>
        <w:t xml:space="preserve"> with respect to host</w:t>
      </w:r>
      <w:r w:rsidR="00D30DEA" w:rsidRPr="00A67B00">
        <w:rPr>
          <w:rFonts w:ascii="Arial" w:hAnsi="Arial" w:cs="Arial"/>
          <w:sz w:val="22"/>
          <w:szCs w:val="22"/>
        </w:rPr>
        <w:t xml:space="preserve"> response</w:t>
      </w:r>
      <w:r w:rsidR="0042704A">
        <w:rPr>
          <w:rFonts w:ascii="Arial" w:hAnsi="Arial" w:cs="Arial"/>
          <w:sz w:val="22"/>
          <w:szCs w:val="22"/>
        </w:rPr>
        <w:t>, however,</w:t>
      </w:r>
      <w:r w:rsidR="00A31AED" w:rsidRPr="00A67B00">
        <w:rPr>
          <w:rFonts w:ascii="Arial" w:hAnsi="Arial" w:cs="Arial"/>
          <w:sz w:val="22"/>
          <w:szCs w:val="22"/>
        </w:rPr>
        <w:t xml:space="preserve"> in chronic infections </w:t>
      </w:r>
      <w:r w:rsidR="00E65A08" w:rsidRPr="00A67B00">
        <w:rPr>
          <w:rFonts w:ascii="Arial" w:hAnsi="Arial" w:cs="Arial"/>
          <w:sz w:val="22"/>
          <w:szCs w:val="22"/>
        </w:rPr>
        <w:t>a</w:t>
      </w:r>
      <w:r w:rsidR="00657BA1">
        <w:rPr>
          <w:rFonts w:ascii="Arial" w:hAnsi="Arial" w:cs="Arial"/>
          <w:sz w:val="22"/>
          <w:szCs w:val="22"/>
        </w:rPr>
        <w:t>n increased</w:t>
      </w:r>
      <w:r w:rsidR="00C0384A" w:rsidRPr="00A67B00">
        <w:rPr>
          <w:rFonts w:ascii="Arial" w:hAnsi="Arial" w:cs="Arial"/>
          <w:sz w:val="22"/>
          <w:szCs w:val="22"/>
        </w:rPr>
        <w:t xml:space="preserve"> </w:t>
      </w:r>
      <w:r w:rsidR="00E65A08" w:rsidRPr="00A67B00">
        <w:rPr>
          <w:rFonts w:ascii="Arial" w:hAnsi="Arial" w:cs="Arial"/>
          <w:sz w:val="22"/>
          <w:szCs w:val="22"/>
        </w:rPr>
        <w:t>Th2</w:t>
      </w:r>
      <w:r w:rsidR="004C0F4A" w:rsidRPr="00A67B00">
        <w:rPr>
          <w:rFonts w:ascii="Arial" w:hAnsi="Arial" w:cs="Arial"/>
          <w:sz w:val="22"/>
          <w:szCs w:val="22"/>
        </w:rPr>
        <w:t xml:space="preserve"> </w:t>
      </w:r>
      <w:r w:rsidR="00E65A08" w:rsidRPr="00A67B00">
        <w:rPr>
          <w:rFonts w:ascii="Arial" w:hAnsi="Arial" w:cs="Arial"/>
          <w:sz w:val="22"/>
          <w:szCs w:val="22"/>
        </w:rPr>
        <w:t>phenotype was observed</w:t>
      </w:r>
      <w:r w:rsidR="0058646E" w:rsidRPr="00A67B00">
        <w:rPr>
          <w:rFonts w:ascii="Arial" w:hAnsi="Arial" w:cs="Arial"/>
          <w:sz w:val="22"/>
          <w:szCs w:val="22"/>
        </w:rPr>
        <w:t>,</w:t>
      </w:r>
      <w:r w:rsidR="00E65A08" w:rsidRPr="00A67B00">
        <w:rPr>
          <w:rFonts w:ascii="Arial" w:hAnsi="Arial" w:cs="Arial"/>
          <w:sz w:val="22"/>
          <w:szCs w:val="22"/>
        </w:rPr>
        <w:t xml:space="preserve"> leading to </w:t>
      </w:r>
      <w:r w:rsidR="00AF7832">
        <w:rPr>
          <w:rFonts w:ascii="Arial" w:hAnsi="Arial" w:cs="Arial"/>
          <w:sz w:val="22"/>
          <w:szCs w:val="22"/>
        </w:rPr>
        <w:t xml:space="preserve">a </w:t>
      </w:r>
      <w:r w:rsidR="00081D80" w:rsidRPr="00A67B00">
        <w:rPr>
          <w:rFonts w:ascii="Arial" w:hAnsi="Arial" w:cs="Arial"/>
          <w:sz w:val="22"/>
          <w:szCs w:val="22"/>
        </w:rPr>
        <w:t>mortality of 86 %</w:t>
      </w:r>
      <w:r w:rsidR="00E65A08" w:rsidRPr="00A67B00">
        <w:rPr>
          <w:rFonts w:ascii="Arial" w:hAnsi="Arial" w:cs="Arial"/>
          <w:sz w:val="22"/>
          <w:szCs w:val="22"/>
        </w:rPr>
        <w:t xml:space="preserve"> </w:t>
      </w:r>
      <w:r w:rsidR="00AF11DD">
        <w:rPr>
          <w:rFonts w:ascii="Arial" w:hAnsi="Arial" w:cs="Arial"/>
          <w:sz w:val="22"/>
          <w:szCs w:val="22"/>
        </w:rPr>
        <w:t xml:space="preserve">at </w:t>
      </w:r>
      <w:r w:rsidR="004C0F4A" w:rsidRPr="00A67B00">
        <w:rPr>
          <w:rFonts w:ascii="Arial" w:hAnsi="Arial" w:cs="Arial"/>
          <w:sz w:val="22"/>
          <w:szCs w:val="22"/>
        </w:rPr>
        <w:t xml:space="preserve">10 to 12 weeks </w:t>
      </w:r>
      <w:proofErr w:type="spellStart"/>
      <w:r w:rsidR="004C0F4A" w:rsidRPr="00A67B00">
        <w:rPr>
          <w:rFonts w:ascii="Arial" w:hAnsi="Arial" w:cs="Arial"/>
          <w:sz w:val="22"/>
          <w:szCs w:val="22"/>
        </w:rPr>
        <w:t>p.i.</w:t>
      </w:r>
      <w:proofErr w:type="spellEnd"/>
      <w:r w:rsidR="004C0F4A" w:rsidRPr="00A67B00">
        <w:rPr>
          <w:rFonts w:ascii="Arial" w:hAnsi="Arial" w:cs="Arial"/>
          <w:sz w:val="22"/>
          <w:szCs w:val="22"/>
        </w:rPr>
        <w:t xml:space="preserve"> </w:t>
      </w:r>
      <w:r w:rsidR="004C4A1C" w:rsidRPr="00A67B00">
        <w:rPr>
          <w:rFonts w:ascii="Arial" w:hAnsi="Arial" w:cs="Arial"/>
          <w:sz w:val="22"/>
          <w:szCs w:val="22"/>
        </w:rPr>
        <w:t>in transgenic mice compared to just 7 % in</w:t>
      </w:r>
      <w:r w:rsidR="00EF6E4B" w:rsidRPr="00A67B00">
        <w:rPr>
          <w:rFonts w:ascii="Arial" w:hAnsi="Arial" w:cs="Arial"/>
          <w:sz w:val="22"/>
          <w:szCs w:val="22"/>
        </w:rPr>
        <w:t xml:space="preserve"> wild type </w:t>
      </w:r>
      <w:r w:rsidR="004C4A1C" w:rsidRPr="00A67B00">
        <w:rPr>
          <w:rFonts w:ascii="Arial" w:hAnsi="Arial" w:cs="Arial"/>
          <w:sz w:val="22"/>
          <w:szCs w:val="22"/>
        </w:rPr>
        <w:t xml:space="preserve">mice </w:t>
      </w:r>
      <w:r w:rsidR="004C4A1C"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128/IAI.68.10.6005-6011.2000","ISSN":"00199567","PMID":"10992513","abstract":"Mice infected with Schistosoma mansoni develop Th2 cytokine-mediated granulomatous pathology that is focused on the liver and intestines. In this study, transgenic mice constitutively expressing IL-9 were infected with S. mansoni and the outcome of infection was determined. Eight weeks after infection, transgenic mice with acute infections had a moderate increase in Th2 cytokine production but were overtly normal with respect to parasite infection and pathological responses. Transgenic mice with chronic infections died 10 weeks after infection, with 86% of transgenic mice dead by week 12 of infection, compared to 7% mortality in infected wild-type mice. Stimulation of mesenteric lymph node cells from infected transgenic mice with parasite antigen elicited elevated interleukin-4 (IL-4) and IL-5 production and reduced gamma interferon and tumor necrosis factor alpha production compared to the responses in wild-type mice. Morbid transgenic mice had substantial enlargement of the ileum, which was associated with muscular hypertrophy, mastocytosis, eosinophilia, goblet cell hyperplasia, and increased mucin expression. We also observed that uninfected transgenic mice exhibited alterations in their intestines. Although there was hepatic mastocytosis and eosinophilia in infected transgenic mice, there was no hepatocyte damage. Death of transgenic mice expressing IL-9 during schistosome infection was primarily associated with enteropathy. This study highlights the pleiotropic in vivo activity of IL-9 and demonstrates that an elevated Th2 cytokine phenotype leads to death during murine schistosome infection.","author":[{"dropping-particle":"","family":"Fallon","given":"Padraic G.","non-dropping-particle":"","parse-names":false,"suffix":""},{"dropping-particle":"","family":"Smith","given":"P.","non-dropping-particle":"","parse-names":false,"suffix":""},{"dropping-particle":"","family":"Richardson","given":"E. J.","non-dropping-particle":"","parse-names":false,"suffix":""},{"dropping-particle":"","family":"Jones","given":"FJ","non-dropping-particle":"","parse-names":false,"suffix":""},{"dropping-particle":"","family":"Faulkner","given":"H. C.","non-dropping-particle":"","parse-names":false,"suffix":""},{"dropping-particle":"","family":"Snick","given":"J.","non-dropping-particle":"Van","parse-names":false,"suffix":""},{"dropping-particle":"","family":"Renauld","given":"J. C.","non-dropping-particle":"","parse-names":false,"suffix":""},{"dropping-particle":"","family":"Grencis","given":"R. K.","non-dropping-particle":"","parse-names":false,"suffix":""},{"dropping-particle":"","family":"Dunne","given":"D. W.","non-dropping-particle":"","parse-names":false,"suffix":""}],"container-title":"Infection and Immunity","id":"ITEM-1","issue":"10","issued":{"date-parts":[["2000"]]},"page":"6005-6011","publisher":"American Society for Microbiology","title":"Expression of interleukin-9 leads to Th2 cytokine-dominated responses and fatal enteropathy in mice with chronic Schistosoma mansoni infections","type":"article-journal","volume":"68"},"uris":["http://www.mendeley.com/documents/?uuid=456daaa6-251a-38e5-b092-27e2b325c857"]}],"mendeley":{"formattedCitation":"&lt;sup&gt;88&lt;/sup&gt;","plainTextFormattedCitation":"88","previouslyFormattedCitation":"&lt;sup&gt;88&lt;/sup&gt;"},"properties":{"noteIndex":0},"schema":"https://github.com/citation-style-language/schema/raw/master/csl-citation.json"}</w:instrText>
      </w:r>
      <w:r w:rsidR="004C4A1C" w:rsidRPr="00A67B00">
        <w:rPr>
          <w:rFonts w:ascii="Arial" w:hAnsi="Arial" w:cs="Arial"/>
          <w:sz w:val="22"/>
          <w:szCs w:val="22"/>
        </w:rPr>
        <w:fldChar w:fldCharType="separate"/>
      </w:r>
      <w:r w:rsidR="009A03A8" w:rsidRPr="009A03A8">
        <w:rPr>
          <w:rFonts w:ascii="Arial" w:hAnsi="Arial" w:cs="Arial"/>
          <w:noProof/>
          <w:sz w:val="22"/>
          <w:szCs w:val="22"/>
          <w:vertAlign w:val="superscript"/>
        </w:rPr>
        <w:t>88</w:t>
      </w:r>
      <w:r w:rsidR="004C4A1C" w:rsidRPr="00A67B00">
        <w:rPr>
          <w:rFonts w:ascii="Arial" w:hAnsi="Arial" w:cs="Arial"/>
          <w:sz w:val="22"/>
          <w:szCs w:val="22"/>
        </w:rPr>
        <w:fldChar w:fldCharType="end"/>
      </w:r>
      <w:r w:rsidR="004C4A1C" w:rsidRPr="00A67B00">
        <w:rPr>
          <w:rFonts w:ascii="Arial" w:hAnsi="Arial" w:cs="Arial"/>
          <w:sz w:val="22"/>
          <w:szCs w:val="22"/>
        </w:rPr>
        <w:t>.</w:t>
      </w:r>
      <w:r w:rsidR="00D30DEA" w:rsidRPr="00A67B00">
        <w:rPr>
          <w:rFonts w:ascii="Arial" w:hAnsi="Arial" w:cs="Arial"/>
          <w:sz w:val="22"/>
          <w:szCs w:val="22"/>
        </w:rPr>
        <w:t xml:space="preserve"> </w:t>
      </w:r>
      <w:r w:rsidR="00C0384A" w:rsidRPr="00A67B00">
        <w:rPr>
          <w:rFonts w:ascii="Arial" w:hAnsi="Arial" w:cs="Arial"/>
          <w:sz w:val="22"/>
          <w:szCs w:val="22"/>
        </w:rPr>
        <w:t xml:space="preserve"> </w:t>
      </w:r>
      <w:r w:rsidR="0042704A">
        <w:rPr>
          <w:rFonts w:ascii="Arial" w:hAnsi="Arial" w:cs="Arial"/>
          <w:sz w:val="22"/>
          <w:szCs w:val="22"/>
        </w:rPr>
        <w:t>Nevertheless</w:t>
      </w:r>
      <w:r w:rsidR="003A1BED" w:rsidRPr="00A67B00">
        <w:rPr>
          <w:rFonts w:ascii="Arial" w:hAnsi="Arial" w:cs="Arial"/>
          <w:sz w:val="22"/>
          <w:szCs w:val="22"/>
        </w:rPr>
        <w:t xml:space="preserve">, in human </w:t>
      </w:r>
      <w:r w:rsidR="003A1BED" w:rsidRPr="00A67B00">
        <w:rPr>
          <w:rFonts w:ascii="Arial" w:hAnsi="Arial" w:cs="Arial"/>
          <w:i/>
          <w:iCs/>
          <w:sz w:val="22"/>
          <w:szCs w:val="22"/>
        </w:rPr>
        <w:t>S. mansoni</w:t>
      </w:r>
      <w:r w:rsidR="003A1BED" w:rsidRPr="00A67B00">
        <w:rPr>
          <w:rFonts w:ascii="Arial" w:hAnsi="Arial" w:cs="Arial"/>
          <w:sz w:val="22"/>
          <w:szCs w:val="22"/>
        </w:rPr>
        <w:t xml:space="preserve"> infection there was </w:t>
      </w:r>
      <w:r w:rsidR="00AF11DD">
        <w:rPr>
          <w:rFonts w:ascii="Arial" w:hAnsi="Arial" w:cs="Arial"/>
          <w:sz w:val="22"/>
          <w:szCs w:val="22"/>
        </w:rPr>
        <w:t>no</w:t>
      </w:r>
      <w:r w:rsidR="00AF11DD" w:rsidRPr="00A67B00">
        <w:rPr>
          <w:rFonts w:ascii="Arial" w:hAnsi="Arial" w:cs="Arial"/>
          <w:sz w:val="22"/>
          <w:szCs w:val="22"/>
        </w:rPr>
        <w:t xml:space="preserve"> correlation </w:t>
      </w:r>
      <w:r w:rsidR="00AF11DD">
        <w:rPr>
          <w:rFonts w:ascii="Arial" w:hAnsi="Arial" w:cs="Arial"/>
          <w:sz w:val="22"/>
          <w:szCs w:val="22"/>
        </w:rPr>
        <w:t xml:space="preserve">of IL-9 levels with </w:t>
      </w:r>
      <w:r w:rsidR="00AF11DD" w:rsidRPr="00A67B00">
        <w:rPr>
          <w:rFonts w:ascii="Arial" w:hAnsi="Arial" w:cs="Arial"/>
          <w:sz w:val="22"/>
          <w:szCs w:val="22"/>
        </w:rPr>
        <w:t xml:space="preserve">the level of pathology </w:t>
      </w:r>
      <w:r w:rsidR="003A1BED"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016/j.imbio.2016.07.014","ISSN":"18783279","PMID":"27506138","abstract":"Serum levels of IL-9 and IL-17 cytokines were evaluated in patients in the acute, chronic phases and clinical forms of human schistosomiasis and in different classifications of periportal fibrosis. No significant differences between the groups of the disease with serum levels of cytokine were found. However, this study discusses the results of some cytokines that have not fully defined roles in the pathology of human schistosomiasis. Furthermore, an examination was made of subjects in the acute phase. This is an important group that is difficult to identify in areas where the disease is endemic. More studies are being undertaken to study the role of IL-9 and IL-17 in human Schistosoma mansoni infection and their relationship with the immunopathogenesis of disease.","author":[{"dropping-particle":"","family":"Barreto","given":"Ana Virgínia Matos Sá","non-dropping-particle":"","parse-names":false,"suffix":""},{"dropping-particle":"de","family":"Lacerda","given":"Glaucia Alyne Nunes","non-dropping-particle":"","parse-names":false,"suffix":""},{"dropping-particle":"","family":"Figueiredo","given":"Anna Lígia de Castro","non-dropping-particle":"","parse-names":false,"suffix":""},{"dropping-particle":"","family":"Diniz","given":"George Tadeu Nunes","non-dropping-particle":"","parse-names":false,"suffix":""},{"dropping-particle":"","family":"Gomes","given":"Elainne Christine Souza","non-dropping-particle":"","parse-names":false,"suffix":""},{"dropping-particle":"","family":"Domingues","given":"Ana Lúcia Coutinho","non-dropping-particle":"","parse-names":false,"suffix":""},{"dropping-particle":"","family":"Barbosa","given":"Constança Simões","non-dropping-particle":"","parse-names":false,"suffix":""},{"dropping-particle":"","family":"Montengro","given":"Silvia Maria Lucena","non-dropping-particle":"","parse-names":false,"suffix":""},{"dropping-particle":"de","family":"Morais","given":"Clarice Neuenschwander Lins","non-dropping-particle":"","parse-names":false,"suffix":""}],"container-title":"Immunobiology","id":"ITEM-1","issue":"12","issued":{"date-parts":[["2016","12","1"]]},"page":"1351-1354","publisher":"Elsevier GmbH","title":"Evaluation of serum levels of IL-9 and IL-17 in human Schistosoma mansoni infection and their relationship with periportal fibrosis","type":"article-journal","volume":"221"},"uris":["http://www.mendeley.com/documents/?uuid=67c8b26e-3ac5-37c0-94b9-5a6bfee4a972"]}],"mendeley":{"formattedCitation":"&lt;sup&gt;89&lt;/sup&gt;","plainTextFormattedCitation":"89","previouslyFormattedCitation":"&lt;sup&gt;89&lt;/sup&gt;"},"properties":{"noteIndex":0},"schema":"https://github.com/citation-style-language/schema/raw/master/csl-citation.json"}</w:instrText>
      </w:r>
      <w:r w:rsidR="003A1BED" w:rsidRPr="00A67B00">
        <w:rPr>
          <w:rFonts w:ascii="Arial" w:hAnsi="Arial" w:cs="Arial"/>
          <w:sz w:val="22"/>
          <w:szCs w:val="22"/>
        </w:rPr>
        <w:fldChar w:fldCharType="separate"/>
      </w:r>
      <w:r w:rsidR="009A03A8" w:rsidRPr="009A03A8">
        <w:rPr>
          <w:rFonts w:ascii="Arial" w:hAnsi="Arial" w:cs="Arial"/>
          <w:noProof/>
          <w:sz w:val="22"/>
          <w:szCs w:val="22"/>
          <w:vertAlign w:val="superscript"/>
        </w:rPr>
        <w:t>89</w:t>
      </w:r>
      <w:r w:rsidR="003A1BED" w:rsidRPr="00A67B00">
        <w:rPr>
          <w:rFonts w:ascii="Arial" w:hAnsi="Arial" w:cs="Arial"/>
          <w:sz w:val="22"/>
          <w:szCs w:val="22"/>
        </w:rPr>
        <w:fldChar w:fldCharType="end"/>
      </w:r>
      <w:r w:rsidR="003A1BED" w:rsidRPr="00A67B00">
        <w:rPr>
          <w:rFonts w:ascii="Arial" w:hAnsi="Arial" w:cs="Arial"/>
          <w:sz w:val="22"/>
          <w:szCs w:val="22"/>
        </w:rPr>
        <w:t xml:space="preserve">. </w:t>
      </w:r>
      <w:r w:rsidR="00F93C8B" w:rsidRPr="00A67B00">
        <w:rPr>
          <w:rFonts w:ascii="Arial" w:hAnsi="Arial" w:cs="Arial"/>
          <w:sz w:val="22"/>
          <w:szCs w:val="22"/>
        </w:rPr>
        <w:t xml:space="preserve">These findings </w:t>
      </w:r>
      <w:r w:rsidR="00AF7832">
        <w:rPr>
          <w:rFonts w:ascii="Arial" w:hAnsi="Arial" w:cs="Arial"/>
          <w:sz w:val="22"/>
          <w:szCs w:val="22"/>
        </w:rPr>
        <w:t>suggest</w:t>
      </w:r>
      <w:r w:rsidR="00F93C8B" w:rsidRPr="00A67B00">
        <w:rPr>
          <w:rFonts w:ascii="Arial" w:hAnsi="Arial" w:cs="Arial"/>
          <w:sz w:val="22"/>
          <w:szCs w:val="22"/>
        </w:rPr>
        <w:t xml:space="preserve"> that Th9 cells may be involved in the immunopathology of murine schistosomiasis, however</w:t>
      </w:r>
      <w:r w:rsidR="00D80DD7" w:rsidRPr="00A67B00">
        <w:rPr>
          <w:rFonts w:ascii="Arial" w:hAnsi="Arial" w:cs="Arial"/>
          <w:sz w:val="22"/>
          <w:szCs w:val="22"/>
        </w:rPr>
        <w:t xml:space="preserve">, </w:t>
      </w:r>
      <w:r w:rsidR="003A1BED" w:rsidRPr="00A67B00">
        <w:rPr>
          <w:rFonts w:ascii="Arial" w:hAnsi="Arial" w:cs="Arial"/>
          <w:sz w:val="22"/>
          <w:szCs w:val="22"/>
        </w:rPr>
        <w:t>in human infection</w:t>
      </w:r>
      <w:r w:rsidR="004D2E50">
        <w:rPr>
          <w:rFonts w:ascii="Arial" w:hAnsi="Arial" w:cs="Arial"/>
          <w:sz w:val="22"/>
          <w:szCs w:val="22"/>
        </w:rPr>
        <w:t>s</w:t>
      </w:r>
      <w:r w:rsidR="003A1BED" w:rsidRPr="00A67B00">
        <w:rPr>
          <w:rFonts w:ascii="Arial" w:hAnsi="Arial" w:cs="Arial"/>
          <w:sz w:val="22"/>
          <w:szCs w:val="22"/>
        </w:rPr>
        <w:t xml:space="preserve"> the </w:t>
      </w:r>
      <w:r w:rsidR="001C5A5C" w:rsidRPr="00A67B00">
        <w:rPr>
          <w:rFonts w:ascii="Arial" w:hAnsi="Arial" w:cs="Arial"/>
          <w:sz w:val="22"/>
          <w:szCs w:val="22"/>
        </w:rPr>
        <w:t>picture</w:t>
      </w:r>
      <w:r w:rsidR="003A1BED" w:rsidRPr="00A67B00">
        <w:rPr>
          <w:rFonts w:ascii="Arial" w:hAnsi="Arial" w:cs="Arial"/>
          <w:sz w:val="22"/>
          <w:szCs w:val="22"/>
        </w:rPr>
        <w:t xml:space="preserve"> is</w:t>
      </w:r>
      <w:r w:rsidR="001C5A5C" w:rsidRPr="00A67B00">
        <w:rPr>
          <w:rFonts w:ascii="Arial" w:hAnsi="Arial" w:cs="Arial"/>
          <w:sz w:val="22"/>
          <w:szCs w:val="22"/>
        </w:rPr>
        <w:t xml:space="preserve"> less clear</w:t>
      </w:r>
      <w:r w:rsidR="00AF7832">
        <w:rPr>
          <w:rFonts w:ascii="Arial" w:hAnsi="Arial" w:cs="Arial"/>
          <w:sz w:val="22"/>
          <w:szCs w:val="22"/>
        </w:rPr>
        <w:t xml:space="preserve"> and </w:t>
      </w:r>
      <w:r w:rsidR="00AF7832" w:rsidRPr="00A67B00">
        <w:rPr>
          <w:rFonts w:ascii="Arial" w:hAnsi="Arial" w:cs="Arial"/>
          <w:sz w:val="22"/>
          <w:szCs w:val="22"/>
        </w:rPr>
        <w:t>further studies are required to clarify its role</w:t>
      </w:r>
      <w:r w:rsidR="004D2E50">
        <w:rPr>
          <w:rFonts w:ascii="Arial" w:hAnsi="Arial" w:cs="Arial"/>
          <w:sz w:val="22"/>
          <w:szCs w:val="22"/>
        </w:rPr>
        <w:t>.</w:t>
      </w:r>
    </w:p>
    <w:p w14:paraId="41212838" w14:textId="77777777" w:rsidR="00C715A6" w:rsidRDefault="00C715A6" w:rsidP="00C715A6">
      <w:pPr>
        <w:numPr>
          <w:ilvl w:val="0"/>
          <w:numId w:val="0"/>
        </w:numPr>
        <w:spacing w:line="360" w:lineRule="auto"/>
        <w:jc w:val="both"/>
        <w:rPr>
          <w:rFonts w:ascii="Arial" w:hAnsi="Arial" w:cs="Arial"/>
          <w:sz w:val="22"/>
          <w:szCs w:val="22"/>
        </w:rPr>
      </w:pPr>
    </w:p>
    <w:p w14:paraId="312B7824" w14:textId="6CAB957D" w:rsidR="00C715A6" w:rsidRDefault="00C715A6" w:rsidP="00C715A6">
      <w:pPr>
        <w:numPr>
          <w:ilvl w:val="0"/>
          <w:numId w:val="0"/>
        </w:numPr>
        <w:spacing w:line="360" w:lineRule="auto"/>
        <w:jc w:val="both"/>
        <w:rPr>
          <w:rFonts w:ascii="Arial" w:hAnsi="Arial" w:cs="Arial"/>
          <w:sz w:val="22"/>
          <w:szCs w:val="22"/>
        </w:rPr>
      </w:pPr>
      <w:r w:rsidRPr="00A67B00">
        <w:rPr>
          <w:rFonts w:ascii="Arial" w:hAnsi="Arial" w:cs="Arial"/>
          <w:sz w:val="22"/>
          <w:szCs w:val="22"/>
        </w:rPr>
        <w:t>Th17 cells are a subset of CD4</w:t>
      </w:r>
      <w:r w:rsidRPr="00A67B00">
        <w:rPr>
          <w:rFonts w:ascii="Arial" w:hAnsi="Arial" w:cs="Arial"/>
          <w:sz w:val="22"/>
          <w:szCs w:val="22"/>
          <w:vertAlign w:val="superscript"/>
        </w:rPr>
        <w:t>+</w:t>
      </w:r>
      <w:r w:rsidRPr="00A67B00">
        <w:rPr>
          <w:rFonts w:ascii="Arial" w:hAnsi="Arial" w:cs="Arial"/>
          <w:sz w:val="22"/>
          <w:szCs w:val="22"/>
        </w:rPr>
        <w:t xml:space="preserve"> T lymphocytes characterised by production of IL-17</w:t>
      </w:r>
      <w:r>
        <w:rPr>
          <w:rFonts w:ascii="Arial" w:hAnsi="Arial" w:cs="Arial"/>
          <w:sz w:val="22"/>
          <w:szCs w:val="22"/>
        </w:rPr>
        <w:t>. Neutralisation of IL-17</w:t>
      </w:r>
      <w:r w:rsidRPr="00A67B00">
        <w:rPr>
          <w:rFonts w:ascii="Arial" w:hAnsi="Arial" w:cs="Arial"/>
          <w:sz w:val="22"/>
          <w:szCs w:val="22"/>
        </w:rPr>
        <w:t xml:space="preserve"> result</w:t>
      </w:r>
      <w:r>
        <w:rPr>
          <w:rFonts w:ascii="Arial" w:hAnsi="Arial" w:cs="Arial"/>
          <w:sz w:val="22"/>
          <w:szCs w:val="22"/>
        </w:rPr>
        <w:t>ed</w:t>
      </w:r>
      <w:r w:rsidRPr="00A67B00">
        <w:rPr>
          <w:rFonts w:ascii="Arial" w:hAnsi="Arial" w:cs="Arial"/>
          <w:sz w:val="22"/>
          <w:szCs w:val="22"/>
        </w:rPr>
        <w:t xml:space="preserve"> in the inhibition of hepatic </w:t>
      </w:r>
      <w:r w:rsidR="000F5DDB">
        <w:rPr>
          <w:rFonts w:ascii="Arial" w:hAnsi="Arial" w:cs="Arial"/>
          <w:sz w:val="22"/>
          <w:szCs w:val="22"/>
        </w:rPr>
        <w:t>inflammation</w:t>
      </w:r>
      <w:r w:rsidRPr="00A67B00">
        <w:rPr>
          <w:rFonts w:ascii="Arial" w:hAnsi="Arial" w:cs="Arial"/>
          <w:sz w:val="22"/>
          <w:szCs w:val="22"/>
        </w:rPr>
        <w:t xml:space="preserve"> in </w:t>
      </w:r>
      <w:r w:rsidRPr="00A67B00">
        <w:rPr>
          <w:rFonts w:ascii="Arial" w:hAnsi="Arial" w:cs="Arial"/>
          <w:i/>
          <w:iCs/>
          <w:sz w:val="22"/>
          <w:szCs w:val="22"/>
        </w:rPr>
        <w:t xml:space="preserve">S. mansoni </w:t>
      </w:r>
      <w:r w:rsidRPr="00A67B00">
        <w:rPr>
          <w:rFonts w:ascii="Arial" w:hAnsi="Arial" w:cs="Arial"/>
          <w:sz w:val="22"/>
          <w:szCs w:val="22"/>
        </w:rPr>
        <w:t xml:space="preserve">infected </w:t>
      </w:r>
      <w:r w:rsidRPr="00A67B00">
        <w:rPr>
          <w:rFonts w:ascii="Arial" w:hAnsi="Arial" w:cs="Arial"/>
          <w:sz w:val="22"/>
          <w:szCs w:val="22"/>
        </w:rPr>
        <w:lastRenderedPageBreak/>
        <w:t xml:space="preserve">C57BL/6 mice </w:t>
      </w:r>
      <w:r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4049/jimmunol.175.6.3920","ISSN":"0022-1767","abstract":"C57BL/6 mice infected with the helminth Schistosoma mansoni develop small hepatic granulomas around parasite eggs, but concomitant immunization with soluble schistosome egg Ags (SEA) in CFA (SEA/CFA) causes marked exacerbation of the lesions in a Th1-dominated environment characterized by high levels of IFN-gamma. We explored the cause of the severe immunopathology by using IL-12p40(-/-) and IL-12p35(-/-) mice. SEA/CFA-immunized IL-12p40(-/-) mice, incapable of making IL-12 or IL-23, were completely resistant to high pathology, and their SEA-stimulated lymphoid cells failed to secrete significant IFN-gamma or IL-17. In contrast, SEA/CFA-immunized IL-12p35(-/-) mice, able to make IL-23 but not IL-12, developed severe lesions that correlated with high levels of IL-17, low IFN-gamma, and an expansion of activated CD4 T cells with a CD44(high)/CD62L(low) memory phenotype. In vivo administration of neutralizing anti-IL-17 mAb markedly inhibited hepatic granulomatous inflammation. Importantly, CBA mice, a naturally high pathology strain, also displayed elevated IL-17 levels comparable to those seen in the SEA/CFA-immunized BL/6 mice, and their lesions were similarly reduced by in vivo treatment with anti-IL-17. Our findings indicate that an IL-17-producing T cell population, likely driven by IL-23, significantly contributes to severe immunopathology in schistosomiasis.","author":[{"dropping-particle":"","family":"Rutitzky","given":"Laura I.","non-dropping-particle":"","parse-names":false,"suffix":""},{"dropping-particle":"","family":"Lopes da Rosa","given":"Jessica R.","non-dropping-particle":"","parse-names":false,"suffix":""},{"dropping-particle":"","family":"Stadecker","given":"Miguel J.","non-dropping-particle":"","parse-names":false,"suffix":""}],"container-title":"The Journal of Immunology","id":"ITEM-1","issue":"6","issued":{"date-parts":[["2005"]]},"page":"3920-3926","title":"Severe CD4 T cell-mediated immunopathology in murine schistosomiasis is dependent on IL-12p40 and correlates with high levels of IL-17","type":"article-journal","volume":"175"},"uris":["http://www.mendeley.com/documents/?uuid=72d1d7ba-2152-4849-90f4-8548c1c2989b"]}],"mendeley":{"formattedCitation":"&lt;sup&gt;90&lt;/sup&gt;","plainTextFormattedCitation":"90","previouslyFormattedCitation":"&lt;sup&gt;90&lt;/sup&gt;"},"properties":{"noteIndex":0},"schema":"https://github.com/citation-style-language/schema/raw/master/csl-citation.json"}</w:instrText>
      </w:r>
      <w:r w:rsidRPr="00A67B00">
        <w:rPr>
          <w:rFonts w:ascii="Arial" w:hAnsi="Arial" w:cs="Arial"/>
          <w:sz w:val="22"/>
          <w:szCs w:val="22"/>
        </w:rPr>
        <w:fldChar w:fldCharType="separate"/>
      </w:r>
      <w:r w:rsidR="009A03A8" w:rsidRPr="009A03A8">
        <w:rPr>
          <w:rFonts w:ascii="Arial" w:hAnsi="Arial" w:cs="Arial"/>
          <w:noProof/>
          <w:sz w:val="22"/>
          <w:szCs w:val="22"/>
          <w:vertAlign w:val="superscript"/>
        </w:rPr>
        <w:t>90</w:t>
      </w:r>
      <w:r w:rsidRPr="00A67B00">
        <w:rPr>
          <w:rFonts w:ascii="Arial" w:hAnsi="Arial" w:cs="Arial"/>
          <w:sz w:val="22"/>
          <w:szCs w:val="22"/>
        </w:rPr>
        <w:fldChar w:fldCharType="end"/>
      </w:r>
      <w:r w:rsidR="003822B7">
        <w:rPr>
          <w:rFonts w:ascii="Arial" w:hAnsi="Arial" w:cs="Arial"/>
          <w:sz w:val="22"/>
          <w:szCs w:val="22"/>
        </w:rPr>
        <w:t>, while</w:t>
      </w:r>
      <w:r w:rsidRPr="00A67B00">
        <w:rPr>
          <w:rFonts w:ascii="Arial" w:hAnsi="Arial" w:cs="Arial"/>
          <w:sz w:val="22"/>
          <w:szCs w:val="22"/>
        </w:rPr>
        <w:t xml:space="preserve"> infections in high pathology</w:t>
      </w:r>
      <w:r>
        <w:rPr>
          <w:rFonts w:ascii="Arial" w:hAnsi="Arial" w:cs="Arial"/>
          <w:sz w:val="22"/>
          <w:szCs w:val="22"/>
        </w:rPr>
        <w:t>-</w:t>
      </w:r>
      <w:r w:rsidRPr="00A67B00">
        <w:rPr>
          <w:rFonts w:ascii="Arial" w:hAnsi="Arial" w:cs="Arial"/>
          <w:sz w:val="22"/>
          <w:szCs w:val="22"/>
        </w:rPr>
        <w:t xml:space="preserve">associated CBA mice displayed high levels of IL-17 and severe hepatic necrosis, which was ameliorated with anti-IL-17 </w:t>
      </w:r>
      <w:proofErr w:type="spellStart"/>
      <w:r w:rsidR="001C7332" w:rsidRPr="00D63CC4">
        <w:rPr>
          <w:rFonts w:ascii="Arial" w:hAnsi="Arial" w:cs="Arial"/>
          <w:sz w:val="22"/>
          <w:szCs w:val="22"/>
          <w:u w:val="single"/>
        </w:rPr>
        <w:t>mAbs</w:t>
      </w:r>
      <w:proofErr w:type="spellEnd"/>
      <w:r w:rsidRPr="00A67B00">
        <w:rPr>
          <w:rFonts w:ascii="Arial" w:hAnsi="Arial" w:cs="Arial"/>
          <w:sz w:val="22"/>
          <w:szCs w:val="22"/>
        </w:rPr>
        <w:t xml:space="preserve"> </w:t>
      </w:r>
      <w:r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4049/jimmunol.175.6.3920","ISSN":"0022-1767","abstract":"C57BL/6 mice infected with the helminth Schistosoma mansoni develop small hepatic granulomas around parasite eggs, but concomitant immunization with soluble schistosome egg Ags (SEA) in CFA (SEA/CFA) causes marked exacerbation of the lesions in a Th1-dominated environment characterized by high levels of IFN-gamma. We explored the cause of the severe immunopathology by using IL-12p40(-/-) and IL-12p35(-/-) mice. SEA/CFA-immunized IL-12p40(-/-) mice, incapable of making IL-12 or IL-23, were completely resistant to high pathology, and their SEA-stimulated lymphoid cells failed to secrete significant IFN-gamma or IL-17. In contrast, SEA/CFA-immunized IL-12p35(-/-) mice, able to make IL-23 but not IL-12, developed severe lesions that correlated with high levels of IL-17, low IFN-gamma, and an expansion of activated CD4 T cells with a CD44(high)/CD62L(low) memory phenotype. In vivo administration of neutralizing anti-IL-17 mAb markedly inhibited hepatic granulomatous inflammation. Importantly, CBA mice, a naturally high pathology strain, also displayed elevated IL-17 levels comparable to those seen in the SEA/CFA-immunized BL/6 mice, and their lesions were similarly reduced by in vivo treatment with anti-IL-17. Our findings indicate that an IL-17-producing T cell population, likely driven by IL-23, significantly contributes to severe immunopathology in schistosomiasis.","author":[{"dropping-particle":"","family":"Rutitzky","given":"Laura I.","non-dropping-particle":"","parse-names":false,"suffix":""},{"dropping-particle":"","family":"Lopes da Rosa","given":"Jessica R.","non-dropping-particle":"","parse-names":false,"suffix":""},{"dropping-particle":"","family":"Stadecker","given":"Miguel J.","non-dropping-particle":"","parse-names":false,"suffix":""}],"container-title":"The Journal of Immunology","id":"ITEM-1","issue":"6","issued":{"date-parts":[["2005"]]},"page":"3920-3926","title":"Severe CD4 T cell-mediated immunopathology in murine schistosomiasis is dependent on IL-12p40 and correlates with high levels of IL-17","type":"article-journal","volume":"175"},"uris":["http://www.mendeley.com/documents/?uuid=72d1d7ba-2152-4849-90f4-8548c1c2989b"]}],"mendeley":{"formattedCitation":"&lt;sup&gt;90&lt;/sup&gt;","plainTextFormattedCitation":"90","previouslyFormattedCitation":"&lt;sup&gt;90&lt;/sup&gt;"},"properties":{"noteIndex":0},"schema":"https://github.com/citation-style-language/schema/raw/master/csl-citation.json"}</w:instrText>
      </w:r>
      <w:r w:rsidRPr="00A67B00">
        <w:rPr>
          <w:rFonts w:ascii="Arial" w:hAnsi="Arial" w:cs="Arial"/>
          <w:sz w:val="22"/>
          <w:szCs w:val="22"/>
        </w:rPr>
        <w:fldChar w:fldCharType="separate"/>
      </w:r>
      <w:r w:rsidR="009A03A8" w:rsidRPr="009A03A8">
        <w:rPr>
          <w:rFonts w:ascii="Arial" w:hAnsi="Arial" w:cs="Arial"/>
          <w:noProof/>
          <w:sz w:val="22"/>
          <w:szCs w:val="22"/>
          <w:vertAlign w:val="superscript"/>
        </w:rPr>
        <w:t>90</w:t>
      </w:r>
      <w:r w:rsidRPr="00A67B00">
        <w:rPr>
          <w:rFonts w:ascii="Arial" w:hAnsi="Arial" w:cs="Arial"/>
          <w:sz w:val="22"/>
          <w:szCs w:val="22"/>
        </w:rPr>
        <w:fldChar w:fldCharType="end"/>
      </w:r>
      <w:r w:rsidRPr="00A67B00">
        <w:rPr>
          <w:rFonts w:ascii="Arial" w:hAnsi="Arial" w:cs="Arial"/>
          <w:sz w:val="22"/>
          <w:szCs w:val="22"/>
        </w:rPr>
        <w:t xml:space="preserve">. Similar results were identified in </w:t>
      </w:r>
      <w:r w:rsidRPr="00A67B00">
        <w:rPr>
          <w:rFonts w:ascii="Arial" w:hAnsi="Arial" w:cs="Arial"/>
          <w:i/>
          <w:iCs/>
          <w:sz w:val="22"/>
          <w:szCs w:val="22"/>
        </w:rPr>
        <w:t>S. japonicum</w:t>
      </w:r>
      <w:r w:rsidRPr="00A67B00">
        <w:rPr>
          <w:rFonts w:ascii="Arial" w:hAnsi="Arial" w:cs="Arial"/>
          <w:sz w:val="22"/>
          <w:szCs w:val="22"/>
        </w:rPr>
        <w:t xml:space="preserve"> infected C57BL/6 mice, where neutralising IL-17 decreased inflammatory cytokines and </w:t>
      </w:r>
      <w:r w:rsidR="003822B7">
        <w:rPr>
          <w:rFonts w:ascii="Arial" w:hAnsi="Arial" w:cs="Arial"/>
          <w:sz w:val="22"/>
          <w:szCs w:val="22"/>
        </w:rPr>
        <w:t xml:space="preserve">reduced </w:t>
      </w:r>
      <w:r w:rsidRPr="00C715A6">
        <w:rPr>
          <w:rFonts w:ascii="Arial" w:hAnsi="Arial" w:cs="Arial"/>
          <w:sz w:val="22"/>
          <w:szCs w:val="22"/>
        </w:rPr>
        <w:t>recruitment of neutrophils</w:t>
      </w:r>
      <w:r w:rsidRPr="00A67B00">
        <w:rPr>
          <w:rFonts w:ascii="Arial" w:hAnsi="Arial" w:cs="Arial"/>
          <w:sz w:val="22"/>
          <w:szCs w:val="22"/>
        </w:rPr>
        <w:t>, resulting in improved clinical outcomes</w:t>
      </w:r>
      <w:r w:rsidR="00001661">
        <w:rPr>
          <w:rFonts w:ascii="Arial" w:hAnsi="Arial" w:cs="Arial"/>
          <w:sz w:val="22"/>
          <w:szCs w:val="22"/>
        </w:rPr>
        <w:t xml:space="preserve"> </w:t>
      </w:r>
      <w:r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002/eji.201141933","ISSN":"00142980","abstract":"IL-17 is a signature cytokine of Th17 cells implicated in the induction and progression of chronic inflammatory diseases. Several studies in C57BL/6 mice, immunized with soluble schistosome egg Ags (SEA) in complete Freund's adjuvant (CFA), and subsequently infected with Schistosoma mansoni (S. mansoni) have shown that severe hepatic granulomatous inflammation is correlated with high levels of IL-17. Here, using a Schistosoma japonicum (S. japonicum) larvae infection model in C57BL/6 mice, we analyzed the dynamic expression of IL-17 in infected livers by RT-qPCR and ELISA. Our results showed that IL-17 expression was elevated during the course of infection. The temporal expression of IL-17 and cytokines/chemokines involved in the induction and effector function of Th17 cells was paralleled with hepatic granulomatous inflammation. Treatment of S. japonicum infected mice with IL-17-neutralizing mAb resulted in significant downmodulation of granulomatous inflammation and hepatocyte necrosis. The protection was associated with lower expression of proinflammatory cytokines/chemokines, such as IL-6, IL-1β, CXCL1, and CXCL2 and a reduced number of infiltrating neutrophils. Anti-IL-17 mAb significantly ameliorated hepatic granulomatous inflammation, partly through the downregulation of proinflammatory cytokines/chemokines and recruitment of neutrophils. Our data indicate a pathogenic role of Th17/IL-17 in hepatic immunopathology in S. japonicum infected mice. © 2012 WILEY-VCH Verlag GmbH &amp; Co. KGaA, Weinheim.","author":[{"dropping-particle":"","family":"Zhang","given":"Yuxia","non-dropping-particle":"","parse-names":false,"suffix":""},{"dropping-particle":"","family":"Chen","given":"Liuxi","non-dropping-particle":"","parse-names":false,"suffix":""},{"dropping-particle":"","family":"Gao","given":"Wenda","non-dropping-particle":"","parse-names":false,"suffix":""},{"dropping-particle":"","family":"Hou","given":"Xin","non-dropping-particle":"","parse-names":false,"suffix":""},{"dropping-particle":"","family":"Gu","given":"Yuqing","non-dropping-particle":"","parse-names":false,"suffix":""},{"dropping-particle":"","family":"Gui","given":"Li","non-dropping-particle":"","parse-names":false,"suffix":""},{"dropping-particle":"","family":"Huang","given":"Dake","non-dropping-particle":"","parse-names":false,"suffix":""},{"dropping-particle":"","family":"Liu","given":"Miao","non-dropping-particle":"","parse-names":false,"suffix":""},{"dropping-particle":"","family":"Ren","given":"Cuiping","non-dropping-particle":"","parse-names":false,"suffix":""},{"dropping-particle":"","family":"Wang","given":"Siying","non-dropping-particle":"","parse-names":false,"suffix":""},{"dropping-particle":"","family":"Shen","given":"Jijia","non-dropping-particle":"","parse-names":false,"suffix":""}],"container-title":"European Journal of Immunology","id":"ITEM-1","issue":"6","issued":{"date-parts":[["2012"]]},"page":"1523-1535","title":"IL-17 neutralization significantly ameliorates hepatic granulomatous inflammation and liver damage in Schistosoma japonicum infected mice","type":"article-journal","volume":"42"},"uris":["http://www.mendeley.com/documents/?uuid=b09b1dba-6ef7-4c6b-aaf0-88cf624e4a43"]}],"mendeley":{"formattedCitation":"&lt;sup&gt;91&lt;/sup&gt;","plainTextFormattedCitation":"91","previouslyFormattedCitation":"&lt;sup&gt;91&lt;/sup&gt;"},"properties":{"noteIndex":0},"schema":"https://github.com/citation-style-language/schema/raw/master/csl-citation.json"}</w:instrText>
      </w:r>
      <w:r w:rsidRPr="00A67B00">
        <w:rPr>
          <w:rFonts w:ascii="Arial" w:hAnsi="Arial" w:cs="Arial"/>
          <w:sz w:val="22"/>
          <w:szCs w:val="22"/>
        </w:rPr>
        <w:fldChar w:fldCharType="separate"/>
      </w:r>
      <w:r w:rsidR="009A03A8" w:rsidRPr="009A03A8">
        <w:rPr>
          <w:rFonts w:ascii="Arial" w:hAnsi="Arial" w:cs="Arial"/>
          <w:noProof/>
          <w:sz w:val="22"/>
          <w:szCs w:val="22"/>
          <w:vertAlign w:val="superscript"/>
        </w:rPr>
        <w:t>91</w:t>
      </w:r>
      <w:r w:rsidRPr="00A67B00">
        <w:rPr>
          <w:rFonts w:ascii="Arial" w:hAnsi="Arial" w:cs="Arial"/>
          <w:sz w:val="22"/>
          <w:szCs w:val="22"/>
        </w:rPr>
        <w:fldChar w:fldCharType="end"/>
      </w:r>
      <w:r w:rsidRPr="00A67B00">
        <w:rPr>
          <w:rFonts w:ascii="Arial" w:hAnsi="Arial" w:cs="Arial"/>
          <w:sz w:val="22"/>
          <w:szCs w:val="22"/>
        </w:rPr>
        <w:t xml:space="preserve">. </w:t>
      </w:r>
      <w:r w:rsidR="003822B7">
        <w:rPr>
          <w:rFonts w:ascii="Arial" w:hAnsi="Arial" w:cs="Arial"/>
          <w:sz w:val="22"/>
          <w:szCs w:val="22"/>
        </w:rPr>
        <w:t xml:space="preserve"> </w:t>
      </w:r>
      <w:r w:rsidRPr="00A67B00">
        <w:rPr>
          <w:rFonts w:ascii="Arial" w:hAnsi="Arial" w:cs="Arial"/>
          <w:sz w:val="22"/>
          <w:szCs w:val="22"/>
        </w:rPr>
        <w:t xml:space="preserve">It therefore appears that </w:t>
      </w:r>
      <w:r w:rsidR="003822B7" w:rsidRPr="00A67B00">
        <w:rPr>
          <w:rFonts w:ascii="Arial" w:hAnsi="Arial" w:cs="Arial"/>
          <w:sz w:val="22"/>
          <w:szCs w:val="22"/>
        </w:rPr>
        <w:t>IL-17 has a notable contribution in disease severity and clinical resolution</w:t>
      </w:r>
      <w:r w:rsidR="003822B7">
        <w:rPr>
          <w:rFonts w:ascii="Arial" w:hAnsi="Arial" w:cs="Arial"/>
          <w:sz w:val="22"/>
          <w:szCs w:val="22"/>
        </w:rPr>
        <w:t xml:space="preserve"> in both </w:t>
      </w:r>
      <w:r w:rsidRPr="00A67B00">
        <w:rPr>
          <w:rFonts w:ascii="Arial" w:hAnsi="Arial" w:cs="Arial"/>
          <w:i/>
          <w:iCs/>
          <w:sz w:val="22"/>
          <w:szCs w:val="22"/>
        </w:rPr>
        <w:t xml:space="preserve">S. mansoni </w:t>
      </w:r>
      <w:r w:rsidRPr="00A67B00">
        <w:rPr>
          <w:rFonts w:ascii="Arial" w:hAnsi="Arial" w:cs="Arial"/>
          <w:sz w:val="22"/>
          <w:szCs w:val="22"/>
        </w:rPr>
        <w:t xml:space="preserve">and </w:t>
      </w:r>
      <w:r w:rsidRPr="00A67B00">
        <w:rPr>
          <w:rFonts w:ascii="Arial" w:hAnsi="Arial" w:cs="Arial"/>
          <w:i/>
          <w:iCs/>
          <w:sz w:val="22"/>
          <w:szCs w:val="22"/>
        </w:rPr>
        <w:t>S. japonicum</w:t>
      </w:r>
      <w:r w:rsidR="003822B7">
        <w:rPr>
          <w:rFonts w:ascii="Arial" w:hAnsi="Arial" w:cs="Arial"/>
          <w:sz w:val="22"/>
          <w:szCs w:val="22"/>
        </w:rPr>
        <w:t xml:space="preserve"> infections. </w:t>
      </w:r>
    </w:p>
    <w:p w14:paraId="594404DC" w14:textId="77777777" w:rsidR="00C715A6" w:rsidRPr="00A67B00" w:rsidRDefault="00C715A6" w:rsidP="00C715A6">
      <w:pPr>
        <w:numPr>
          <w:ilvl w:val="0"/>
          <w:numId w:val="0"/>
        </w:numPr>
        <w:spacing w:line="360" w:lineRule="auto"/>
        <w:jc w:val="both"/>
        <w:rPr>
          <w:rFonts w:ascii="Arial" w:hAnsi="Arial" w:cs="Arial"/>
          <w:sz w:val="22"/>
          <w:szCs w:val="22"/>
        </w:rPr>
      </w:pPr>
    </w:p>
    <w:p w14:paraId="42BE93E9" w14:textId="4C36E54E" w:rsidR="00B1779E" w:rsidRPr="00B51BDB" w:rsidRDefault="00C715A6" w:rsidP="00C95B99">
      <w:pPr>
        <w:numPr>
          <w:ilvl w:val="0"/>
          <w:numId w:val="0"/>
        </w:numPr>
        <w:spacing w:line="360" w:lineRule="auto"/>
        <w:jc w:val="both"/>
        <w:rPr>
          <w:rFonts w:ascii="Arial" w:hAnsi="Arial" w:cs="Arial"/>
          <w:sz w:val="22"/>
          <w:szCs w:val="22"/>
        </w:rPr>
      </w:pPr>
      <w:r w:rsidRPr="00A67B00">
        <w:rPr>
          <w:rFonts w:ascii="Arial" w:hAnsi="Arial" w:cs="Arial"/>
          <w:sz w:val="22"/>
          <w:szCs w:val="22"/>
        </w:rPr>
        <w:t xml:space="preserve">Last, the regulation of schistosomiasis infection is carried out by a number of cell types, </w:t>
      </w:r>
      <w:r w:rsidR="00640BAD">
        <w:rPr>
          <w:rFonts w:ascii="Arial" w:hAnsi="Arial" w:cs="Arial"/>
          <w:sz w:val="22"/>
          <w:szCs w:val="22"/>
        </w:rPr>
        <w:t xml:space="preserve">most </w:t>
      </w:r>
      <w:r w:rsidRPr="00B51BDB">
        <w:rPr>
          <w:rFonts w:ascii="Arial" w:hAnsi="Arial" w:cs="Arial"/>
          <w:sz w:val="22"/>
          <w:szCs w:val="22"/>
        </w:rPr>
        <w:t xml:space="preserve">notably T regulatory cells which can be categorised into inducible </w:t>
      </w:r>
      <w:proofErr w:type="spellStart"/>
      <w:r w:rsidRPr="00B51BDB">
        <w:rPr>
          <w:rFonts w:ascii="Arial" w:hAnsi="Arial" w:cs="Arial"/>
          <w:sz w:val="22"/>
          <w:szCs w:val="22"/>
        </w:rPr>
        <w:t>Tregs</w:t>
      </w:r>
      <w:proofErr w:type="spellEnd"/>
      <w:r w:rsidRPr="00B51BDB">
        <w:rPr>
          <w:rFonts w:ascii="Arial" w:hAnsi="Arial" w:cs="Arial"/>
          <w:sz w:val="22"/>
          <w:szCs w:val="22"/>
        </w:rPr>
        <w:t xml:space="preserve"> (</w:t>
      </w:r>
      <w:proofErr w:type="spellStart"/>
      <w:r w:rsidRPr="00B51BDB">
        <w:rPr>
          <w:rFonts w:ascii="Arial" w:hAnsi="Arial" w:cs="Arial"/>
          <w:sz w:val="22"/>
          <w:szCs w:val="22"/>
        </w:rPr>
        <w:t>iTregs</w:t>
      </w:r>
      <w:proofErr w:type="spellEnd"/>
      <w:r w:rsidRPr="00B51BDB">
        <w:rPr>
          <w:rFonts w:ascii="Arial" w:hAnsi="Arial" w:cs="Arial"/>
          <w:sz w:val="22"/>
          <w:szCs w:val="22"/>
        </w:rPr>
        <w:t xml:space="preserve">) that increase during infections, and natural </w:t>
      </w:r>
      <w:proofErr w:type="spellStart"/>
      <w:r w:rsidRPr="00B51BDB">
        <w:rPr>
          <w:rFonts w:ascii="Arial" w:hAnsi="Arial" w:cs="Arial"/>
          <w:sz w:val="22"/>
          <w:szCs w:val="22"/>
        </w:rPr>
        <w:t>Tregs</w:t>
      </w:r>
      <w:proofErr w:type="spellEnd"/>
      <w:r w:rsidRPr="00B51BDB">
        <w:rPr>
          <w:rFonts w:ascii="Arial" w:hAnsi="Arial" w:cs="Arial"/>
          <w:sz w:val="22"/>
          <w:szCs w:val="22"/>
        </w:rPr>
        <w:t xml:space="preserve"> (</w:t>
      </w:r>
      <w:proofErr w:type="spellStart"/>
      <w:r w:rsidRPr="00B51BDB">
        <w:rPr>
          <w:rFonts w:ascii="Arial" w:hAnsi="Arial" w:cs="Arial"/>
          <w:sz w:val="22"/>
          <w:szCs w:val="22"/>
        </w:rPr>
        <w:t>nTregs</w:t>
      </w:r>
      <w:proofErr w:type="spellEnd"/>
      <w:r w:rsidRPr="00B51BDB">
        <w:rPr>
          <w:rFonts w:ascii="Arial" w:hAnsi="Arial" w:cs="Arial"/>
          <w:sz w:val="22"/>
          <w:szCs w:val="22"/>
        </w:rPr>
        <w:t xml:space="preserve">) that are an endogenous form of these cells </w:t>
      </w:r>
      <w:r w:rsidRPr="00B51BDB">
        <w:rPr>
          <w:rFonts w:ascii="Arial" w:hAnsi="Arial" w:cs="Arial"/>
          <w:sz w:val="22"/>
          <w:szCs w:val="22"/>
        </w:rPr>
        <w:fldChar w:fldCharType="begin" w:fldLock="1"/>
      </w:r>
      <w:r w:rsidR="009A03A8" w:rsidRPr="00B51BDB">
        <w:rPr>
          <w:rFonts w:ascii="Arial" w:hAnsi="Arial" w:cs="Arial"/>
          <w:sz w:val="22"/>
          <w:szCs w:val="22"/>
        </w:rPr>
        <w:instrText>ADDIN CSL_CITATION {"citationItems":[{"id":"ITEM-1","itemData":{"DOI":"10.4049/jimmunol.171.12.6323","ISSN":"0022-1767","abstract":"The immune system, a highly effective and dynamic cellular network, protects a host from pathogens. Therefore, the immune system must distinguish self from nonself structures, but also between harmful and innocuous foreign Ags to prevent nonessential and self-destructive immune responses. The","author":[{"dropping-particle":"","family":"Jonuleit","given":"Helmut","non-dropping-particle":"","parse-names":false,"suffix":""},{"dropping-particle":"","family":"Schmitt","given":"Edgar","non-dropping-particle":"","parse-names":false,"suffix":""}],"container-title":"The Journal of Immunology","id":"ITEM-1","issue":"12","issued":{"date-parts":[["2003"]]},"page":"6323-6327","title":"The regulatory T cell family: distinct subsets and their interrelations","type":"article-journal","volume":"171"},"uris":["http://www.mendeley.com/documents/?uuid=9e2faae7-5d9a-4754-b5d1-4c4979b3b047"]}],"mendeley":{"formattedCitation":"&lt;sup&gt;92&lt;/sup&gt;","plainTextFormattedCitation":"92","previouslyFormattedCitation":"&lt;sup&gt;92&lt;/sup&gt;"},"properties":{"noteIndex":0},"schema":"https://github.com/citation-style-language/schema/raw/master/csl-citation.json"}</w:instrText>
      </w:r>
      <w:r w:rsidRPr="00B51BDB">
        <w:rPr>
          <w:rFonts w:ascii="Arial" w:hAnsi="Arial" w:cs="Arial"/>
          <w:sz w:val="22"/>
          <w:szCs w:val="22"/>
        </w:rPr>
        <w:fldChar w:fldCharType="separate"/>
      </w:r>
      <w:r w:rsidR="009A03A8" w:rsidRPr="00B51BDB">
        <w:rPr>
          <w:rFonts w:ascii="Arial" w:hAnsi="Arial" w:cs="Arial"/>
          <w:noProof/>
          <w:sz w:val="22"/>
          <w:szCs w:val="22"/>
          <w:vertAlign w:val="superscript"/>
        </w:rPr>
        <w:t>92</w:t>
      </w:r>
      <w:r w:rsidRPr="00B51BDB">
        <w:rPr>
          <w:rFonts w:ascii="Arial" w:hAnsi="Arial" w:cs="Arial"/>
          <w:sz w:val="22"/>
          <w:szCs w:val="22"/>
        </w:rPr>
        <w:fldChar w:fldCharType="end"/>
      </w:r>
      <w:r w:rsidRPr="00B51BDB">
        <w:rPr>
          <w:rFonts w:ascii="Arial" w:hAnsi="Arial" w:cs="Arial"/>
          <w:sz w:val="22"/>
          <w:szCs w:val="22"/>
        </w:rPr>
        <w:t xml:space="preserve">. </w:t>
      </w:r>
      <w:r w:rsidR="00271C75" w:rsidRPr="00B51BDB">
        <w:rPr>
          <w:rFonts w:ascii="Arial" w:hAnsi="Arial" w:cs="Arial"/>
          <w:sz w:val="22"/>
          <w:szCs w:val="22"/>
        </w:rPr>
        <w:t xml:space="preserve">The </w:t>
      </w:r>
      <w:r w:rsidR="00B91CA5" w:rsidRPr="00B51BDB">
        <w:rPr>
          <w:rFonts w:ascii="Arial" w:hAnsi="Arial" w:cs="Arial"/>
          <w:sz w:val="22"/>
          <w:szCs w:val="22"/>
        </w:rPr>
        <w:t>full</w:t>
      </w:r>
      <w:r w:rsidR="00C74FDA" w:rsidRPr="00B51BDB">
        <w:rPr>
          <w:rFonts w:ascii="Arial" w:hAnsi="Arial" w:cs="Arial"/>
          <w:sz w:val="22"/>
          <w:szCs w:val="22"/>
        </w:rPr>
        <w:t xml:space="preserve"> </w:t>
      </w:r>
      <w:r w:rsidR="00271C75" w:rsidRPr="00B51BDB">
        <w:rPr>
          <w:rFonts w:ascii="Arial" w:hAnsi="Arial" w:cs="Arial"/>
          <w:sz w:val="22"/>
          <w:szCs w:val="22"/>
        </w:rPr>
        <w:t xml:space="preserve">role Tregs </w:t>
      </w:r>
      <w:r w:rsidR="00DC418E" w:rsidRPr="00B51BDB">
        <w:rPr>
          <w:rFonts w:ascii="Arial" w:hAnsi="Arial" w:cs="Arial"/>
          <w:sz w:val="22"/>
          <w:szCs w:val="22"/>
        </w:rPr>
        <w:t xml:space="preserve">play </w:t>
      </w:r>
      <w:r w:rsidR="00271C75" w:rsidRPr="00B51BDB">
        <w:rPr>
          <w:rFonts w:ascii="Arial" w:hAnsi="Arial" w:cs="Arial"/>
          <w:sz w:val="22"/>
          <w:szCs w:val="22"/>
        </w:rPr>
        <w:t xml:space="preserve">in </w:t>
      </w:r>
      <w:r w:rsidR="00386BA0" w:rsidRPr="00B51BDB">
        <w:rPr>
          <w:rFonts w:ascii="Arial" w:hAnsi="Arial" w:cs="Arial"/>
          <w:i/>
          <w:iCs/>
          <w:sz w:val="22"/>
          <w:szCs w:val="22"/>
        </w:rPr>
        <w:t xml:space="preserve">Schistosoma </w:t>
      </w:r>
      <w:r w:rsidR="002D3A36" w:rsidRPr="00B51BDB">
        <w:rPr>
          <w:rFonts w:ascii="Arial" w:hAnsi="Arial" w:cs="Arial"/>
          <w:sz w:val="22"/>
          <w:szCs w:val="22"/>
        </w:rPr>
        <w:t>spp. infections</w:t>
      </w:r>
      <w:r w:rsidR="00C74FDA" w:rsidRPr="00B51BDB">
        <w:rPr>
          <w:rFonts w:ascii="Arial" w:hAnsi="Arial" w:cs="Arial"/>
          <w:sz w:val="22"/>
          <w:szCs w:val="22"/>
        </w:rPr>
        <w:t xml:space="preserve"> </w:t>
      </w:r>
      <w:r w:rsidR="002D3A36" w:rsidRPr="00B51BDB">
        <w:rPr>
          <w:rFonts w:ascii="Arial" w:hAnsi="Arial" w:cs="Arial"/>
          <w:sz w:val="22"/>
          <w:szCs w:val="22"/>
        </w:rPr>
        <w:t xml:space="preserve">is </w:t>
      </w:r>
      <w:r w:rsidR="004D511E" w:rsidRPr="00B51BDB">
        <w:rPr>
          <w:rFonts w:ascii="Arial" w:hAnsi="Arial" w:cs="Arial"/>
          <w:sz w:val="22"/>
          <w:szCs w:val="22"/>
        </w:rPr>
        <w:t>controversial,</w:t>
      </w:r>
      <w:r w:rsidR="00466721" w:rsidRPr="00B51BDB">
        <w:rPr>
          <w:rFonts w:ascii="Arial" w:hAnsi="Arial" w:cs="Arial"/>
          <w:sz w:val="22"/>
          <w:szCs w:val="22"/>
        </w:rPr>
        <w:t xml:space="preserve"> part</w:t>
      </w:r>
      <w:r w:rsidR="00536166" w:rsidRPr="00B51BDB">
        <w:rPr>
          <w:rFonts w:ascii="Arial" w:hAnsi="Arial" w:cs="Arial"/>
          <w:sz w:val="22"/>
          <w:szCs w:val="22"/>
        </w:rPr>
        <w:t>ly</w:t>
      </w:r>
      <w:r w:rsidR="00466721" w:rsidRPr="00B51BDB">
        <w:rPr>
          <w:rFonts w:ascii="Arial" w:hAnsi="Arial" w:cs="Arial"/>
          <w:sz w:val="22"/>
          <w:szCs w:val="22"/>
        </w:rPr>
        <w:t xml:space="preserve"> </w:t>
      </w:r>
      <w:r w:rsidR="004D511E" w:rsidRPr="00B51BDB">
        <w:rPr>
          <w:rFonts w:ascii="Arial" w:hAnsi="Arial" w:cs="Arial"/>
          <w:sz w:val="22"/>
          <w:szCs w:val="22"/>
        </w:rPr>
        <w:t xml:space="preserve">due to </w:t>
      </w:r>
      <w:r w:rsidR="007A3259" w:rsidRPr="00B51BDB">
        <w:rPr>
          <w:rFonts w:ascii="Arial" w:hAnsi="Arial" w:cs="Arial"/>
          <w:sz w:val="22"/>
          <w:szCs w:val="22"/>
        </w:rPr>
        <w:t>the ambiguities of reliable markers</w:t>
      </w:r>
      <w:r w:rsidR="00D41C5F" w:rsidRPr="00B51BDB">
        <w:rPr>
          <w:rFonts w:ascii="Arial" w:hAnsi="Arial" w:cs="Arial"/>
          <w:sz w:val="22"/>
          <w:szCs w:val="22"/>
        </w:rPr>
        <w:t xml:space="preserve"> and </w:t>
      </w:r>
      <w:r w:rsidR="004D60C1" w:rsidRPr="00B51BDB">
        <w:rPr>
          <w:rFonts w:ascii="Arial" w:hAnsi="Arial" w:cs="Arial"/>
          <w:sz w:val="22"/>
          <w:szCs w:val="22"/>
        </w:rPr>
        <w:t>functional assays</w:t>
      </w:r>
      <w:r w:rsidR="00257E00" w:rsidRPr="00B51BDB">
        <w:rPr>
          <w:rFonts w:ascii="Arial" w:hAnsi="Arial" w:cs="Arial"/>
          <w:sz w:val="22"/>
          <w:szCs w:val="22"/>
        </w:rPr>
        <w:t xml:space="preserve"> </w:t>
      </w:r>
      <w:r w:rsidR="00257E00" w:rsidRPr="00B51BDB">
        <w:rPr>
          <w:rFonts w:ascii="Arial" w:hAnsi="Arial" w:cs="Arial"/>
          <w:sz w:val="22"/>
          <w:szCs w:val="22"/>
        </w:rPr>
        <w:fldChar w:fldCharType="begin" w:fldLock="1"/>
      </w:r>
      <w:r w:rsidR="009A03A8" w:rsidRPr="00B51BDB">
        <w:rPr>
          <w:rFonts w:ascii="Arial" w:hAnsi="Arial" w:cs="Arial"/>
          <w:sz w:val="22"/>
          <w:szCs w:val="22"/>
        </w:rPr>
        <w:instrText>ADDIN CSL_CITATION {"citationItems":[{"id":"ITEM-1","itemData":{"DOI":"10.1002/eji.200838168","ISSN":"00142980","author":[{"dropping-particle":"","family":"Roncarlo","given":"Maria Grazia","non-dropping-particle":"","parse-names":false,"suffix":""},{"dropping-particle":"","family":"Gregori","given":"Silvia","non-dropping-particle":"","parse-names":false,"suffix":""}],"container-title":"European Journal of Immunology","id":"ITEM-1","issue":"4","issued":{"date-parts":[["2008","4"]]},"page":"925-927","publisher":"Eur J Immunol","title":"Is FOXP3 a bona fide marker for human regulatory T cells?","type":"article","volume":"38"},"uris":["http://www.mendeley.com/documents/?uuid=dae6bb86-98a6-3541-ac71-11b8cd9a0b83"]},{"id":"ITEM-2","itemData":{"DOI":"10.1016/j.jim.2006.10.008","ISSN":"00221759","abstract":"Although quantitative identification and viable enrichment of natural regulatory T cells (T-regs) in humans are problematic, such steps would greatly facilitate the analysis of these cells in disease states. In an attempt to identify markers that are sensitive and specific for human T-regs, we analyzed the expression of fourteen intracellular and cell surface markers on human CD4+ cells. Many markers were partially selective for CD25hi T-regs, but consistent and specific discrimination of functional T-regs was only made possible by focus on CD127, the alpha chain of the IL-7 receptor. Although most CD4+ human T cells express CD127, T-regs exhibiting suppressive activity in vitro display distinctly lower surface expression of this marker, irrespective of their level of CD25 expression. Sorted cells with the surface phenotype CD4+CD25+CD127low had higher levels of intracellular FOXP3 and CTLA-4 and, as determined by functional assays, were suppressive, hypoproliferative, and poorly responsive to TCR signaling. The CD4+CD25+CD127low phenotype was also found to be characteristic of T-regs found in mice and in rhesus macaques. This surface phenotype should allow for quantitative studies of regulatory T cells in disease states as well as for enrichment of live regulatory T cells for functional analyses and/or expansion in vitro. © 2006.","author":[{"dropping-particle":"","family":"Hartigan-O'Connor","given":"Dennis J.","non-dropping-particle":"","parse-names":false,"suffix":""},{"dropping-particle":"","family":"Poon","given":"Chungkee","non-dropping-particle":"","parse-names":false,"suffix":""},{"dropping-particle":"","family":"Sinclair","given":"Elizabeth","non-dropping-particle":"","parse-names":false,"suffix":""},{"dropping-particle":"","family":"McCune","given":"Joseph M.","non-dropping-particle":"","parse-names":false,"suffix":""}],"container-title":"Journal of Immunological Methods","id":"ITEM-2","issue":"1-2","issued":{"date-parts":[["2007","1","30"]]},"page":"41-52","publisher":"Elsevier","title":"Human CD4+ regulatory T cells express lower levels of the IL-7 receptor alpha chain (CD127), allowing consistent identification and sorting of live cells","type":"article-journal","volume":"319"},"uris":["http://www.mendeley.com/documents/?uuid=b611bf4d-f8b4-3730-899f-69fd038b3a57"]}],"mendeley":{"formattedCitation":"&lt;sup&gt;93,94&lt;/sup&gt;","plainTextFormattedCitation":"93,94","previouslyFormattedCitation":"&lt;sup&gt;93,94&lt;/sup&gt;"},"properties":{"noteIndex":0},"schema":"https://github.com/citation-style-language/schema/raw/master/csl-citation.json"}</w:instrText>
      </w:r>
      <w:r w:rsidR="00257E00" w:rsidRPr="00B51BDB">
        <w:rPr>
          <w:rFonts w:ascii="Arial" w:hAnsi="Arial" w:cs="Arial"/>
          <w:sz w:val="22"/>
          <w:szCs w:val="22"/>
        </w:rPr>
        <w:fldChar w:fldCharType="separate"/>
      </w:r>
      <w:r w:rsidR="009A03A8" w:rsidRPr="00B51BDB">
        <w:rPr>
          <w:rFonts w:ascii="Arial" w:hAnsi="Arial" w:cs="Arial"/>
          <w:noProof/>
          <w:sz w:val="22"/>
          <w:szCs w:val="22"/>
          <w:vertAlign w:val="superscript"/>
        </w:rPr>
        <w:t>93,94</w:t>
      </w:r>
      <w:r w:rsidR="00257E00" w:rsidRPr="00B51BDB">
        <w:rPr>
          <w:rFonts w:ascii="Arial" w:hAnsi="Arial" w:cs="Arial"/>
          <w:sz w:val="22"/>
          <w:szCs w:val="22"/>
        </w:rPr>
        <w:fldChar w:fldCharType="end"/>
      </w:r>
      <w:r w:rsidR="00306D91" w:rsidRPr="00B51BDB">
        <w:rPr>
          <w:rFonts w:ascii="Arial" w:hAnsi="Arial" w:cs="Arial"/>
          <w:sz w:val="22"/>
          <w:szCs w:val="22"/>
        </w:rPr>
        <w:t>.</w:t>
      </w:r>
      <w:r w:rsidR="004D60C1" w:rsidRPr="00B51BDB">
        <w:rPr>
          <w:rFonts w:ascii="Arial" w:hAnsi="Arial" w:cs="Arial"/>
          <w:sz w:val="22"/>
          <w:szCs w:val="22"/>
        </w:rPr>
        <w:t xml:space="preserve"> </w:t>
      </w:r>
      <w:r w:rsidR="0039207B" w:rsidRPr="00B51BDB">
        <w:rPr>
          <w:rFonts w:ascii="Arial" w:hAnsi="Arial" w:cs="Arial"/>
          <w:sz w:val="22"/>
          <w:szCs w:val="22"/>
        </w:rPr>
        <w:t xml:space="preserve">Increased frequencies of human </w:t>
      </w:r>
      <w:r w:rsidR="00845417" w:rsidRPr="00B51BDB">
        <w:rPr>
          <w:rFonts w:ascii="Arial" w:hAnsi="Arial" w:cs="Arial"/>
          <w:sz w:val="22"/>
          <w:szCs w:val="22"/>
        </w:rPr>
        <w:t xml:space="preserve">Tregs have been </w:t>
      </w:r>
      <w:r w:rsidR="0014222F" w:rsidRPr="00B51BDB">
        <w:rPr>
          <w:rFonts w:ascii="Arial" w:hAnsi="Arial" w:cs="Arial"/>
          <w:sz w:val="22"/>
          <w:szCs w:val="22"/>
        </w:rPr>
        <w:t xml:space="preserve">described in </w:t>
      </w:r>
      <w:r w:rsidR="00CA2335" w:rsidRPr="00B51BDB">
        <w:rPr>
          <w:rFonts w:ascii="Arial" w:hAnsi="Arial" w:cs="Arial"/>
          <w:sz w:val="22"/>
          <w:szCs w:val="22"/>
        </w:rPr>
        <w:t xml:space="preserve">both </w:t>
      </w:r>
      <w:r w:rsidR="00CA2335" w:rsidRPr="00B51BDB">
        <w:rPr>
          <w:rFonts w:ascii="Arial" w:hAnsi="Arial" w:cs="Arial"/>
          <w:i/>
          <w:iCs/>
          <w:sz w:val="22"/>
          <w:szCs w:val="22"/>
        </w:rPr>
        <w:t>S.</w:t>
      </w:r>
      <w:r w:rsidR="006E719B" w:rsidRPr="00B51BDB">
        <w:rPr>
          <w:rFonts w:ascii="Arial" w:hAnsi="Arial" w:cs="Arial"/>
          <w:i/>
          <w:iCs/>
          <w:sz w:val="22"/>
          <w:szCs w:val="22"/>
        </w:rPr>
        <w:t xml:space="preserve"> </w:t>
      </w:r>
      <w:r w:rsidR="00CA2335" w:rsidRPr="00B51BDB">
        <w:rPr>
          <w:rFonts w:ascii="Arial" w:hAnsi="Arial" w:cs="Arial"/>
          <w:i/>
          <w:iCs/>
          <w:sz w:val="22"/>
          <w:szCs w:val="22"/>
        </w:rPr>
        <w:t xml:space="preserve">mansoni </w:t>
      </w:r>
      <w:r w:rsidR="00CA2335" w:rsidRPr="00B51BDB">
        <w:rPr>
          <w:rFonts w:ascii="Arial" w:hAnsi="Arial" w:cs="Arial"/>
          <w:sz w:val="22"/>
          <w:szCs w:val="22"/>
        </w:rPr>
        <w:t xml:space="preserve">and </w:t>
      </w:r>
      <w:r w:rsidR="00CA2335" w:rsidRPr="00B51BDB">
        <w:rPr>
          <w:rFonts w:ascii="Arial" w:hAnsi="Arial" w:cs="Arial"/>
          <w:i/>
          <w:iCs/>
          <w:sz w:val="22"/>
          <w:szCs w:val="22"/>
        </w:rPr>
        <w:t>S.</w:t>
      </w:r>
      <w:r w:rsidR="005F2883" w:rsidRPr="00B51BDB">
        <w:rPr>
          <w:rFonts w:ascii="Arial" w:hAnsi="Arial" w:cs="Arial"/>
          <w:i/>
          <w:iCs/>
          <w:sz w:val="22"/>
          <w:szCs w:val="22"/>
        </w:rPr>
        <w:t xml:space="preserve"> </w:t>
      </w:r>
      <w:r w:rsidR="00CA2335" w:rsidRPr="00B51BDB">
        <w:rPr>
          <w:rFonts w:ascii="Arial" w:hAnsi="Arial" w:cs="Arial"/>
          <w:i/>
          <w:iCs/>
          <w:sz w:val="22"/>
          <w:szCs w:val="22"/>
        </w:rPr>
        <w:t>japonicum</w:t>
      </w:r>
      <w:r w:rsidR="00CA2335" w:rsidRPr="00B51BDB">
        <w:rPr>
          <w:rFonts w:ascii="Arial" w:hAnsi="Arial" w:cs="Arial"/>
          <w:sz w:val="22"/>
          <w:szCs w:val="22"/>
        </w:rPr>
        <w:t xml:space="preserve"> infections</w:t>
      </w:r>
      <w:r w:rsidR="005F2883" w:rsidRPr="00B51BDB">
        <w:rPr>
          <w:rFonts w:ascii="Arial" w:hAnsi="Arial" w:cs="Arial"/>
          <w:sz w:val="22"/>
          <w:szCs w:val="22"/>
        </w:rPr>
        <w:t xml:space="preserve"> </w:t>
      </w:r>
      <w:r w:rsidR="00AF422E" w:rsidRPr="00B51BDB">
        <w:rPr>
          <w:rFonts w:ascii="Arial" w:hAnsi="Arial" w:cs="Arial"/>
          <w:sz w:val="22"/>
          <w:szCs w:val="22"/>
        </w:rPr>
        <w:fldChar w:fldCharType="begin" w:fldLock="1"/>
      </w:r>
      <w:r w:rsidR="00703538" w:rsidRPr="00B51BDB">
        <w:rPr>
          <w:rFonts w:ascii="Arial" w:hAnsi="Arial" w:cs="Arial"/>
          <w:sz w:val="22"/>
          <w:szCs w:val="22"/>
        </w:rPr>
        <w:instrText>ADDIN CSL_CITATION {"citationItems":[{"id":"ITEM-1","itemData":{"abstract":"Schistosomiasis mansoni is usually a chronic infection that leads to long-term, systemic exposure to schis-tosome antigens. Experimental Schistosoma mansoni infection is associated with immunoregulatory mechanisms, including T regulatory cells (Treg) that may help control morbidity and dampen resistance to re-infection. We now show that some schistosomiasis mansoni patients have high proportions of CD3 + /CD4 + /CD25 high Treg. On effective treatment with praziquantel, these high Treg percentages decrease, and fewer of the remaining Treg express CD45RO. The proportion of Treg in S. mansoni-infected patients is inversely related to their percentage of activated, putative effector T cells (CD3 + /CD4 + /CD25 medium /HLA-DR + cells). We conclude some, but not all, schistosomiasis mansoni patients develop high percentages of circulating Treg, and effective treatment both decreases the levels of these cells and changes their phenotypes, possibly because of the removal of constant exposure to antigens from intravascular, egg-producing adult worms.","author":[{"dropping-particle":"","family":"Watanabe","given":"Kanji","non-dropping-particle":"","parse-names":false,"suffix":""},{"dropping-particle":"","family":"Mwinzi","given":"Pauline N M","non-dropping-particle":"","parse-names":false,"suffix":""},{"dropping-particle":"","family":"Black","given":"Carla L","non-dropping-particle":"","parse-names":false,"suffix":""},{"dropping-particle":"","family":"Muok","given":"Erick M O","non-dropping-particle":"","parse-names":false,"suffix":""},{"dropping-particle":"","family":"Karanja","given":"Diana M S","non-dropping-particle":"","parse-names":false,"suffix":""},{"dropping-particle":"","family":"Secor","given":"W Evan","non-dropping-particle":"","parse-names":false,"suffix":""},{"dropping-particle":"","family":"Colley","given":"Daniel G","non-dropping-particle":"","parse-names":false,"suffix":""}],"container-title":"American Journal of Tropical Medicine and Hygiene","id":"ITEM-1","issue":"4","issued":{"date-parts":[["2007"]]},"page":"676-682","title":"T regulatory cell levels decrease in people infected with Schistosoma mansoni on effective treatment","type":"article-journal","volume":"77"},"uris":["http://www.mendeley.com/documents/?uuid=fa7a3539-72cc-3c67-bb2b-95624f0fe8a9"]},{"id":"ITEM-2","itemData":{"DOI":"10.1371/journal.pntd.0004306","ISSN":"19352735","PMID":"26731721","abstract":"Schistosoma eggs cause chronic liver inflammation and a complex disease characterized by hepatic fibrosis (HF) and splenomegaly (SplM). FOXP3+Tregs could regulate inflammation, but it is unclear where these cells are produced and what roles they play in human schistosomiasis. We investigated blood and spleen FOXP3+Tregs in Chinese fishermen with lifelong exposure to Schistosoma japonicum and various degrees of liver and spleen disease. FOXP3+Tregs accounted for 4.3% of CD4+T cells and 41.2% of FOXP3+CD4+T cells; they could be divided into CD45RA-FOXP3hieffector (eTregs) and CD45RA+FOXP3lownaive Tregs. Blood Treg levels were high in severe HF (+1.3; p = 0.004) and in SplM (+1.03, p = 0.03). Multivariate regression showed that severe HF (+0.85, p = 0.01) and SplM (+0.97; p = 0.05) were independently associated with the higher proportion of Tregs in the blood. This effect was mostly due to an increase in the proportion of eTregs in the blood of HF+++(+0.9%; p = 0.04) and SplM (+0.9%; p = 0.04) patients. The proportion of eTregs expressing CXCR3 in the blood was lower in the HF+++patients (37.4 +/- 5.9%) than in those with milder fibrosis (51.7 ± 2%; p = 0.009), whereas proportion were similar for cells expressing CD25hi, CCR7, and CTLA-4. Splenectomy improves symptoms and was associated with decreases in blood FOXP3+Treg (-2.5; p&lt;0.001) and eTreg (-1.3; p = 0.03) levels. SplM spleens contained a high proportion of eTregs with CXCR3, CCR5 and CTLA4 upregulation and CCR7 downregulation. This, and the strong expression of ligands of CXCR3 and CCR5 in the liver (n = 8) but not in the spleen suggested that spleen eTregs migrated to Th1-infiltrated liver tissues. Such migration may be attenuated in hepatosplenic patients due to lower levels of CXCR3 expression on Tregs (p = 0.009). Thus, higher blood Treg levels are associated with severe liver disease and splenomegaly. Our data are consistent with the hypothesis that the spleen is a major source of Tregs in subjects with splenomegaly. In most cases, Tregs migrate to the Th1-infiltrated liver and the lower levels of CXCR3+Tregs in the blood of patients with severe schistosomiasis suggest that decreases in Treg migration sites of inflammation may aggravate the disease.","author":[{"dropping-particle":"","family":"Romano","given":"Audrey","non-dropping-particle":"","parse-names":false,"suffix":""},{"dropping-particle":"","family":"Hou","given":"Xunya","non-dropping-particle":"","parse-names":false,"suffix":""},{"dropping-particle":"","family":"Sertorio","given":"Mathieu","non-dropping-particle":"","parse-names":false,"suffix":""},{"dropping-particle":"","family":"Dessein","given":"Hélia","non-dropping-particle":"","parse-names":false,"suffix":""},{"dropping-particle":"","family":"Cabantous","given":"Sandrine","non-dropping-particle":"","parse-names":false,"suffix":""},{"dropping-particle":"","family":"Oliveira","given":"Pablo","non-dropping-particle":"","parse-names":false,"suffix":""},{"dropping-particle":"","family":"Li","given":"Jun","non-dropping-particle":"","parse-names":false,"suffix":""},{"dropping-particle":"","family":"Oyegue","given":"Sandrine","non-dropping-particle":"","parse-names":false,"suffix":""},{"dropping-particle":"","family":"Arnaud","given":"Violaine","non-dropping-particle":"","parse-names":false,"suffix":""},{"dropping-particle":"","family":"Luo","given":"Xinsong","non-dropping-particle":"","parse-names":false,"suffix":""},{"dropping-particle":"","family":"Chavanieu","given":"Martine","non-dropping-particle":"","parse-names":false,"suffix":""},{"dropping-particle":"","family":"Mariani","given":"Odette","non-dropping-particle":"","parse-names":false,"suffix":""},{"dropping-particle":"","family":"Sastre","given":"Xavier","non-dropping-particle":"","parse-names":false,"suffix":""},{"dropping-particle":"","family":"Dombey","given":"Anne Marie","non-dropping-particle":"","parse-names":false,"suffix":""},{"dropping-particle":"","family":"He","given":"Hongbin","non-dropping-particle":"","parse-names":false,"suffix":""},{"dropping-particle":"","family":"Li","given":"Yuesheng","non-dropping-particle":"","parse-names":false,"suffix":""},{"dropping-particle":"","family":"Dessein","given":"Alain","non-dropping-particle":"","parse-names":false,"suffix":""}],"container-title":"PLoS Neglected Tropical Diseases","id":"ITEM-2","issue":"1","issued":{"date-parts":[["2016","1","5"]]},"page":"e0004306","publisher":"Public Library of Science","title":"FOXP3+ regulatory T cells in hepatic fibrosis and splenomegaly caused by Schistosoma japonicum: the spleen may be a major source of Tregs in subjects with splenomegaly","type":"article-journal","volume":"10"},"uris":["http://www.mendeley.com/documents/?uuid=64142633-7bd5-3d79-aced-f17aa3640a04"]},{"id":"ITEM-3","itemData":{"DOI":"10.4269/ajtmh.17-0966","ISSN":"00029637","abstract":"Immunoregulation is considered a common feature of Schistosoma mansoni infections, and elevated levels of T regulatory (Treg) lymphocytes have been reported during chronic human schistosomiasis. We now report that the removal of Treg (CD4+/CD25hi/CD127low lymphocytes) from peripheral blood mononuclear cells (PBMCs) of S. mansoni–infected individuals leads to increased levels of phytohemagglutinin (PHA)-stimulated interferon gamma (IFN?) production and decreased interleukin-10 (IL-10) responses. Exposure to schistosome antigens did not result in measurable IFN? by either PBMC or Treg-depleted populations. Interleukin-10 responses to soluble egg antigens (SEA) by PBMC were unchanged by Treg depletion, but the depletion of Treg greatly decreased IL-10 production to soluble worm antigenic preparation (SWAP). Proliferative responses to PHA increased upon Treg removal, but responses to SEA or SWAP did not, unless only initially low responders were evaluated. Addition of anti-IL-10 increased PBMC proliferative responses to either SEA or SWAP, but did not alter responses by Treg-depleted cells. Blockade by anti-transforming growth factor-beta (TGF-ß) increased SEA but not SWAP proliferative responses by PBMC, whereas anti-TGF-ß increased both SEA- and SWAP-stimulated responses by Treg-depleted cultures. Addition of both anti-IL-10 and anti-TGF-ß to PBMC or Treg-depleted populations increased proliferation of both populations to either SEA or SWAP. These studies demonstrate that Treg appear to produce much of the antigen-stimulated IL-10, but other cell types or subsets of Treg may produce much of the TGF-ß. The elevated levels of Treg seen in chronic schistosomiasis appear functional and involve IL-10 and TGF-ß in antigen-specific immunoregulation perhaps leading to regulation of immunopathology and/or possibly decreased immunoprotective responses.","author":[{"dropping-particle":"","family":"Ondigo","given":"Bartholomew N.","non-dropping-particle":"","parse-names":false,"suffix":""},{"dropping-particle":"","family":"Ndombi","given":"Eric M.","non-dropping-particle":"","parse-names":false,"suffix":""},{"dropping-particle":"","family":"Nicholson","given":"Sarah C.","non-dropping-particle":"","parse-names":false,"suffix":""},{"dropping-particle":"","family":"Oguso","given":"John K.","non-dropping-particle":"","parse-names":false,"suffix":""},{"dropping-particle":"","family":"Carter","given":"Jennifer M.","non-dropping-particle":"","parse-names":false,"suffix":""},{"dropping-particle":"","family":"Kittur","given":"Nupur","non-dropping-particle":"","parse-names":false,"suffix":""},{"dropping-particle":"","family":"Secor","given":"W. Evan","non-dropping-particle":"","parse-names":false,"suffix":""},{"dropping-particle":"","family":"Karanja","given":"Diana M.S.","non-dropping-particle":"","parse-names":false,"suffix":""},{"dropping-particle":"","family":"Colley","given":"Daniel G.","non-dropping-particle":"","parse-names":false,"suffix":""}],"container-title":"American Journal of Tropical Medicine and Hygiene","id":"ITEM-3","issue":"6","issued":{"date-parts":[["2018"]]},"page":"1770-1781","publisher":"American Society of Tropical Medicine and Hygiene","title":"Functional studies of T regulatory lymphocytes in human schistosomiasis in western Kenya","type":"article-journal","volume":"98"},"uris":["http://www.mendeley.com/documents/?uuid=16b55023-546d-3a8a-a034-b3b20995df9d"]}],"mendeley":{"formattedCitation":"&lt;sup&gt;95–97&lt;/sup&gt;","plainTextFormattedCitation":"95–97","previouslyFormattedCitation":"&lt;sup&gt;95–97&lt;/sup&gt;"},"properties":{"noteIndex":0},"schema":"https://github.com/citation-style-language/schema/raw/master/csl-citation.json"}</w:instrText>
      </w:r>
      <w:r w:rsidR="00AF422E" w:rsidRPr="00B51BDB">
        <w:rPr>
          <w:rFonts w:ascii="Arial" w:hAnsi="Arial" w:cs="Arial"/>
          <w:sz w:val="22"/>
          <w:szCs w:val="22"/>
        </w:rPr>
        <w:fldChar w:fldCharType="separate"/>
      </w:r>
      <w:r w:rsidR="00AF422E" w:rsidRPr="00B51BDB">
        <w:rPr>
          <w:rFonts w:ascii="Arial" w:hAnsi="Arial" w:cs="Arial"/>
          <w:noProof/>
          <w:sz w:val="22"/>
          <w:szCs w:val="22"/>
          <w:vertAlign w:val="superscript"/>
        </w:rPr>
        <w:t>95–97</w:t>
      </w:r>
      <w:r w:rsidR="00AF422E" w:rsidRPr="00B51BDB">
        <w:rPr>
          <w:rFonts w:ascii="Arial" w:hAnsi="Arial" w:cs="Arial"/>
          <w:sz w:val="22"/>
          <w:szCs w:val="22"/>
        </w:rPr>
        <w:fldChar w:fldCharType="end"/>
      </w:r>
      <w:r w:rsidR="0039207B" w:rsidRPr="00B51BDB">
        <w:t xml:space="preserve">. </w:t>
      </w:r>
      <w:r w:rsidR="0039207B" w:rsidRPr="00B51BDB">
        <w:rPr>
          <w:rFonts w:ascii="Arial" w:hAnsi="Arial" w:cs="Arial"/>
          <w:sz w:val="22"/>
          <w:szCs w:val="22"/>
        </w:rPr>
        <w:t>Murine studies have demonstrated that</w:t>
      </w:r>
      <w:r w:rsidR="0014222F" w:rsidRPr="00B51BDB">
        <w:rPr>
          <w:rFonts w:ascii="Arial" w:hAnsi="Arial" w:cs="Arial"/>
          <w:sz w:val="22"/>
          <w:szCs w:val="22"/>
        </w:rPr>
        <w:t xml:space="preserve"> </w:t>
      </w:r>
      <w:r w:rsidR="0039207B" w:rsidRPr="00B51BDB">
        <w:rPr>
          <w:rFonts w:ascii="Arial" w:hAnsi="Arial" w:cs="Arial"/>
          <w:sz w:val="22"/>
          <w:szCs w:val="22"/>
        </w:rPr>
        <w:t>a</w:t>
      </w:r>
      <w:r w:rsidRPr="00B51BDB">
        <w:rPr>
          <w:rFonts w:ascii="Arial" w:hAnsi="Arial" w:cs="Arial"/>
          <w:sz w:val="22"/>
          <w:szCs w:val="22"/>
        </w:rPr>
        <w:t xml:space="preserve">fter infection with </w:t>
      </w:r>
      <w:r w:rsidRPr="00B51BDB">
        <w:rPr>
          <w:rFonts w:ascii="Arial" w:hAnsi="Arial" w:cs="Arial"/>
          <w:i/>
          <w:iCs/>
          <w:sz w:val="22"/>
          <w:szCs w:val="22"/>
        </w:rPr>
        <w:t>S. mansoni</w:t>
      </w:r>
      <w:r w:rsidRPr="00B51BDB">
        <w:rPr>
          <w:rFonts w:ascii="Arial" w:hAnsi="Arial" w:cs="Arial"/>
          <w:sz w:val="22"/>
          <w:szCs w:val="22"/>
        </w:rPr>
        <w:t xml:space="preserve">, the percentage of </w:t>
      </w:r>
      <w:proofErr w:type="spellStart"/>
      <w:r w:rsidRPr="00B51BDB">
        <w:rPr>
          <w:rFonts w:ascii="Arial" w:hAnsi="Arial" w:cs="Arial"/>
          <w:sz w:val="22"/>
          <w:szCs w:val="22"/>
        </w:rPr>
        <w:t>nTregs</w:t>
      </w:r>
      <w:proofErr w:type="spellEnd"/>
      <w:r w:rsidRPr="00B51BDB">
        <w:rPr>
          <w:rFonts w:ascii="Arial" w:hAnsi="Arial" w:cs="Arial"/>
          <w:sz w:val="22"/>
          <w:szCs w:val="22"/>
        </w:rPr>
        <w:t xml:space="preserve"> (CD4</w:t>
      </w:r>
      <w:r w:rsidRPr="00B51BDB">
        <w:rPr>
          <w:rFonts w:ascii="Arial" w:hAnsi="Arial" w:cs="Arial"/>
          <w:sz w:val="22"/>
          <w:szCs w:val="22"/>
          <w:vertAlign w:val="superscript"/>
        </w:rPr>
        <w:t>+</w:t>
      </w:r>
      <w:r w:rsidRPr="00B51BDB">
        <w:rPr>
          <w:rFonts w:ascii="Arial" w:hAnsi="Arial" w:cs="Arial"/>
          <w:sz w:val="22"/>
          <w:szCs w:val="22"/>
        </w:rPr>
        <w:t xml:space="preserve"> CD25</w:t>
      </w:r>
      <w:r w:rsidRPr="00B51BDB">
        <w:rPr>
          <w:rFonts w:ascii="Arial" w:hAnsi="Arial" w:cs="Arial"/>
          <w:sz w:val="22"/>
          <w:szCs w:val="22"/>
          <w:vertAlign w:val="superscript"/>
        </w:rPr>
        <w:t>+</w:t>
      </w:r>
      <w:r w:rsidRPr="00B51BDB">
        <w:rPr>
          <w:rFonts w:ascii="Arial" w:hAnsi="Arial" w:cs="Arial"/>
          <w:sz w:val="22"/>
          <w:szCs w:val="22"/>
        </w:rPr>
        <w:t xml:space="preserve"> Foxp3</w:t>
      </w:r>
      <w:r w:rsidRPr="00B51BDB">
        <w:rPr>
          <w:rFonts w:ascii="Arial" w:hAnsi="Arial" w:cs="Arial"/>
          <w:sz w:val="22"/>
          <w:szCs w:val="22"/>
          <w:vertAlign w:val="superscript"/>
        </w:rPr>
        <w:t>+</w:t>
      </w:r>
      <w:r w:rsidRPr="00B51BDB">
        <w:rPr>
          <w:rFonts w:ascii="Arial" w:hAnsi="Arial" w:cs="Arial"/>
          <w:sz w:val="22"/>
          <w:szCs w:val="22"/>
        </w:rPr>
        <w:t xml:space="preserve">) increased during the chronic stage of disease </w:t>
      </w:r>
      <w:r w:rsidRPr="00B51BDB">
        <w:rPr>
          <w:rFonts w:ascii="Arial" w:hAnsi="Arial" w:cs="Arial"/>
          <w:sz w:val="22"/>
          <w:szCs w:val="22"/>
        </w:rPr>
        <w:fldChar w:fldCharType="begin" w:fldLock="1"/>
      </w:r>
      <w:r w:rsidR="009A03A8" w:rsidRPr="00B51BDB">
        <w:rPr>
          <w:rFonts w:ascii="Arial" w:hAnsi="Arial" w:cs="Arial"/>
          <w:sz w:val="22"/>
          <w:szCs w:val="22"/>
        </w:rPr>
        <w:instrText>ADDIN CSL_CITATION {"citationItems":[{"id":"ITEM-1","itemData":{"DOI":"10.1111/j.1365-2567.2004.02083.x","ISSN":"00192805","abstract":"Schistosomiasis mansoni, a tropical helminthic disease, is caused by disseminated worm eggs that induce CD4+ T-cell mediated granulomatous inflammation and fibrosis. T suppressor cell activity has been proposed as one of the mechanisms active in the down-modulation of the murine disease during the chronic stage (16-20 weeks of the infection). In recent years a new category of the CD4+ CD25+ T regulatory (Treg) lymphocyte has been identified that maintains immune tolerance to self, and also functions in the regulation of parasite-induced immunopathology. The Foxp3 gene which encodes the transcription factor Scurfin was found to be expressed by and required for the generation of CD4+ CD25+ T reg. At 8 weeks of the infection Foxp3 gene expression of splenocytes was similar to that of naïve mice, but increased fourfold by 16 weeks. In contrast, granulomatous livers at 8 and 16 weeks showed 10- and 30-fold increases, respectively, in gene expression compared with normal liver. The percentage of granuloma CD4 + CD25+ T cells rose from 12% at 8 weeks to 88% at 16 weeks of the infection. Foxp3 expression was 3-5-fold higher in the CD4 + CD25+ versus the CD4+ CD25- T cells in the 8 week infection granulomas. As a novel observation neuropilin-1 membrane expression, a recently identified marker for Treg, was correlated with Foxp3 expression in the granuloma CD4+ CD25+ but not the CD25- cells. Co-incubation with polyclonal stimulation of CD4 + CD25+ splenic cells with CD4+ CD25 - cells suppressed proliferation of the latter. Retroviral transfer of the Foxp3 gene at the onset of granuloma formation enhanced fourfold Foxp3 expression in the granuloma CD4+ CD25+ T cells and strongly suppressed full granuloma development. Gene transfer also significantly enhanced transforming growth factor-β, interferon-γ and interleukin-4 but not interleukin-10 expression. It is concluded, that CD4 + CD25+, Foxp3+ Treg cells also regulate schistosome egg-induced immunopathology. © 2005 Blackwell Publishing Ltd.","author":[{"dropping-particle":"","family":"Singh","given":"Kameshwar P.","non-dropping-particle":"","parse-names":false,"suffix":""},{"dropping-particle":"","family":"Gerard","given":"Herve C.","non-dropping-particle":"","parse-names":false,"suffix":""},{"dropping-particle":"","family":"Hudson","given":"Alan P.","non-dropping-particle":"","parse-names":false,"suffix":""},{"dropping-particle":"","family":"Reddy","given":"Thipparthi R.","non-dropping-particle":"","parse-names":false,"suffix":""},{"dropping-particle":"","family":"Boros","given":"Dov L.","non-dropping-particle":"","parse-names":false,"suffix":""}],"container-title":"Immunology","id":"ITEM-1","issue":"3","issued":{"date-parts":[["2005"]]},"page":"410-417","title":"Retroviral Foxp3 gene transfer ameliorates liver granuloma pathology in Schistosoma mansoni infected mice","type":"article-journal","volume":"114"},"uris":["http://www.mendeley.com/documents/?uuid=0aea2bfe-3405-4a0f-a885-1b78cbdd5899"]}],"mendeley":{"formattedCitation":"&lt;sup&gt;47&lt;/sup&gt;","plainTextFormattedCitation":"47","previouslyFormattedCitation":"&lt;sup&gt;47&lt;/sup&gt;"},"properties":{"noteIndex":0},"schema":"https://github.com/citation-style-language/schema/raw/master/csl-citation.json"}</w:instrText>
      </w:r>
      <w:r w:rsidRPr="00B51BDB">
        <w:rPr>
          <w:rFonts w:ascii="Arial" w:hAnsi="Arial" w:cs="Arial"/>
          <w:sz w:val="22"/>
          <w:szCs w:val="22"/>
        </w:rPr>
        <w:fldChar w:fldCharType="separate"/>
      </w:r>
      <w:r w:rsidR="009A03A8" w:rsidRPr="00B51BDB">
        <w:rPr>
          <w:rFonts w:ascii="Arial" w:hAnsi="Arial" w:cs="Arial"/>
          <w:noProof/>
          <w:sz w:val="22"/>
          <w:szCs w:val="22"/>
          <w:vertAlign w:val="superscript"/>
        </w:rPr>
        <w:t>47</w:t>
      </w:r>
      <w:r w:rsidRPr="00B51BDB">
        <w:rPr>
          <w:rFonts w:ascii="Arial" w:hAnsi="Arial" w:cs="Arial"/>
          <w:sz w:val="22"/>
          <w:szCs w:val="22"/>
        </w:rPr>
        <w:fldChar w:fldCharType="end"/>
      </w:r>
      <w:r w:rsidRPr="00B51BDB">
        <w:rPr>
          <w:rFonts w:ascii="Arial" w:hAnsi="Arial" w:cs="Arial"/>
          <w:sz w:val="22"/>
          <w:szCs w:val="22"/>
        </w:rPr>
        <w:t xml:space="preserve"> but did not seem to regulate CD4</w:t>
      </w:r>
      <w:r w:rsidRPr="00B51BDB">
        <w:rPr>
          <w:rFonts w:ascii="Arial" w:hAnsi="Arial" w:cs="Arial"/>
          <w:sz w:val="22"/>
          <w:szCs w:val="22"/>
          <w:vertAlign w:val="superscript"/>
        </w:rPr>
        <w:t>+</w:t>
      </w:r>
      <w:r w:rsidRPr="00B51BDB">
        <w:rPr>
          <w:rFonts w:ascii="Arial" w:hAnsi="Arial" w:cs="Arial"/>
          <w:sz w:val="22"/>
          <w:szCs w:val="22"/>
        </w:rPr>
        <w:t xml:space="preserve"> T cells </w:t>
      </w:r>
      <w:r w:rsidRPr="00B51BDB">
        <w:rPr>
          <w:rFonts w:ascii="Arial" w:hAnsi="Arial" w:cs="Arial"/>
          <w:i/>
          <w:iCs/>
          <w:sz w:val="22"/>
          <w:szCs w:val="22"/>
        </w:rPr>
        <w:t>in vivo</w:t>
      </w:r>
      <w:r w:rsidRPr="00B51BDB">
        <w:rPr>
          <w:rFonts w:ascii="Arial" w:hAnsi="Arial" w:cs="Arial"/>
          <w:sz w:val="22"/>
          <w:szCs w:val="22"/>
        </w:rPr>
        <w:t xml:space="preserve"> </w:t>
      </w:r>
      <w:r w:rsidRPr="00B51BDB">
        <w:rPr>
          <w:rFonts w:ascii="Arial" w:hAnsi="Arial" w:cs="Arial"/>
          <w:sz w:val="22"/>
          <w:szCs w:val="22"/>
        </w:rPr>
        <w:fldChar w:fldCharType="begin" w:fldLock="1"/>
      </w:r>
      <w:r w:rsidR="00703538" w:rsidRPr="00B51BDB">
        <w:rPr>
          <w:rFonts w:ascii="Arial" w:hAnsi="Arial" w:cs="Arial"/>
          <w:sz w:val="22"/>
          <w:szCs w:val="22"/>
        </w:rPr>
        <w:instrText>ADDIN CSL_CITATION {"citationItems":[{"id":"ITEM-1","itemData":{"DOI":"10.4049/jimmunol.176.9.5374","ISSN":"0022-1767","abstract":"In acute and chronic schistosomiasis, survival of the host requires a carefully balanced immune response against highly immunogenic parasite eggs. We characterized the phenotype, distribution, and functional role of CD4(+)Foxp3(+) naturally occurring regulatory T cells (naTregs) in schistosome egg-induced inflammation. In adoptive transfer experiments and by intracellular staining for Foxp3, we demonstrate significant frequencies of naTregs in hepatic granulomas and draining lymphoid tissues of mice infected with the trematode Schistosoma mansoni. Strikingly, egg-induced inflammation does not change the normal ratio between naTregs and effector CD4(+) T cells at the inflammatory site or in lymphoid organs in acute or chronic disease. However, increasing frequencies of CD103-expressing cells in the naTreg compartment indicate a change in phenotype for naTregs with disease progression. Because CD103 was described recently as an activation marker for naTregs, we speculate that naTregs in chronic schistosomiasis are potentially more suppressive. Furthermore, we found that most naTregs do not contribute to egg-induced IL-4 and IL-10 production. Importantly, depletion of CD25(+) naTregs strongly enhances the frequency of IL-4-producing effector T cells in acute egg-induced inflammation. It does not change clonal expansion of activated CD4(+) T cells. This regulation of egg-induced cytokine production does not require the presence of IL-10. These data demonstrate that naTregs limit egg-induced effector-cytokine production in our model. Our results identify naTregs as an important, IL-10-independent part of the regulatory network in schistosome egg-induced inflammation.","author":[{"dropping-particle":"","family":"Baumgart","given":"Martin","non-dropping-particle":"","parse-names":false,"suffix":""},{"dropping-particle":"","family":"Tompkins","given":"Fae","non-dropping-particle":"","parse-names":false,"suffix":""},{"dropping-particle":"","family":"Leng","given":"Jin","non-dropping-particle":"","parse-names":false,"suffix":""},{"dropping-particle":"","family":"Hesse","given":"Mathias","non-dropping-particle":"","parse-names":false,"suffix":""}],"container-title":"The Journal of Immunology","id":"ITEM-1","issue":"9","issued":{"date-parts":[["2006","5","1"]]},"page":"5374-5387","publisher":"The American Association of Immunologists","title":"Naturally occurring CD4+ Foxp3+ regulatory T cells are an essential, IL-10-independent part of the immunoregulatory network in Schistosoma mansoni egg-induced inflammation","type":"article-journal","volume":"176"},"uris":["http://www.mendeley.com/documents/?uuid=dfed313c-c3b0-3f44-8845-d72899f0ebb1"]}],"mendeley":{"formattedCitation":"&lt;sup&gt;98&lt;/sup&gt;","plainTextFormattedCitation":"98","previouslyFormattedCitation":"&lt;sup&gt;98&lt;/sup&gt;"},"properties":{"noteIndex":0},"schema":"https://github.com/citation-style-language/schema/raw/master/csl-citation.json"}</w:instrText>
      </w:r>
      <w:r w:rsidRPr="00B51BDB">
        <w:rPr>
          <w:rFonts w:ascii="Arial" w:hAnsi="Arial" w:cs="Arial"/>
          <w:sz w:val="22"/>
          <w:szCs w:val="22"/>
        </w:rPr>
        <w:fldChar w:fldCharType="separate"/>
      </w:r>
      <w:r w:rsidR="00AF422E" w:rsidRPr="00B51BDB">
        <w:rPr>
          <w:rFonts w:ascii="Arial" w:hAnsi="Arial" w:cs="Arial"/>
          <w:noProof/>
          <w:sz w:val="22"/>
          <w:szCs w:val="22"/>
          <w:vertAlign w:val="superscript"/>
        </w:rPr>
        <w:t>98</w:t>
      </w:r>
      <w:r w:rsidRPr="00B51BDB">
        <w:rPr>
          <w:rFonts w:ascii="Arial" w:hAnsi="Arial" w:cs="Arial"/>
          <w:sz w:val="22"/>
          <w:szCs w:val="22"/>
        </w:rPr>
        <w:fldChar w:fldCharType="end"/>
      </w:r>
      <w:r w:rsidRPr="00B51BDB">
        <w:rPr>
          <w:rFonts w:ascii="Arial" w:hAnsi="Arial" w:cs="Arial"/>
          <w:sz w:val="22"/>
          <w:szCs w:val="22"/>
        </w:rPr>
        <w:t xml:space="preserve">, </w:t>
      </w:r>
      <w:r w:rsidR="003822B7" w:rsidRPr="00B51BDB">
        <w:rPr>
          <w:rFonts w:ascii="Arial" w:hAnsi="Arial" w:cs="Arial"/>
          <w:sz w:val="22"/>
          <w:szCs w:val="22"/>
        </w:rPr>
        <w:t xml:space="preserve">contrasting with the role of </w:t>
      </w:r>
      <w:proofErr w:type="spellStart"/>
      <w:r w:rsidRPr="00B51BDB">
        <w:rPr>
          <w:rFonts w:ascii="Arial" w:hAnsi="Arial" w:cs="Arial"/>
          <w:sz w:val="22"/>
          <w:szCs w:val="22"/>
        </w:rPr>
        <w:t>iTregs</w:t>
      </w:r>
      <w:proofErr w:type="spellEnd"/>
      <w:r w:rsidRPr="00B51BDB">
        <w:rPr>
          <w:rFonts w:ascii="Arial" w:hAnsi="Arial" w:cs="Arial"/>
          <w:sz w:val="22"/>
          <w:szCs w:val="22"/>
        </w:rPr>
        <w:t xml:space="preserve"> </w:t>
      </w:r>
      <w:r w:rsidR="003822B7" w:rsidRPr="00B51BDB">
        <w:rPr>
          <w:rFonts w:ascii="Arial" w:hAnsi="Arial" w:cs="Arial"/>
          <w:sz w:val="22"/>
          <w:szCs w:val="22"/>
        </w:rPr>
        <w:t xml:space="preserve">which </w:t>
      </w:r>
      <w:r w:rsidR="00640BAD" w:rsidRPr="00B51BDB">
        <w:rPr>
          <w:rFonts w:ascii="Arial" w:hAnsi="Arial" w:cs="Arial"/>
          <w:sz w:val="22"/>
          <w:szCs w:val="22"/>
        </w:rPr>
        <w:t>were</w:t>
      </w:r>
      <w:r w:rsidR="003822B7" w:rsidRPr="00B51BDB">
        <w:rPr>
          <w:rFonts w:ascii="Arial" w:hAnsi="Arial" w:cs="Arial"/>
          <w:sz w:val="22"/>
          <w:szCs w:val="22"/>
        </w:rPr>
        <w:t xml:space="preserve"> involved in regulation</w:t>
      </w:r>
      <w:r w:rsidRPr="00B51BDB">
        <w:rPr>
          <w:rFonts w:ascii="Arial" w:hAnsi="Arial" w:cs="Arial"/>
          <w:sz w:val="22"/>
          <w:szCs w:val="22"/>
        </w:rPr>
        <w:t xml:space="preserve"> via the production of IL-10 </w:t>
      </w:r>
      <w:r w:rsidRPr="00B51BDB">
        <w:rPr>
          <w:rFonts w:ascii="Arial" w:hAnsi="Arial" w:cs="Arial"/>
          <w:sz w:val="22"/>
          <w:szCs w:val="22"/>
        </w:rPr>
        <w:fldChar w:fldCharType="begin" w:fldLock="1"/>
      </w:r>
      <w:r w:rsidR="00703538" w:rsidRPr="00B51BDB">
        <w:rPr>
          <w:rFonts w:ascii="Arial" w:hAnsi="Arial" w:cs="Arial"/>
          <w:sz w:val="22"/>
          <w:szCs w:val="22"/>
        </w:rPr>
        <w:instrText>ADDIN CSL_CITATION {"citationItems":[{"id":"ITEM-1","itemData":{"DOI":"10.4049/jimmunol.173.2.1224","ISSN":"0022-1767","abstract":"Mice infected with Schistosoma mansoni develop polarized Th2 responses in which Th1 responses are prevented by IL-10-mediated suppression of IL-2 production. We show that dendritic cells from infected mice are primed to make IL-12 in response to CD40 ligation, and that IL-10 acts by inhibiting this process. In infected mice, two subpopulations of CD4 + cells, separable by their expression of CD25, make IL-10. CD25 + CD4 + cells expressed forkhead box P3, inhibited proliferation of CD4 + T cells, and made IL-10, but little IL-5. In contrast, CD25 - CD4 + cells failed to express forkhead box P3 or to inhibit proliferation and accounted for all the IL-5, IL-6, and IL-13 produced by unseparated splenic populations. Thus, CD25 + and CD25 - subpopulations could be characterized as regulatory T cells (Treg cells) and Th2 cells, respectively. Consistent with their ability to make IL-10, both CD25 + and CD25 - CD4 + T cells from infected mice were able, when stimulated with egg Ag, to suppress IL-12 production by CD40 agonist-stimulated dendritic cells. Additionally, in adoptive transfer experiments, both CD4 + subpopulations of cells were able to partially inhibit the development of Th1 responses in egg-immunized IL-10 -/- mice. The relationship of Treg cells in infected mice to natural Treg cells was strongly suggested by the ability of CD25 + CD4 + cells from naive mice to inhibit Th1 response development when transferred into egg-immunized or infected IL-10 -/- mice. The data suggest that natural Treg cells and, to a lesser extent, Th2 cells play roles in suppressing Th1 responses and ensuring Th2 polarization during schistosomiasis.","author":[{"dropping-particle":"","family":"McKee","given":"Amy S.","non-dropping-particle":"","parse-names":false,"suffix":""},{"dropping-particle":"","family":"Pearce","given":"Edward J.","non-dropping-particle":"","parse-names":false,"suffix":""}],"container-title":"The Journal of Immunology","id":"ITEM-1","issue":"2","issued":{"date-parts":[["2004","7","15"]]},"page":"1224-1231","publisher":"The American Association of Immunologists","title":"CD25+ CD4+ cells contribute to Th2 polarization during helminth infection by suppressing Th1 response development","type":"article-journal","volume":"173"},"uris":["http://www.mendeley.com/documents/?uuid=f7cdeb12-9740-323f-bf24-6d3be817b5d0"]}],"mendeley":{"formattedCitation":"&lt;sup&gt;99&lt;/sup&gt;","plainTextFormattedCitation":"99","previouslyFormattedCitation":"&lt;sup&gt;99&lt;/sup&gt;"},"properties":{"noteIndex":0},"schema":"https://github.com/citation-style-language/schema/raw/master/csl-citation.json"}</w:instrText>
      </w:r>
      <w:r w:rsidRPr="00B51BDB">
        <w:rPr>
          <w:rFonts w:ascii="Arial" w:hAnsi="Arial" w:cs="Arial"/>
          <w:sz w:val="22"/>
          <w:szCs w:val="22"/>
        </w:rPr>
        <w:fldChar w:fldCharType="separate"/>
      </w:r>
      <w:r w:rsidR="00AF422E" w:rsidRPr="00B51BDB">
        <w:rPr>
          <w:rFonts w:ascii="Arial" w:hAnsi="Arial" w:cs="Arial"/>
          <w:noProof/>
          <w:sz w:val="22"/>
          <w:szCs w:val="22"/>
          <w:vertAlign w:val="superscript"/>
        </w:rPr>
        <w:t>99</w:t>
      </w:r>
      <w:r w:rsidRPr="00B51BDB">
        <w:rPr>
          <w:rFonts w:ascii="Arial" w:hAnsi="Arial" w:cs="Arial"/>
          <w:sz w:val="22"/>
          <w:szCs w:val="22"/>
        </w:rPr>
        <w:fldChar w:fldCharType="end"/>
      </w:r>
      <w:r w:rsidRPr="00B51BDB">
        <w:rPr>
          <w:rFonts w:ascii="Arial" w:hAnsi="Arial" w:cs="Arial"/>
          <w:sz w:val="22"/>
          <w:szCs w:val="22"/>
        </w:rPr>
        <w:t xml:space="preserve">. </w:t>
      </w:r>
      <w:r w:rsidR="001A4C25" w:rsidRPr="00B51BDB">
        <w:rPr>
          <w:rFonts w:ascii="Arial" w:hAnsi="Arial" w:cs="Arial"/>
          <w:sz w:val="22"/>
          <w:szCs w:val="22"/>
        </w:rPr>
        <w:t>T</w:t>
      </w:r>
      <w:r w:rsidRPr="00B51BDB">
        <w:rPr>
          <w:rFonts w:ascii="Arial" w:hAnsi="Arial" w:cs="Arial"/>
          <w:sz w:val="22"/>
          <w:szCs w:val="22"/>
        </w:rPr>
        <w:t>he adoptive transfer of CD25</w:t>
      </w:r>
      <w:r w:rsidRPr="00B51BDB">
        <w:rPr>
          <w:rFonts w:ascii="Arial" w:hAnsi="Arial" w:cs="Arial"/>
          <w:sz w:val="22"/>
          <w:szCs w:val="22"/>
          <w:vertAlign w:val="superscript"/>
        </w:rPr>
        <w:t>-</w:t>
      </w:r>
      <w:r w:rsidRPr="00B51BDB">
        <w:rPr>
          <w:rFonts w:ascii="Arial" w:hAnsi="Arial" w:cs="Arial"/>
          <w:sz w:val="22"/>
          <w:szCs w:val="22"/>
        </w:rPr>
        <w:t xml:space="preserve"> CD4</w:t>
      </w:r>
      <w:r w:rsidRPr="00B51BDB">
        <w:rPr>
          <w:rFonts w:ascii="Arial" w:hAnsi="Arial" w:cs="Arial"/>
          <w:sz w:val="22"/>
          <w:szCs w:val="22"/>
          <w:vertAlign w:val="superscript"/>
        </w:rPr>
        <w:t>+</w:t>
      </w:r>
      <w:r w:rsidRPr="00B51BDB">
        <w:rPr>
          <w:rFonts w:ascii="Arial" w:hAnsi="Arial" w:cs="Arial"/>
          <w:sz w:val="22"/>
          <w:szCs w:val="22"/>
        </w:rPr>
        <w:t xml:space="preserve"> T cells to B and T cell deficient mice (RAG-deficient)</w:t>
      </w:r>
      <w:r w:rsidR="00660319" w:rsidRPr="00B51BDB">
        <w:rPr>
          <w:rFonts w:ascii="Arial" w:hAnsi="Arial" w:cs="Arial"/>
          <w:sz w:val="22"/>
          <w:szCs w:val="22"/>
        </w:rPr>
        <w:t xml:space="preserve"> resulted in </w:t>
      </w:r>
      <w:r w:rsidRPr="00B51BDB">
        <w:rPr>
          <w:rFonts w:ascii="Arial" w:hAnsi="Arial" w:cs="Arial"/>
          <w:sz w:val="22"/>
          <w:szCs w:val="22"/>
        </w:rPr>
        <w:t xml:space="preserve">an increase in liver pathology and mortality during </w:t>
      </w:r>
      <w:r w:rsidRPr="00B51BDB">
        <w:rPr>
          <w:rFonts w:ascii="Arial" w:hAnsi="Arial" w:cs="Arial"/>
          <w:i/>
          <w:iCs/>
          <w:sz w:val="22"/>
          <w:szCs w:val="22"/>
        </w:rPr>
        <w:t xml:space="preserve">S. mansoni </w:t>
      </w:r>
      <w:r w:rsidRPr="00B51BDB">
        <w:rPr>
          <w:rFonts w:ascii="Arial" w:hAnsi="Arial" w:cs="Arial"/>
          <w:sz w:val="22"/>
          <w:szCs w:val="22"/>
        </w:rPr>
        <w:t>infection, suggesting a</w:t>
      </w:r>
      <w:r w:rsidR="003822B7" w:rsidRPr="00B51BDB">
        <w:rPr>
          <w:rFonts w:ascii="Arial" w:hAnsi="Arial" w:cs="Arial"/>
          <w:sz w:val="22"/>
          <w:szCs w:val="22"/>
        </w:rPr>
        <w:t>n important</w:t>
      </w:r>
      <w:r w:rsidRPr="00B51BDB">
        <w:rPr>
          <w:rFonts w:ascii="Arial" w:hAnsi="Arial" w:cs="Arial"/>
          <w:sz w:val="22"/>
          <w:szCs w:val="22"/>
        </w:rPr>
        <w:t xml:space="preserve"> regulatory role for Tregs during </w:t>
      </w:r>
      <w:r w:rsidR="00C258EA" w:rsidRPr="00B51BDB">
        <w:rPr>
          <w:rFonts w:ascii="Arial" w:hAnsi="Arial" w:cs="Arial"/>
          <w:sz w:val="22"/>
          <w:szCs w:val="22"/>
        </w:rPr>
        <w:t xml:space="preserve">murine </w:t>
      </w:r>
      <w:r w:rsidRPr="00B51BDB">
        <w:rPr>
          <w:rFonts w:ascii="Arial" w:hAnsi="Arial" w:cs="Arial"/>
          <w:sz w:val="22"/>
          <w:szCs w:val="22"/>
        </w:rPr>
        <w:t xml:space="preserve">infection </w:t>
      </w:r>
      <w:r w:rsidRPr="00B51BDB">
        <w:rPr>
          <w:rFonts w:ascii="Arial" w:hAnsi="Arial" w:cs="Arial"/>
          <w:sz w:val="22"/>
          <w:szCs w:val="22"/>
        </w:rPr>
        <w:fldChar w:fldCharType="begin" w:fldLock="1"/>
      </w:r>
      <w:r w:rsidR="00703538" w:rsidRPr="00B51BDB">
        <w:rPr>
          <w:rFonts w:ascii="Arial" w:hAnsi="Arial" w:cs="Arial"/>
          <w:sz w:val="22"/>
          <w:szCs w:val="22"/>
        </w:rPr>
        <w:instrText>ADDIN CSL_CITATION {"citationItems":[{"id":"ITEM-1","itemData":{"DOI":"10.4049/jimmunol.172.5.3157","ISSN":"0022-1767","abstract":"IL-10 reduces immunopathology in many persistent infections, yet the contribution of IL-10 from distinct cellular sources remains poorly defined. We generated IL-10/recombination-activating gene (RAG)2-deficient mice and dissected the role of T cell- and non-T cell-derived IL-10 in schistosomiasis by performing adoptive transfers. In this study, we show that IL-10 is generated by both the innate and adaptive immune response following infection, with both sources regulating the development of type-2 immunity, immune-mediated pathology, and survival of the infected host. Importantly, most of the CD4(+) T cell-produced IL-10 was confined to a subset of T cells expressing CD25. These cells were isolated from egg-induced granulomas and exhibited potent suppressive activity in vitro. Nevertheless, when naive, naturally occurring CD4(+)CD25(+) cells were depleted in adoptive transfers, recipient IL-10/RAG2-deficient animals were more susceptible than RAG2-deficient mice, confirming an additional host-protective role for non-T cell-derived IL-10. Thus, innate effectors and regulatory T cells producing IL-10 cooperate to reduce morbidity and prolong survival in schistosomiasis.","author":[{"dropping-particle":"","family":"Hesse","given":"Matthias","non-dropping-particle":"","parse-names":false,"suffix":""},{"dropping-particle":"","family":"Piccirillo","given":"Ciriaco A.","non-dropping-particle":"","parse-names":false,"suffix":""},{"dropping-particle":"","family":"Belkaid","given":"Yasmine","non-dropping-particle":"","parse-names":false,"suffix":""},{"dropping-particle":"","family":"Prufer","given":"Jeannette","non-dropping-particle":"","parse-names":false,"suffix":""},{"dropping-particle":"","family":"Mentink-Kane","given":"Margaret","non-dropping-particle":"","parse-names":false,"suffix":""},{"dropping-particle":"","family":"Leusink","given":"Mary","non-dropping-particle":"","parse-names":false,"suffix":""},{"dropping-particle":"","family":"Cheever","given":"Allen W.","non-dropping-particle":"","parse-names":false,"suffix":""},{"dropping-particle":"","family":"Shevach","given":"Ethan M.","non-dropping-particle":"","parse-names":false,"suffix":""},{"dropping-particle":"","family":"Wynn","given":"Thomas A.","non-dropping-particle":"","parse-names":false,"suffix":""}],"container-title":"The Journal of Immunology","id":"ITEM-1","issue":"5","issued":{"date-parts":[["2004","3","1"]]},"page":"3157-3166","publisher":"The American Association of Immunologists","title":"The pathogenesis of schistosomiasis is controlled by cooperating IL-10-producing innate effector and regulatory T cells","type":"article-journal","volume":"172"},"uris":["http://www.mendeley.com/documents/?uuid=519ec6ad-0b7c-3701-bfc3-6681e8e3c5a1"]}],"mendeley":{"formattedCitation":"&lt;sup&gt;100&lt;/sup&gt;","plainTextFormattedCitation":"100","previouslyFormattedCitation":"&lt;sup&gt;100&lt;/sup&gt;"},"properties":{"noteIndex":0},"schema":"https://github.com/citation-style-language/schema/raw/master/csl-citation.json"}</w:instrText>
      </w:r>
      <w:r w:rsidRPr="00B51BDB">
        <w:rPr>
          <w:rFonts w:ascii="Arial" w:hAnsi="Arial" w:cs="Arial"/>
          <w:sz w:val="22"/>
          <w:szCs w:val="22"/>
        </w:rPr>
        <w:fldChar w:fldCharType="separate"/>
      </w:r>
      <w:r w:rsidR="00AF422E" w:rsidRPr="00B51BDB">
        <w:rPr>
          <w:rFonts w:ascii="Arial" w:hAnsi="Arial" w:cs="Arial"/>
          <w:noProof/>
          <w:sz w:val="22"/>
          <w:szCs w:val="22"/>
          <w:vertAlign w:val="superscript"/>
        </w:rPr>
        <w:t>100</w:t>
      </w:r>
      <w:r w:rsidRPr="00B51BDB">
        <w:rPr>
          <w:rFonts w:ascii="Arial" w:hAnsi="Arial" w:cs="Arial"/>
          <w:sz w:val="22"/>
          <w:szCs w:val="22"/>
        </w:rPr>
        <w:fldChar w:fldCharType="end"/>
      </w:r>
      <w:r w:rsidRPr="00B51BDB">
        <w:rPr>
          <w:rFonts w:ascii="Arial" w:hAnsi="Arial" w:cs="Arial"/>
          <w:sz w:val="22"/>
          <w:szCs w:val="22"/>
        </w:rPr>
        <w:t xml:space="preserve">. </w:t>
      </w:r>
      <w:r w:rsidR="008522D0" w:rsidRPr="00B51BDB">
        <w:rPr>
          <w:rFonts w:ascii="Arial" w:hAnsi="Arial" w:cs="Arial"/>
          <w:sz w:val="22"/>
          <w:szCs w:val="22"/>
        </w:rPr>
        <w:t>Moreover,</w:t>
      </w:r>
      <w:r w:rsidR="00CB7F3C" w:rsidRPr="00B51BDB">
        <w:rPr>
          <w:rFonts w:ascii="Arial" w:hAnsi="Arial" w:cs="Arial"/>
          <w:sz w:val="22"/>
          <w:szCs w:val="22"/>
        </w:rPr>
        <w:t xml:space="preserve"> </w:t>
      </w:r>
      <w:r w:rsidR="00D72EC5" w:rsidRPr="00B51BDB">
        <w:rPr>
          <w:rFonts w:ascii="Arial" w:hAnsi="Arial" w:cs="Arial"/>
          <w:sz w:val="22"/>
          <w:szCs w:val="22"/>
        </w:rPr>
        <w:t xml:space="preserve">Treg involvement </w:t>
      </w:r>
      <w:r w:rsidR="00680484" w:rsidRPr="00B51BDB">
        <w:rPr>
          <w:rFonts w:ascii="Arial" w:hAnsi="Arial" w:cs="Arial"/>
          <w:sz w:val="22"/>
          <w:szCs w:val="22"/>
        </w:rPr>
        <w:t xml:space="preserve">in </w:t>
      </w:r>
      <w:r w:rsidR="009E4FD7" w:rsidRPr="00B51BDB">
        <w:rPr>
          <w:rFonts w:ascii="Arial" w:hAnsi="Arial" w:cs="Arial"/>
          <w:sz w:val="22"/>
          <w:szCs w:val="22"/>
        </w:rPr>
        <w:t xml:space="preserve">murine </w:t>
      </w:r>
      <w:r w:rsidR="00680484" w:rsidRPr="00B51BDB">
        <w:rPr>
          <w:rFonts w:ascii="Arial" w:hAnsi="Arial" w:cs="Arial"/>
          <w:sz w:val="22"/>
          <w:szCs w:val="22"/>
        </w:rPr>
        <w:t>colonic granuloma</w:t>
      </w:r>
      <w:r w:rsidR="00612D74" w:rsidRPr="00B51BDB">
        <w:rPr>
          <w:rFonts w:ascii="Arial" w:hAnsi="Arial" w:cs="Arial"/>
          <w:sz w:val="22"/>
          <w:szCs w:val="22"/>
        </w:rPr>
        <w:t xml:space="preserve">s </w:t>
      </w:r>
      <w:r w:rsidR="00924EF7" w:rsidRPr="00B51BDB">
        <w:rPr>
          <w:rFonts w:ascii="Arial" w:hAnsi="Arial" w:cs="Arial"/>
          <w:sz w:val="22"/>
          <w:szCs w:val="22"/>
        </w:rPr>
        <w:t xml:space="preserve">near the site of infection </w:t>
      </w:r>
      <w:r w:rsidR="00D72EC5" w:rsidRPr="00B51BDB">
        <w:rPr>
          <w:rFonts w:ascii="Arial" w:hAnsi="Arial" w:cs="Arial"/>
          <w:sz w:val="22"/>
          <w:szCs w:val="22"/>
        </w:rPr>
        <w:t xml:space="preserve">has </w:t>
      </w:r>
      <w:r w:rsidR="00224E93" w:rsidRPr="00B51BDB">
        <w:rPr>
          <w:rFonts w:ascii="Arial" w:hAnsi="Arial" w:cs="Arial"/>
          <w:sz w:val="22"/>
          <w:szCs w:val="22"/>
        </w:rPr>
        <w:t xml:space="preserve">been </w:t>
      </w:r>
      <w:r w:rsidR="00D72EC5" w:rsidRPr="00B51BDB">
        <w:rPr>
          <w:rFonts w:ascii="Arial" w:hAnsi="Arial" w:cs="Arial"/>
          <w:sz w:val="22"/>
          <w:szCs w:val="22"/>
        </w:rPr>
        <w:t xml:space="preserve">shown to </w:t>
      </w:r>
      <w:r w:rsidR="0024061B" w:rsidRPr="00B51BDB">
        <w:rPr>
          <w:rFonts w:ascii="Arial" w:hAnsi="Arial" w:cs="Arial"/>
          <w:sz w:val="22"/>
          <w:szCs w:val="22"/>
        </w:rPr>
        <w:t xml:space="preserve">be dynamic over the course of </w:t>
      </w:r>
      <w:r w:rsidR="001A5D3B" w:rsidRPr="00B51BDB">
        <w:rPr>
          <w:rFonts w:ascii="Arial" w:hAnsi="Arial" w:cs="Arial"/>
          <w:sz w:val="22"/>
          <w:szCs w:val="22"/>
        </w:rPr>
        <w:t xml:space="preserve">the </w:t>
      </w:r>
      <w:r w:rsidR="00A92826" w:rsidRPr="00B51BDB">
        <w:rPr>
          <w:rFonts w:ascii="Arial" w:hAnsi="Arial" w:cs="Arial"/>
          <w:sz w:val="22"/>
          <w:szCs w:val="22"/>
        </w:rPr>
        <w:t xml:space="preserve">disease </w:t>
      </w:r>
      <w:r w:rsidR="002461B6" w:rsidRPr="00B51BDB">
        <w:rPr>
          <w:rFonts w:ascii="Arial" w:hAnsi="Arial" w:cs="Arial"/>
          <w:sz w:val="22"/>
          <w:szCs w:val="22"/>
        </w:rPr>
        <w:fldChar w:fldCharType="begin" w:fldLock="1"/>
      </w:r>
      <w:r w:rsidR="00703538" w:rsidRPr="00B51BDB">
        <w:rPr>
          <w:rFonts w:ascii="Arial" w:hAnsi="Arial" w:cs="Arial"/>
          <w:sz w:val="22"/>
          <w:szCs w:val="22"/>
        </w:rPr>
        <w:instrText>ADDIN CSL_CITATION {"citationItems":[{"id":"ITEM-1","itemData":{"DOI":"10.1371/journal.pntd.0001269","ISSN":"19352727","PMID":"21858239","abstract":"Eggs of the helminth Schistosoma mansoni accumulate in the colon following infection and generate Th2-biassed inflammatory granulomas which become down- modulated in size as the infection proceeds to chronicity. However, although CD4+CD25+FoxP3+regulatory T cells (Tregs) are known to suppress Th1-mediated colitis, it is not clear whether they control Th2 -associated pathologies of the large intestine which characterise several helminth infections. Here we used a novel 3D-multiphoton confocal microscopy approach to visualise and quantify changes in the size and composition of colonic granulomas at the acute and chronic phases of S. mansoni infection. We observed decreased granuloma size, as well as reductions in the abundance of DsRed+ T cells and collagen deposition at 14 weeks (chronic) compared to 8 weeks (acute) post-infection. Th2 cytokine production (i.e. IL-4, IL-5) in the colonic tissue and draining mesenteric lymph node (mLN) decreased during the chronic phase of infection, whilst levels of TGF-β1 increased, co-incident with reduced mLN proliferative responses, granuloma size and fibrosis. The proportion of CD4+CD25+FoxP3+Tregs: CD4+ cells in the mLN increased during chronic disease, while within colonic granulomas there was an approximate 4-fold increase. The proportion of CD4+CD25+FoxP3+Tregs in the mLN that were CD103+ and CCR5+ also increased indicating an enhanced potential to home to intestinal sites. CD4+CD25+ cells suppressed antigen-specific Th2 mLN cell proliferation in vitro, while their removal during chronic disease resulted in significantly larger granulomas, partial reversal of Th2 hypo-responsiveness and an increase in the number of eosinophils in colonic granulomas. Finally, transfer of schistosome infection-expanded CD4+CD25+Tregs down-modulated the development of colonic granulomas, including collagen deposition. Therefore, CD4+CD25+FoxP3+Tregs appear to control Th2 colonic granulomas during chronic infection, and are likely to play a role in containing pathology during intestinal schistosomiasis. © 2011 Turner et al.","author":[{"dropping-particle":"","family":"Turner","given":"Joseph D.","non-dropping-particle":"","parse-names":false,"suffix":""},{"dropping-particle":"","family":"Jenkins","given":"Gavin R.","non-dropping-particle":"","parse-names":false,"suffix":""},{"dropping-particle":"","family":"Hogg","given":"Karen G.","non-dropping-particle":"","parse-names":false,"suffix":""},{"dropping-particle":"","family":"Aynsley","given":"Sarah A.","non-dropping-particle":"","parse-names":false,"suffix":""},{"dropping-particle":"","family":"Paveley","given":"Ross A.","non-dropping-particle":"","parse-names":false,"suffix":""},{"dropping-particle":"","family":"Cook","given":"Peter C.","non-dropping-particle":"","parse-names":false,"suffix":""},{"dropping-particle":"","family":"Coles","given":"Mark C.","non-dropping-particle":"","parse-names":false,"suffix":""},{"dropping-particle":"","family":"Mountford","given":"Adrian P.","non-dropping-particle":"","parse-names":false,"suffix":""}],"container-title":"PLoS Neglected Tropical Diseases","id":"ITEM-1","issue":"8","issued":{"date-parts":[["2011","8"]]},"page":"e1269","publisher":"Public Library of Science","title":"CD4+CD25+ regulatory cells contribute to the regulation of colonic Th2 granulomatous pathology caused by schistosome infection","type":"article-journal","volume":"5"},"uris":["http://www.mendeley.com/documents/?uuid=aa56b333-ca72-3eaa-9ec1-b299cc4623e9"]}],"mendeley":{"formattedCitation":"&lt;sup&gt;101&lt;/sup&gt;","plainTextFormattedCitation":"101","previouslyFormattedCitation":"&lt;sup&gt;101&lt;/sup&gt;"},"properties":{"noteIndex":0},"schema":"https://github.com/citation-style-language/schema/raw/master/csl-citation.json"}</w:instrText>
      </w:r>
      <w:r w:rsidR="002461B6" w:rsidRPr="00B51BDB">
        <w:rPr>
          <w:rFonts w:ascii="Arial" w:hAnsi="Arial" w:cs="Arial"/>
          <w:sz w:val="22"/>
          <w:szCs w:val="22"/>
        </w:rPr>
        <w:fldChar w:fldCharType="separate"/>
      </w:r>
      <w:r w:rsidR="00AF422E" w:rsidRPr="00B51BDB">
        <w:rPr>
          <w:rFonts w:ascii="Arial" w:hAnsi="Arial" w:cs="Arial"/>
          <w:noProof/>
          <w:sz w:val="22"/>
          <w:szCs w:val="22"/>
          <w:vertAlign w:val="superscript"/>
        </w:rPr>
        <w:t>101</w:t>
      </w:r>
      <w:r w:rsidR="002461B6" w:rsidRPr="00B51BDB">
        <w:rPr>
          <w:rFonts w:ascii="Arial" w:hAnsi="Arial" w:cs="Arial"/>
          <w:sz w:val="22"/>
          <w:szCs w:val="22"/>
        </w:rPr>
        <w:fldChar w:fldCharType="end"/>
      </w:r>
      <w:r w:rsidR="00A92826" w:rsidRPr="00B51BDB">
        <w:rPr>
          <w:rFonts w:ascii="Arial" w:hAnsi="Arial" w:cs="Arial"/>
          <w:sz w:val="22"/>
          <w:szCs w:val="22"/>
        </w:rPr>
        <w:t>.</w:t>
      </w:r>
      <w:r w:rsidR="00CB7F3C" w:rsidRPr="00B51BDB">
        <w:rPr>
          <w:rFonts w:ascii="Arial" w:hAnsi="Arial" w:cs="Arial"/>
          <w:sz w:val="22"/>
          <w:szCs w:val="22"/>
        </w:rPr>
        <w:t xml:space="preserve"> </w:t>
      </w:r>
      <w:r w:rsidR="009E4FD7" w:rsidRPr="00B51BDB">
        <w:rPr>
          <w:rFonts w:ascii="Arial" w:hAnsi="Arial" w:cs="Arial"/>
          <w:sz w:val="22"/>
          <w:szCs w:val="22"/>
        </w:rPr>
        <w:t>During</w:t>
      </w:r>
      <w:r w:rsidR="003A1C5A" w:rsidRPr="00B51BDB">
        <w:rPr>
          <w:rFonts w:ascii="Arial" w:hAnsi="Arial" w:cs="Arial"/>
          <w:sz w:val="22"/>
          <w:szCs w:val="22"/>
        </w:rPr>
        <w:t xml:space="preserve"> </w:t>
      </w:r>
      <w:r w:rsidR="009E4FD7" w:rsidRPr="00B51BDB">
        <w:rPr>
          <w:rFonts w:ascii="Arial" w:hAnsi="Arial" w:cs="Arial"/>
          <w:sz w:val="22"/>
          <w:szCs w:val="22"/>
        </w:rPr>
        <w:t>chronic stages of infection, there was an approximate four-fold increase in CD4</w:t>
      </w:r>
      <w:r w:rsidR="009E4FD7" w:rsidRPr="00B51BDB">
        <w:rPr>
          <w:rFonts w:ascii="Arial" w:hAnsi="Arial" w:cs="Arial"/>
          <w:sz w:val="22"/>
          <w:szCs w:val="22"/>
          <w:vertAlign w:val="superscript"/>
        </w:rPr>
        <w:t>+</w:t>
      </w:r>
      <w:r w:rsidR="009E4FD7" w:rsidRPr="00B51BDB">
        <w:rPr>
          <w:rFonts w:ascii="Arial" w:hAnsi="Arial" w:cs="Arial"/>
          <w:sz w:val="22"/>
          <w:szCs w:val="22"/>
        </w:rPr>
        <w:t xml:space="preserve"> CD25</w:t>
      </w:r>
      <w:r w:rsidR="009E4FD7" w:rsidRPr="00B51BDB">
        <w:rPr>
          <w:rFonts w:ascii="Arial" w:hAnsi="Arial" w:cs="Arial"/>
          <w:sz w:val="22"/>
          <w:szCs w:val="22"/>
          <w:vertAlign w:val="superscript"/>
        </w:rPr>
        <w:t>+</w:t>
      </w:r>
      <w:r w:rsidR="009E4FD7" w:rsidRPr="00B51BDB">
        <w:rPr>
          <w:rFonts w:ascii="Arial" w:hAnsi="Arial" w:cs="Arial"/>
          <w:sz w:val="22"/>
          <w:szCs w:val="22"/>
        </w:rPr>
        <w:t xml:space="preserve"> Foxp3</w:t>
      </w:r>
      <w:r w:rsidR="009E4FD7" w:rsidRPr="00B51BDB">
        <w:rPr>
          <w:rFonts w:ascii="Arial" w:hAnsi="Arial" w:cs="Arial"/>
          <w:sz w:val="22"/>
          <w:szCs w:val="22"/>
          <w:vertAlign w:val="superscript"/>
        </w:rPr>
        <w:t xml:space="preserve">+ </w:t>
      </w:r>
      <w:r w:rsidR="009E4FD7" w:rsidRPr="00B51BDB">
        <w:rPr>
          <w:rFonts w:ascii="Arial" w:hAnsi="Arial" w:cs="Arial"/>
          <w:sz w:val="22"/>
          <w:szCs w:val="22"/>
        </w:rPr>
        <w:t xml:space="preserve">Tregs in colonic granulomas, evidenced by </w:t>
      </w:r>
      <w:r w:rsidR="001A4C25" w:rsidRPr="00B51BDB">
        <w:rPr>
          <w:rFonts w:ascii="Arial" w:hAnsi="Arial" w:cs="Arial"/>
          <w:sz w:val="22"/>
          <w:szCs w:val="22"/>
        </w:rPr>
        <w:t>an</w:t>
      </w:r>
      <w:r w:rsidR="009E4FD7" w:rsidRPr="00B51BDB">
        <w:rPr>
          <w:rFonts w:ascii="Arial" w:hAnsi="Arial" w:cs="Arial"/>
          <w:sz w:val="22"/>
          <w:szCs w:val="22"/>
        </w:rPr>
        <w:t xml:space="preserve"> increase in </w:t>
      </w:r>
      <w:r w:rsidR="001A4C25" w:rsidRPr="00B51BDB">
        <w:rPr>
          <w:rFonts w:ascii="Arial" w:hAnsi="Arial" w:cs="Arial"/>
          <w:sz w:val="22"/>
          <w:szCs w:val="22"/>
        </w:rPr>
        <w:t xml:space="preserve">the </w:t>
      </w:r>
      <w:r w:rsidR="009E4FD7" w:rsidRPr="00B51BDB">
        <w:rPr>
          <w:rFonts w:ascii="Arial" w:hAnsi="Arial" w:cs="Arial"/>
          <w:sz w:val="22"/>
          <w:szCs w:val="22"/>
        </w:rPr>
        <w:t xml:space="preserve">intestinal homing </w:t>
      </w:r>
      <w:r w:rsidR="001A4C25" w:rsidRPr="00B51BDB">
        <w:rPr>
          <w:rFonts w:ascii="Arial" w:hAnsi="Arial" w:cs="Arial"/>
          <w:sz w:val="22"/>
          <w:szCs w:val="22"/>
        </w:rPr>
        <w:t>markers</w:t>
      </w:r>
      <w:r w:rsidR="009E4FD7" w:rsidRPr="00B51BDB">
        <w:rPr>
          <w:rFonts w:ascii="Arial" w:hAnsi="Arial" w:cs="Arial"/>
          <w:sz w:val="22"/>
          <w:szCs w:val="22"/>
        </w:rPr>
        <w:t xml:space="preserve"> CD103</w:t>
      </w:r>
      <w:r w:rsidR="009E4FD7" w:rsidRPr="00B51BDB">
        <w:rPr>
          <w:rFonts w:ascii="Arial" w:hAnsi="Arial" w:cs="Arial"/>
          <w:sz w:val="22"/>
          <w:szCs w:val="22"/>
          <w:vertAlign w:val="superscript"/>
        </w:rPr>
        <w:t>+</w:t>
      </w:r>
      <w:r w:rsidR="009E4FD7" w:rsidRPr="00B51BDB">
        <w:rPr>
          <w:rFonts w:ascii="Arial" w:hAnsi="Arial" w:cs="Arial"/>
          <w:sz w:val="22"/>
          <w:szCs w:val="22"/>
        </w:rPr>
        <w:t xml:space="preserve"> and CCR5</w:t>
      </w:r>
      <w:r w:rsidR="009E4FD7" w:rsidRPr="00B51BDB">
        <w:rPr>
          <w:rFonts w:ascii="Arial" w:hAnsi="Arial" w:cs="Arial"/>
          <w:sz w:val="22"/>
          <w:szCs w:val="22"/>
          <w:vertAlign w:val="superscript"/>
        </w:rPr>
        <w:t>+</w:t>
      </w:r>
      <w:r w:rsidR="009E4FD7" w:rsidRPr="00B51BDB">
        <w:rPr>
          <w:rFonts w:ascii="Arial" w:hAnsi="Arial" w:cs="Arial"/>
          <w:sz w:val="22"/>
          <w:szCs w:val="22"/>
        </w:rPr>
        <w:t xml:space="preserve">. These </w:t>
      </w:r>
      <w:proofErr w:type="gramStart"/>
      <w:r w:rsidR="00F76B0C" w:rsidRPr="00B51BDB">
        <w:rPr>
          <w:rFonts w:ascii="Arial" w:hAnsi="Arial" w:cs="Arial"/>
          <w:sz w:val="22"/>
          <w:szCs w:val="22"/>
        </w:rPr>
        <w:t>colon-recruited</w:t>
      </w:r>
      <w:proofErr w:type="gramEnd"/>
      <w:r w:rsidR="00F76B0C" w:rsidRPr="00B51BDB">
        <w:rPr>
          <w:rFonts w:ascii="Arial" w:hAnsi="Arial" w:cs="Arial"/>
          <w:sz w:val="22"/>
          <w:szCs w:val="22"/>
        </w:rPr>
        <w:t xml:space="preserve"> </w:t>
      </w:r>
      <w:r w:rsidR="009E4FD7" w:rsidRPr="00B51BDB">
        <w:rPr>
          <w:rFonts w:ascii="Arial" w:hAnsi="Arial" w:cs="Arial"/>
          <w:sz w:val="22"/>
          <w:szCs w:val="22"/>
        </w:rPr>
        <w:t>CD4</w:t>
      </w:r>
      <w:r w:rsidR="009E4FD7" w:rsidRPr="00B51BDB">
        <w:rPr>
          <w:rFonts w:ascii="Arial" w:hAnsi="Arial" w:cs="Arial"/>
          <w:sz w:val="22"/>
          <w:szCs w:val="22"/>
          <w:vertAlign w:val="superscript"/>
        </w:rPr>
        <w:t>+</w:t>
      </w:r>
      <w:r w:rsidR="009E4FD7" w:rsidRPr="00B51BDB">
        <w:rPr>
          <w:rFonts w:ascii="Arial" w:hAnsi="Arial" w:cs="Arial"/>
          <w:sz w:val="22"/>
          <w:szCs w:val="22"/>
        </w:rPr>
        <w:t xml:space="preserve"> CD25</w:t>
      </w:r>
      <w:r w:rsidR="009E4FD7" w:rsidRPr="00B51BDB">
        <w:rPr>
          <w:rFonts w:ascii="Arial" w:hAnsi="Arial" w:cs="Arial"/>
          <w:sz w:val="22"/>
          <w:szCs w:val="22"/>
          <w:vertAlign w:val="superscript"/>
        </w:rPr>
        <w:t>+</w:t>
      </w:r>
      <w:r w:rsidR="009E4FD7" w:rsidRPr="00B51BDB">
        <w:rPr>
          <w:rFonts w:ascii="Arial" w:hAnsi="Arial" w:cs="Arial"/>
          <w:sz w:val="22"/>
          <w:szCs w:val="22"/>
        </w:rPr>
        <w:t xml:space="preserve"> Tregs were found to </w:t>
      </w:r>
      <w:r w:rsidR="00F76B0C" w:rsidRPr="00B51BDB">
        <w:rPr>
          <w:rFonts w:ascii="Arial" w:hAnsi="Arial" w:cs="Arial"/>
          <w:sz w:val="22"/>
          <w:szCs w:val="22"/>
        </w:rPr>
        <w:t xml:space="preserve">be </w:t>
      </w:r>
      <w:r w:rsidR="009E4FD7" w:rsidRPr="00B51BDB">
        <w:rPr>
          <w:rFonts w:ascii="Arial" w:hAnsi="Arial" w:cs="Arial"/>
          <w:sz w:val="22"/>
          <w:szCs w:val="22"/>
        </w:rPr>
        <w:t xml:space="preserve">strong modulators of Th2 </w:t>
      </w:r>
      <w:r w:rsidR="00F76B0C" w:rsidRPr="00B51BDB">
        <w:rPr>
          <w:rFonts w:ascii="Arial" w:hAnsi="Arial" w:cs="Arial"/>
          <w:sz w:val="22"/>
          <w:szCs w:val="22"/>
        </w:rPr>
        <w:t xml:space="preserve">responses including granuloma size and eosinophilia, </w:t>
      </w:r>
      <w:r w:rsidR="001A5D3B" w:rsidRPr="00B51BDB">
        <w:rPr>
          <w:rFonts w:ascii="Arial" w:hAnsi="Arial" w:cs="Arial"/>
          <w:sz w:val="22"/>
          <w:szCs w:val="22"/>
        </w:rPr>
        <w:t xml:space="preserve">suggesting </w:t>
      </w:r>
      <w:r w:rsidR="00F76B0C" w:rsidRPr="00B51BDB">
        <w:rPr>
          <w:rFonts w:ascii="Arial" w:hAnsi="Arial" w:cs="Arial"/>
          <w:sz w:val="22"/>
          <w:szCs w:val="22"/>
        </w:rPr>
        <w:t>a role in intestinal schistosomiasis modulation</w:t>
      </w:r>
      <w:r w:rsidR="00386489" w:rsidRPr="00B51BDB">
        <w:rPr>
          <w:rFonts w:ascii="Arial" w:hAnsi="Arial" w:cs="Arial"/>
          <w:sz w:val="22"/>
          <w:szCs w:val="22"/>
        </w:rPr>
        <w:t>. T</w:t>
      </w:r>
      <w:r w:rsidR="00102862" w:rsidRPr="00B51BDB">
        <w:rPr>
          <w:rFonts w:ascii="Arial" w:hAnsi="Arial" w:cs="Arial"/>
          <w:sz w:val="22"/>
          <w:szCs w:val="22"/>
        </w:rPr>
        <w:t xml:space="preserve">he enteric environment </w:t>
      </w:r>
      <w:r w:rsidR="00386489" w:rsidRPr="00B51BDB">
        <w:rPr>
          <w:rFonts w:ascii="Arial" w:hAnsi="Arial" w:cs="Arial"/>
          <w:sz w:val="22"/>
          <w:szCs w:val="22"/>
        </w:rPr>
        <w:t xml:space="preserve">was also </w:t>
      </w:r>
      <w:r w:rsidR="00102862" w:rsidRPr="00B51BDB">
        <w:rPr>
          <w:rFonts w:ascii="Arial" w:hAnsi="Arial" w:cs="Arial"/>
          <w:sz w:val="22"/>
          <w:szCs w:val="22"/>
        </w:rPr>
        <w:t>more favourable to</w:t>
      </w:r>
      <w:r w:rsidR="007817CE" w:rsidRPr="00B51BDB">
        <w:rPr>
          <w:rFonts w:ascii="Arial" w:hAnsi="Arial" w:cs="Arial"/>
          <w:sz w:val="22"/>
          <w:szCs w:val="22"/>
        </w:rPr>
        <w:t xml:space="preserve">wards the </w:t>
      </w:r>
      <w:r w:rsidR="00784772" w:rsidRPr="00B51BDB">
        <w:rPr>
          <w:rFonts w:ascii="Arial" w:hAnsi="Arial" w:cs="Arial"/>
          <w:sz w:val="22"/>
          <w:szCs w:val="22"/>
        </w:rPr>
        <w:t xml:space="preserve">development of </w:t>
      </w:r>
      <w:r w:rsidR="007817CE" w:rsidRPr="00B51BDB">
        <w:rPr>
          <w:rFonts w:ascii="Arial" w:hAnsi="Arial" w:cs="Arial"/>
          <w:sz w:val="22"/>
          <w:szCs w:val="22"/>
        </w:rPr>
        <w:t>CD4</w:t>
      </w:r>
      <w:r w:rsidR="007817CE" w:rsidRPr="00B51BDB">
        <w:rPr>
          <w:rFonts w:ascii="Arial" w:hAnsi="Arial" w:cs="Arial"/>
          <w:sz w:val="22"/>
          <w:szCs w:val="22"/>
          <w:vertAlign w:val="superscript"/>
        </w:rPr>
        <w:t xml:space="preserve">+ </w:t>
      </w:r>
      <w:r w:rsidR="007817CE" w:rsidRPr="00B51BDB">
        <w:rPr>
          <w:rFonts w:ascii="Arial" w:hAnsi="Arial" w:cs="Arial"/>
          <w:sz w:val="22"/>
          <w:szCs w:val="22"/>
        </w:rPr>
        <w:t>Foxp3</w:t>
      </w:r>
      <w:r w:rsidR="007817CE" w:rsidRPr="00B51BDB">
        <w:rPr>
          <w:rFonts w:ascii="Arial" w:hAnsi="Arial" w:cs="Arial"/>
          <w:sz w:val="22"/>
          <w:szCs w:val="22"/>
          <w:vertAlign w:val="superscript"/>
        </w:rPr>
        <w:t>+</w:t>
      </w:r>
      <w:r w:rsidR="007817CE" w:rsidRPr="00B51BDB">
        <w:rPr>
          <w:rFonts w:ascii="Arial" w:hAnsi="Arial" w:cs="Arial"/>
          <w:sz w:val="22"/>
          <w:szCs w:val="22"/>
        </w:rPr>
        <w:t xml:space="preserve"> </w:t>
      </w:r>
      <w:r w:rsidR="0061031C" w:rsidRPr="00B51BDB">
        <w:rPr>
          <w:rFonts w:ascii="Arial" w:hAnsi="Arial" w:cs="Arial"/>
          <w:sz w:val="22"/>
          <w:szCs w:val="22"/>
        </w:rPr>
        <w:t xml:space="preserve">Tregs </w:t>
      </w:r>
      <w:r w:rsidR="00370163" w:rsidRPr="00B51BDB">
        <w:rPr>
          <w:rFonts w:ascii="Arial" w:hAnsi="Arial" w:cs="Arial"/>
          <w:sz w:val="22"/>
          <w:szCs w:val="22"/>
        </w:rPr>
        <w:t xml:space="preserve">over the hepatic environment, </w:t>
      </w:r>
      <w:r w:rsidR="0061031C" w:rsidRPr="00B51BDB">
        <w:rPr>
          <w:rFonts w:ascii="Arial" w:hAnsi="Arial" w:cs="Arial"/>
          <w:sz w:val="22"/>
          <w:szCs w:val="22"/>
        </w:rPr>
        <w:t xml:space="preserve">which may be why colonic granulomas were </w:t>
      </w:r>
      <w:r w:rsidR="00370163" w:rsidRPr="00B51BDB">
        <w:rPr>
          <w:rFonts w:ascii="Arial" w:hAnsi="Arial" w:cs="Arial"/>
          <w:sz w:val="22"/>
          <w:szCs w:val="22"/>
        </w:rPr>
        <w:t>modulated faster than those in the liver after the acute phase, and why hepatic granulomas</w:t>
      </w:r>
      <w:r w:rsidR="005207FF" w:rsidRPr="00B51BDB">
        <w:rPr>
          <w:rFonts w:ascii="Arial" w:hAnsi="Arial" w:cs="Arial"/>
          <w:sz w:val="22"/>
          <w:szCs w:val="22"/>
        </w:rPr>
        <w:t xml:space="preserve"> retained </w:t>
      </w:r>
      <w:r w:rsidR="00784772" w:rsidRPr="00B51BDB">
        <w:rPr>
          <w:rFonts w:ascii="Arial" w:hAnsi="Arial" w:cs="Arial"/>
          <w:sz w:val="22"/>
          <w:szCs w:val="22"/>
        </w:rPr>
        <w:t xml:space="preserve">their </w:t>
      </w:r>
      <w:r w:rsidR="005207FF" w:rsidRPr="00B51BDB">
        <w:rPr>
          <w:rFonts w:ascii="Arial" w:hAnsi="Arial" w:cs="Arial"/>
          <w:sz w:val="22"/>
          <w:szCs w:val="22"/>
        </w:rPr>
        <w:t>size and cellularity through the chronic phase</w:t>
      </w:r>
      <w:r w:rsidR="00386489" w:rsidRPr="00B51BDB">
        <w:rPr>
          <w:rFonts w:ascii="Arial" w:hAnsi="Arial" w:cs="Arial"/>
          <w:sz w:val="22"/>
          <w:szCs w:val="22"/>
        </w:rPr>
        <w:t xml:space="preserve"> </w:t>
      </w:r>
      <w:r w:rsidR="00703538" w:rsidRPr="00B51BDB">
        <w:rPr>
          <w:rFonts w:ascii="Arial" w:hAnsi="Arial" w:cs="Arial"/>
          <w:sz w:val="22"/>
          <w:szCs w:val="22"/>
        </w:rPr>
        <w:fldChar w:fldCharType="begin" w:fldLock="1"/>
      </w:r>
      <w:r w:rsidR="004172C3" w:rsidRPr="00B51BDB">
        <w:rPr>
          <w:rFonts w:ascii="Arial" w:hAnsi="Arial" w:cs="Arial"/>
          <w:sz w:val="22"/>
          <w:szCs w:val="22"/>
        </w:rPr>
        <w:instrText>ADDIN CSL_CITATION {"citationItems":[{"id":"ITEM-1","itemData":{"DOI":"10.1371/journal.pntd.0001269","ISSN":"19352727","PMID":"21858239","abstract":"Eggs of the helminth Schistosoma mansoni accumulate in the colon following infection and generate Th2-biassed inflammatory granulomas which become down- modulated in size as the infection proceeds to chronicity. However, although CD4+CD25+FoxP3+regulatory T cells (Tregs) are known to suppress Th1-mediated colitis, it is not clear whether they control Th2 -associated pathologies of the large intestine which characterise several helminth infections. Here we used a novel 3D-multiphoton confocal microscopy approach to visualise and quantify changes in the size and composition of colonic granulomas at the acute and chronic phases of S. mansoni infection. We observed decreased granuloma size, as well as reductions in the abundance of DsRed+ T cells and collagen deposition at 14 weeks (chronic) compared to 8 weeks (acute) post-infection. Th2 cytokine production (i.e. IL-4, IL-5) in the colonic tissue and draining mesenteric lymph node (mLN) decreased during the chronic phase of infection, whilst levels of TGF-β1 increased, co-incident with reduced mLN proliferative responses, granuloma size and fibrosis. The proportion of CD4+CD25+FoxP3+Tregs: CD4+ cells in the mLN increased during chronic disease, while within colonic granulomas there was an approximate 4-fold increase. The proportion of CD4+CD25+FoxP3+Tregs in the mLN that were CD103+ and CCR5+ also increased indicating an enhanced potential to home to intestinal sites. CD4+CD25+ cells suppressed antigen-specific Th2 mLN cell proliferation in vitro, while their removal during chronic disease resulted in significantly larger granulomas, partial reversal of Th2 hypo-responsiveness and an increase in the number of eosinophils in colonic granulomas. Finally, transfer of schistosome infection-expanded CD4+CD25+Tregs down-modulated the development of colonic granulomas, including collagen deposition. Therefore, CD4+CD25+FoxP3+Tregs appear to control Th2 colonic granulomas during chronic infection, and are likely to play a role in containing pathology during intestinal schistosomiasis. © 2011 Turner et al.","author":[{"dropping-particle":"","family":"Turner","given":"Joseph D.","non-dropping-particle":"","parse-names":false,"suffix":""},{"dropping-particle":"","family":"Jenkins","given":"Gavin R.","non-dropping-particle":"","parse-names":false,"suffix":""},{"dropping-particle":"","family":"Hogg","given":"Karen G.","non-dropping-particle":"","parse-names":false,"suffix":""},{"dropping-particle":"","family":"Aynsley","given":"Sarah A.","non-dropping-particle":"","parse-names":false,"suffix":""},{"dropping-particle":"","family":"Paveley","given":"Ross A.","non-dropping-particle":"","parse-names":false,"suffix":""},{"dropping-particle":"","family":"Cook","given":"Peter C.","non-dropping-particle":"","parse-names":false,"suffix":""},{"dropping-particle":"","family":"Coles","given":"Mark C.","non-dropping-particle":"","parse-names":false,"suffix":""},{"dropping-particle":"","family":"Mountford","given":"Adrian P.","non-dropping-particle":"","parse-names":false,"suffix":""}],"container-title":"PLoS Neglected Tropical Diseases","id":"ITEM-1","issue":"8","issued":{"date-parts":[["2011","8"]]},"page":"e1269","publisher":"Public Library of Science","title":"CD4+CD25+ regulatory cells contribute to the regulation of colonic Th2 granulomatous pathology caused by schistosome infection","type":"article-journal","volume":"5"},"uris":["http://www.mendeley.com/documents/?uuid=aa56b333-ca72-3eaa-9ec1-b299cc4623e9"]}],"mendeley":{"formattedCitation":"&lt;sup&gt;101&lt;/sup&gt;","plainTextFormattedCitation":"101","previouslyFormattedCitation":"&lt;sup&gt;101&lt;/sup&gt;"},"properties":{"noteIndex":0},"schema":"https://github.com/citation-style-language/schema/raw/master/csl-citation.json"}</w:instrText>
      </w:r>
      <w:r w:rsidR="00703538" w:rsidRPr="00B51BDB">
        <w:rPr>
          <w:rFonts w:ascii="Arial" w:hAnsi="Arial" w:cs="Arial"/>
          <w:sz w:val="22"/>
          <w:szCs w:val="22"/>
        </w:rPr>
        <w:fldChar w:fldCharType="separate"/>
      </w:r>
      <w:r w:rsidR="00703538" w:rsidRPr="00B51BDB">
        <w:rPr>
          <w:rFonts w:ascii="Arial" w:hAnsi="Arial" w:cs="Arial"/>
          <w:noProof/>
          <w:sz w:val="22"/>
          <w:szCs w:val="22"/>
          <w:vertAlign w:val="superscript"/>
        </w:rPr>
        <w:t>101</w:t>
      </w:r>
      <w:r w:rsidR="00703538" w:rsidRPr="00B51BDB">
        <w:rPr>
          <w:rFonts w:ascii="Arial" w:hAnsi="Arial" w:cs="Arial"/>
          <w:sz w:val="22"/>
          <w:szCs w:val="22"/>
        </w:rPr>
        <w:fldChar w:fldCharType="end"/>
      </w:r>
      <w:r w:rsidR="00703538" w:rsidRPr="00B51BDB">
        <w:rPr>
          <w:rFonts w:ascii="Arial" w:hAnsi="Arial" w:cs="Arial"/>
          <w:sz w:val="22"/>
          <w:szCs w:val="22"/>
        </w:rPr>
        <w:t>.</w:t>
      </w:r>
    </w:p>
    <w:p w14:paraId="5BAE2F37" w14:textId="77777777" w:rsidR="00B1779E" w:rsidRDefault="00B1779E" w:rsidP="00C95B99">
      <w:pPr>
        <w:numPr>
          <w:ilvl w:val="0"/>
          <w:numId w:val="0"/>
        </w:numPr>
        <w:spacing w:line="360" w:lineRule="auto"/>
        <w:jc w:val="both"/>
        <w:rPr>
          <w:rFonts w:ascii="Arial" w:hAnsi="Arial" w:cs="Arial"/>
          <w:sz w:val="22"/>
          <w:szCs w:val="22"/>
        </w:rPr>
      </w:pPr>
    </w:p>
    <w:p w14:paraId="3A6A784E" w14:textId="63B6B157" w:rsidR="00B1779E" w:rsidRPr="00B51BDB" w:rsidRDefault="009E3CFE" w:rsidP="00C95B99">
      <w:pPr>
        <w:numPr>
          <w:ilvl w:val="0"/>
          <w:numId w:val="0"/>
        </w:numPr>
        <w:spacing w:line="360" w:lineRule="auto"/>
        <w:jc w:val="both"/>
        <w:rPr>
          <w:rFonts w:ascii="Arial" w:hAnsi="Arial" w:cs="Arial"/>
          <w:sz w:val="22"/>
          <w:szCs w:val="22"/>
        </w:rPr>
      </w:pPr>
      <w:r w:rsidRPr="00B51BDB">
        <w:rPr>
          <w:rFonts w:ascii="Arial" w:hAnsi="Arial" w:cs="Arial"/>
          <w:sz w:val="22"/>
          <w:szCs w:val="22"/>
        </w:rPr>
        <w:t xml:space="preserve">Studies investigating the role of Tregs in </w:t>
      </w:r>
      <w:r w:rsidRPr="00B51BDB">
        <w:rPr>
          <w:rFonts w:ascii="Arial" w:hAnsi="Arial" w:cs="Arial"/>
          <w:i/>
          <w:iCs/>
          <w:sz w:val="22"/>
          <w:szCs w:val="22"/>
        </w:rPr>
        <w:t xml:space="preserve">S. japonicum </w:t>
      </w:r>
      <w:r w:rsidRPr="00B51BDB">
        <w:rPr>
          <w:rFonts w:ascii="Arial" w:hAnsi="Arial" w:cs="Arial"/>
          <w:sz w:val="22"/>
          <w:szCs w:val="22"/>
        </w:rPr>
        <w:t xml:space="preserve">infection </w:t>
      </w:r>
      <w:r w:rsidR="00D832E8" w:rsidRPr="00B51BDB">
        <w:rPr>
          <w:rFonts w:ascii="Arial" w:hAnsi="Arial" w:cs="Arial"/>
          <w:sz w:val="22"/>
          <w:szCs w:val="22"/>
        </w:rPr>
        <w:t>found that t</w:t>
      </w:r>
      <w:r w:rsidR="002C4780" w:rsidRPr="00B51BDB">
        <w:rPr>
          <w:rFonts w:ascii="Arial" w:hAnsi="Arial" w:cs="Arial"/>
          <w:sz w:val="22"/>
          <w:szCs w:val="22"/>
        </w:rPr>
        <w:t>he CD4</w:t>
      </w:r>
      <w:r w:rsidR="002C4780" w:rsidRPr="00B51BDB">
        <w:rPr>
          <w:rFonts w:ascii="Arial" w:hAnsi="Arial" w:cs="Arial"/>
          <w:sz w:val="22"/>
          <w:szCs w:val="22"/>
          <w:vertAlign w:val="superscript"/>
        </w:rPr>
        <w:t>+</w:t>
      </w:r>
      <w:r w:rsidR="002C4780" w:rsidRPr="00B51BDB">
        <w:rPr>
          <w:rFonts w:ascii="Arial" w:hAnsi="Arial" w:cs="Arial"/>
          <w:sz w:val="22"/>
          <w:szCs w:val="22"/>
        </w:rPr>
        <w:t xml:space="preserve"> CD25</w:t>
      </w:r>
      <w:r w:rsidR="002C4780" w:rsidRPr="00B51BDB">
        <w:rPr>
          <w:rFonts w:ascii="Arial" w:hAnsi="Arial" w:cs="Arial"/>
          <w:sz w:val="22"/>
          <w:szCs w:val="22"/>
          <w:vertAlign w:val="superscript"/>
        </w:rPr>
        <w:t>+</w:t>
      </w:r>
      <w:r w:rsidR="002C4780" w:rsidRPr="00B51BDB">
        <w:rPr>
          <w:rFonts w:ascii="Arial" w:hAnsi="Arial" w:cs="Arial"/>
          <w:sz w:val="22"/>
          <w:szCs w:val="22"/>
        </w:rPr>
        <w:t xml:space="preserve"> Tregs recruited </w:t>
      </w:r>
      <w:r w:rsidR="00D832E8" w:rsidRPr="00B51BDB">
        <w:rPr>
          <w:rFonts w:ascii="Arial" w:hAnsi="Arial" w:cs="Arial"/>
          <w:sz w:val="22"/>
          <w:szCs w:val="22"/>
        </w:rPr>
        <w:t xml:space="preserve">in murine models </w:t>
      </w:r>
      <w:r w:rsidR="004172C3" w:rsidRPr="00B51BDB">
        <w:rPr>
          <w:rFonts w:ascii="Arial" w:hAnsi="Arial" w:cs="Arial"/>
          <w:sz w:val="22"/>
          <w:szCs w:val="22"/>
        </w:rPr>
        <w:t>had</w:t>
      </w:r>
      <w:r w:rsidR="00C3792B" w:rsidRPr="00B51BDB">
        <w:rPr>
          <w:rFonts w:ascii="Arial" w:hAnsi="Arial" w:cs="Arial"/>
          <w:sz w:val="22"/>
          <w:szCs w:val="22"/>
        </w:rPr>
        <w:t xml:space="preserve"> decreased activity when treated with anti-CD25 </w:t>
      </w:r>
      <w:proofErr w:type="spellStart"/>
      <w:r w:rsidR="0030070C" w:rsidRPr="00B51BDB">
        <w:rPr>
          <w:rFonts w:ascii="Arial" w:hAnsi="Arial" w:cs="Arial"/>
          <w:sz w:val="22"/>
          <w:szCs w:val="22"/>
        </w:rPr>
        <w:t>mAbs</w:t>
      </w:r>
      <w:proofErr w:type="spellEnd"/>
      <w:r w:rsidR="0030070C" w:rsidRPr="00B51BDB">
        <w:rPr>
          <w:rFonts w:ascii="Arial" w:hAnsi="Arial" w:cs="Arial"/>
          <w:sz w:val="22"/>
          <w:szCs w:val="22"/>
        </w:rPr>
        <w:t xml:space="preserve"> </w:t>
      </w:r>
      <w:r w:rsidR="004172C3" w:rsidRPr="00B51BDB">
        <w:rPr>
          <w:rFonts w:ascii="Arial" w:hAnsi="Arial" w:cs="Arial"/>
          <w:sz w:val="22"/>
          <w:szCs w:val="22"/>
        </w:rPr>
        <w:fldChar w:fldCharType="begin" w:fldLock="1"/>
      </w:r>
      <w:r w:rsidR="002F3986" w:rsidRPr="00B51BDB">
        <w:rPr>
          <w:rFonts w:ascii="Arial" w:hAnsi="Arial" w:cs="Arial"/>
          <w:sz w:val="22"/>
          <w:szCs w:val="22"/>
        </w:rPr>
        <w:instrText>ADDIN CSL_CITATION {"citationItems":[{"id":"ITEM-1","itemData":{"DOI":"10.1007/s00436-010-2089-2","ISSN":"09320113","abstract":"It has been known that parasites developed sophisticated strategies to escape from the host immune assault. More recently, one strategy to induce immune evasion involved CD4+CD25+ regulatory T cells (Tregs). Mice were infected with Schistosoma japonicum cercariae and then injected intraperitoneally with anti-CD25 monoclonal antibody (anti-CD25 mAb). The results showed that the percentages of CD4+CD25+ Tregs in mice were expanded by S. japonicum infection, and it could be partially blocked by anti-CD25 mAb. Worm burden in anti-CD25 mAb group (23.17±6.94) was significantly lower than that in infected group (30.17±5.85). The level of interferon gamma was increased with anti-CD25 mAb administration; meanwhile, lower concentration of interleukin 10 was observed in the same group. These results suggest that CD4+CD25+ Tregs contribute to the escape of S. japonicum from the host immune responses, while anti-CD25 mAb can partially block CD4+CD25+ Tregs and enhance the protective immunity to the parasite by Th1-type immune response. © 2011 Springer-Verlag.","author":[{"dropping-particle":"","family":"Tang","given":"Chun Lian","non-dropping-particle":"","parse-names":false,"suffix":""},{"dropping-particle":"","family":"Lei","given":"Jia Hui","non-dropping-particle":"","parse-names":false,"suffix":""},{"dropping-particle":"","family":"Wang","given":"Tin","non-dropping-particle":"","parse-names":false,"suffix":""},{"dropping-particle":"","family":"Lu","given":"Sheng Jun","non-dropping-particle":"","parse-names":false,"suffix":""},{"dropping-particle":"","family":"Guan","given":"Fei","non-dropping-particle":"","parse-names":false,"suffix":""},{"dropping-particle":"","family":"Liu","given":"Wen Qi","non-dropping-particle":"","parse-names":false,"suffix":""},{"dropping-particle":"","family":"Li","given":"Yong Long","non-dropping-particle":"","parse-names":false,"suffix":""}],"container-title":"Parasitology Research","id":"ITEM-1","issue":"2","issued":{"date-parts":[["2011","2"]]},"page":"477-480","publisher":"Parasitol Res","title":"Effect of CD4+CD25+ regulatory T cells on the immune evasion of Schistosoma japonicum","type":"article-journal","volume":"108"},"uris":["http://www.mendeley.com/documents/?uuid=19e29d9c-ab1e-3101-8b6b-fe3da2bd354b"]}],"mendeley":{"formattedCitation":"&lt;sup&gt;102&lt;/sup&gt;","plainTextFormattedCitation":"102","previouslyFormattedCitation":"&lt;sup&gt;102&lt;/sup&gt;"},"properties":{"noteIndex":0},"schema":"https://github.com/citation-style-language/schema/raw/master/csl-citation.json"}</w:instrText>
      </w:r>
      <w:r w:rsidR="004172C3" w:rsidRPr="00B51BDB">
        <w:rPr>
          <w:rFonts w:ascii="Arial" w:hAnsi="Arial" w:cs="Arial"/>
          <w:sz w:val="22"/>
          <w:szCs w:val="22"/>
        </w:rPr>
        <w:fldChar w:fldCharType="separate"/>
      </w:r>
      <w:r w:rsidR="004172C3" w:rsidRPr="00B51BDB">
        <w:rPr>
          <w:rFonts w:ascii="Arial" w:hAnsi="Arial" w:cs="Arial"/>
          <w:noProof/>
          <w:sz w:val="22"/>
          <w:szCs w:val="22"/>
          <w:vertAlign w:val="superscript"/>
        </w:rPr>
        <w:t>102</w:t>
      </w:r>
      <w:r w:rsidR="004172C3" w:rsidRPr="00B51BDB">
        <w:rPr>
          <w:rFonts w:ascii="Arial" w:hAnsi="Arial" w:cs="Arial"/>
          <w:sz w:val="22"/>
          <w:szCs w:val="22"/>
        </w:rPr>
        <w:fldChar w:fldCharType="end"/>
      </w:r>
      <w:r w:rsidR="004172C3" w:rsidRPr="00B51BDB">
        <w:rPr>
          <w:rFonts w:ascii="Arial" w:hAnsi="Arial" w:cs="Arial"/>
          <w:sz w:val="22"/>
          <w:szCs w:val="22"/>
        </w:rPr>
        <w:t xml:space="preserve">. </w:t>
      </w:r>
      <w:r w:rsidR="004248B7" w:rsidRPr="00B51BDB">
        <w:rPr>
          <w:rFonts w:ascii="Arial" w:hAnsi="Arial" w:cs="Arial"/>
          <w:sz w:val="22"/>
          <w:szCs w:val="22"/>
        </w:rPr>
        <w:t xml:space="preserve">Mice </w:t>
      </w:r>
      <w:r w:rsidR="00784772" w:rsidRPr="00B51BDB">
        <w:rPr>
          <w:rFonts w:ascii="Arial" w:hAnsi="Arial" w:cs="Arial"/>
          <w:sz w:val="22"/>
          <w:szCs w:val="22"/>
        </w:rPr>
        <w:t xml:space="preserve">treated with </w:t>
      </w:r>
      <w:r w:rsidR="004248B7" w:rsidRPr="00B51BDB">
        <w:rPr>
          <w:rFonts w:ascii="Arial" w:hAnsi="Arial" w:cs="Arial"/>
          <w:sz w:val="22"/>
          <w:szCs w:val="22"/>
        </w:rPr>
        <w:t xml:space="preserve">anti-CD25 </w:t>
      </w:r>
      <w:proofErr w:type="spellStart"/>
      <w:r w:rsidR="004248B7" w:rsidRPr="00B51BDB">
        <w:rPr>
          <w:rFonts w:ascii="Arial" w:hAnsi="Arial" w:cs="Arial"/>
          <w:sz w:val="22"/>
          <w:szCs w:val="22"/>
        </w:rPr>
        <w:t>mAbs</w:t>
      </w:r>
      <w:proofErr w:type="spellEnd"/>
      <w:r w:rsidR="004248B7" w:rsidRPr="00B51BDB">
        <w:rPr>
          <w:rFonts w:ascii="Arial" w:hAnsi="Arial" w:cs="Arial"/>
          <w:sz w:val="22"/>
          <w:szCs w:val="22"/>
        </w:rPr>
        <w:t xml:space="preserve"> had decreased IL-10, increased IFN-γ</w:t>
      </w:r>
      <w:r w:rsidR="002C36BE" w:rsidRPr="00B51BDB">
        <w:rPr>
          <w:rFonts w:ascii="Arial" w:hAnsi="Arial" w:cs="Arial"/>
          <w:sz w:val="22"/>
          <w:szCs w:val="22"/>
        </w:rPr>
        <w:t xml:space="preserve"> and a lower worm burden, suggesting that </w:t>
      </w:r>
      <w:r w:rsidR="002C36BE" w:rsidRPr="00B51BDB">
        <w:rPr>
          <w:rFonts w:ascii="Arial" w:hAnsi="Arial" w:cs="Arial"/>
          <w:i/>
          <w:iCs/>
          <w:sz w:val="22"/>
          <w:szCs w:val="22"/>
        </w:rPr>
        <w:t>S. japonicum</w:t>
      </w:r>
      <w:r w:rsidR="002C36BE" w:rsidRPr="00B51BDB">
        <w:rPr>
          <w:rFonts w:ascii="Arial" w:hAnsi="Arial" w:cs="Arial"/>
          <w:sz w:val="22"/>
          <w:szCs w:val="22"/>
        </w:rPr>
        <w:t xml:space="preserve"> induces </w:t>
      </w:r>
      <w:r w:rsidR="004E645C" w:rsidRPr="00B51BDB">
        <w:rPr>
          <w:rFonts w:ascii="Arial" w:hAnsi="Arial" w:cs="Arial"/>
          <w:sz w:val="22"/>
          <w:szCs w:val="22"/>
        </w:rPr>
        <w:t>a</w:t>
      </w:r>
      <w:r w:rsidR="006A70E9" w:rsidRPr="00B51BDB">
        <w:rPr>
          <w:rFonts w:ascii="Arial" w:hAnsi="Arial" w:cs="Arial"/>
          <w:sz w:val="22"/>
          <w:szCs w:val="22"/>
        </w:rPr>
        <w:t xml:space="preserve">n altered </w:t>
      </w:r>
      <w:proofErr w:type="spellStart"/>
      <w:r w:rsidR="006A70E9" w:rsidRPr="00B51BDB">
        <w:rPr>
          <w:rFonts w:ascii="Arial" w:hAnsi="Arial" w:cs="Arial"/>
          <w:sz w:val="22"/>
          <w:szCs w:val="22"/>
        </w:rPr>
        <w:t>Treg</w:t>
      </w:r>
      <w:proofErr w:type="spellEnd"/>
      <w:r w:rsidR="006A70E9" w:rsidRPr="00B51BDB">
        <w:rPr>
          <w:rFonts w:ascii="Arial" w:hAnsi="Arial" w:cs="Arial"/>
          <w:sz w:val="22"/>
          <w:szCs w:val="22"/>
        </w:rPr>
        <w:t>-modulated immune response</w:t>
      </w:r>
      <w:r w:rsidR="004E645C" w:rsidRPr="00B51BDB">
        <w:rPr>
          <w:rFonts w:ascii="Arial" w:hAnsi="Arial" w:cs="Arial"/>
          <w:sz w:val="22"/>
          <w:szCs w:val="22"/>
        </w:rPr>
        <w:t xml:space="preserve"> that would otherwise elicit a skewed response to </w:t>
      </w:r>
      <w:r w:rsidR="00021D05" w:rsidRPr="00B51BDB">
        <w:rPr>
          <w:rFonts w:ascii="Arial" w:hAnsi="Arial" w:cs="Arial"/>
          <w:sz w:val="22"/>
          <w:szCs w:val="22"/>
        </w:rPr>
        <w:t xml:space="preserve">target </w:t>
      </w:r>
      <w:r w:rsidR="004E645C" w:rsidRPr="00B51BDB">
        <w:rPr>
          <w:rFonts w:ascii="Arial" w:hAnsi="Arial" w:cs="Arial"/>
          <w:sz w:val="22"/>
          <w:szCs w:val="22"/>
        </w:rPr>
        <w:t xml:space="preserve">the parasites. </w:t>
      </w:r>
      <w:r w:rsidR="004F43D0" w:rsidRPr="00B51BDB">
        <w:rPr>
          <w:rFonts w:ascii="Arial" w:hAnsi="Arial" w:cs="Arial"/>
          <w:sz w:val="22"/>
          <w:szCs w:val="22"/>
        </w:rPr>
        <w:t xml:space="preserve">Beside CD25, </w:t>
      </w:r>
      <w:r w:rsidR="00D8494E" w:rsidRPr="00B51BDB">
        <w:rPr>
          <w:rFonts w:ascii="Arial" w:hAnsi="Arial" w:cs="Arial"/>
          <w:sz w:val="22"/>
          <w:szCs w:val="22"/>
        </w:rPr>
        <w:t>CD4</w:t>
      </w:r>
      <w:r w:rsidR="00D8494E" w:rsidRPr="00B51BDB">
        <w:rPr>
          <w:rFonts w:ascii="Arial" w:hAnsi="Arial" w:cs="Arial"/>
          <w:sz w:val="22"/>
          <w:szCs w:val="22"/>
          <w:vertAlign w:val="superscript"/>
        </w:rPr>
        <w:t>+</w:t>
      </w:r>
      <w:r w:rsidR="00D8494E" w:rsidRPr="00B51BDB">
        <w:rPr>
          <w:rFonts w:ascii="Arial" w:hAnsi="Arial" w:cs="Arial"/>
          <w:sz w:val="22"/>
          <w:szCs w:val="22"/>
        </w:rPr>
        <w:t xml:space="preserve"> CD25</w:t>
      </w:r>
      <w:r w:rsidR="00D8494E" w:rsidRPr="00B51BDB">
        <w:rPr>
          <w:rFonts w:ascii="Arial" w:hAnsi="Arial" w:cs="Arial"/>
          <w:sz w:val="22"/>
          <w:szCs w:val="22"/>
          <w:vertAlign w:val="superscript"/>
        </w:rPr>
        <w:t xml:space="preserve">+ </w:t>
      </w:r>
      <w:r w:rsidR="004F43D0" w:rsidRPr="00B51BDB">
        <w:rPr>
          <w:rFonts w:ascii="Arial" w:hAnsi="Arial" w:cs="Arial"/>
          <w:sz w:val="22"/>
          <w:szCs w:val="22"/>
        </w:rPr>
        <w:t xml:space="preserve">Tregs </w:t>
      </w:r>
      <w:r w:rsidR="00673604" w:rsidRPr="00B51BDB">
        <w:rPr>
          <w:rFonts w:ascii="Arial" w:hAnsi="Arial" w:cs="Arial"/>
          <w:sz w:val="22"/>
          <w:szCs w:val="22"/>
        </w:rPr>
        <w:t xml:space="preserve">can express </w:t>
      </w:r>
      <w:r w:rsidR="00FE645B" w:rsidRPr="00B51BDB">
        <w:rPr>
          <w:rFonts w:ascii="Arial" w:hAnsi="Arial" w:cs="Arial"/>
          <w:sz w:val="22"/>
          <w:szCs w:val="22"/>
        </w:rPr>
        <w:t xml:space="preserve">markers such as cytotoxic T-lymphocyte-associated protein 4 (CTLA-4) </w:t>
      </w:r>
      <w:r w:rsidR="002F3986" w:rsidRPr="00B51BDB">
        <w:rPr>
          <w:rFonts w:ascii="Arial" w:hAnsi="Arial" w:cs="Arial"/>
          <w:sz w:val="22"/>
          <w:szCs w:val="22"/>
        </w:rPr>
        <w:fldChar w:fldCharType="begin" w:fldLock="1"/>
      </w:r>
      <w:r w:rsidR="00636B13" w:rsidRPr="00B51BDB">
        <w:rPr>
          <w:rFonts w:ascii="Arial" w:hAnsi="Arial" w:cs="Arial"/>
          <w:sz w:val="22"/>
          <w:szCs w:val="22"/>
        </w:rPr>
        <w:instrText>ADDIN CSL_CITATION {"citationItems":[{"id":"ITEM-1","itemData":{"DOI":"10.1016/j.micinf.2008.04.009","ISSN":"12864579","abstract":"The infection with Trypanosoma cruzi leads to a vigorous and apparently uncontrolled inflammatory response in the heart. Although the parasites trigger specific immune response, the infection is not completely cleared out, a phenomenon that in other parasitic infections has been attributed to CD4+CD25+ T cells (Tregs). Then, we examined the role of natural Tregs and its signaling through CD25 and GITR in the resistance against infection with T. cruzi. Mice were treated with mAb against CD25 and GITR and the parasitemia, mortality and heart pathology analyzed. First, we demonstrated that CD4+CD25+GITR+Foxp3+ T cells migrate to the heart of infected mice. The treatment with anti-CD25 or anti-GITR resulted in increased mortality of these infected animals. Moreover, the treatment with anti-GITR enhanced the myocarditis, with increased migration of CD4+, CD8+, and CCR5+ leukocytes, TNF-α production, and tissue parasitism, although it did not change the systemic nitric oxide synthesis. These data showed a limited role for CD25 signaling in controlling the inflammatory response during this protozoan infection. Also, the data suggested that signaling through GITR is determinant to control of the heart inflammation, parasite replication, and host resistance against the infection. © 2008 Elsevier Masson SAS. All rights reserved.","author":[{"dropping-particle":"","family":"Mariano","given":"Flávia S.","non-dropping-particle":"","parse-names":false,"suffix":""},{"dropping-particle":"","family":"Gutierrez","given":"Fredy R.S.","non-dropping-particle":"","parse-names":false,"suffix":""},{"dropping-particle":"","family":"Pavanelli","given":"Wander R.","non-dropping-particle":"","parse-names":false,"suffix":""},{"dropping-particle":"","family":"Milanezi","given":"Cristiane M.","non-dropping-particle":"","parse-names":false,"suffix":""},{"dropping-particle":"","family":"Cavassani","given":"Karen A.","non-dropping-particle":"","parse-names":false,"suffix":""},{"dropping-particle":"","family":"Moreira","given":"Ana P.","non-dropping-particle":"","parse-names":false,"suffix":""},{"dropping-particle":"","family":"Ferreira","given":"Beatriz R.","non-dropping-particle":"","parse-names":false,"suffix":""},{"dropping-particle":"","family":"Cunha","given":"Fernando Q.","non-dropping-particle":"","parse-names":false,"suffix":""},{"dropping-particle":"","family":"Cardoso","given":"Cristina R.","non-dropping-particle":"","parse-names":false,"suffix":""},{"dropping-particle":"","family":"Silva","given":"João S.","non-dropping-particle":"","parse-names":false,"suffix":""}],"container-title":"Microbes and Infection","id":"ITEM-1","issue":"7","issued":{"date-parts":[["2008","6"]]},"page":"825-833","title":"The involvement of CD4+CD25+ T cells in the acute phase of Trypanosoma cruzi infection","type":"article-journal","volume":"10"},"uris":["http://www.mendeley.com/documents/?uuid=a3b0f397-ca3a-343e-b37e-9616ebb47a46"]}],"mendeley":{"formattedCitation":"&lt;sup&gt;103&lt;/sup&gt;","plainTextFormattedCitation":"103","previouslyFormattedCitation":"&lt;sup&gt;103&lt;/sup&gt;"},"properties":{"noteIndex":0},"schema":"https://github.com/citation-style-language/schema/raw/master/csl-citation.json"}</w:instrText>
      </w:r>
      <w:r w:rsidR="002F3986" w:rsidRPr="00B51BDB">
        <w:rPr>
          <w:rFonts w:ascii="Arial" w:hAnsi="Arial" w:cs="Arial"/>
          <w:sz w:val="22"/>
          <w:szCs w:val="22"/>
        </w:rPr>
        <w:fldChar w:fldCharType="separate"/>
      </w:r>
      <w:r w:rsidR="002F3986" w:rsidRPr="00B51BDB">
        <w:rPr>
          <w:rFonts w:ascii="Arial" w:hAnsi="Arial" w:cs="Arial"/>
          <w:noProof/>
          <w:sz w:val="22"/>
          <w:szCs w:val="22"/>
          <w:vertAlign w:val="superscript"/>
        </w:rPr>
        <w:t>103</w:t>
      </w:r>
      <w:r w:rsidR="002F3986" w:rsidRPr="00B51BDB">
        <w:rPr>
          <w:rFonts w:ascii="Arial" w:hAnsi="Arial" w:cs="Arial"/>
          <w:sz w:val="22"/>
          <w:szCs w:val="22"/>
        </w:rPr>
        <w:fldChar w:fldCharType="end"/>
      </w:r>
      <w:r w:rsidR="002F3986" w:rsidRPr="00B51BDB">
        <w:rPr>
          <w:rFonts w:ascii="Arial" w:hAnsi="Arial" w:cs="Arial"/>
          <w:sz w:val="22"/>
          <w:szCs w:val="22"/>
        </w:rPr>
        <w:t xml:space="preserve">, a key molecule expressed on the </w:t>
      </w:r>
      <w:r w:rsidR="00636B13" w:rsidRPr="00B51BDB">
        <w:rPr>
          <w:rFonts w:ascii="Arial" w:hAnsi="Arial" w:cs="Arial"/>
          <w:sz w:val="22"/>
          <w:szCs w:val="22"/>
        </w:rPr>
        <w:t>surface</w:t>
      </w:r>
      <w:r w:rsidR="002F3986" w:rsidRPr="00B51BDB">
        <w:rPr>
          <w:rFonts w:ascii="Arial" w:hAnsi="Arial" w:cs="Arial"/>
          <w:sz w:val="22"/>
          <w:szCs w:val="22"/>
        </w:rPr>
        <w:t xml:space="preserve"> and in the cytoplasm of </w:t>
      </w:r>
      <w:r w:rsidR="00636B13" w:rsidRPr="00B51BDB">
        <w:rPr>
          <w:rFonts w:ascii="Arial" w:hAnsi="Arial" w:cs="Arial"/>
          <w:sz w:val="22"/>
          <w:szCs w:val="22"/>
        </w:rPr>
        <w:t xml:space="preserve">peripheral </w:t>
      </w:r>
      <w:r w:rsidR="002F3986" w:rsidRPr="00B51BDB">
        <w:rPr>
          <w:rFonts w:ascii="Arial" w:hAnsi="Arial" w:cs="Arial"/>
          <w:sz w:val="22"/>
          <w:szCs w:val="22"/>
        </w:rPr>
        <w:lastRenderedPageBreak/>
        <w:t>CD4</w:t>
      </w:r>
      <w:r w:rsidR="002F3986" w:rsidRPr="00B51BDB">
        <w:rPr>
          <w:rFonts w:ascii="Arial" w:hAnsi="Arial" w:cs="Arial"/>
          <w:sz w:val="22"/>
          <w:szCs w:val="22"/>
          <w:vertAlign w:val="superscript"/>
        </w:rPr>
        <w:t>+</w:t>
      </w:r>
      <w:r w:rsidR="002F3986" w:rsidRPr="00B51BDB">
        <w:rPr>
          <w:rFonts w:ascii="Arial" w:hAnsi="Arial" w:cs="Arial"/>
          <w:sz w:val="22"/>
          <w:szCs w:val="22"/>
        </w:rPr>
        <w:t xml:space="preserve"> CD25</w:t>
      </w:r>
      <w:r w:rsidR="002F3986" w:rsidRPr="00B51BDB">
        <w:rPr>
          <w:rFonts w:ascii="Arial" w:hAnsi="Arial" w:cs="Arial"/>
          <w:sz w:val="22"/>
          <w:szCs w:val="22"/>
          <w:vertAlign w:val="superscript"/>
        </w:rPr>
        <w:t xml:space="preserve">+ </w:t>
      </w:r>
      <w:proofErr w:type="spellStart"/>
      <w:r w:rsidR="002F3986" w:rsidRPr="00B51BDB">
        <w:rPr>
          <w:rFonts w:ascii="Arial" w:hAnsi="Arial" w:cs="Arial"/>
          <w:sz w:val="22"/>
          <w:szCs w:val="22"/>
        </w:rPr>
        <w:t>Tregs</w:t>
      </w:r>
      <w:proofErr w:type="spellEnd"/>
      <w:r w:rsidR="00D43C03" w:rsidRPr="00B51BDB">
        <w:rPr>
          <w:rFonts w:ascii="Arial" w:hAnsi="Arial" w:cs="Arial"/>
          <w:sz w:val="22"/>
          <w:szCs w:val="22"/>
        </w:rPr>
        <w:t xml:space="preserve"> and </w:t>
      </w:r>
      <w:r w:rsidR="00636B13" w:rsidRPr="00B51BDB">
        <w:rPr>
          <w:rFonts w:ascii="Arial" w:hAnsi="Arial" w:cs="Arial"/>
          <w:sz w:val="22"/>
          <w:szCs w:val="22"/>
        </w:rPr>
        <w:t xml:space="preserve">instrumental in their development and activation </w:t>
      </w:r>
      <w:r w:rsidR="00636B13" w:rsidRPr="00B51BDB">
        <w:rPr>
          <w:rFonts w:ascii="Arial" w:hAnsi="Arial" w:cs="Arial"/>
          <w:sz w:val="22"/>
          <w:szCs w:val="22"/>
        </w:rPr>
        <w:fldChar w:fldCharType="begin" w:fldLock="1"/>
      </w:r>
      <w:r w:rsidR="009A0856" w:rsidRPr="00B51BDB">
        <w:rPr>
          <w:rFonts w:ascii="Arial" w:hAnsi="Arial" w:cs="Arial"/>
          <w:sz w:val="22"/>
          <w:szCs w:val="22"/>
        </w:rPr>
        <w:instrText>ADDIN CSL_CITATION {"citationItems":[{"id":"ITEM-1","itemData":{"DOI":"10.1016/j.micinf.2008.04.009","ISSN":"12864579","abstract":"The infection with Trypanosoma cruzi leads to a vigorous and apparently uncontrolled inflammatory response in the heart. Although the parasites trigger specific immune response, the infection is not completely cleared out, a phenomenon that in other parasitic infections has been attributed to CD4+CD25+ T cells (Tregs). Then, we examined the role of natural Tregs and its signaling through CD25 and GITR in the resistance against infection with T. cruzi. Mice were treated with mAb against CD25 and GITR and the parasitemia, mortality and heart pathology analyzed. First, we demonstrated that CD4+CD25+GITR+Foxp3+ T cells migrate to the heart of infected mice. The treatment with anti-CD25 or anti-GITR resulted in increased mortality of these infected animals. Moreover, the treatment with anti-GITR enhanced the myocarditis, with increased migration of CD4+, CD8+, and CCR5+ leukocytes, TNF-α production, and tissue parasitism, although it did not change the systemic nitric oxide synthesis. These data showed a limited role for CD25 signaling in controlling the inflammatory response during this protozoan infection. Also, the data suggested that signaling through GITR is determinant to control of the heart inflammation, parasite replication, and host resistance against the infection. © 2008 Elsevier Masson SAS. All rights reserved.","author":[{"dropping-particle":"","family":"Mariano","given":"Flávia S.","non-dropping-particle":"","parse-names":false,"suffix":""},{"dropping-particle":"","family":"Gutierrez","given":"Fredy R.S.","non-dropping-particle":"","parse-names":false,"suffix":""},{"dropping-particle":"","family":"Pavanelli","given":"Wander R.","non-dropping-particle":"","parse-names":false,"suffix":""},{"dropping-particle":"","family":"Milanezi","given":"Cristiane M.","non-dropping-particle":"","parse-names":false,"suffix":""},{"dropping-particle":"","family":"Cavassani","given":"Karen A.","non-dropping-particle":"","parse-names":false,"suffix":""},{"dropping-particle":"","family":"Moreira","given":"Ana P.","non-dropping-particle":"","parse-names":false,"suffix":""},{"dropping-particle":"","family":"Ferreira","given":"Beatriz R.","non-dropping-particle":"","parse-names":false,"suffix":""},{"dropping-particle":"","family":"Cunha","given":"Fernando Q.","non-dropping-particle":"","parse-names":false,"suffix":""},{"dropping-particle":"","family":"Cardoso","given":"Cristina R.","non-dropping-particle":"","parse-names":false,"suffix":""},{"dropping-particle":"","family":"Silva","given":"João S.","non-dropping-particle":"","parse-names":false,"suffix":""}],"container-title":"Microbes and Infection","id":"ITEM-1","issue":"7","issued":{"date-parts":[["2008","6"]]},"page":"825-833","title":"The involvement of CD4+CD25+ T cells in the acute phase of Trypanosoma cruzi infection","type":"article-journal","volume":"10"},"uris":["http://www.mendeley.com/documents/?uuid=a3b0f397-ca3a-343e-b37e-9616ebb47a46"]},{"id":"ITEM-2","itemData":{"DOI":"10.1016/j.imlet.2007.10.010","ISSN":"01652478","author":[{"dropping-particle":"","family":"Verhagen","given":"Johan","non-dropping-particle":"","parse-names":false,"suffix":""},{"dropping-particle":"","family":"Sabatos","given":"Catherine A.","non-dropping-particle":"","parse-names":false,"suffix":""},{"dropping-particle":"","family":"Wraith","given":"David C.","non-dropping-particle":"","parse-names":false,"suffix":""}],"container-title":"Immunology Letters","id":"ITEM-2","issue":"1","issued":{"date-parts":[["2008","1","15"]]},"page":"73-74","title":"The role of CTLA-4 in immune regulation","type":"article","volume":"115"},"uris":["http://www.mendeley.com/documents/?uuid=db114806-e2e0-3636-90be-5a3d543b25f1"]}],"mendeley":{"formattedCitation":"&lt;sup&gt;103,104&lt;/sup&gt;","plainTextFormattedCitation":"103,104","previouslyFormattedCitation":"&lt;sup&gt;103,104&lt;/sup&gt;"},"properties":{"noteIndex":0},"schema":"https://github.com/citation-style-language/schema/raw/master/csl-citation.json"}</w:instrText>
      </w:r>
      <w:r w:rsidR="00636B13" w:rsidRPr="00B51BDB">
        <w:rPr>
          <w:rFonts w:ascii="Arial" w:hAnsi="Arial" w:cs="Arial"/>
          <w:sz w:val="22"/>
          <w:szCs w:val="22"/>
        </w:rPr>
        <w:fldChar w:fldCharType="separate"/>
      </w:r>
      <w:r w:rsidR="00636B13" w:rsidRPr="00B51BDB">
        <w:rPr>
          <w:rFonts w:ascii="Arial" w:hAnsi="Arial" w:cs="Arial"/>
          <w:noProof/>
          <w:sz w:val="22"/>
          <w:szCs w:val="22"/>
          <w:vertAlign w:val="superscript"/>
        </w:rPr>
        <w:t>103,104</w:t>
      </w:r>
      <w:r w:rsidR="00636B13" w:rsidRPr="00B51BDB">
        <w:rPr>
          <w:rFonts w:ascii="Arial" w:hAnsi="Arial" w:cs="Arial"/>
          <w:sz w:val="22"/>
          <w:szCs w:val="22"/>
        </w:rPr>
        <w:fldChar w:fldCharType="end"/>
      </w:r>
      <w:r w:rsidR="00DA6DC2" w:rsidRPr="00B51BDB">
        <w:rPr>
          <w:rFonts w:ascii="Arial" w:hAnsi="Arial" w:cs="Arial"/>
          <w:sz w:val="22"/>
          <w:szCs w:val="22"/>
        </w:rPr>
        <w:t xml:space="preserve">. </w:t>
      </w:r>
      <w:r w:rsidR="00390494" w:rsidRPr="00B51BDB">
        <w:rPr>
          <w:rFonts w:ascii="Arial" w:hAnsi="Arial" w:cs="Arial"/>
          <w:sz w:val="22"/>
          <w:szCs w:val="22"/>
        </w:rPr>
        <w:t xml:space="preserve">Mice treated with </w:t>
      </w:r>
      <w:proofErr w:type="spellStart"/>
      <w:r w:rsidR="00390494" w:rsidRPr="00B51BDB">
        <w:rPr>
          <w:rFonts w:ascii="Arial" w:hAnsi="Arial" w:cs="Arial"/>
          <w:sz w:val="22"/>
          <w:szCs w:val="22"/>
        </w:rPr>
        <w:t>mAbs</w:t>
      </w:r>
      <w:proofErr w:type="spellEnd"/>
      <w:r w:rsidR="00390494" w:rsidRPr="00B51BDB">
        <w:rPr>
          <w:rFonts w:ascii="Arial" w:hAnsi="Arial" w:cs="Arial"/>
          <w:sz w:val="22"/>
          <w:szCs w:val="22"/>
        </w:rPr>
        <w:t xml:space="preserve"> against </w:t>
      </w:r>
      <w:r w:rsidR="00997EFD" w:rsidRPr="00B51BDB">
        <w:rPr>
          <w:rFonts w:ascii="Arial" w:hAnsi="Arial" w:cs="Arial"/>
          <w:sz w:val="22"/>
          <w:szCs w:val="22"/>
        </w:rPr>
        <w:t xml:space="preserve">CD25 and/or CTLA-4 </w:t>
      </w:r>
      <w:r w:rsidR="009A0856" w:rsidRPr="00B51BDB">
        <w:rPr>
          <w:rFonts w:ascii="Arial" w:hAnsi="Arial" w:cs="Arial"/>
          <w:sz w:val="22"/>
          <w:szCs w:val="22"/>
        </w:rPr>
        <w:t xml:space="preserve">showed substantial reductions in worm burdens and egg production </w:t>
      </w:r>
      <w:r w:rsidR="009A0856" w:rsidRPr="00B51BDB">
        <w:rPr>
          <w:rFonts w:ascii="Arial" w:hAnsi="Arial" w:cs="Arial"/>
          <w:sz w:val="22"/>
          <w:szCs w:val="22"/>
        </w:rPr>
        <w:fldChar w:fldCharType="begin" w:fldLock="1"/>
      </w:r>
      <w:r w:rsidR="008674F8" w:rsidRPr="00B51BDB">
        <w:rPr>
          <w:rFonts w:ascii="Arial" w:hAnsi="Arial" w:cs="Arial"/>
          <w:sz w:val="22"/>
          <w:szCs w:val="22"/>
        </w:rPr>
        <w:instrText>ADDIN CSL_CITATION {"citationItems":[{"id":"ITEM-1","itemData":{"DOI":"10.1016/j.exppara.2013.11.001","ISSN":"00144894","abstract":"In a previous study we demonstrated that CD4+CD25+ regulatory T cells (Tregs) contributed to the escape of Schistosoma japonicum (S. japonicum) from the host's immune responses. In this paper, we studied the effect of cytotoxic T-lymphocyte-associated protein 4 (CTLA-4) on CD4+CD25+ Tregs in murine Schistosomiasis japonica and its corresponding role in the immune evasion of S. japonicum in mice. The results showed substantial reductions of worm burden and egg production in worm groups treated with anti-CD25 or anti-CTLA-4 monoclonal antibodies (mAb) compared to an infected but untreated control. The reduction effect was even enhanced in an experimental group co-treated with both mAbs. Compared to the control group, the percentage of CD4+CD25+ Tregs was very much lower in the anti-CD25 mAb group as determined by FACS analyses and higher in the anti-CTLA-4 mAb group. ELISA analyses showed that both the anti-CTLA-4 mAb and the co-treated groups had higher levels of cytokines compared to the control group as well as larger egg granuloma sizes as determined by microscopical analyses of liver sections of infected mice. These results suggest that treatment with an anti-CTLA-4 mAb allows the host to clear S. japonicum, but at the cost of elevated pathological damage. The latter indicated a role of CTLA-4 in granuloma formation. Moreover, CD4+CD25+ Tregs and CTLA-4 may exert synergistic effects during immune evasion processes by enhancing Th1-type immune response. © 2013 Elsevier Inc.","author":[{"dropping-particle":"","family":"Tang","given":"Chun Lian","non-dropping-particle":"","parse-names":false,"suffix":""},{"dropping-particle":"","family":"Lei","given":"Jia Hui","non-dropping-particle":"","parse-names":false,"suffix":""},{"dropping-particle":"","family":"Guan","given":"Fei","non-dropping-particle":"","parse-names":false,"suffix":""},{"dropping-particle":"","family":"Li","given":"Yong Long","non-dropping-particle":"","parse-names":false,"suffix":""},{"dropping-particle":"","family":"Liu","given":"Rong","non-dropping-particle":"","parse-names":false,"suffix":""},{"dropping-particle":"","family":"Grevelding","given":"Christoph G.","non-dropping-particle":"","parse-names":false,"suffix":""},{"dropping-particle":"Sen","family":"Jiang","given":"Ming","non-dropping-particle":"","parse-names":false,"suffix":""},{"dropping-particle":"","family":"Dong","given":"Hui Fen","non-dropping-particle":"","parse-names":false,"suffix":""}],"container-title":"Experimental Parasitology","id":"ITEM-1","issue":"1","issued":{"date-parts":[["2014","1","1"]]},"page":"74-78","publisher":"Academic Press","title":"Effect of cytotoxic T-lymphocyte-associated protein 4 on CD4+CD25+ regulatory T cells in murine Schistosomiasis japonica","type":"article-journal","volume":"136"},"uris":["http://www.mendeley.com/documents/?uuid=50101437-e6d6-33af-9777-8b0239c8bd41"]}],"mendeley":{"formattedCitation":"&lt;sup&gt;105&lt;/sup&gt;","plainTextFormattedCitation":"105","previouslyFormattedCitation":"&lt;sup&gt;105&lt;/sup&gt;"},"properties":{"noteIndex":0},"schema":"https://github.com/citation-style-language/schema/raw/master/csl-citation.json"}</w:instrText>
      </w:r>
      <w:r w:rsidR="009A0856" w:rsidRPr="00B51BDB">
        <w:rPr>
          <w:rFonts w:ascii="Arial" w:hAnsi="Arial" w:cs="Arial"/>
          <w:sz w:val="22"/>
          <w:szCs w:val="22"/>
        </w:rPr>
        <w:fldChar w:fldCharType="separate"/>
      </w:r>
      <w:r w:rsidR="009A0856" w:rsidRPr="00B51BDB">
        <w:rPr>
          <w:rFonts w:ascii="Arial" w:hAnsi="Arial" w:cs="Arial"/>
          <w:noProof/>
          <w:sz w:val="22"/>
          <w:szCs w:val="22"/>
          <w:vertAlign w:val="superscript"/>
        </w:rPr>
        <w:t>105</w:t>
      </w:r>
      <w:r w:rsidR="009A0856" w:rsidRPr="00B51BDB">
        <w:rPr>
          <w:rFonts w:ascii="Arial" w:hAnsi="Arial" w:cs="Arial"/>
          <w:sz w:val="22"/>
          <w:szCs w:val="22"/>
        </w:rPr>
        <w:fldChar w:fldCharType="end"/>
      </w:r>
      <w:r w:rsidR="00FF1BCB" w:rsidRPr="00B51BDB">
        <w:rPr>
          <w:rFonts w:ascii="Arial" w:hAnsi="Arial" w:cs="Arial"/>
          <w:sz w:val="22"/>
          <w:szCs w:val="22"/>
        </w:rPr>
        <w:t xml:space="preserve"> via the impairment of Treg </w:t>
      </w:r>
      <w:r w:rsidR="007B417C" w:rsidRPr="00B51BDB">
        <w:rPr>
          <w:rFonts w:ascii="Arial" w:hAnsi="Arial" w:cs="Arial"/>
          <w:sz w:val="22"/>
          <w:szCs w:val="22"/>
        </w:rPr>
        <w:t>function</w:t>
      </w:r>
      <w:r w:rsidR="00FF1BCB" w:rsidRPr="00B51BDB">
        <w:rPr>
          <w:rFonts w:ascii="Arial" w:hAnsi="Arial" w:cs="Arial"/>
          <w:sz w:val="22"/>
          <w:szCs w:val="22"/>
        </w:rPr>
        <w:t>, allowing for an overactive</w:t>
      </w:r>
      <w:r w:rsidR="006809B5" w:rsidRPr="00B51BDB">
        <w:rPr>
          <w:rFonts w:ascii="Arial" w:hAnsi="Arial" w:cs="Arial"/>
          <w:sz w:val="22"/>
          <w:szCs w:val="22"/>
        </w:rPr>
        <w:t xml:space="preserve"> </w:t>
      </w:r>
      <w:r w:rsidR="00C33776" w:rsidRPr="00B51BDB">
        <w:rPr>
          <w:rFonts w:ascii="Arial" w:hAnsi="Arial" w:cs="Arial"/>
          <w:sz w:val="22"/>
          <w:szCs w:val="22"/>
        </w:rPr>
        <w:t xml:space="preserve">immune response – </w:t>
      </w:r>
      <w:r w:rsidR="00784772" w:rsidRPr="00B51BDB">
        <w:rPr>
          <w:rFonts w:ascii="Arial" w:hAnsi="Arial" w:cs="Arial"/>
          <w:sz w:val="22"/>
          <w:szCs w:val="22"/>
        </w:rPr>
        <w:t xml:space="preserve">demonstrated by </w:t>
      </w:r>
      <w:r w:rsidR="00C33776" w:rsidRPr="00B51BDB">
        <w:rPr>
          <w:rFonts w:ascii="Arial" w:hAnsi="Arial" w:cs="Arial"/>
          <w:sz w:val="22"/>
          <w:szCs w:val="22"/>
        </w:rPr>
        <w:t xml:space="preserve">increased </w:t>
      </w:r>
      <w:r w:rsidR="00CF14F4" w:rsidRPr="00B51BDB">
        <w:rPr>
          <w:rFonts w:ascii="Arial" w:hAnsi="Arial" w:cs="Arial"/>
          <w:sz w:val="22"/>
          <w:szCs w:val="22"/>
        </w:rPr>
        <w:t xml:space="preserve">IFN-γ, IL-4, IL-5 and IL-10 – targeting the worms and eggs, but at the cost of greater pathology </w:t>
      </w:r>
      <w:r w:rsidR="00FF14EB" w:rsidRPr="00B51BDB">
        <w:rPr>
          <w:rFonts w:ascii="Arial" w:hAnsi="Arial" w:cs="Arial"/>
          <w:sz w:val="22"/>
          <w:szCs w:val="22"/>
        </w:rPr>
        <w:t xml:space="preserve">shown by larger hepatic egg granulomas. </w:t>
      </w:r>
    </w:p>
    <w:p w14:paraId="136ED8DC" w14:textId="1E821D55" w:rsidR="00F93D3D" w:rsidRPr="00B51BDB" w:rsidRDefault="00F93D3D" w:rsidP="00C95B99">
      <w:pPr>
        <w:numPr>
          <w:ilvl w:val="0"/>
          <w:numId w:val="0"/>
        </w:numPr>
        <w:spacing w:line="360" w:lineRule="auto"/>
        <w:jc w:val="both"/>
        <w:rPr>
          <w:rFonts w:ascii="Arial" w:hAnsi="Arial" w:cs="Arial"/>
          <w:sz w:val="22"/>
          <w:szCs w:val="22"/>
        </w:rPr>
      </w:pPr>
    </w:p>
    <w:p w14:paraId="00ABFC35" w14:textId="13E8160D" w:rsidR="00F93D3D" w:rsidRPr="00B51BDB" w:rsidRDefault="00F93D3D" w:rsidP="00C95B99">
      <w:pPr>
        <w:numPr>
          <w:ilvl w:val="0"/>
          <w:numId w:val="0"/>
        </w:numPr>
        <w:spacing w:line="360" w:lineRule="auto"/>
        <w:jc w:val="both"/>
        <w:rPr>
          <w:rFonts w:ascii="Arial" w:hAnsi="Arial" w:cs="Arial"/>
          <w:sz w:val="22"/>
          <w:szCs w:val="22"/>
        </w:rPr>
      </w:pPr>
      <w:r w:rsidRPr="00B51BDB">
        <w:rPr>
          <w:rFonts w:ascii="Arial" w:hAnsi="Arial" w:cs="Arial"/>
          <w:sz w:val="22"/>
          <w:szCs w:val="22"/>
        </w:rPr>
        <w:t>As discussed previously,</w:t>
      </w:r>
      <w:r w:rsidR="00265FDA" w:rsidRPr="00B51BDB">
        <w:rPr>
          <w:rFonts w:ascii="Arial" w:hAnsi="Arial" w:cs="Arial"/>
          <w:sz w:val="22"/>
          <w:szCs w:val="22"/>
        </w:rPr>
        <w:t xml:space="preserve"> </w:t>
      </w:r>
      <w:r w:rsidR="00265FDA" w:rsidRPr="00B51BDB">
        <w:rPr>
          <w:rFonts w:ascii="Arial" w:hAnsi="Arial" w:cs="Arial"/>
          <w:i/>
          <w:iCs/>
          <w:sz w:val="22"/>
          <w:szCs w:val="22"/>
        </w:rPr>
        <w:t>S. japonicum</w:t>
      </w:r>
      <w:r w:rsidR="00265FDA" w:rsidRPr="00B51BDB">
        <w:rPr>
          <w:rFonts w:ascii="Arial" w:hAnsi="Arial" w:cs="Arial"/>
          <w:sz w:val="22"/>
          <w:szCs w:val="22"/>
        </w:rPr>
        <w:t xml:space="preserve"> infections </w:t>
      </w:r>
      <w:r w:rsidR="008A2DAE" w:rsidRPr="00B51BDB">
        <w:rPr>
          <w:rFonts w:ascii="Arial" w:hAnsi="Arial" w:cs="Arial"/>
          <w:sz w:val="22"/>
          <w:szCs w:val="22"/>
        </w:rPr>
        <w:t xml:space="preserve">are associated with </w:t>
      </w:r>
      <w:r w:rsidR="00265FDA" w:rsidRPr="00B51BDB">
        <w:rPr>
          <w:rFonts w:ascii="Arial" w:hAnsi="Arial" w:cs="Arial"/>
          <w:sz w:val="22"/>
          <w:szCs w:val="22"/>
        </w:rPr>
        <w:t>dampe</w:t>
      </w:r>
      <w:r w:rsidR="008A2DAE" w:rsidRPr="00B51BDB">
        <w:rPr>
          <w:rFonts w:ascii="Arial" w:hAnsi="Arial" w:cs="Arial"/>
          <w:sz w:val="22"/>
          <w:szCs w:val="22"/>
        </w:rPr>
        <w:t>ne</w:t>
      </w:r>
      <w:r w:rsidR="00265FDA" w:rsidRPr="00B51BDB">
        <w:rPr>
          <w:rFonts w:ascii="Arial" w:hAnsi="Arial" w:cs="Arial"/>
          <w:sz w:val="22"/>
          <w:szCs w:val="22"/>
        </w:rPr>
        <w:t xml:space="preserve">d DTH </w:t>
      </w:r>
      <w:r w:rsidR="002C7AD3" w:rsidRPr="00B51BDB">
        <w:rPr>
          <w:rFonts w:ascii="Arial" w:hAnsi="Arial" w:cs="Arial"/>
          <w:sz w:val="22"/>
          <w:szCs w:val="22"/>
        </w:rPr>
        <w:t xml:space="preserve">responses, </w:t>
      </w:r>
      <w:r w:rsidR="007B417C" w:rsidRPr="00B51BDB">
        <w:rPr>
          <w:rFonts w:ascii="Arial" w:hAnsi="Arial" w:cs="Arial"/>
          <w:sz w:val="22"/>
          <w:szCs w:val="22"/>
        </w:rPr>
        <w:t>which is in part due to T</w:t>
      </w:r>
      <w:r w:rsidR="0035123A" w:rsidRPr="00B51BDB">
        <w:rPr>
          <w:rFonts w:ascii="Arial" w:hAnsi="Arial" w:cs="Arial"/>
          <w:sz w:val="22"/>
          <w:szCs w:val="22"/>
        </w:rPr>
        <w:t>r</w:t>
      </w:r>
      <w:r w:rsidR="007B417C" w:rsidRPr="00B51BDB">
        <w:rPr>
          <w:rFonts w:ascii="Arial" w:hAnsi="Arial" w:cs="Arial"/>
          <w:sz w:val="22"/>
          <w:szCs w:val="22"/>
        </w:rPr>
        <w:t xml:space="preserve">eg </w:t>
      </w:r>
      <w:r w:rsidR="001730AB" w:rsidRPr="00B51BDB">
        <w:rPr>
          <w:rFonts w:ascii="Arial" w:hAnsi="Arial" w:cs="Arial"/>
          <w:sz w:val="22"/>
          <w:szCs w:val="22"/>
        </w:rPr>
        <w:t>activity</w:t>
      </w:r>
      <w:r w:rsidR="00542FEF" w:rsidRPr="00B51BDB">
        <w:rPr>
          <w:rFonts w:ascii="Arial" w:hAnsi="Arial" w:cs="Arial"/>
          <w:sz w:val="22"/>
          <w:szCs w:val="22"/>
        </w:rPr>
        <w:t xml:space="preserve">. </w:t>
      </w:r>
      <w:r w:rsidR="001730AB" w:rsidRPr="00B51BDB">
        <w:rPr>
          <w:rFonts w:ascii="Arial" w:hAnsi="Arial" w:cs="Arial"/>
          <w:sz w:val="22"/>
          <w:szCs w:val="22"/>
        </w:rPr>
        <w:t xml:space="preserve">The </w:t>
      </w:r>
      <w:r w:rsidR="00382C28" w:rsidRPr="00B51BDB">
        <w:rPr>
          <w:rFonts w:ascii="Arial" w:hAnsi="Arial" w:cs="Arial"/>
          <w:i/>
          <w:iCs/>
          <w:sz w:val="22"/>
          <w:szCs w:val="22"/>
        </w:rPr>
        <w:t>S. japonicum</w:t>
      </w:r>
      <w:r w:rsidR="00382C28" w:rsidRPr="00B51BDB">
        <w:rPr>
          <w:rFonts w:ascii="Arial" w:hAnsi="Arial" w:cs="Arial"/>
          <w:sz w:val="22"/>
          <w:szCs w:val="22"/>
        </w:rPr>
        <w:t xml:space="preserve"> HSP-60 derived </w:t>
      </w:r>
      <w:r w:rsidR="001730AB" w:rsidRPr="00B51BDB">
        <w:rPr>
          <w:rFonts w:ascii="Arial" w:hAnsi="Arial" w:cs="Arial"/>
          <w:sz w:val="22"/>
          <w:szCs w:val="22"/>
        </w:rPr>
        <w:t xml:space="preserve">immunomodulatory </w:t>
      </w:r>
      <w:r w:rsidR="00265408" w:rsidRPr="00B51BDB">
        <w:rPr>
          <w:rFonts w:ascii="Arial" w:hAnsi="Arial" w:cs="Arial"/>
          <w:sz w:val="22"/>
          <w:szCs w:val="22"/>
        </w:rPr>
        <w:t>molecule S</w:t>
      </w:r>
      <w:r w:rsidR="00382C28" w:rsidRPr="00B51BDB">
        <w:rPr>
          <w:rFonts w:ascii="Arial" w:hAnsi="Arial" w:cs="Arial"/>
          <w:sz w:val="22"/>
          <w:szCs w:val="22"/>
        </w:rPr>
        <w:t>J</w:t>
      </w:r>
      <w:r w:rsidR="00265408" w:rsidRPr="00B51BDB">
        <w:rPr>
          <w:rFonts w:ascii="Arial" w:hAnsi="Arial" w:cs="Arial"/>
          <w:sz w:val="22"/>
          <w:szCs w:val="22"/>
        </w:rPr>
        <w:t xml:space="preserve">MHE1 </w:t>
      </w:r>
      <w:r w:rsidR="00382C28" w:rsidRPr="00B51BDB">
        <w:rPr>
          <w:rFonts w:ascii="Arial" w:hAnsi="Arial" w:cs="Arial"/>
          <w:sz w:val="22"/>
          <w:szCs w:val="22"/>
        </w:rPr>
        <w:t>was shown to</w:t>
      </w:r>
      <w:r w:rsidR="00265408" w:rsidRPr="00B51BDB">
        <w:rPr>
          <w:rFonts w:ascii="Arial" w:hAnsi="Arial" w:cs="Arial"/>
          <w:sz w:val="22"/>
          <w:szCs w:val="22"/>
        </w:rPr>
        <w:t xml:space="preserve"> inhibit DTH reactions </w:t>
      </w:r>
      <w:r w:rsidR="0049547E" w:rsidRPr="00B51BDB">
        <w:rPr>
          <w:rFonts w:ascii="Arial" w:hAnsi="Arial" w:cs="Arial"/>
          <w:sz w:val="22"/>
          <w:szCs w:val="22"/>
        </w:rPr>
        <w:t xml:space="preserve">in a mouse model </w:t>
      </w:r>
      <w:r w:rsidR="008351BA" w:rsidRPr="00B51BDB">
        <w:rPr>
          <w:rFonts w:ascii="Arial" w:hAnsi="Arial" w:cs="Arial"/>
          <w:sz w:val="22"/>
          <w:szCs w:val="22"/>
        </w:rPr>
        <w:t xml:space="preserve">through the </w:t>
      </w:r>
      <w:r w:rsidR="0049547E" w:rsidRPr="00B51BDB">
        <w:rPr>
          <w:rFonts w:ascii="Arial" w:hAnsi="Arial" w:cs="Arial"/>
          <w:sz w:val="22"/>
          <w:szCs w:val="22"/>
        </w:rPr>
        <w:t>induc</w:t>
      </w:r>
      <w:r w:rsidR="008351BA" w:rsidRPr="00B51BDB">
        <w:rPr>
          <w:rFonts w:ascii="Arial" w:hAnsi="Arial" w:cs="Arial"/>
          <w:sz w:val="22"/>
          <w:szCs w:val="22"/>
        </w:rPr>
        <w:t>tion of</w:t>
      </w:r>
      <w:r w:rsidR="0049547E" w:rsidRPr="00B51BDB">
        <w:rPr>
          <w:rFonts w:ascii="Arial" w:hAnsi="Arial" w:cs="Arial"/>
          <w:sz w:val="22"/>
          <w:szCs w:val="22"/>
        </w:rPr>
        <w:t xml:space="preserve"> CD4</w:t>
      </w:r>
      <w:r w:rsidR="0049547E" w:rsidRPr="00B51BDB">
        <w:rPr>
          <w:rFonts w:ascii="Arial" w:hAnsi="Arial" w:cs="Arial"/>
          <w:sz w:val="22"/>
          <w:szCs w:val="22"/>
          <w:vertAlign w:val="superscript"/>
        </w:rPr>
        <w:t>+</w:t>
      </w:r>
      <w:r w:rsidR="0049547E" w:rsidRPr="00B51BDB">
        <w:rPr>
          <w:rFonts w:ascii="Arial" w:hAnsi="Arial" w:cs="Arial"/>
          <w:sz w:val="22"/>
          <w:szCs w:val="22"/>
        </w:rPr>
        <w:t xml:space="preserve"> CD25</w:t>
      </w:r>
      <w:r w:rsidR="0049547E" w:rsidRPr="00B51BDB">
        <w:rPr>
          <w:rFonts w:ascii="Arial" w:hAnsi="Arial" w:cs="Arial"/>
          <w:sz w:val="22"/>
          <w:szCs w:val="22"/>
          <w:vertAlign w:val="superscript"/>
        </w:rPr>
        <w:t>+</w:t>
      </w:r>
      <w:r w:rsidR="0049547E" w:rsidRPr="00B51BDB">
        <w:rPr>
          <w:rFonts w:ascii="Arial" w:hAnsi="Arial" w:cs="Arial"/>
          <w:sz w:val="22"/>
          <w:szCs w:val="22"/>
        </w:rPr>
        <w:t xml:space="preserve"> </w:t>
      </w:r>
      <w:proofErr w:type="spellStart"/>
      <w:r w:rsidR="0049547E" w:rsidRPr="00B51BDB">
        <w:rPr>
          <w:rFonts w:ascii="Arial" w:hAnsi="Arial" w:cs="Arial"/>
          <w:sz w:val="22"/>
          <w:szCs w:val="22"/>
        </w:rPr>
        <w:t>Tregs</w:t>
      </w:r>
      <w:proofErr w:type="spellEnd"/>
      <w:r w:rsidR="0049547E" w:rsidRPr="00B51BDB">
        <w:rPr>
          <w:rFonts w:ascii="Arial" w:hAnsi="Arial" w:cs="Arial"/>
          <w:sz w:val="22"/>
          <w:szCs w:val="22"/>
        </w:rPr>
        <w:t xml:space="preserve"> </w:t>
      </w:r>
      <w:r w:rsidR="008674F8" w:rsidRPr="00B51BDB">
        <w:rPr>
          <w:rFonts w:ascii="Arial" w:hAnsi="Arial" w:cs="Arial"/>
          <w:sz w:val="22"/>
          <w:szCs w:val="22"/>
        </w:rPr>
        <w:fldChar w:fldCharType="begin" w:fldLock="1"/>
      </w:r>
      <w:r w:rsidR="0098643B" w:rsidRPr="00B51BDB">
        <w:rPr>
          <w:rFonts w:ascii="Arial" w:hAnsi="Arial" w:cs="Arial"/>
          <w:sz w:val="22"/>
          <w:szCs w:val="22"/>
        </w:rPr>
        <w:instrText>ADDIN CSL_CITATION {"citationItems":[{"id":"ITEM-1","itemData":{"DOI":"10.1002/eji.200939335","ISSN":"00142980","abstract":"Chronic schistosome infection results in the suppression of host immune responses, allowing long-term schistosome survival and restricting pathology. Current theories suggest that Treg play an important role in this regulation. However, the mechanism of Treg induction during schistosome infection is still unknown. The aim of this study was to determine the mechanism behind the induction of CD4+CD25+ T cells by Schistosoma japonicum HSP60 (SjHSP60)-derived peptide SJMHE1 as well as to elucidate the cellular and molecular basis for the induction of CD4+CD25+ T cells during S. japonicum infection. Mice immunized with SJMHE1 or spleen and LN cells from naïve mice pretreated with SJMHE1 in vitro all displayed an increase in CD4+CD25+ T-cell populations. Release of IL-10 and TGF-β by SJMHE1 stimulation may contribute to suppression. Adoptively transferred SJMHE1-induced CD4+CD25+ T cells inhibited delayed-type hypersensitivity in BALB/c mice. Additionally, SJMHE1-treated APC were tolerogenic and induced CD4+ cells to differentiate into suppressive CD4+CD25+ Treg. Furthermore, our data support a role for TLR2 in SJMHE1-mediated CD4+CD25+ Treg induction. These findings provide the basis for a more complete understanding of the S. japonicum-host interactions that contribute to host homeostatic mechanisms, preventing an excessive immune response. © 2009 Wiley-VCH Verlag GmbH &amp; Co. KGaA.","author":[{"dropping-particle":"","family":"Wang","given":"Xuefeng","non-dropping-particle":"","parse-names":false,"suffix":""},{"dropping-particle":"","family":"Zhou","given":"Sha","non-dropping-particle":"","parse-names":false,"suffix":""},{"dropping-particle":"","family":"Chi","given":"Ying","non-dropping-particle":"","parse-names":false,"suffix":""},{"dropping-particle":"","family":"Wen","given":"Xiaoyun","non-dropping-particle":"","parse-names":false,"suffix":""},{"dropping-particle":"","family":"Hoellwarth","given":"Jason","non-dropping-particle":"","parse-names":false,"suffix":""},{"dropping-particle":"","family":"He","given":"Lei","non-dropping-particle":"","parse-names":false,"suffix":""},{"dropping-particle":"","family":"Liu","given":"Feng","non-dropping-particle":"","parse-names":false,"suffix":""},{"dropping-particle":"","family":"Wu","given":"Calvin","non-dropping-particle":"","parse-names":false,"suffix":""},{"dropping-particle":"","family":"Dhesi","given":"Shawn","non-dropping-particle":"","parse-names":false,"suffix":""},{"dropping-particle":"","family":"Zhao","given":"Jiaqing","non-dropping-particle":"","parse-names":false,"suffix":""},{"dropping-particle":"","family":"Hu","given":"Wei","non-dropping-particle":"","parse-names":false,"suffix":""},{"dropping-particle":"","family":"Su","given":"Chuan","non-dropping-particle":"","parse-names":false,"suffix":""}],"container-title":"European Journal of Immunology","id":"ITEM-1","issue":"11","issued":{"date-parts":[["2009","11"]]},"page":"3052-3065","publisher":"Eur J Immunol","title":"CD4+CD25+ Treg induction by an HSP60-derived peptide SJMHE1 from Schistosoma japonicum is TLR2 dependent","type":"article-journal","volume":"39"},"uris":["http://www.mendeley.com/documents/?uuid=5013b587-5792-336c-bdff-142e259d5760"]}],"mendeley":{"formattedCitation":"&lt;sup&gt;106&lt;/sup&gt;","plainTextFormattedCitation":"106","previouslyFormattedCitation":"&lt;sup&gt;106&lt;/sup&gt;"},"properties":{"noteIndex":0},"schema":"https://github.com/citation-style-language/schema/raw/master/csl-citation.json"}</w:instrText>
      </w:r>
      <w:r w:rsidR="008674F8" w:rsidRPr="00B51BDB">
        <w:rPr>
          <w:rFonts w:ascii="Arial" w:hAnsi="Arial" w:cs="Arial"/>
          <w:sz w:val="22"/>
          <w:szCs w:val="22"/>
        </w:rPr>
        <w:fldChar w:fldCharType="separate"/>
      </w:r>
      <w:r w:rsidR="008674F8" w:rsidRPr="00B51BDB">
        <w:rPr>
          <w:rFonts w:ascii="Arial" w:hAnsi="Arial" w:cs="Arial"/>
          <w:noProof/>
          <w:sz w:val="22"/>
          <w:szCs w:val="22"/>
          <w:vertAlign w:val="superscript"/>
        </w:rPr>
        <w:t>106</w:t>
      </w:r>
      <w:r w:rsidR="008674F8" w:rsidRPr="00B51BDB">
        <w:rPr>
          <w:rFonts w:ascii="Arial" w:hAnsi="Arial" w:cs="Arial"/>
          <w:sz w:val="22"/>
          <w:szCs w:val="22"/>
        </w:rPr>
        <w:fldChar w:fldCharType="end"/>
      </w:r>
      <w:r w:rsidR="000F3966" w:rsidRPr="00B51BDB">
        <w:rPr>
          <w:rFonts w:ascii="Arial" w:hAnsi="Arial" w:cs="Arial"/>
          <w:sz w:val="22"/>
          <w:szCs w:val="22"/>
        </w:rPr>
        <w:t xml:space="preserve">. </w:t>
      </w:r>
      <w:r w:rsidR="00C74129" w:rsidRPr="00B51BDB">
        <w:rPr>
          <w:rFonts w:ascii="Arial" w:hAnsi="Arial" w:cs="Arial"/>
          <w:sz w:val="22"/>
          <w:szCs w:val="22"/>
        </w:rPr>
        <w:t>Th</w:t>
      </w:r>
      <w:r w:rsidR="005F682C" w:rsidRPr="00B51BDB">
        <w:rPr>
          <w:rFonts w:ascii="Arial" w:hAnsi="Arial" w:cs="Arial"/>
          <w:sz w:val="22"/>
          <w:szCs w:val="22"/>
        </w:rPr>
        <w:t xml:space="preserve">e lessened </w:t>
      </w:r>
      <w:r w:rsidR="00E971FB" w:rsidRPr="00B51BDB">
        <w:rPr>
          <w:rFonts w:ascii="Arial" w:hAnsi="Arial" w:cs="Arial"/>
          <w:sz w:val="22"/>
          <w:szCs w:val="22"/>
        </w:rPr>
        <w:t xml:space="preserve">inflammation in the </w:t>
      </w:r>
      <w:r w:rsidR="005F682C" w:rsidRPr="00B51BDB">
        <w:rPr>
          <w:rFonts w:ascii="Arial" w:hAnsi="Arial" w:cs="Arial"/>
          <w:sz w:val="22"/>
          <w:szCs w:val="22"/>
        </w:rPr>
        <w:t xml:space="preserve">DTH </w:t>
      </w:r>
      <w:r w:rsidR="00E971FB" w:rsidRPr="00B51BDB">
        <w:rPr>
          <w:rFonts w:ascii="Arial" w:hAnsi="Arial" w:cs="Arial"/>
          <w:sz w:val="22"/>
          <w:szCs w:val="22"/>
        </w:rPr>
        <w:t xml:space="preserve">reaction </w:t>
      </w:r>
      <w:r w:rsidR="00AE73B8" w:rsidRPr="00B51BDB">
        <w:rPr>
          <w:rFonts w:ascii="Arial" w:hAnsi="Arial" w:cs="Arial"/>
          <w:sz w:val="22"/>
          <w:szCs w:val="22"/>
        </w:rPr>
        <w:t>by S</w:t>
      </w:r>
      <w:r w:rsidR="00382C28" w:rsidRPr="00B51BDB">
        <w:rPr>
          <w:rFonts w:ascii="Arial" w:hAnsi="Arial" w:cs="Arial"/>
          <w:sz w:val="22"/>
          <w:szCs w:val="22"/>
        </w:rPr>
        <w:t>J</w:t>
      </w:r>
      <w:r w:rsidR="00AE73B8" w:rsidRPr="00B51BDB">
        <w:rPr>
          <w:rFonts w:ascii="Arial" w:hAnsi="Arial" w:cs="Arial"/>
          <w:sz w:val="22"/>
          <w:szCs w:val="22"/>
        </w:rPr>
        <w:t xml:space="preserve">MHE1 treatment was associated with a decrease in </w:t>
      </w:r>
      <w:r w:rsidR="00784772" w:rsidRPr="00B51BDB">
        <w:rPr>
          <w:rFonts w:ascii="Arial" w:hAnsi="Arial" w:cs="Arial"/>
          <w:sz w:val="22"/>
          <w:szCs w:val="22"/>
        </w:rPr>
        <w:t xml:space="preserve">the </w:t>
      </w:r>
      <w:r w:rsidR="00AE73B8" w:rsidRPr="00B51BDB">
        <w:rPr>
          <w:rFonts w:ascii="Arial" w:hAnsi="Arial" w:cs="Arial"/>
          <w:sz w:val="22"/>
          <w:szCs w:val="22"/>
        </w:rPr>
        <w:t xml:space="preserve">inflammatory cytokines </w:t>
      </w:r>
      <w:r w:rsidR="006B7A3C" w:rsidRPr="00B51BDB">
        <w:rPr>
          <w:rFonts w:ascii="Arial" w:hAnsi="Arial" w:cs="Arial"/>
          <w:sz w:val="22"/>
          <w:szCs w:val="22"/>
        </w:rPr>
        <w:t xml:space="preserve">IL-12 and TNF-α and </w:t>
      </w:r>
      <w:r w:rsidR="00784772" w:rsidRPr="00B51BDB">
        <w:rPr>
          <w:rFonts w:ascii="Arial" w:hAnsi="Arial" w:cs="Arial"/>
          <w:sz w:val="22"/>
          <w:szCs w:val="22"/>
        </w:rPr>
        <w:t>an</w:t>
      </w:r>
      <w:r w:rsidR="006B7A3C" w:rsidRPr="00B51BDB">
        <w:rPr>
          <w:rFonts w:ascii="Arial" w:hAnsi="Arial" w:cs="Arial"/>
          <w:sz w:val="22"/>
          <w:szCs w:val="22"/>
        </w:rPr>
        <w:t xml:space="preserve"> increase in </w:t>
      </w:r>
      <w:r w:rsidR="00784772" w:rsidRPr="00B51BDB">
        <w:rPr>
          <w:rFonts w:ascii="Arial" w:hAnsi="Arial" w:cs="Arial"/>
          <w:sz w:val="22"/>
          <w:szCs w:val="22"/>
        </w:rPr>
        <w:t xml:space="preserve">the </w:t>
      </w:r>
      <w:r w:rsidR="00C40826" w:rsidRPr="00B51BDB">
        <w:rPr>
          <w:rFonts w:ascii="Arial" w:hAnsi="Arial" w:cs="Arial"/>
          <w:sz w:val="22"/>
          <w:szCs w:val="22"/>
        </w:rPr>
        <w:t xml:space="preserve">anti-inflammatory cytokines </w:t>
      </w:r>
      <w:r w:rsidR="00A84D86" w:rsidRPr="00B51BDB">
        <w:rPr>
          <w:rFonts w:ascii="Arial" w:hAnsi="Arial" w:cs="Arial"/>
          <w:sz w:val="22"/>
          <w:szCs w:val="22"/>
        </w:rPr>
        <w:t>IL-10 and TGF-β1</w:t>
      </w:r>
      <w:r w:rsidR="007774FC" w:rsidRPr="00B51BDB">
        <w:rPr>
          <w:rFonts w:ascii="Arial" w:hAnsi="Arial" w:cs="Arial"/>
          <w:sz w:val="22"/>
          <w:szCs w:val="22"/>
        </w:rPr>
        <w:t xml:space="preserve"> </w:t>
      </w:r>
      <w:r w:rsidR="0098643B" w:rsidRPr="00B51BDB">
        <w:rPr>
          <w:rFonts w:ascii="Arial" w:hAnsi="Arial" w:cs="Arial"/>
          <w:sz w:val="22"/>
          <w:szCs w:val="22"/>
        </w:rPr>
        <w:fldChar w:fldCharType="begin" w:fldLock="1"/>
      </w:r>
      <w:r w:rsidR="00B8669A" w:rsidRPr="00B51BDB">
        <w:rPr>
          <w:rFonts w:ascii="Arial" w:hAnsi="Arial" w:cs="Arial"/>
          <w:sz w:val="22"/>
          <w:szCs w:val="22"/>
        </w:rPr>
        <w:instrText>ADDIN CSL_CITATION {"citationItems":[{"id":"ITEM-1","itemData":{"DOI":"10.1186/s13071-016-1434-4","ISSN":"17563305","abstract":"Background: Parasite-derived molecules with immunomodulatory properties, which have been optimised during host-parasite co-evolution, exhibit potential applications as novel immunotherapeutics. We have previously demonstrated that Schistosoma japonicum HSP60-derived peptide SJMHE1 induces CD4+CD25+ regulatory T-cells (Tregs) and that adoptively transferred SJMHE1-induced CD4+CD25+ Tregs inhibit delayed-type hypersensitivity (DTH) in mice. However, multiple concerns regarding this method render this treatment unsuitable. To gain further insights into the potential effects of SJMHE1, we used ovalbumin (OVA)-induced DTH and evaluated the effect of SJMHE1 on DTH mice. Methods: BALB/c mice were sensitised with OVA alone or combined with SJMHE1 and then challenged with OVA to induce DTH. We first analysed the potential effects of SJMHE1 by measuring DTH responses, T-cell responses, cytokine secretion, and Treg proportions. We then evaluated the expression levels of IL-10 and TGF-β1 in CD4+CD25+ T-cells during DTH and Treg generation to identify the mechanism by which SJMHE1 suppresses DTH. Results: SJMHE1 modulated the effector response against OVA-induced DTH and stimulated the production of the anti-inflammatory cytokines IL-10 and TGF-β1 in immunised mice through a mechanism involving CD4+CD25+ Tregs. SJMHE1-induced CD4+CD25+ Tregs expressed high levels of CTLA-4, IL-10, and TGF-β1, which substantially contributed to the suppressive activity during DTH. The administration of SJMHE1 to DTH in mice led to the expansion of CD4+CD25+ Tregs from CD4+CD25- T-cells in the periphery, which inhibited DTH responses. Conclusions: Our study proves that the parasite-driven peptide suppresses DTH in mice, which may confer a new option for inflammation treatment.","author":[{"dropping-particle":"","family":"Wang","given":"Xuefeng","non-dropping-particle":"","parse-names":false,"suffix":""},{"dropping-particle":"","family":"Wang","given":"Jun","non-dropping-particle":"","parse-names":false,"suffix":""},{"dropping-particle":"","family":"Liang","given":"Yong","non-dropping-particle":"","parse-names":false,"suffix":""},{"dropping-particle":"","family":"Ni","given":"Hongchang","non-dropping-particle":"","parse-names":false,"suffix":""},{"dropping-particle":"","family":"Shi","given":"Liang","non-dropping-particle":"","parse-names":false,"suffix":""},{"dropping-particle":"","family":"Xu","given":"Chengcheng","non-dropping-particle":"","parse-names":false,"suffix":""},{"dropping-particle":"","family":"Zhou","given":"Yuepeng","non-dropping-particle":"","parse-names":false,"suffix":""},{"dropping-particle":"","family":"Su","given":"Yuting","non-dropping-particle":"","parse-names":false,"suffix":""},{"dropping-particle":"","family":"Mou","given":"Xiao","non-dropping-particle":"","parse-names":false,"suffix":""},{"dropping-particle":"","family":"Chen","given":"Deyu","non-dropping-particle":"","parse-names":false,"suffix":""},{"dropping-particle":"","family":"Mao","given":"Chaoming","non-dropping-particle":"","parse-names":false,"suffix":""}],"container-title":"Parasites and Vectors","id":"ITEM-1","issue":"147","issued":{"date-parts":[["2016","3","12"]]},"publisher":"BioMed Central Ltd.","title":"Schistosoma japonicum HSP60-derived peptide SJMHE1 suppresses delayed-type hypersensitivity in a murine model","type":"article-journal","volume":"9"},"uris":["http://www.mendeley.com/documents/?uuid=2e2f9203-a0c8-4872-9935-2bd6294bffa8"]}],"mendeley":{"formattedCitation":"&lt;sup&gt;35&lt;/sup&gt;","plainTextFormattedCitation":"35","previouslyFormattedCitation":"&lt;sup&gt;35&lt;/sup&gt;"},"properties":{"noteIndex":0},"schema":"https://github.com/citation-style-language/schema/raw/master/csl-citation.json"}</w:instrText>
      </w:r>
      <w:r w:rsidR="0098643B" w:rsidRPr="00B51BDB">
        <w:rPr>
          <w:rFonts w:ascii="Arial" w:hAnsi="Arial" w:cs="Arial"/>
          <w:sz w:val="22"/>
          <w:szCs w:val="22"/>
        </w:rPr>
        <w:fldChar w:fldCharType="separate"/>
      </w:r>
      <w:r w:rsidR="0098643B" w:rsidRPr="00B51BDB">
        <w:rPr>
          <w:rFonts w:ascii="Arial" w:hAnsi="Arial" w:cs="Arial"/>
          <w:noProof/>
          <w:sz w:val="22"/>
          <w:szCs w:val="22"/>
          <w:vertAlign w:val="superscript"/>
        </w:rPr>
        <w:t>35</w:t>
      </w:r>
      <w:r w:rsidR="0098643B" w:rsidRPr="00B51BDB">
        <w:rPr>
          <w:rFonts w:ascii="Arial" w:hAnsi="Arial" w:cs="Arial"/>
          <w:sz w:val="22"/>
          <w:szCs w:val="22"/>
        </w:rPr>
        <w:fldChar w:fldCharType="end"/>
      </w:r>
      <w:r w:rsidR="00B22482" w:rsidRPr="00B51BDB">
        <w:rPr>
          <w:rFonts w:ascii="Arial" w:hAnsi="Arial" w:cs="Arial"/>
          <w:sz w:val="22"/>
          <w:szCs w:val="22"/>
        </w:rPr>
        <w:t>. T</w:t>
      </w:r>
      <w:r w:rsidR="00784772" w:rsidRPr="00B51BDB">
        <w:rPr>
          <w:rFonts w:ascii="Arial" w:hAnsi="Arial" w:cs="Arial"/>
          <w:sz w:val="22"/>
          <w:szCs w:val="22"/>
        </w:rPr>
        <w:t xml:space="preserve">aken </w:t>
      </w:r>
      <w:r w:rsidR="00B22482" w:rsidRPr="00B51BDB">
        <w:rPr>
          <w:rFonts w:ascii="Arial" w:hAnsi="Arial" w:cs="Arial"/>
          <w:sz w:val="22"/>
          <w:szCs w:val="22"/>
        </w:rPr>
        <w:t>together</w:t>
      </w:r>
      <w:r w:rsidR="00784772" w:rsidRPr="00B51BDB">
        <w:rPr>
          <w:rFonts w:ascii="Arial" w:hAnsi="Arial" w:cs="Arial"/>
          <w:sz w:val="22"/>
          <w:szCs w:val="22"/>
        </w:rPr>
        <w:t xml:space="preserve">, these findings demonstrate </w:t>
      </w:r>
      <w:r w:rsidR="001D4034" w:rsidRPr="00B51BDB">
        <w:rPr>
          <w:rFonts w:ascii="Arial" w:hAnsi="Arial" w:cs="Arial"/>
          <w:sz w:val="22"/>
          <w:szCs w:val="22"/>
        </w:rPr>
        <w:t xml:space="preserve">a </w:t>
      </w:r>
      <w:r w:rsidR="003B532A" w:rsidRPr="00B51BDB">
        <w:rPr>
          <w:rFonts w:ascii="Arial" w:hAnsi="Arial" w:cs="Arial"/>
          <w:sz w:val="22"/>
          <w:szCs w:val="22"/>
        </w:rPr>
        <w:t>range of roles</w:t>
      </w:r>
      <w:r w:rsidR="001D4034" w:rsidRPr="00B51BDB">
        <w:rPr>
          <w:rFonts w:ascii="Arial" w:hAnsi="Arial" w:cs="Arial"/>
          <w:sz w:val="22"/>
          <w:szCs w:val="22"/>
        </w:rPr>
        <w:t xml:space="preserve"> that</w:t>
      </w:r>
      <w:r w:rsidR="003B532A" w:rsidRPr="00B51BDB">
        <w:rPr>
          <w:rFonts w:ascii="Arial" w:hAnsi="Arial" w:cs="Arial"/>
          <w:sz w:val="22"/>
          <w:szCs w:val="22"/>
        </w:rPr>
        <w:t xml:space="preserve"> Tregs </w:t>
      </w:r>
      <w:r w:rsidR="00784772" w:rsidRPr="00B51BDB">
        <w:rPr>
          <w:rFonts w:ascii="Arial" w:hAnsi="Arial" w:cs="Arial"/>
          <w:sz w:val="22"/>
          <w:szCs w:val="22"/>
        </w:rPr>
        <w:t xml:space="preserve">appear to </w:t>
      </w:r>
      <w:r w:rsidR="003B532A" w:rsidRPr="00B51BDB">
        <w:rPr>
          <w:rFonts w:ascii="Arial" w:hAnsi="Arial" w:cs="Arial"/>
          <w:sz w:val="22"/>
          <w:szCs w:val="22"/>
        </w:rPr>
        <w:t xml:space="preserve">play in murine </w:t>
      </w:r>
      <w:r w:rsidR="003B532A" w:rsidRPr="00B51BDB">
        <w:rPr>
          <w:rFonts w:ascii="Arial" w:hAnsi="Arial" w:cs="Arial"/>
          <w:i/>
          <w:iCs/>
          <w:sz w:val="22"/>
          <w:szCs w:val="22"/>
        </w:rPr>
        <w:t>S. japonicum</w:t>
      </w:r>
      <w:r w:rsidR="003B532A" w:rsidRPr="00B51BDB">
        <w:rPr>
          <w:rFonts w:ascii="Arial" w:hAnsi="Arial" w:cs="Arial"/>
          <w:sz w:val="22"/>
          <w:szCs w:val="22"/>
        </w:rPr>
        <w:t xml:space="preserve"> infections.</w:t>
      </w:r>
    </w:p>
    <w:p w14:paraId="15B5C086" w14:textId="77777777" w:rsidR="00B1779E" w:rsidRPr="00B51BDB" w:rsidRDefault="00B1779E" w:rsidP="00C95B99">
      <w:pPr>
        <w:numPr>
          <w:ilvl w:val="0"/>
          <w:numId w:val="0"/>
        </w:numPr>
        <w:spacing w:line="360" w:lineRule="auto"/>
        <w:jc w:val="both"/>
        <w:rPr>
          <w:rFonts w:ascii="Arial" w:hAnsi="Arial" w:cs="Arial"/>
          <w:sz w:val="22"/>
          <w:szCs w:val="22"/>
        </w:rPr>
      </w:pPr>
    </w:p>
    <w:p w14:paraId="651A93DC" w14:textId="49955907" w:rsidR="003A1C5A" w:rsidRPr="00C95B99" w:rsidRDefault="00C95B99" w:rsidP="00C95B99">
      <w:pPr>
        <w:numPr>
          <w:ilvl w:val="0"/>
          <w:numId w:val="0"/>
        </w:numPr>
        <w:spacing w:line="360" w:lineRule="auto"/>
        <w:jc w:val="both"/>
        <w:rPr>
          <w:rFonts w:ascii="Arial" w:hAnsi="Arial" w:cs="Arial"/>
          <w:sz w:val="22"/>
          <w:szCs w:val="22"/>
        </w:rPr>
      </w:pPr>
      <w:r w:rsidRPr="00B51BDB">
        <w:rPr>
          <w:rFonts w:ascii="Arial" w:hAnsi="Arial" w:cs="Arial"/>
          <w:sz w:val="22"/>
          <w:szCs w:val="22"/>
        </w:rPr>
        <w:t xml:space="preserve">Human studies </w:t>
      </w:r>
      <w:r w:rsidR="001452AE" w:rsidRPr="00B51BDB">
        <w:rPr>
          <w:rFonts w:ascii="Arial" w:hAnsi="Arial" w:cs="Arial"/>
          <w:sz w:val="22"/>
          <w:szCs w:val="22"/>
        </w:rPr>
        <w:t>have reported</w:t>
      </w:r>
      <w:r w:rsidRPr="00B51BDB">
        <w:rPr>
          <w:rFonts w:ascii="Arial" w:hAnsi="Arial" w:cs="Arial"/>
          <w:sz w:val="22"/>
          <w:szCs w:val="22"/>
        </w:rPr>
        <w:t xml:space="preserve"> that c</w:t>
      </w:r>
      <w:r w:rsidR="003A1C5A" w:rsidRPr="00B51BDB">
        <w:rPr>
          <w:rFonts w:ascii="Arial" w:hAnsi="Arial" w:cs="Arial"/>
          <w:sz w:val="22"/>
          <w:szCs w:val="22"/>
        </w:rPr>
        <w:t xml:space="preserve">irculating Tregs </w:t>
      </w:r>
      <w:r w:rsidRPr="00B51BDB">
        <w:rPr>
          <w:rFonts w:ascii="Arial" w:hAnsi="Arial" w:cs="Arial"/>
          <w:sz w:val="22"/>
          <w:szCs w:val="22"/>
        </w:rPr>
        <w:t>are</w:t>
      </w:r>
      <w:r w:rsidR="003A1C5A" w:rsidRPr="00B51BDB">
        <w:rPr>
          <w:rFonts w:ascii="Arial" w:hAnsi="Arial" w:cs="Arial"/>
          <w:sz w:val="22"/>
          <w:szCs w:val="22"/>
        </w:rPr>
        <w:t xml:space="preserve"> increased</w:t>
      </w:r>
      <w:r w:rsidR="00C258EA" w:rsidRPr="00B51BDB">
        <w:rPr>
          <w:rFonts w:ascii="Arial" w:hAnsi="Arial" w:cs="Arial"/>
          <w:sz w:val="22"/>
          <w:szCs w:val="22"/>
        </w:rPr>
        <w:t xml:space="preserve"> </w:t>
      </w:r>
      <w:r w:rsidRPr="00B51BDB">
        <w:rPr>
          <w:rFonts w:ascii="Arial" w:hAnsi="Arial" w:cs="Arial"/>
          <w:sz w:val="22"/>
          <w:szCs w:val="22"/>
        </w:rPr>
        <w:t xml:space="preserve">during </w:t>
      </w:r>
      <w:r w:rsidR="00C258EA" w:rsidRPr="00B51BDB">
        <w:rPr>
          <w:rFonts w:ascii="Arial" w:hAnsi="Arial" w:cs="Arial"/>
          <w:i/>
          <w:iCs/>
          <w:sz w:val="22"/>
          <w:szCs w:val="22"/>
        </w:rPr>
        <w:t>S.</w:t>
      </w:r>
      <w:r w:rsidR="00344BD1" w:rsidRPr="00B51BDB">
        <w:rPr>
          <w:rFonts w:ascii="Arial" w:hAnsi="Arial" w:cs="Arial"/>
          <w:i/>
          <w:iCs/>
          <w:sz w:val="22"/>
          <w:szCs w:val="22"/>
        </w:rPr>
        <w:t xml:space="preserve"> </w:t>
      </w:r>
      <w:r w:rsidR="00C258EA" w:rsidRPr="00B51BDB">
        <w:rPr>
          <w:rFonts w:ascii="Arial" w:hAnsi="Arial" w:cs="Arial"/>
          <w:i/>
          <w:iCs/>
          <w:sz w:val="22"/>
          <w:szCs w:val="22"/>
        </w:rPr>
        <w:t>mansoni</w:t>
      </w:r>
      <w:r w:rsidR="00C258EA" w:rsidRPr="00B51BDB">
        <w:rPr>
          <w:rFonts w:ascii="Arial" w:hAnsi="Arial" w:cs="Arial"/>
          <w:sz w:val="22"/>
          <w:szCs w:val="22"/>
        </w:rPr>
        <w:t xml:space="preserve"> infection,</w:t>
      </w:r>
      <w:r w:rsidR="00C258EA" w:rsidRPr="00C95B99">
        <w:rPr>
          <w:rFonts w:ascii="Arial" w:hAnsi="Arial" w:cs="Arial"/>
          <w:sz w:val="22"/>
          <w:szCs w:val="22"/>
        </w:rPr>
        <w:t xml:space="preserve"> </w:t>
      </w:r>
      <w:r w:rsidR="003A1C5A" w:rsidRPr="00C95B99">
        <w:rPr>
          <w:rFonts w:ascii="Arial" w:hAnsi="Arial" w:cs="Arial"/>
          <w:sz w:val="22"/>
          <w:szCs w:val="22"/>
        </w:rPr>
        <w:t>with approximately 40</w:t>
      </w:r>
      <w:r w:rsidR="00FB5999">
        <w:rPr>
          <w:rFonts w:ascii="Arial" w:hAnsi="Arial" w:cs="Arial"/>
          <w:sz w:val="22"/>
          <w:szCs w:val="22"/>
        </w:rPr>
        <w:t xml:space="preserve"> </w:t>
      </w:r>
      <w:r w:rsidR="003A1C5A" w:rsidRPr="00C95B99">
        <w:rPr>
          <w:rFonts w:ascii="Arial" w:hAnsi="Arial" w:cs="Arial"/>
          <w:sz w:val="22"/>
          <w:szCs w:val="22"/>
        </w:rPr>
        <w:t>% of patients exhibiting high or very high percentages of circulating Treg</w:t>
      </w:r>
      <w:r w:rsidR="00C258EA" w:rsidRPr="00C95B99">
        <w:rPr>
          <w:rFonts w:ascii="Arial" w:hAnsi="Arial" w:cs="Arial"/>
          <w:sz w:val="22"/>
          <w:szCs w:val="22"/>
        </w:rPr>
        <w:t>s, and treatment with Praziquantel result</w:t>
      </w:r>
      <w:r w:rsidR="00A460E9">
        <w:rPr>
          <w:rFonts w:ascii="Arial" w:hAnsi="Arial" w:cs="Arial"/>
          <w:sz w:val="22"/>
          <w:szCs w:val="22"/>
        </w:rPr>
        <w:t>ing</w:t>
      </w:r>
      <w:r w:rsidR="00C258EA" w:rsidRPr="00C95B99">
        <w:rPr>
          <w:rFonts w:ascii="Arial" w:hAnsi="Arial" w:cs="Arial"/>
          <w:sz w:val="22"/>
          <w:szCs w:val="22"/>
        </w:rPr>
        <w:t xml:space="preserve"> in a reduction of circulating Tregs as well as their expression of CD45RO, a marker associated with T-cell memory and suppressive activity</w:t>
      </w:r>
      <w:r w:rsidR="00560318">
        <w:rPr>
          <w:rFonts w:ascii="Arial" w:hAnsi="Arial" w:cs="Arial"/>
          <w:sz w:val="22"/>
          <w:szCs w:val="22"/>
        </w:rPr>
        <w:t xml:space="preserve"> </w:t>
      </w:r>
      <w:r w:rsidR="00560318">
        <w:rPr>
          <w:rFonts w:ascii="Arial" w:hAnsi="Arial" w:cs="Arial"/>
          <w:sz w:val="22"/>
          <w:szCs w:val="22"/>
        </w:rPr>
        <w:fldChar w:fldCharType="begin" w:fldLock="1"/>
      </w:r>
      <w:r w:rsidR="00703538">
        <w:rPr>
          <w:rFonts w:ascii="Arial" w:hAnsi="Arial" w:cs="Arial"/>
          <w:sz w:val="22"/>
          <w:szCs w:val="22"/>
        </w:rPr>
        <w:instrText>ADDIN CSL_CITATION {"citationItems":[{"id":"ITEM-1","itemData":{"abstract":"Schistosomiasis mansoni is usually a chronic infection that leads to long-term, systemic exposure to schis-tosome antigens. Experimental Schistosoma mansoni infection is associated with immunoregulatory mechanisms, including T regulatory cells (Treg) that may help control morbidity and dampen resistance to re-infection. We now show that some schistosomiasis mansoni patients have high proportions of CD3 + /CD4 + /CD25 high Treg. On effective treatment with praziquantel, these high Treg percentages decrease, and fewer of the remaining Treg express CD45RO. The proportion of Treg in S. mansoni-infected patients is inversely related to their percentage of activated, putative effector T cells (CD3 + /CD4 + /CD25 medium /HLA-DR + cells). We conclude some, but not all, schistosomiasis mansoni patients develop high percentages of circulating Treg, and effective treatment both decreases the levels of these cells and changes their phenotypes, possibly because of the removal of constant exposure to antigens from intravascular, egg-producing adult worms.","author":[{"dropping-particle":"","family":"Watanabe","given":"Kanji","non-dropping-particle":"","parse-names":false,"suffix":""},{"dropping-particle":"","family":"Mwinzi","given":"Pauline N M","non-dropping-particle":"","parse-names":false,"suffix":""},{"dropping-particle":"","family":"Black","given":"Carla L","non-dropping-particle":"","parse-names":false,"suffix":""},{"dropping-particle":"","family":"Muok","given":"Erick M O","non-dropping-particle":"","parse-names":false,"suffix":""},{"dropping-particle":"","family":"Karanja","given":"Diana M S","non-dropping-particle":"","parse-names":false,"suffix":""},{"dropping-particle":"","family":"Secor","given":"W Evan","non-dropping-particle":"","parse-names":false,"suffix":""},{"dropping-particle":"","family":"Colley","given":"Daniel G","non-dropping-particle":"","parse-names":false,"suffix":""}],"container-title":"American Journal of Tropical Medicine and Hygiene","id":"ITEM-1","issue":"4","issued":{"date-parts":[["2007"]]},"page":"676-682","title":"T regulatory cell levels decrease in people infected with Schistosoma mansoni on effective treatment","type":"article-journal","volume":"77"},"uris":["http://www.mendeley.com/documents/?uuid=fa7a3539-72cc-3c67-bb2b-95624f0fe8a9"]}],"mendeley":{"formattedCitation":"&lt;sup&gt;95&lt;/sup&gt;","plainTextFormattedCitation":"95","previouslyFormattedCitation":"&lt;sup&gt;95&lt;/sup&gt;"},"properties":{"noteIndex":0},"schema":"https://github.com/citation-style-language/schema/raw/master/csl-citation.json"}</w:instrText>
      </w:r>
      <w:r w:rsidR="00560318">
        <w:rPr>
          <w:rFonts w:ascii="Arial" w:hAnsi="Arial" w:cs="Arial"/>
          <w:sz w:val="22"/>
          <w:szCs w:val="22"/>
        </w:rPr>
        <w:fldChar w:fldCharType="separate"/>
      </w:r>
      <w:r w:rsidR="00AF422E" w:rsidRPr="00AF422E">
        <w:rPr>
          <w:rFonts w:ascii="Arial" w:hAnsi="Arial" w:cs="Arial"/>
          <w:noProof/>
          <w:sz w:val="22"/>
          <w:szCs w:val="22"/>
          <w:vertAlign w:val="superscript"/>
        </w:rPr>
        <w:t>95</w:t>
      </w:r>
      <w:r w:rsidR="00560318">
        <w:rPr>
          <w:rFonts w:ascii="Arial" w:hAnsi="Arial" w:cs="Arial"/>
          <w:sz w:val="22"/>
          <w:szCs w:val="22"/>
        </w:rPr>
        <w:fldChar w:fldCharType="end"/>
      </w:r>
      <w:r w:rsidR="00C258EA" w:rsidRPr="00C95B99">
        <w:rPr>
          <w:rFonts w:ascii="Arial" w:hAnsi="Arial" w:cs="Arial"/>
          <w:sz w:val="22"/>
          <w:szCs w:val="22"/>
        </w:rPr>
        <w:t>. In</w:t>
      </w:r>
      <w:r>
        <w:rPr>
          <w:rFonts w:ascii="Arial" w:hAnsi="Arial" w:cs="Arial"/>
          <w:sz w:val="22"/>
          <w:szCs w:val="22"/>
        </w:rPr>
        <w:t>terestingly</w:t>
      </w:r>
      <w:r w:rsidR="00C258EA" w:rsidRPr="00C95B99">
        <w:rPr>
          <w:rFonts w:ascii="Arial" w:hAnsi="Arial" w:cs="Arial"/>
          <w:sz w:val="22"/>
          <w:szCs w:val="22"/>
        </w:rPr>
        <w:t xml:space="preserve">, in a study of human </w:t>
      </w:r>
      <w:r w:rsidR="00BA0676" w:rsidRPr="00C95B99">
        <w:rPr>
          <w:rFonts w:ascii="Arial" w:hAnsi="Arial" w:cs="Arial"/>
          <w:i/>
          <w:iCs/>
          <w:sz w:val="22"/>
          <w:szCs w:val="22"/>
        </w:rPr>
        <w:t>S.</w:t>
      </w:r>
      <w:r w:rsidR="00FB5999">
        <w:rPr>
          <w:rFonts w:ascii="Arial" w:hAnsi="Arial" w:cs="Arial"/>
          <w:i/>
          <w:iCs/>
          <w:sz w:val="22"/>
          <w:szCs w:val="22"/>
        </w:rPr>
        <w:t xml:space="preserve"> </w:t>
      </w:r>
      <w:r w:rsidR="00BA0676" w:rsidRPr="00C95B99">
        <w:rPr>
          <w:rFonts w:ascii="Arial" w:hAnsi="Arial" w:cs="Arial"/>
          <w:i/>
          <w:iCs/>
          <w:sz w:val="22"/>
          <w:szCs w:val="22"/>
        </w:rPr>
        <w:t>japonicum</w:t>
      </w:r>
      <w:r w:rsidR="00BA0676" w:rsidRPr="00C95B99">
        <w:rPr>
          <w:rFonts w:ascii="Arial" w:hAnsi="Arial" w:cs="Arial"/>
          <w:sz w:val="22"/>
          <w:szCs w:val="22"/>
        </w:rPr>
        <w:t xml:space="preserve"> infection</w:t>
      </w:r>
      <w:r w:rsidR="00A460E9">
        <w:rPr>
          <w:rFonts w:ascii="Arial" w:hAnsi="Arial" w:cs="Arial"/>
          <w:sz w:val="22"/>
          <w:szCs w:val="22"/>
        </w:rPr>
        <w:t>,</w:t>
      </w:r>
      <w:r w:rsidR="00BA0676" w:rsidRPr="00C95B99">
        <w:rPr>
          <w:rFonts w:ascii="Arial" w:hAnsi="Arial" w:cs="Arial"/>
          <w:sz w:val="22"/>
          <w:szCs w:val="22"/>
        </w:rPr>
        <w:t xml:space="preserve"> </w:t>
      </w:r>
      <w:r w:rsidR="003A1C5A" w:rsidRPr="00C95B99">
        <w:rPr>
          <w:rFonts w:ascii="Arial" w:hAnsi="Arial" w:cs="Arial"/>
          <w:sz w:val="22"/>
          <w:szCs w:val="22"/>
        </w:rPr>
        <w:t xml:space="preserve">blood and spleen Treg levels were found to be </w:t>
      </w:r>
      <w:r w:rsidRPr="00C95B99">
        <w:rPr>
          <w:rFonts w:ascii="Arial" w:hAnsi="Arial" w:cs="Arial"/>
          <w:sz w:val="22"/>
          <w:szCs w:val="22"/>
        </w:rPr>
        <w:t>higher</w:t>
      </w:r>
      <w:r w:rsidR="003A1C5A" w:rsidRPr="00C95B99">
        <w:rPr>
          <w:rFonts w:ascii="Arial" w:hAnsi="Arial" w:cs="Arial"/>
          <w:sz w:val="22"/>
          <w:szCs w:val="22"/>
        </w:rPr>
        <w:t xml:space="preserve"> in individuals with severe hepatosplenic disease</w:t>
      </w:r>
      <w:r>
        <w:rPr>
          <w:rFonts w:ascii="Arial" w:hAnsi="Arial" w:cs="Arial"/>
          <w:sz w:val="22"/>
          <w:szCs w:val="22"/>
        </w:rPr>
        <w:t>, h</w:t>
      </w:r>
      <w:r w:rsidR="003A1C5A" w:rsidRPr="00C95B99">
        <w:rPr>
          <w:rFonts w:ascii="Arial" w:hAnsi="Arial" w:cs="Arial"/>
          <w:sz w:val="22"/>
          <w:szCs w:val="22"/>
        </w:rPr>
        <w:t xml:space="preserve">owever, Treg migration to tissues was reduced </w:t>
      </w:r>
      <w:r w:rsidRPr="00C95B99">
        <w:rPr>
          <w:rFonts w:ascii="Arial" w:hAnsi="Arial" w:cs="Arial"/>
          <w:sz w:val="22"/>
          <w:szCs w:val="22"/>
        </w:rPr>
        <w:t>via</w:t>
      </w:r>
      <w:r w:rsidR="003A1C5A" w:rsidRPr="00C95B99">
        <w:rPr>
          <w:rFonts w:ascii="Arial" w:hAnsi="Arial" w:cs="Arial"/>
          <w:sz w:val="22"/>
          <w:szCs w:val="22"/>
        </w:rPr>
        <w:t xml:space="preserve"> impaired CXCR3 expression</w:t>
      </w:r>
      <w:r>
        <w:rPr>
          <w:rFonts w:ascii="Arial" w:hAnsi="Arial" w:cs="Arial"/>
          <w:sz w:val="22"/>
          <w:szCs w:val="22"/>
        </w:rPr>
        <w:t xml:space="preserve">, </w:t>
      </w:r>
      <w:r w:rsidR="00C258EA" w:rsidRPr="00C95B99">
        <w:rPr>
          <w:rStyle w:val="cit"/>
          <w:rFonts w:ascii="Arial" w:hAnsi="Arial" w:cs="Arial"/>
          <w:sz w:val="22"/>
          <w:szCs w:val="22"/>
        </w:rPr>
        <w:t xml:space="preserve">suggesting </w:t>
      </w:r>
      <w:r w:rsidR="00A460E9">
        <w:rPr>
          <w:rStyle w:val="cit"/>
          <w:rFonts w:ascii="Arial" w:hAnsi="Arial" w:cs="Arial"/>
          <w:sz w:val="22"/>
          <w:szCs w:val="22"/>
        </w:rPr>
        <w:t xml:space="preserve">that </w:t>
      </w:r>
      <w:r w:rsidRPr="00C95B99">
        <w:rPr>
          <w:rStyle w:val="cit"/>
          <w:rFonts w:ascii="Arial" w:hAnsi="Arial" w:cs="Arial"/>
          <w:sz w:val="22"/>
          <w:szCs w:val="22"/>
        </w:rPr>
        <w:t>splenic Tregs unabl</w:t>
      </w:r>
      <w:r w:rsidR="00A460E9">
        <w:rPr>
          <w:rStyle w:val="cit"/>
          <w:rFonts w:ascii="Arial" w:hAnsi="Arial" w:cs="Arial"/>
          <w:sz w:val="22"/>
          <w:szCs w:val="22"/>
        </w:rPr>
        <w:t>e</w:t>
      </w:r>
      <w:r w:rsidRPr="00C95B99">
        <w:rPr>
          <w:rStyle w:val="cit"/>
          <w:rFonts w:ascii="Arial" w:hAnsi="Arial" w:cs="Arial"/>
          <w:sz w:val="22"/>
          <w:szCs w:val="22"/>
        </w:rPr>
        <w:t xml:space="preserve"> to migrate to the inflamed liver tissue</w:t>
      </w:r>
      <w:r w:rsidRPr="00C95B99">
        <w:rPr>
          <w:rFonts w:ascii="Arial" w:hAnsi="Arial" w:cs="Arial"/>
          <w:sz w:val="22"/>
          <w:szCs w:val="22"/>
        </w:rPr>
        <w:t xml:space="preserve"> leads to </w:t>
      </w:r>
      <w:r w:rsidRPr="00BA0676">
        <w:rPr>
          <w:rFonts w:ascii="Arial" w:hAnsi="Arial" w:cs="Arial"/>
          <w:sz w:val="22"/>
          <w:szCs w:val="22"/>
        </w:rPr>
        <w:t>aggravation of liver disease</w:t>
      </w:r>
      <w:r w:rsidR="00560318">
        <w:rPr>
          <w:rFonts w:ascii="Arial" w:hAnsi="Arial" w:cs="Arial"/>
          <w:sz w:val="22"/>
          <w:szCs w:val="22"/>
        </w:rPr>
        <w:t xml:space="preserve"> </w:t>
      </w:r>
      <w:r w:rsidR="00560318">
        <w:rPr>
          <w:rFonts w:ascii="Arial" w:hAnsi="Arial" w:cs="Arial"/>
          <w:sz w:val="22"/>
          <w:szCs w:val="22"/>
        </w:rPr>
        <w:fldChar w:fldCharType="begin" w:fldLock="1"/>
      </w:r>
      <w:r w:rsidR="00703538">
        <w:rPr>
          <w:rFonts w:ascii="Arial" w:hAnsi="Arial" w:cs="Arial"/>
          <w:sz w:val="22"/>
          <w:szCs w:val="22"/>
        </w:rPr>
        <w:instrText>ADDIN CSL_CITATION {"citationItems":[{"id":"ITEM-1","itemData":{"DOI":"10.1371/journal.pntd.0004306","ISSN":"19352735","PMID":"26731721","abstract":"Schistosoma eggs cause chronic liver inflammation and a complex disease characterized by hepatic fibrosis (HF) and splenomegaly (SplM). FOXP3+Tregs could regulate inflammation, but it is unclear where these cells are produced and what roles they play in human schistosomiasis. We investigated blood and spleen FOXP3+Tregs in Chinese fishermen with lifelong exposure to Schistosoma japonicum and various degrees of liver and spleen disease. FOXP3+Tregs accounted for 4.3% of CD4+T cells and 41.2% of FOXP3+CD4+T cells; they could be divided into CD45RA-FOXP3hieffector (eTregs) and CD45RA+FOXP3lownaive Tregs. Blood Treg levels were high in severe HF (+1.3; p = 0.004) and in SplM (+1.03, p = 0.03). Multivariate regression showed that severe HF (+0.85, p = 0.01) and SplM (+0.97; p = 0.05) were independently associated with the higher proportion of Tregs in the blood. This effect was mostly due to an increase in the proportion of eTregs in the blood of HF+++(+0.9%; p = 0.04) and SplM (+0.9%; p = 0.04) patients. The proportion of eTregs expressing CXCR3 in the blood was lower in the HF+++patients (37.4 +/- 5.9%) than in those with milder fibrosis (51.7 ± 2%; p = 0.009), whereas proportion were similar for cells expressing CD25hi, CCR7, and CTLA-4. Splenectomy improves symptoms and was associated with decreases in blood FOXP3+Treg (-2.5; p&lt;0.001) and eTreg (-1.3; p = 0.03) levels. SplM spleens contained a high proportion of eTregs with CXCR3, CCR5 and CTLA4 upregulation and CCR7 downregulation. This, and the strong expression of ligands of CXCR3 and CCR5 in the liver (n = 8) but not in the spleen suggested that spleen eTregs migrated to Th1-infiltrated liver tissues. Such migration may be attenuated in hepatosplenic patients due to lower levels of CXCR3 expression on Tregs (p = 0.009). Thus, higher blood Treg levels are associated with severe liver disease and splenomegaly. Our data are consistent with the hypothesis that the spleen is a major source of Tregs in subjects with splenomegaly. In most cases, Tregs migrate to the Th1-infiltrated liver and the lower levels of CXCR3+Tregs in the blood of patients with severe schistosomiasis suggest that decreases in Treg migration sites of inflammation may aggravate the disease.","author":[{"dropping-particle":"","family":"Romano","given":"Audrey","non-dropping-particle":"","parse-names":false,"suffix":""},{"dropping-particle":"","family":"Hou","given":"Xunya","non-dropping-particle":"","parse-names":false,"suffix":""},{"dropping-particle":"","family":"Sertorio","given":"Mathieu","non-dropping-particle":"","parse-names":false,"suffix":""},{"dropping-particle":"","family":"Dessein","given":"Hélia","non-dropping-particle":"","parse-names":false,"suffix":""},{"dropping-particle":"","family":"Cabantous","given":"Sandrine","non-dropping-particle":"","parse-names":false,"suffix":""},{"dropping-particle":"","family":"Oliveira","given":"Pablo","non-dropping-particle":"","parse-names":false,"suffix":""},{"dropping-particle":"","family":"Li","given":"Jun","non-dropping-particle":"","parse-names":false,"suffix":""},{"dropping-particle":"","family":"Oyegue","given":"Sandrine","non-dropping-particle":"","parse-names":false,"suffix":""},{"dropping-particle":"","family":"Arnaud","given":"Violaine","non-dropping-particle":"","parse-names":false,"suffix":""},{"dropping-particle":"","family":"Luo","given":"Xinsong","non-dropping-particle":"","parse-names":false,"suffix":""},{"dropping-particle":"","family":"Chavanieu","given":"Martine","non-dropping-particle":"","parse-names":false,"suffix":""},{"dropping-particle":"","family":"Mariani","given":"Odette","non-dropping-particle":"","parse-names":false,"suffix":""},{"dropping-particle":"","family":"Sastre","given":"Xavier","non-dropping-particle":"","parse-names":false,"suffix":""},{"dropping-particle":"","family":"Dombey","given":"Anne Marie","non-dropping-particle":"","parse-names":false,"suffix":""},{"dropping-particle":"","family":"He","given":"Hongbin","non-dropping-particle":"","parse-names":false,"suffix":""},{"dropping-particle":"","family":"Li","given":"Yuesheng","non-dropping-particle":"","parse-names":false,"suffix":""},{"dropping-particle":"","family":"Dessein","given":"Alain","non-dropping-particle":"","parse-names":false,"suffix":""}],"container-title":"PLoS Neglected Tropical Diseases","id":"ITEM-1","issue":"1","issued":{"date-parts":[["2016","1","5"]]},"page":"e0004306","publisher":"Public Library of Science","title":"FOXP3+ regulatory T cells in hepatic fibrosis and splenomegaly caused by Schistosoma japonicum: the spleen may be a major source of Tregs in subjects with splenomegaly","type":"article-journal","volume":"10"},"uris":["http://www.mendeley.com/documents/?uuid=64142633-7bd5-3d79-aced-f17aa3640a04"]}],"mendeley":{"formattedCitation":"&lt;sup&gt;96&lt;/sup&gt;","plainTextFormattedCitation":"96","previouslyFormattedCitation":"&lt;sup&gt;96&lt;/sup&gt;"},"properties":{"noteIndex":0},"schema":"https://github.com/citation-style-language/schema/raw/master/csl-citation.json"}</w:instrText>
      </w:r>
      <w:r w:rsidR="00560318">
        <w:rPr>
          <w:rFonts w:ascii="Arial" w:hAnsi="Arial" w:cs="Arial"/>
          <w:sz w:val="22"/>
          <w:szCs w:val="22"/>
        </w:rPr>
        <w:fldChar w:fldCharType="separate"/>
      </w:r>
      <w:r w:rsidR="00AF422E" w:rsidRPr="00AF422E">
        <w:rPr>
          <w:rFonts w:ascii="Arial" w:hAnsi="Arial" w:cs="Arial"/>
          <w:noProof/>
          <w:sz w:val="22"/>
          <w:szCs w:val="22"/>
          <w:vertAlign w:val="superscript"/>
        </w:rPr>
        <w:t>96</w:t>
      </w:r>
      <w:r w:rsidR="00560318">
        <w:rPr>
          <w:rFonts w:ascii="Arial" w:hAnsi="Arial" w:cs="Arial"/>
          <w:sz w:val="22"/>
          <w:szCs w:val="22"/>
        </w:rPr>
        <w:fldChar w:fldCharType="end"/>
      </w:r>
      <w:r w:rsidRPr="00C95B99">
        <w:rPr>
          <w:rFonts w:ascii="Arial" w:hAnsi="Arial" w:cs="Arial"/>
          <w:sz w:val="22"/>
          <w:szCs w:val="22"/>
        </w:rPr>
        <w:t xml:space="preserve">. </w:t>
      </w:r>
      <w:r w:rsidRPr="00C95B99">
        <w:rPr>
          <w:rStyle w:val="cit"/>
          <w:rFonts w:ascii="Arial" w:hAnsi="Arial" w:cs="Arial"/>
          <w:sz w:val="22"/>
          <w:szCs w:val="22"/>
        </w:rPr>
        <w:t>As such, T regulatory cells are clearly involved in controlling pathology in both experimental and human schistosomias</w:t>
      </w:r>
      <w:r w:rsidR="001452AE">
        <w:rPr>
          <w:rStyle w:val="cit"/>
          <w:rFonts w:ascii="Arial" w:hAnsi="Arial" w:cs="Arial"/>
          <w:sz w:val="22"/>
          <w:szCs w:val="22"/>
        </w:rPr>
        <w:t>is</w:t>
      </w:r>
      <w:r>
        <w:rPr>
          <w:rStyle w:val="cit"/>
        </w:rPr>
        <w:t xml:space="preserve">. </w:t>
      </w:r>
    </w:p>
    <w:p w14:paraId="6205E594" w14:textId="0A1E8F92" w:rsidR="00A859A0" w:rsidRPr="00A67B00" w:rsidRDefault="00A859A0" w:rsidP="00A67B00">
      <w:pPr>
        <w:numPr>
          <w:ilvl w:val="0"/>
          <w:numId w:val="0"/>
        </w:numPr>
        <w:spacing w:line="360" w:lineRule="auto"/>
        <w:jc w:val="both"/>
        <w:rPr>
          <w:rFonts w:ascii="Arial" w:hAnsi="Arial" w:cs="Arial"/>
          <w:sz w:val="22"/>
          <w:szCs w:val="22"/>
        </w:rPr>
      </w:pPr>
    </w:p>
    <w:p w14:paraId="74E88B91" w14:textId="17453E9A" w:rsidR="00B60ABB" w:rsidRPr="00853EF0" w:rsidRDefault="002C30D1" w:rsidP="0060051D">
      <w:pPr>
        <w:numPr>
          <w:ilvl w:val="0"/>
          <w:numId w:val="0"/>
        </w:numPr>
        <w:spacing w:after="120" w:line="360" w:lineRule="auto"/>
        <w:ind w:left="284" w:hanging="284"/>
        <w:jc w:val="both"/>
        <w:rPr>
          <w:rFonts w:ascii="Arial" w:hAnsi="Arial" w:cs="Arial"/>
          <w:sz w:val="22"/>
          <w:szCs w:val="22"/>
        </w:rPr>
      </w:pPr>
      <w:r w:rsidRPr="00853EF0">
        <w:rPr>
          <w:rFonts w:ascii="Arial" w:hAnsi="Arial" w:cs="Arial"/>
          <w:sz w:val="22"/>
          <w:szCs w:val="22"/>
        </w:rPr>
        <w:t xml:space="preserve">5.4 </w:t>
      </w:r>
      <w:r w:rsidR="00B60ABB" w:rsidRPr="00853EF0">
        <w:rPr>
          <w:rFonts w:ascii="Arial" w:hAnsi="Arial" w:cs="Arial"/>
          <w:sz w:val="22"/>
          <w:szCs w:val="22"/>
        </w:rPr>
        <w:t>Hepatic Stellate Cells (HSCs)</w:t>
      </w:r>
    </w:p>
    <w:p w14:paraId="183F36F5" w14:textId="2EF878DD" w:rsidR="00B60ABB" w:rsidRDefault="00B60ABB" w:rsidP="00A67B00">
      <w:pPr>
        <w:numPr>
          <w:ilvl w:val="0"/>
          <w:numId w:val="0"/>
        </w:numPr>
        <w:spacing w:line="360" w:lineRule="auto"/>
        <w:jc w:val="both"/>
        <w:rPr>
          <w:rFonts w:ascii="Arial" w:hAnsi="Arial" w:cs="Arial"/>
          <w:sz w:val="22"/>
          <w:szCs w:val="22"/>
        </w:rPr>
      </w:pPr>
      <w:r w:rsidRPr="00A67B00">
        <w:rPr>
          <w:rFonts w:ascii="Arial" w:hAnsi="Arial" w:cs="Arial"/>
          <w:sz w:val="22"/>
          <w:szCs w:val="22"/>
        </w:rPr>
        <w:t xml:space="preserve">As discussed above, fibrosis during schistosomiasis infections is in </w:t>
      </w:r>
      <w:r w:rsidR="002A63A5">
        <w:rPr>
          <w:rFonts w:ascii="Arial" w:hAnsi="Arial" w:cs="Arial"/>
          <w:sz w:val="22"/>
          <w:szCs w:val="22"/>
        </w:rPr>
        <w:t>largely</w:t>
      </w:r>
      <w:r w:rsidRPr="00A67B00">
        <w:rPr>
          <w:rFonts w:ascii="Arial" w:hAnsi="Arial" w:cs="Arial"/>
          <w:sz w:val="22"/>
          <w:szCs w:val="22"/>
        </w:rPr>
        <w:t xml:space="preserve"> driven by IL-13, with IL-13 knockout mice </w:t>
      </w:r>
      <w:r w:rsidR="007B6B75">
        <w:rPr>
          <w:rFonts w:ascii="Arial" w:hAnsi="Arial" w:cs="Arial"/>
          <w:sz w:val="22"/>
          <w:szCs w:val="22"/>
        </w:rPr>
        <w:t>demonstrating</w:t>
      </w:r>
      <w:r w:rsidR="00C0258E">
        <w:rPr>
          <w:rFonts w:ascii="Arial" w:hAnsi="Arial" w:cs="Arial"/>
          <w:sz w:val="22"/>
          <w:szCs w:val="22"/>
        </w:rPr>
        <w:t xml:space="preserve"> reduced</w:t>
      </w:r>
      <w:r w:rsidRPr="00A67B00">
        <w:rPr>
          <w:rFonts w:ascii="Arial" w:hAnsi="Arial" w:cs="Arial"/>
          <w:sz w:val="22"/>
          <w:szCs w:val="22"/>
        </w:rPr>
        <w:t xml:space="preserve"> fibrosis </w:t>
      </w:r>
      <w:r w:rsidRPr="00A67B00">
        <w:rPr>
          <w:rFonts w:ascii="Arial" w:hAnsi="Arial" w:cs="Arial"/>
          <w:sz w:val="22"/>
          <w:szCs w:val="22"/>
        </w:rPr>
        <w:fldChar w:fldCharType="begin" w:fldLock="1"/>
      </w:r>
      <w:r w:rsidR="0098643B">
        <w:rPr>
          <w:rFonts w:ascii="Arial" w:hAnsi="Arial" w:cs="Arial"/>
          <w:sz w:val="22"/>
          <w:szCs w:val="22"/>
        </w:rPr>
        <w:instrText>ADDIN CSL_CITATION {"citationItems":[{"id":"ITEM-1","itemData":{"DOI":"10.1111/j.0105-2896.2004.00176.x","ISSN":"01052896","abstract":"In schistosomiasis mansoni, the chronic egg-induced granulomatous response in the liver and intestines may eventually cause extensive tissue scarring and development of portal hypertension. Indeed, much of the morbidity and mortality associated with this disease is directly attributable to the deposition of connective tissue elements in affected tissues. Elucidating the mechanisms that regulate the severity of schistosomiasis has been a major research objective over the past several years. Research conducted with DNA microarrays as well as investigations with a variety of gene knock-out mice have been particularly helpful in achieving this goal. A notable accomplishment in the past few years was the identification of interleukin-13 (IL-13) and the IL-13 receptor complex as central regulators of disease progression in schistosomiasis. Liver fibrogenesis is severely decreased in infected IL-13-deficient mice as well as in wildtype animals treated with IL-13 antagonists. In contrast, IL-13 effector function increases dramatically in IL-13 receptor α2 (IL-13Rα2)- deficient mice. These mice develop severe hepatic fibrosis, fail to downregulate granuloma formation in the chronic phase of S. mansoni infection, and succumb to the disease at an accelerated rate; thus, identifying the 'decoy' IL-13 receptor as a critical life sustaining 'off' switch for tissue damaging egg-induced inflammation.","author":[{"dropping-particle":"","family":"Wynn","given":"Thomas A.","non-dropping-particle":"","parse-names":false,"suffix":""},{"dropping-particle":"","family":"Thompson","given":"Robert W.","non-dropping-particle":"","parse-names":false,"suffix":""},{"dropping-particle":"","family":"Cheever","given":"Allen W.","non-dropping-particle":"","parse-names":false,"suffix":""},{"dropping-particle":"","family":"Mentink-Kane","given":"Margaret M.","non-dropping-particle":"","parse-names":false,"suffix":""}],"container-title":"Immunological Reviews","id":"ITEM-1","issued":{"date-parts":[["2004","10"]]},"page":"156-167","title":"Immunopathogenesis of schistosomiasis","type":"article-journal","volume":"201"},"uris":["http://www.mendeley.com/documents/?uuid=58def920-bb48-4cd9-aeff-1577ff3d9b5c"]}],"mendeley":{"formattedCitation":"&lt;sup&gt;107&lt;/sup&gt;","plainTextFormattedCitation":"107","previouslyFormattedCitation":"&lt;sup&gt;107&lt;/sup&gt;"},"properties":{"noteIndex":0},"schema":"https://github.com/citation-style-language/schema/raw/master/csl-citation.json"}</w:instrText>
      </w:r>
      <w:r w:rsidRPr="00A67B00">
        <w:rPr>
          <w:rFonts w:ascii="Arial" w:hAnsi="Arial" w:cs="Arial"/>
          <w:sz w:val="22"/>
          <w:szCs w:val="22"/>
        </w:rPr>
        <w:fldChar w:fldCharType="separate"/>
      </w:r>
      <w:r w:rsidR="008674F8" w:rsidRPr="008674F8">
        <w:rPr>
          <w:rFonts w:ascii="Arial" w:hAnsi="Arial" w:cs="Arial"/>
          <w:noProof/>
          <w:sz w:val="22"/>
          <w:szCs w:val="22"/>
          <w:vertAlign w:val="superscript"/>
        </w:rPr>
        <w:t>107</w:t>
      </w:r>
      <w:r w:rsidRPr="00A67B00">
        <w:rPr>
          <w:rFonts w:ascii="Arial" w:hAnsi="Arial" w:cs="Arial"/>
          <w:sz w:val="22"/>
          <w:szCs w:val="22"/>
        </w:rPr>
        <w:fldChar w:fldCharType="end"/>
      </w:r>
      <w:r w:rsidRPr="00A67B00">
        <w:rPr>
          <w:rFonts w:ascii="Arial" w:hAnsi="Arial" w:cs="Arial"/>
          <w:sz w:val="22"/>
          <w:szCs w:val="22"/>
        </w:rPr>
        <w:t>. Hepatic Stellate Cells (HSCs) are liver resident cells that primarily store vitamin A</w:t>
      </w:r>
      <w:r w:rsidR="009E3165" w:rsidRPr="00A67B00">
        <w:rPr>
          <w:rFonts w:ascii="Arial" w:hAnsi="Arial" w:cs="Arial"/>
          <w:sz w:val="22"/>
          <w:szCs w:val="22"/>
        </w:rPr>
        <w:t xml:space="preserve"> when quiescent</w:t>
      </w:r>
      <w:r w:rsidRPr="00A67B00">
        <w:rPr>
          <w:rFonts w:ascii="Arial" w:hAnsi="Arial" w:cs="Arial"/>
          <w:sz w:val="22"/>
          <w:szCs w:val="22"/>
        </w:rPr>
        <w:t>, but when activated by liver damage, transdifferentiate into myofibroblasts</w:t>
      </w:r>
      <w:r w:rsidR="007B6B75">
        <w:rPr>
          <w:rFonts w:ascii="Arial" w:hAnsi="Arial" w:cs="Arial"/>
          <w:sz w:val="22"/>
          <w:szCs w:val="22"/>
        </w:rPr>
        <w:t>. These cells</w:t>
      </w:r>
      <w:r w:rsidRPr="00A67B00">
        <w:rPr>
          <w:rFonts w:ascii="Arial" w:hAnsi="Arial" w:cs="Arial"/>
          <w:sz w:val="22"/>
          <w:szCs w:val="22"/>
        </w:rPr>
        <w:t xml:space="preserve"> are a predominant contributor to collagen production</w:t>
      </w:r>
      <w:r w:rsidR="009E3165" w:rsidRPr="00A67B00">
        <w:rPr>
          <w:rFonts w:ascii="Arial" w:hAnsi="Arial" w:cs="Arial"/>
          <w:sz w:val="22"/>
          <w:szCs w:val="22"/>
        </w:rPr>
        <w:t xml:space="preserve"> </w:t>
      </w:r>
      <w:r w:rsidRPr="00A67B00">
        <w:rPr>
          <w:rFonts w:ascii="Arial" w:hAnsi="Arial" w:cs="Arial"/>
          <w:sz w:val="22"/>
          <w:szCs w:val="22"/>
        </w:rPr>
        <w:t xml:space="preserve">in </w:t>
      </w:r>
      <w:r w:rsidR="007B6B75">
        <w:rPr>
          <w:rFonts w:ascii="Arial" w:hAnsi="Arial" w:cs="Arial"/>
          <w:sz w:val="22"/>
          <w:szCs w:val="22"/>
        </w:rPr>
        <w:t xml:space="preserve">both </w:t>
      </w:r>
      <w:r w:rsidRPr="00A67B00">
        <w:rPr>
          <w:rFonts w:ascii="Arial" w:hAnsi="Arial" w:cs="Arial"/>
          <w:i/>
          <w:iCs/>
          <w:sz w:val="22"/>
          <w:szCs w:val="22"/>
        </w:rPr>
        <w:t>S. mansoni</w:t>
      </w:r>
      <w:r w:rsidRPr="00A67B00">
        <w:rPr>
          <w:rFonts w:ascii="Arial" w:hAnsi="Arial" w:cs="Arial"/>
          <w:sz w:val="22"/>
          <w:szCs w:val="22"/>
        </w:rPr>
        <w:t xml:space="preserve"> and </w:t>
      </w:r>
      <w:r w:rsidRPr="00A67B00">
        <w:rPr>
          <w:rFonts w:ascii="Arial" w:hAnsi="Arial" w:cs="Arial"/>
          <w:i/>
          <w:iCs/>
          <w:sz w:val="22"/>
          <w:szCs w:val="22"/>
        </w:rPr>
        <w:t>S. japonicum</w:t>
      </w:r>
      <w:r w:rsidRPr="00A67B00">
        <w:rPr>
          <w:rFonts w:ascii="Arial" w:hAnsi="Arial" w:cs="Arial"/>
          <w:sz w:val="22"/>
          <w:szCs w:val="22"/>
        </w:rPr>
        <w:t xml:space="preserve"> infections </w:t>
      </w:r>
      <w:r w:rsidRPr="00A67B00">
        <w:rPr>
          <w:rFonts w:ascii="Arial" w:hAnsi="Arial" w:cs="Arial"/>
          <w:sz w:val="22"/>
          <w:szCs w:val="22"/>
        </w:rPr>
        <w:fldChar w:fldCharType="begin" w:fldLock="1"/>
      </w:r>
      <w:r w:rsidR="0098643B">
        <w:rPr>
          <w:rFonts w:ascii="Arial" w:hAnsi="Arial" w:cs="Arial"/>
          <w:sz w:val="22"/>
          <w:szCs w:val="22"/>
        </w:rPr>
        <w:instrText>ADDIN CSL_CITATION {"citationItems":[{"id":"ITEM-1","itemData":{"DOI":"10.1053/j.gastro.2008.03.003","ISSN":"00165085","PMID":"18471545","abstract":"Substantial improvements in the treatment of chronic liver disease have accelerated interest in uncovering the mechanisms underlying hepatic fibrosis and its resolution. Activation of resident hepatic stellate cells into proliferative, contractile, and fibrogenic cells in liver injury remains a dominant theme driving the field. However, several new areas of rapid progress in the past 5-10 years also have taken root, including: (1) identification of different fibrogenic populations apart from resident stellate cells, for example, portal fibroblasts, fibrocytes, and bone-marrow-derived cells, as well as cells derived from epithelial mesenchymal transition; (2) emergence of stellate cells as finely regulated determinants of hepatic inflammation and immunity; (3) elucidation of multiple pathways controlling gene expression during stellate cell activation including transcriptional, post-transcriptional, and epigenetic mechanisms; (4) recognition of disease-specific pathways of fibrogenesis; (5) re-emergence of hepatic macrophages as determinants of matrix degradation in fibrosis resolution and the importance of matrix cross-linking and scar maturation in determining reversibility; and (6) hints that hepatic stellate cells may contribute to hepatic stem cell behavior, cancer, and regeneration. Clinical and translational implications of these advances have become clear, and have begun to impact significantly on the management and outlook of patients with chronic liver disease. © 2008 AGA Institute.","author":[{"dropping-particle":"","family":"Friedman","given":"Scott L.","non-dropping-particle":"","parse-names":false,"suffix":""}],"container-title":"Gastroenterology","id":"ITEM-1","issue":"6","issued":{"date-parts":[["2008"]]},"page":"1655-1669","title":"Mechanisms of hepatic fibrogenesis","type":"article-journal","volume":"134"},"uris":["http://www.mendeley.com/documents/?uuid=1c718702-2da3-4789-8972-31f24f7ca67e"]},{"id":"ITEM-2","itemData":{"DOI":"10.1016/j.actatropica.2005.12.006","ISSN":"0001706X","abstract":"This study compares the populations of liver mesenchymal cells (LMCs) and their proliferative activity in schistosomal periportal fibrosis and in hepatitis C virus-induced cirrhosis. LMCs were evaluated by immunohistochemical double staining for proliferating cell nuclear antigen (PCNA) and α-smooth muscle actin (α-SMA) or glial fibrillary acid protein (GFAP) in liver biopsies from humans with schistosomal fibrosis (n = 40), hepatitis C virus-induced cirrhosis (n = 20), and normal controls (n = 20). The number of LMCs was found to be higher in schistosomal fibrosis than in the normal liver, but lower than in cirrhosis. α-SMA- and GFAP-positive cells were increased in both diseases, but more so in cirrhosis. In cirrhotic liver, α-SMA-positive cells were highly predominant in relation to GFAP-positive cells. However, there was an inverted ratio between these cells in schistosomiasis as compared to cirrhosis. The PCNA labeling index was higher in α-SMA-positive cells than in GFAP-positive cells, and did not differ between pipe-stem fibrosis and liver cirrhosis regarding α-SMA- or GFAP-positive cells. The predominance of GFAP-positive cells observed in schistosomiasis suggests that hepatic stellate cells (HSCs) have a major role in connective tissue deposition in the human schistosomal liver. On the other hand, the smaller number of LMCs in schistosomal fibrosis in comparison to liver cirrhosis may be related to mild and limited injury due to the schistosomal egg-induced inflammatory response. The granulomatous inflammation around Schistosoma mansoni eggs appears to mobilize and activate a reduced number of mesenchymal cells in comparison to the scattered necro-inflammatory reaction produced by the hepatitis C virus. © 2006 Elsevier B.V. All rights reserved.","author":[{"dropping-particle":"","family":"Chang","given":"Daniel","non-dropping-particle":"","parse-names":false,"suffix":""},{"dropping-particle":"","family":"Ramalho","given":"Leandra N.Z.","non-dropping-particle":"","parse-names":false,"suffix":""},{"dropping-particle":"","family":"Ramalho","given":"Fernando S.","non-dropping-particle":"","parse-names":false,"suffix":""},{"dropping-particle":"","family":"Martinelli","given":"Ana L.C.","non-dropping-particle":"","parse-names":false,"suffix":""},{"dropping-particle":"","family":"Zucoloto","given":"Sérgio","non-dropping-particle":"","parse-names":false,"suffix":""}],"container-title":"Acta Tropica","id":"ITEM-2","issue":"3","issued":{"date-parts":[["2006"]]},"page":"318-323","title":"Hepatic stellate cells in human schistosomiasis mansoni: a comparative immunohistochemical study with liver cirrhosis","type":"article-journal","volume":"97"},"uris":["http://www.mendeley.com/documents/?uuid=0408ddbe-860f-457b-94f8-76ab0733f319"]},{"id":"ITEM-3","itemData":{"DOI":"10.1016/j.ijpara.2006.04.015","ISSN":"00207519","abstract":"The disease manifestations of schistosomiasis arise from the mammalian host-mediated type 2 T-helper cell-induced (Th2) fibro-granulomatous inflammatory response to eggs trapped within host tissues. Activated hepatic stellate cells are well described as the effector cells of hepatic fibrosis in a variety of human diseases and rodent models. The aim of this study was to further understand the mechanism of fibrosis and the role of hepatic stellate cells in hepatic schistosomiasis progression. Groups of female CBA mice, which produce an intermediate degree of Schistosoma japonicum-induced liver fibrosis, were infected with S. japonicum, perfused at fortnightly time points and the liver tissue and contained egg granulomas examined by immunohistochemistry and cytokine and chemokine analysis using quantitative PCR. Immunohistochemistry demonstrated the presence of activated hepatic stellate cells in the periphery of egg granulomas, adjacent to fibrotic areas. Time course analysis demonstrated that the transcription of smooth muscle actin-α type 1 collagen, IL-4, IL-13, IL-13Rα2 and tissue inhibitor of metalloproteinase-1 mirrored the initial increase and subsequent down-modulation of granuloma diameter in mice. However, the transcription of monocyte chemo-attractant protein-1, Regulated upon Activation Normal T Cell Expressed and Secreted (RANTES), TNF-α, IFN-γ and matrix metalloproteinase-9 paralleled the evolution of the total liver disease burden. Transforming growth factor-β1 transcription did not appear to be of biological significance in this mouse model. Immunohistochemical analysis of human hepatic granulomas showed close association of smooth muscle actin-α-expressing cells with fibrosis in five available cases of end-stage (advanced) schistosomiasis japonica. We conclude that activated hepatic stellate cells play a contributory role in the granulomatous, fibrotic process induced by S. japonicum eggs, both in the murine model and in human disease. © 2006 Australian Society for Parasitology Inc.","author":[{"dropping-particle":"","family":"Bartley","given":"Paul B.","non-dropping-particle":"","parse-names":false,"suffix":""},{"dropping-particle":"","family":"Ramm","given":"Grant A.","non-dropping-particle":"","parse-names":false,"suffix":""},{"dropping-particle":"","family":"Jones","given":"MK","non-dropping-particle":"","parse-names":false,"suffix":""},{"dropping-particle":"","family":"Ruddell","given":"Richard G.","non-dropping-particle":"","parse-names":false,"suffix":""},{"dropping-particle":"","family":"Li","given":"Yuesheng","non-dropping-particle":"","parse-names":false,"suffix":""},{"dropping-particle":"","family":"McManus","given":"DP","non-dropping-particle":"","parse-names":false,"suffix":""}],"container-title":"International Journal for Parasitology","id":"ITEM-3","issue":"9","issued":{"date-parts":[["2006"]]},"page":"993-1001","title":"A contributory role for activated hepatic stellate cells in the dynamics of Schistosoma japonicum egg-induced fibrosis","type":"article-journal","volume":"36"},"uris":["http://www.mendeley.com/documents/?uuid=bf449005-d94f-43ab-9848-6310cfc6dee7"]}],"mendeley":{"formattedCitation":"&lt;sup&gt;108–110&lt;/sup&gt;","plainTextFormattedCitation":"108–110","previouslyFormattedCitation":"&lt;sup&gt;108–110&lt;/sup&gt;"},"properties":{"noteIndex":0},"schema":"https://github.com/citation-style-language/schema/raw/master/csl-citation.json"}</w:instrText>
      </w:r>
      <w:r w:rsidRPr="00A67B00">
        <w:rPr>
          <w:rFonts w:ascii="Arial" w:hAnsi="Arial" w:cs="Arial"/>
          <w:sz w:val="22"/>
          <w:szCs w:val="22"/>
        </w:rPr>
        <w:fldChar w:fldCharType="separate"/>
      </w:r>
      <w:r w:rsidR="008674F8" w:rsidRPr="008674F8">
        <w:rPr>
          <w:rFonts w:ascii="Arial" w:hAnsi="Arial" w:cs="Arial"/>
          <w:noProof/>
          <w:sz w:val="22"/>
          <w:szCs w:val="22"/>
          <w:vertAlign w:val="superscript"/>
        </w:rPr>
        <w:t>108–110</w:t>
      </w:r>
      <w:r w:rsidRPr="00A67B00">
        <w:rPr>
          <w:rFonts w:ascii="Arial" w:hAnsi="Arial" w:cs="Arial"/>
          <w:sz w:val="22"/>
          <w:szCs w:val="22"/>
        </w:rPr>
        <w:fldChar w:fldCharType="end"/>
      </w:r>
      <w:r w:rsidRPr="00A67B00">
        <w:rPr>
          <w:rFonts w:ascii="Arial" w:hAnsi="Arial" w:cs="Arial"/>
          <w:sz w:val="22"/>
          <w:szCs w:val="22"/>
        </w:rPr>
        <w:t xml:space="preserve">. </w:t>
      </w:r>
      <w:r w:rsidR="009E3165" w:rsidRPr="00A67B00">
        <w:rPr>
          <w:rFonts w:ascii="Arial" w:hAnsi="Arial" w:cs="Arial"/>
          <w:sz w:val="22"/>
          <w:szCs w:val="22"/>
        </w:rPr>
        <w:t>Characteristics associated with q</w:t>
      </w:r>
      <w:r w:rsidRPr="00A67B00">
        <w:rPr>
          <w:rFonts w:ascii="Arial" w:hAnsi="Arial" w:cs="Arial"/>
          <w:sz w:val="22"/>
          <w:szCs w:val="22"/>
        </w:rPr>
        <w:t xml:space="preserve">uiescent HSCs are lipid droplet retention and increased expression of peroxisome proliferator-activated receptor gamma (PPAR-γ) </w:t>
      </w:r>
      <w:r w:rsidRPr="00A67B00">
        <w:rPr>
          <w:rFonts w:ascii="Arial" w:hAnsi="Arial" w:cs="Arial"/>
          <w:sz w:val="22"/>
          <w:szCs w:val="22"/>
        </w:rPr>
        <w:fldChar w:fldCharType="begin" w:fldLock="1"/>
      </w:r>
      <w:r w:rsidR="0098643B">
        <w:rPr>
          <w:rFonts w:ascii="Arial" w:hAnsi="Arial" w:cs="Arial"/>
          <w:sz w:val="22"/>
          <w:szCs w:val="22"/>
        </w:rPr>
        <w:instrText>ADDIN CSL_CITATION {"citationItems":[{"id":"ITEM-1","itemData":{"DOI":"10.1074/jbc.M410078200","ISSN":"00219258","PMID":"15537655","abstract":"Hepatic stellate cells (HSC) undergo transdifferentiation (activation) from lipid-storing pericytes to myofibroblastic cells to participate in liver fibrogenesis. Our recent work demonstrates that depletion of peroxisome proliferator-activated receptor γ (PPARγ) constitutes one of the key molecular events for HSC activation and that ectopic expression of this nuclear receptor achieves the phenotypic reversal of activated HSC to the quiescent cells. The present study extends these findings to test a novel hypothesis that adipogenic transcriptional regulation is required for the maintenance of HSC quiescence. Comparative analysis of quiescent and activated HSC in culture reveals higher expression of putative adipogenic transcription factors such as CCAAT/enhancer-binding protein (C/EBP) α, C/EBPβ, C/EBPδ, PPARγ, liver X receptor α, sterol regulatory element-binding protein 1c and of adipocyte-specific genes in the quiescent cells. Conversely, activated HSC have increased expression of PPARβ, a transcription factor known to promote fatty acid oxidation. A treatment of activated HSC with the adipocyte differentiation mixture (isobutylmethylxanthine, dexamethasone, and insulin) or ectopic expression of PPARγ or SREBP-1c in these cells, induces a panel of adipogenic transcription factors, reduces PPARβ, and causes the phenotypic reversal to quiescent HSC. These results support the importance of adipogenic transcriptional regulation in HSC quiescence and provide a new framework for identifying novel molecular targets for the treatment of liver cirrhosis.","author":[{"dropping-particle":"","family":"She","given":"Hongyun","non-dropping-particle":"","parse-names":false,"suffix":""},{"dropping-particle":"","family":"Xiong","given":"Shigang","non-dropping-particle":"","parse-names":false,"suffix":""},{"dropping-particle":"","family":"Hazra","given":"Saswati","non-dropping-particle":"","parse-names":false,"suffix":""},{"dropping-particle":"","family":"Tsukamoto","given":"Hidekazu","non-dropping-particle":"","parse-names":false,"suffix":""}],"container-title":"Journal of Biological Chemistry","id":"ITEM-1","issue":"6","issued":{"date-parts":[["2005"]]},"page":"4959-4967","title":"Adipogenic transcriptional regulation of hepatic stellate cells","type":"article-journal","volume":"280"},"uris":["http://www.mendeley.com/documents/?uuid=b8cd0b45-44eb-47b9-9984-e00a6b77628c"]},{"id":"ITEM-2","itemData":{"DOI":"10.1155/2012/128068","ISSN":"16874757","abstract":"Peroxisome proliferator-activated receptors (PPARs) have been demonstrated to have a role in immune regulation. In general, they are anti-inflammatory and promote Th2 type responses, and they are associated with the alternative activation of macrophages. Interestingly, helminth infections, such as the schistosome blood flukes that cause schistosomiasis, are characterised by a Th2 response and the accumulation of alternative activated macrophages. This would suggest that at some level, PPARs could have a role in the modulation of the immune response in schistosomiasis. This paper discusses possible areas where PPARs could have a role in this disease. Copyright © 2012 Barrie J. Anthony et al.","author":[{"dropping-particle":"","family":"Anthony","given":"Barrie J.","non-dropping-particle":"","parse-names":false,"suffix":""},{"dropping-particle":"","family":"Allen","given":"Jeremy T.","non-dropping-particle":"","parse-names":false,"suffix":""},{"dropping-particle":"","family":"Li","given":"Yuesheng S.","non-dropping-particle":"","parse-names":false,"suffix":""},{"dropping-particle":"","family":"McManus","given":"DP","non-dropping-particle":"","parse-names":false,"suffix":""}],"container-title":"PPAR Research","id":"ITEM-2","issued":{"date-parts":[["2012"]]},"page":"1-6","title":"A role for peroxisome proliferator-activated receptors in the immunopathology of schistosomiasis?","type":"article-journal","volume":"128068"},"uris":["http://www.mendeley.com/documents/?uuid=52535f46-4a1c-4b7c-8f25-2ad93055b126"]}],"mendeley":{"formattedCitation":"&lt;sup&gt;111,112&lt;/sup&gt;","plainTextFormattedCitation":"111,112","previouslyFormattedCitation":"&lt;sup&gt;111,112&lt;/sup&gt;"},"properties":{"noteIndex":0},"schema":"https://github.com/citation-style-language/schema/raw/master/csl-citation.json"}</w:instrText>
      </w:r>
      <w:r w:rsidRPr="00A67B00">
        <w:rPr>
          <w:rFonts w:ascii="Arial" w:hAnsi="Arial" w:cs="Arial"/>
          <w:sz w:val="22"/>
          <w:szCs w:val="22"/>
        </w:rPr>
        <w:fldChar w:fldCharType="separate"/>
      </w:r>
      <w:r w:rsidR="008674F8" w:rsidRPr="008674F8">
        <w:rPr>
          <w:rFonts w:ascii="Arial" w:hAnsi="Arial" w:cs="Arial"/>
          <w:noProof/>
          <w:sz w:val="22"/>
          <w:szCs w:val="22"/>
          <w:vertAlign w:val="superscript"/>
        </w:rPr>
        <w:t>111,112</w:t>
      </w:r>
      <w:r w:rsidRPr="00A67B00">
        <w:rPr>
          <w:rFonts w:ascii="Arial" w:hAnsi="Arial" w:cs="Arial"/>
          <w:sz w:val="22"/>
          <w:szCs w:val="22"/>
        </w:rPr>
        <w:fldChar w:fldCharType="end"/>
      </w:r>
      <w:r w:rsidRPr="00A67B00">
        <w:rPr>
          <w:rFonts w:ascii="Arial" w:hAnsi="Arial" w:cs="Arial"/>
          <w:sz w:val="22"/>
          <w:szCs w:val="22"/>
        </w:rPr>
        <w:t xml:space="preserve">, whilst activated cells are associated with decreased lipid retention, increased fibrogenesis gene expression, and the </w:t>
      </w:r>
      <w:r w:rsidRPr="00A67B00">
        <w:rPr>
          <w:rFonts w:ascii="Arial" w:hAnsi="Arial" w:cs="Arial"/>
          <w:sz w:val="22"/>
          <w:szCs w:val="22"/>
        </w:rPr>
        <w:lastRenderedPageBreak/>
        <w:t xml:space="preserve">increase of stress fibre expression including α smooth muscle actin (α-SMA) and collagen (Col1A1) </w:t>
      </w:r>
      <w:r w:rsidRPr="00A67B00">
        <w:rPr>
          <w:rFonts w:ascii="Arial" w:hAnsi="Arial" w:cs="Arial"/>
          <w:sz w:val="22"/>
          <w:szCs w:val="22"/>
        </w:rPr>
        <w:fldChar w:fldCharType="begin" w:fldLock="1"/>
      </w:r>
      <w:r w:rsidR="0098643B">
        <w:rPr>
          <w:rFonts w:ascii="Arial" w:hAnsi="Arial" w:cs="Arial"/>
          <w:sz w:val="22"/>
          <w:szCs w:val="22"/>
        </w:rPr>
        <w:instrText>ADDIN CSL_CITATION {"citationItems":[{"id":"ITEM-1","itemData":{"DOI":"10.1016/j.exppara.2009.12.009","ISSN":"00144894","abstract":"Eggs of Schistosoma mansoni trapped in human liver can lead to fibrosis. Since liver fibrosis requires activation of hepatic stellate cells (HSC) from a quiescent to a myofibroblastic phenotype, we investigated the effects of S. mansoni eggs on this process using in vitro co-cultures with human HSC and evaluated established biomarkers for activation and fibrosis. HSC demonstrate significantly reduced expression of α-smooth muscle actin (p&lt; 0.001), connective tissue growth factor (p&lt; 0.01) and type I collagen (p&lt; 0.001) but significantly increased expression of peroxisome proliferator-activated receptor-γ (p&lt; 0.01). Morphologically, HSC exhibited elongated fine cellular processes and reduced size, increased accumulation of lipid droplets and reduced expression and organization of α-smooth muscle actin and F-actin stress fibres. Additionally, schistosome eggs prevented the HSC fibrogenic response to exogenous transforming growth factor-β. In summary, schistosome eggs blocked fibrogenesis in HSC, a finding which may have implications for our understanding of the fibrotic pathology in S. mansoni infections. © 2010 Elsevier Inc.","author":[{"dropping-particle":"","family":"Anthony","given":"Barrie J.","non-dropping-particle":"","parse-names":false,"suffix":""},{"dropping-particle":"","family":"Mathieson","given":"William","non-dropping-particle":"","parse-names":false,"suffix":""},{"dropping-particle":"","family":"Castro-Borges","given":"William","non-dropping-particle":"de","parse-names":false,"suffix":""},{"dropping-particle":"","family":"Allen","given":"Jeremy","non-dropping-particle":"","parse-names":false,"suffix":""}],"container-title":"Experimental Parasitology","id":"ITEM-1","issue":"4","issued":{"date-parts":[["2010"]]},"page":"409-420","title":"Schistosoma mansoni: egg-induced downregulation of hepatic stellate cell activation and fibrogenesis","type":"article-journal","volume":"124"},"uris":["http://www.mendeley.com/documents/?uuid=e1a3d24b-6f0a-483f-8d16-7a94f22e1785"]}],"mendeley":{"formattedCitation":"&lt;sup&gt;113&lt;/sup&gt;","plainTextFormattedCitation":"113","previouslyFormattedCitation":"&lt;sup&gt;113&lt;/sup&gt;"},"properties":{"noteIndex":0},"schema":"https://github.com/citation-style-language/schema/raw/master/csl-citation.json"}</w:instrText>
      </w:r>
      <w:r w:rsidRPr="00A67B00">
        <w:rPr>
          <w:rFonts w:ascii="Arial" w:hAnsi="Arial" w:cs="Arial"/>
          <w:sz w:val="22"/>
          <w:szCs w:val="22"/>
        </w:rPr>
        <w:fldChar w:fldCharType="separate"/>
      </w:r>
      <w:r w:rsidR="008674F8" w:rsidRPr="008674F8">
        <w:rPr>
          <w:rFonts w:ascii="Arial" w:hAnsi="Arial" w:cs="Arial"/>
          <w:noProof/>
          <w:sz w:val="22"/>
          <w:szCs w:val="22"/>
          <w:vertAlign w:val="superscript"/>
        </w:rPr>
        <w:t>113</w:t>
      </w:r>
      <w:r w:rsidRPr="00A67B00">
        <w:rPr>
          <w:rFonts w:ascii="Arial" w:hAnsi="Arial" w:cs="Arial"/>
          <w:sz w:val="22"/>
          <w:szCs w:val="22"/>
        </w:rPr>
        <w:fldChar w:fldCharType="end"/>
      </w:r>
      <w:r w:rsidRPr="00A67B00">
        <w:rPr>
          <w:rFonts w:ascii="Arial" w:hAnsi="Arial" w:cs="Arial"/>
          <w:sz w:val="22"/>
          <w:szCs w:val="22"/>
        </w:rPr>
        <w:t xml:space="preserve">. </w:t>
      </w:r>
    </w:p>
    <w:p w14:paraId="740659AF" w14:textId="77777777" w:rsidR="00853EF0" w:rsidRPr="00A67B00" w:rsidRDefault="00853EF0" w:rsidP="00A67B00">
      <w:pPr>
        <w:numPr>
          <w:ilvl w:val="0"/>
          <w:numId w:val="0"/>
        </w:numPr>
        <w:spacing w:line="360" w:lineRule="auto"/>
        <w:jc w:val="both"/>
        <w:rPr>
          <w:rFonts w:ascii="Arial" w:hAnsi="Arial" w:cs="Arial"/>
          <w:sz w:val="22"/>
          <w:szCs w:val="22"/>
        </w:rPr>
      </w:pPr>
    </w:p>
    <w:p w14:paraId="4C2C2374" w14:textId="4810C79E" w:rsidR="00B60ABB" w:rsidRDefault="00B60ABB" w:rsidP="00A67B00">
      <w:pPr>
        <w:numPr>
          <w:ilvl w:val="0"/>
          <w:numId w:val="0"/>
        </w:numPr>
        <w:spacing w:line="360" w:lineRule="auto"/>
        <w:jc w:val="both"/>
        <w:rPr>
          <w:rFonts w:ascii="Arial" w:hAnsi="Arial" w:cs="Arial"/>
          <w:sz w:val="22"/>
          <w:szCs w:val="22"/>
        </w:rPr>
      </w:pPr>
      <w:r w:rsidRPr="00A67B00">
        <w:rPr>
          <w:rFonts w:ascii="Arial" w:hAnsi="Arial" w:cs="Arial"/>
          <w:sz w:val="22"/>
          <w:szCs w:val="22"/>
        </w:rPr>
        <w:t>During schistosomiasis, IL-13</w:t>
      </w:r>
      <w:r w:rsidR="00C0258E">
        <w:rPr>
          <w:rFonts w:ascii="Arial" w:hAnsi="Arial" w:cs="Arial"/>
          <w:sz w:val="22"/>
          <w:szCs w:val="22"/>
        </w:rPr>
        <w:t xml:space="preserve"> t</w:t>
      </w:r>
      <w:r w:rsidRPr="00A67B00">
        <w:rPr>
          <w:rFonts w:ascii="Arial" w:hAnsi="Arial" w:cs="Arial"/>
          <w:sz w:val="22"/>
          <w:szCs w:val="22"/>
        </w:rPr>
        <w:t xml:space="preserve">ypically activates HSCs to transdifferentiate into myofibroblasts </w:t>
      </w:r>
      <w:r w:rsidRPr="00A67B00">
        <w:rPr>
          <w:rFonts w:ascii="Arial" w:hAnsi="Arial" w:cs="Arial"/>
          <w:sz w:val="22"/>
          <w:szCs w:val="22"/>
        </w:rPr>
        <w:fldChar w:fldCharType="begin" w:fldLock="1"/>
      </w:r>
      <w:r w:rsidR="0098643B">
        <w:rPr>
          <w:rFonts w:ascii="Arial" w:hAnsi="Arial" w:cs="Arial"/>
          <w:sz w:val="22"/>
          <w:szCs w:val="22"/>
        </w:rPr>
        <w:instrText>ADDIN CSL_CITATION {"citationItems":[{"id":"ITEM-1","itemData":{"DOI":"10.1016/j.actatropica.2005.12.006","ISSN":"0001706X","abstract":"This study compares the populations of liver mesenchymal cells (LMCs) and their proliferative activity in schistosomal periportal fibrosis and in hepatitis C virus-induced cirrhosis. LMCs were evaluated by immunohistochemical double staining for proliferating cell nuclear antigen (PCNA) and α-smooth muscle actin (α-SMA) or glial fibrillary acid protein (GFAP) in liver biopsies from humans with schistosomal fibrosis (n = 40), hepatitis C virus-induced cirrhosis (n = 20), and normal controls (n = 20). The number of LMCs was found to be higher in schistosomal fibrosis than in the normal liver, but lower than in cirrhosis. α-SMA- and GFAP-positive cells were increased in both diseases, but more so in cirrhosis. In cirrhotic liver, α-SMA-positive cells were highly predominant in relation to GFAP-positive cells. However, there was an inverted ratio between these cells in schistosomiasis as compared to cirrhosis. The PCNA labeling index was higher in α-SMA-positive cells than in GFAP-positive cells, and did not differ between pipe-stem fibrosis and liver cirrhosis regarding α-SMA- or GFAP-positive cells. The predominance of GFAP-positive cells observed in schistosomiasis suggests that hepatic stellate cells (HSCs) have a major role in connective tissue deposition in the human schistosomal liver. On the other hand, the smaller number of LMCs in schistosomal fibrosis in comparison to liver cirrhosis may be related to mild and limited injury due to the schistosomal egg-induced inflammatory response. The granulomatous inflammation around Schistosoma mansoni eggs appears to mobilize and activate a reduced number of mesenchymal cells in comparison to the scattered necro-inflammatory reaction produced by the hepatitis C virus. © 2006 Elsevier B.V. All rights reserved.","author":[{"dropping-particle":"","family":"Chang","given":"Daniel","non-dropping-particle":"","parse-names":false,"suffix":""},{"dropping-particle":"","family":"Ramalho","given":"Leandra N.Z.","non-dropping-particle":"","parse-names":false,"suffix":""},{"dropping-particle":"","family":"Ramalho","given":"Fernando S.","non-dropping-particle":"","parse-names":false,"suffix":""},{"dropping-particle":"","family":"Martinelli","given":"Ana L.C.","non-dropping-particle":"","parse-names":false,"suffix":""},{"dropping-particle":"","family":"Zucoloto","given":"Sérgio","non-dropping-particle":"","parse-names":false,"suffix":""}],"container-title":"Acta Tropica","id":"ITEM-1","issue":"3","issued":{"date-parts":[["2006"]]},"page":"318-323","title":"Hepatic stellate cells in human schistosomiasis mansoni: a comparative immunohistochemical study with liver cirrhosis","type":"article-journal","volume":"97"},"uris":["http://www.mendeley.com/documents/?uuid=0408ddbe-860f-457b-94f8-76ab0733f319"]}],"mendeley":{"formattedCitation":"&lt;sup&gt;109&lt;/sup&gt;","plainTextFormattedCitation":"109","previouslyFormattedCitation":"&lt;sup&gt;109&lt;/sup&gt;"},"properties":{"noteIndex":0},"schema":"https://github.com/citation-style-language/schema/raw/master/csl-citation.json"}</w:instrText>
      </w:r>
      <w:r w:rsidRPr="00A67B00">
        <w:rPr>
          <w:rFonts w:ascii="Arial" w:hAnsi="Arial" w:cs="Arial"/>
          <w:sz w:val="22"/>
          <w:szCs w:val="22"/>
        </w:rPr>
        <w:fldChar w:fldCharType="separate"/>
      </w:r>
      <w:r w:rsidR="008674F8" w:rsidRPr="008674F8">
        <w:rPr>
          <w:rFonts w:ascii="Arial" w:hAnsi="Arial" w:cs="Arial"/>
          <w:noProof/>
          <w:sz w:val="22"/>
          <w:szCs w:val="22"/>
          <w:vertAlign w:val="superscript"/>
        </w:rPr>
        <w:t>109</w:t>
      </w:r>
      <w:r w:rsidRPr="00A67B00">
        <w:rPr>
          <w:rFonts w:ascii="Arial" w:hAnsi="Arial" w:cs="Arial"/>
          <w:sz w:val="22"/>
          <w:szCs w:val="22"/>
        </w:rPr>
        <w:fldChar w:fldCharType="end"/>
      </w:r>
      <w:r w:rsidRPr="00A67B00">
        <w:rPr>
          <w:rFonts w:ascii="Arial" w:hAnsi="Arial" w:cs="Arial"/>
          <w:sz w:val="22"/>
          <w:szCs w:val="22"/>
        </w:rPr>
        <w:t xml:space="preserve">, however both </w:t>
      </w:r>
      <w:r w:rsidRPr="00A67B00">
        <w:rPr>
          <w:rFonts w:ascii="Arial" w:hAnsi="Arial" w:cs="Arial"/>
          <w:i/>
          <w:iCs/>
          <w:sz w:val="22"/>
          <w:szCs w:val="22"/>
        </w:rPr>
        <w:t xml:space="preserve">S. mansoni </w:t>
      </w:r>
      <w:r w:rsidRPr="00A67B00">
        <w:rPr>
          <w:rFonts w:ascii="Arial" w:hAnsi="Arial" w:cs="Arial"/>
          <w:sz w:val="22"/>
          <w:szCs w:val="22"/>
        </w:rPr>
        <w:t xml:space="preserve">and </w:t>
      </w:r>
      <w:r w:rsidRPr="00A67B00">
        <w:rPr>
          <w:rFonts w:ascii="Arial" w:hAnsi="Arial" w:cs="Arial"/>
          <w:i/>
          <w:iCs/>
          <w:sz w:val="22"/>
          <w:szCs w:val="22"/>
        </w:rPr>
        <w:t>S. japonicum</w:t>
      </w:r>
      <w:r w:rsidRPr="00A67B00">
        <w:rPr>
          <w:rFonts w:ascii="Arial" w:hAnsi="Arial" w:cs="Arial"/>
          <w:sz w:val="22"/>
          <w:szCs w:val="22"/>
        </w:rPr>
        <w:t xml:space="preserve"> can inhibit this process</w:t>
      </w:r>
      <w:r w:rsidR="007B6B75">
        <w:rPr>
          <w:rFonts w:ascii="Arial" w:hAnsi="Arial" w:cs="Arial"/>
          <w:sz w:val="22"/>
          <w:szCs w:val="22"/>
        </w:rPr>
        <w:t>.</w:t>
      </w:r>
      <w:r w:rsidRPr="00A67B00">
        <w:rPr>
          <w:rFonts w:ascii="Arial" w:hAnsi="Arial" w:cs="Arial"/>
          <w:sz w:val="22"/>
          <w:szCs w:val="22"/>
        </w:rPr>
        <w:t xml:space="preserve"> </w:t>
      </w:r>
      <w:r w:rsidRPr="00A67B00">
        <w:rPr>
          <w:rFonts w:ascii="Arial" w:hAnsi="Arial" w:cs="Arial"/>
          <w:i/>
          <w:iCs/>
          <w:sz w:val="22"/>
          <w:szCs w:val="22"/>
        </w:rPr>
        <w:t>S. mansoni</w:t>
      </w:r>
      <w:r w:rsidRPr="00A67B00">
        <w:rPr>
          <w:rFonts w:ascii="Arial" w:hAnsi="Arial" w:cs="Arial"/>
          <w:sz w:val="22"/>
          <w:szCs w:val="22"/>
        </w:rPr>
        <w:t xml:space="preserve"> </w:t>
      </w:r>
      <w:r w:rsidR="007B6B75">
        <w:rPr>
          <w:rFonts w:ascii="Arial" w:hAnsi="Arial" w:cs="Arial"/>
          <w:sz w:val="22"/>
          <w:szCs w:val="22"/>
        </w:rPr>
        <w:t xml:space="preserve">eggs </w:t>
      </w:r>
      <w:r w:rsidR="00C0258E">
        <w:rPr>
          <w:rFonts w:ascii="Arial" w:hAnsi="Arial" w:cs="Arial"/>
          <w:sz w:val="22"/>
          <w:szCs w:val="22"/>
        </w:rPr>
        <w:t xml:space="preserve">were </w:t>
      </w:r>
      <w:r w:rsidRPr="00A67B00">
        <w:rPr>
          <w:rFonts w:ascii="Arial" w:hAnsi="Arial" w:cs="Arial"/>
          <w:sz w:val="22"/>
          <w:szCs w:val="22"/>
        </w:rPr>
        <w:t>able to reverse HSC transdifferentiation to return them back to their quiescent state, characterised by HSCs displaying decrease</w:t>
      </w:r>
      <w:r w:rsidR="007B6B75">
        <w:rPr>
          <w:rFonts w:ascii="Arial" w:hAnsi="Arial" w:cs="Arial"/>
          <w:sz w:val="22"/>
          <w:szCs w:val="22"/>
        </w:rPr>
        <w:t>d</w:t>
      </w:r>
      <w:r w:rsidRPr="00A67B00">
        <w:rPr>
          <w:rFonts w:ascii="Arial" w:hAnsi="Arial" w:cs="Arial"/>
          <w:sz w:val="22"/>
          <w:szCs w:val="22"/>
        </w:rPr>
        <w:t xml:space="preserve"> expression of α-SMA</w:t>
      </w:r>
      <w:r w:rsidR="007B6B75">
        <w:rPr>
          <w:rFonts w:ascii="Arial" w:hAnsi="Arial" w:cs="Arial"/>
          <w:sz w:val="22"/>
          <w:szCs w:val="22"/>
        </w:rPr>
        <w:t xml:space="preserve"> and</w:t>
      </w:r>
      <w:r w:rsidRPr="00A67B00">
        <w:rPr>
          <w:rFonts w:ascii="Arial" w:hAnsi="Arial" w:cs="Arial"/>
          <w:sz w:val="22"/>
          <w:szCs w:val="22"/>
        </w:rPr>
        <w:t xml:space="preserve"> Col1A1, decreased stress fibre staining, and increased lipid retention when compared to cells cultured without eggs </w:t>
      </w:r>
      <w:r w:rsidRPr="00A67B00">
        <w:rPr>
          <w:rFonts w:ascii="Arial" w:hAnsi="Arial" w:cs="Arial"/>
          <w:sz w:val="22"/>
          <w:szCs w:val="22"/>
        </w:rPr>
        <w:fldChar w:fldCharType="begin" w:fldLock="1"/>
      </w:r>
      <w:r w:rsidR="0098643B">
        <w:rPr>
          <w:rFonts w:ascii="Arial" w:hAnsi="Arial" w:cs="Arial"/>
          <w:sz w:val="22"/>
          <w:szCs w:val="22"/>
        </w:rPr>
        <w:instrText>ADDIN CSL_CITATION {"citationItems":[{"id":"ITEM-1","itemData":{"DOI":"10.1016/j.exppara.2009.12.009","ISSN":"00144894","abstract":"Eggs of Schistosoma mansoni trapped in human liver can lead to fibrosis. Since liver fibrosis requires activation of hepatic stellate cells (HSC) from a quiescent to a myofibroblastic phenotype, we investigated the effects of S. mansoni eggs on this process using in vitro co-cultures with human HSC and evaluated established biomarkers for activation and fibrosis. HSC demonstrate significantly reduced expression of α-smooth muscle actin (p&lt; 0.001), connective tissue growth factor (p&lt; 0.01) and type I collagen (p&lt; 0.001) but significantly increased expression of peroxisome proliferator-activated receptor-γ (p&lt; 0.01). Morphologically, HSC exhibited elongated fine cellular processes and reduced size, increased accumulation of lipid droplets and reduced expression and organization of α-smooth muscle actin and F-actin stress fibres. Additionally, schistosome eggs prevented the HSC fibrogenic response to exogenous transforming growth factor-β. In summary, schistosome eggs blocked fibrogenesis in HSC, a finding which may have implications for our understanding of the fibrotic pathology in S. mansoni infections. © 2010 Elsevier Inc.","author":[{"dropping-particle":"","family":"Anthony","given":"Barrie J.","non-dropping-particle":"","parse-names":false,"suffix":""},{"dropping-particle":"","family":"Mathieson","given":"William","non-dropping-particle":"","parse-names":false,"suffix":""},{"dropping-particle":"","family":"Castro-Borges","given":"William","non-dropping-particle":"de","parse-names":false,"suffix":""},{"dropping-particle":"","family":"Allen","given":"Jeremy","non-dropping-particle":"","parse-names":false,"suffix":""}],"container-title":"Experimental Parasitology","id":"ITEM-1","issue":"4","issued":{"date-parts":[["2010"]]},"page":"409-420","title":"Schistosoma mansoni: egg-induced downregulation of hepatic stellate cell activation and fibrogenesis","type":"article-journal","volume":"124"},"uris":["http://www.mendeley.com/documents/?uuid=e1a3d24b-6f0a-483f-8d16-7a94f22e1785"]}],"mendeley":{"formattedCitation":"&lt;sup&gt;113&lt;/sup&gt;","plainTextFormattedCitation":"113","previouslyFormattedCitation":"&lt;sup&gt;113&lt;/sup&gt;"},"properties":{"noteIndex":0},"schema":"https://github.com/citation-style-language/schema/raw/master/csl-citation.json"}</w:instrText>
      </w:r>
      <w:r w:rsidRPr="00A67B00">
        <w:rPr>
          <w:rFonts w:ascii="Arial" w:hAnsi="Arial" w:cs="Arial"/>
          <w:sz w:val="22"/>
          <w:szCs w:val="22"/>
        </w:rPr>
        <w:fldChar w:fldCharType="separate"/>
      </w:r>
      <w:r w:rsidR="008674F8" w:rsidRPr="008674F8">
        <w:rPr>
          <w:rFonts w:ascii="Arial" w:hAnsi="Arial" w:cs="Arial"/>
          <w:noProof/>
          <w:sz w:val="22"/>
          <w:szCs w:val="22"/>
          <w:vertAlign w:val="superscript"/>
        </w:rPr>
        <w:t>113</w:t>
      </w:r>
      <w:r w:rsidRPr="00A67B00">
        <w:rPr>
          <w:rFonts w:ascii="Arial" w:hAnsi="Arial" w:cs="Arial"/>
          <w:sz w:val="22"/>
          <w:szCs w:val="22"/>
        </w:rPr>
        <w:fldChar w:fldCharType="end"/>
      </w:r>
      <w:r w:rsidR="008231C7" w:rsidRPr="00A67B00">
        <w:rPr>
          <w:rFonts w:ascii="Arial" w:hAnsi="Arial" w:cs="Arial"/>
          <w:sz w:val="22"/>
          <w:szCs w:val="22"/>
        </w:rPr>
        <w:t xml:space="preserve">, </w:t>
      </w:r>
      <w:r w:rsidRPr="00A67B00">
        <w:rPr>
          <w:rFonts w:ascii="Arial" w:hAnsi="Arial" w:cs="Arial"/>
          <w:sz w:val="22"/>
          <w:szCs w:val="22"/>
        </w:rPr>
        <w:t xml:space="preserve"> support</w:t>
      </w:r>
      <w:r w:rsidR="008231C7" w:rsidRPr="00A67B00">
        <w:rPr>
          <w:rFonts w:ascii="Arial" w:hAnsi="Arial" w:cs="Arial"/>
          <w:sz w:val="22"/>
          <w:szCs w:val="22"/>
        </w:rPr>
        <w:t>ing</w:t>
      </w:r>
      <w:r w:rsidRPr="00A67B00">
        <w:rPr>
          <w:rFonts w:ascii="Arial" w:hAnsi="Arial" w:cs="Arial"/>
          <w:sz w:val="22"/>
          <w:szCs w:val="22"/>
        </w:rPr>
        <w:t xml:space="preserve"> the theory that fibrosis is host driven. </w:t>
      </w:r>
    </w:p>
    <w:p w14:paraId="7A5D7C5D" w14:textId="77777777" w:rsidR="00853EF0" w:rsidRPr="00A67B00" w:rsidRDefault="00853EF0" w:rsidP="00A67B00">
      <w:pPr>
        <w:numPr>
          <w:ilvl w:val="0"/>
          <w:numId w:val="0"/>
        </w:numPr>
        <w:spacing w:line="360" w:lineRule="auto"/>
        <w:jc w:val="both"/>
        <w:rPr>
          <w:rFonts w:ascii="Arial" w:hAnsi="Arial" w:cs="Arial"/>
          <w:sz w:val="22"/>
          <w:szCs w:val="22"/>
        </w:rPr>
      </w:pPr>
    </w:p>
    <w:p w14:paraId="5458F9CC" w14:textId="1341F321" w:rsidR="00B60ABB" w:rsidRDefault="009E3165" w:rsidP="008C08A8">
      <w:pPr>
        <w:numPr>
          <w:ilvl w:val="0"/>
          <w:numId w:val="0"/>
        </w:numPr>
        <w:spacing w:line="360" w:lineRule="auto"/>
        <w:jc w:val="both"/>
        <w:rPr>
          <w:rFonts w:ascii="Arial" w:hAnsi="Arial" w:cs="Arial"/>
          <w:sz w:val="22"/>
          <w:szCs w:val="22"/>
        </w:rPr>
      </w:pPr>
      <w:r w:rsidRPr="00A67B00">
        <w:rPr>
          <w:rFonts w:ascii="Arial" w:hAnsi="Arial" w:cs="Arial"/>
          <w:sz w:val="22"/>
          <w:szCs w:val="22"/>
        </w:rPr>
        <w:t>Similarly</w:t>
      </w:r>
      <w:r w:rsidR="00B60ABB" w:rsidRPr="00A67B00">
        <w:rPr>
          <w:rFonts w:ascii="Arial" w:hAnsi="Arial" w:cs="Arial"/>
          <w:sz w:val="22"/>
          <w:szCs w:val="22"/>
        </w:rPr>
        <w:t xml:space="preserve">, HSCs cultured with eggs of </w:t>
      </w:r>
      <w:r w:rsidR="00B60ABB" w:rsidRPr="00A67B00">
        <w:rPr>
          <w:rFonts w:ascii="Arial" w:hAnsi="Arial" w:cs="Arial"/>
          <w:i/>
          <w:iCs/>
          <w:sz w:val="22"/>
          <w:szCs w:val="22"/>
        </w:rPr>
        <w:t>S. japonicum</w:t>
      </w:r>
      <w:r w:rsidR="00B60ABB" w:rsidRPr="00A67B00">
        <w:rPr>
          <w:rFonts w:ascii="Arial" w:hAnsi="Arial" w:cs="Arial"/>
          <w:sz w:val="22"/>
          <w:szCs w:val="22"/>
        </w:rPr>
        <w:t xml:space="preserve"> reduce </w:t>
      </w:r>
      <w:r w:rsidR="008179A9">
        <w:rPr>
          <w:rFonts w:ascii="Arial" w:hAnsi="Arial" w:cs="Arial"/>
          <w:sz w:val="22"/>
          <w:szCs w:val="22"/>
        </w:rPr>
        <w:t xml:space="preserve">their </w:t>
      </w:r>
      <w:r w:rsidR="00B60ABB" w:rsidRPr="00A67B00">
        <w:rPr>
          <w:rFonts w:ascii="Arial" w:hAnsi="Arial" w:cs="Arial"/>
          <w:sz w:val="22"/>
          <w:szCs w:val="22"/>
        </w:rPr>
        <w:t xml:space="preserve">expression of α-SMA and Col1A1, but </w:t>
      </w:r>
      <w:r w:rsidRPr="00A67B00">
        <w:rPr>
          <w:rFonts w:ascii="Arial" w:hAnsi="Arial" w:cs="Arial"/>
          <w:sz w:val="22"/>
          <w:szCs w:val="22"/>
        </w:rPr>
        <w:t xml:space="preserve">in contrast </w:t>
      </w:r>
      <w:r w:rsidR="00B60ABB" w:rsidRPr="00A67B00">
        <w:rPr>
          <w:rFonts w:ascii="Arial" w:hAnsi="Arial" w:cs="Arial"/>
          <w:sz w:val="22"/>
          <w:szCs w:val="22"/>
        </w:rPr>
        <w:t xml:space="preserve">they do not display lipid droplet storage nor have an increase PPAR-γ expression </w:t>
      </w:r>
      <w:r w:rsidR="00B60ABB" w:rsidRPr="00A67B00">
        <w:rPr>
          <w:rFonts w:ascii="Arial" w:hAnsi="Arial" w:cs="Arial"/>
          <w:sz w:val="22"/>
          <w:szCs w:val="22"/>
        </w:rPr>
        <w:fldChar w:fldCharType="begin" w:fldLock="1"/>
      </w:r>
      <w:r w:rsidR="0098643B">
        <w:rPr>
          <w:rFonts w:ascii="Arial" w:hAnsi="Arial" w:cs="Arial"/>
          <w:sz w:val="22"/>
          <w:szCs w:val="22"/>
        </w:rPr>
        <w:instrText>ADDIN CSL_CITATION {"citationItems":[{"id":"ITEM-1","itemData":{"DOI":"10.1371/journal.pone.0068479","ISSN":"19326203","PMID":"23840855","abstract":"Hepatic fibrosis induced by egg deposition is the most serious pathology associated with chronic schistosomiasis, in which the hepatic stellate cell (HSC) plays a central role. While the effect of Schistosoma mansoni eggs on the fibrogenic phenotype of HSCs has been investigated, studies determining the effect of eggs of S. japonicum on HSCs are lacking. Disease caused by S. japonicum is much more severe than that resulting from S. mansoni infection so it is important to compare the pathologies caused by these two parasites, to determine whether this phenotype is due to the species interacting differently with the mammalian host. Accordingly, we investigated the effect of S. japonicum eggs on the human HSC cell line, LX-2, with and without TGF-β (Transforming Growth Factor beta) co-treatment, so as to determine the impact on genes associated with fibrogenesis, inflammation and matrix re-organisation. Activation status of HSCs was assessed by αSMA (Alpha Smooth Muscle Actin) immunofluorescence, accumulation of Oil Red O-stained lipid droplets and the relative expression of selected genes associated with activation. The fibrogenic phenotype of HSCs was inhibited by the presence of eggs both with or without TGF-β treatment, as evidenced by a lack of αSMA staining and reduced gene expression of αSMA and Col1A1 (Collagen 1A1). Unlike S. mansoni-treated cells, however, expression of the quiescent HSC marker PPAR-γ (Peroxisome Proliferator-Activated Receptor gamma) was not increased, nor was there accumulation of lipid droplets. In contrast, S. japonicum eggs induced the mRNA expression of MMP-9 (Matrix Metalloproteinase 9), CCL2 (Chemokine (C-C motif) Ligand 2) and IL-6 (Interleukin 6) in HSCs indicating that rather than inducing complete HSC quiescence, the eggs induced a proinflammatory phenotype. These results suggest HSCs in close proximity to S. japonicum eggs in the liver may play a role in the proinflammatory regulation of hepatic granuloma formation. © 2013 Anthony et al.","author":[{"dropping-particle":"","family":"Anthony","given":"Barrie J.","non-dropping-particle":"","parse-names":false,"suffix":""},{"dropping-particle":"","family":"James","given":"Kylie R.","non-dropping-particle":"","parse-names":false,"suffix":""},{"dropping-particle":"","family":"Gobert","given":"Geoffrey N.","non-dropping-particle":"","parse-names":false,"suffix":""},{"dropping-particle":"","family":"Ramm","given":"Grant A.","non-dropping-particle":"","parse-names":false,"suffix":""},{"dropping-particle":"","family":"McManus","given":"DP","non-dropping-particle":"","parse-names":false,"suffix":""}],"container-title":"PLoS ONE","id":"ITEM-1","issue":"6","issued":{"date-parts":[["2013"]]},"page":"e68479","title":"Schistosoma japonicum eggs induce a proinflammatory, anti-fibrogenic phenotype in hepatic stellate cells","type":"article-journal","volume":"8"},"uris":["http://www.mendeley.com/documents/?uuid=bc04f652-9450-4a84-aa5a-49f330073a87"]}],"mendeley":{"formattedCitation":"&lt;sup&gt;114&lt;/sup&gt;","plainTextFormattedCitation":"114","previouslyFormattedCitation":"&lt;sup&gt;114&lt;/sup&gt;"},"properties":{"noteIndex":0},"schema":"https://github.com/citation-style-language/schema/raw/master/csl-citation.json"}</w:instrText>
      </w:r>
      <w:r w:rsidR="00B60ABB" w:rsidRPr="00A67B00">
        <w:rPr>
          <w:rFonts w:ascii="Arial" w:hAnsi="Arial" w:cs="Arial"/>
          <w:sz w:val="22"/>
          <w:szCs w:val="22"/>
        </w:rPr>
        <w:fldChar w:fldCharType="separate"/>
      </w:r>
      <w:r w:rsidR="008674F8" w:rsidRPr="008674F8">
        <w:rPr>
          <w:rFonts w:ascii="Arial" w:hAnsi="Arial" w:cs="Arial"/>
          <w:noProof/>
          <w:sz w:val="22"/>
          <w:szCs w:val="22"/>
          <w:vertAlign w:val="superscript"/>
        </w:rPr>
        <w:t>114</w:t>
      </w:r>
      <w:r w:rsidR="00B60ABB" w:rsidRPr="00A67B00">
        <w:rPr>
          <w:rFonts w:ascii="Arial" w:hAnsi="Arial" w:cs="Arial"/>
          <w:sz w:val="22"/>
          <w:szCs w:val="22"/>
        </w:rPr>
        <w:fldChar w:fldCharType="end"/>
      </w:r>
      <w:r w:rsidR="00B60ABB" w:rsidRPr="00A67B00">
        <w:rPr>
          <w:rFonts w:ascii="Arial" w:hAnsi="Arial" w:cs="Arial"/>
          <w:sz w:val="22"/>
          <w:szCs w:val="22"/>
        </w:rPr>
        <w:t xml:space="preserve">. </w:t>
      </w:r>
      <w:r w:rsidR="00C0258E">
        <w:rPr>
          <w:rFonts w:ascii="Arial" w:hAnsi="Arial" w:cs="Arial"/>
          <w:sz w:val="22"/>
          <w:szCs w:val="22"/>
        </w:rPr>
        <w:t>The results were the same for</w:t>
      </w:r>
      <w:r w:rsidR="00B60ABB" w:rsidRPr="00A67B00">
        <w:rPr>
          <w:rFonts w:ascii="Arial" w:hAnsi="Arial" w:cs="Arial"/>
          <w:sz w:val="22"/>
          <w:szCs w:val="22"/>
        </w:rPr>
        <w:t xml:space="preserve"> HSCs that had direct contact with the </w:t>
      </w:r>
      <w:r w:rsidR="00B60ABB" w:rsidRPr="00A67B00">
        <w:rPr>
          <w:rFonts w:ascii="Arial" w:hAnsi="Arial" w:cs="Arial"/>
          <w:i/>
          <w:iCs/>
          <w:sz w:val="22"/>
          <w:szCs w:val="22"/>
        </w:rPr>
        <w:t>S. japonicum</w:t>
      </w:r>
      <w:r w:rsidR="00B60ABB" w:rsidRPr="00A67B00">
        <w:rPr>
          <w:rFonts w:ascii="Arial" w:hAnsi="Arial" w:cs="Arial"/>
          <w:sz w:val="22"/>
          <w:szCs w:val="22"/>
        </w:rPr>
        <w:t xml:space="preserve"> eggs and </w:t>
      </w:r>
      <w:r w:rsidRPr="00A67B00">
        <w:rPr>
          <w:rFonts w:ascii="Arial" w:hAnsi="Arial" w:cs="Arial"/>
          <w:sz w:val="22"/>
          <w:szCs w:val="22"/>
        </w:rPr>
        <w:t xml:space="preserve">those </w:t>
      </w:r>
      <w:r w:rsidR="00B60ABB" w:rsidRPr="00A67B00">
        <w:rPr>
          <w:rFonts w:ascii="Arial" w:hAnsi="Arial" w:cs="Arial"/>
          <w:sz w:val="22"/>
          <w:szCs w:val="22"/>
        </w:rPr>
        <w:t xml:space="preserve">at a distance, suggesting an </w:t>
      </w:r>
      <w:r w:rsidR="00657789">
        <w:rPr>
          <w:rFonts w:ascii="Arial" w:hAnsi="Arial" w:cs="Arial"/>
          <w:sz w:val="22"/>
          <w:szCs w:val="22"/>
        </w:rPr>
        <w:t xml:space="preserve">egg </w:t>
      </w:r>
      <w:r w:rsidR="00B60ABB" w:rsidRPr="00A67B00">
        <w:rPr>
          <w:rFonts w:ascii="Arial" w:hAnsi="Arial" w:cs="Arial"/>
          <w:sz w:val="22"/>
          <w:szCs w:val="22"/>
        </w:rPr>
        <w:t xml:space="preserve">excreted factor causing the </w:t>
      </w:r>
      <w:r w:rsidR="00657789">
        <w:rPr>
          <w:rFonts w:ascii="Arial" w:hAnsi="Arial" w:cs="Arial"/>
          <w:sz w:val="22"/>
          <w:szCs w:val="22"/>
        </w:rPr>
        <w:t>effect</w:t>
      </w:r>
      <w:r w:rsidR="00B60ABB" w:rsidRPr="00A67B00">
        <w:rPr>
          <w:rFonts w:ascii="Arial" w:hAnsi="Arial" w:cs="Arial"/>
          <w:sz w:val="22"/>
          <w:szCs w:val="22"/>
        </w:rPr>
        <w:t xml:space="preserve">. Moreover, HSCs in this setting have increased proinflammatory cytokine expression such as CCL2, IL-6 and MMP9 </w:t>
      </w:r>
      <w:r w:rsidR="00B60ABB" w:rsidRPr="00A67B00">
        <w:rPr>
          <w:rFonts w:ascii="Arial" w:hAnsi="Arial" w:cs="Arial"/>
          <w:sz w:val="22"/>
          <w:szCs w:val="22"/>
        </w:rPr>
        <w:fldChar w:fldCharType="begin" w:fldLock="1"/>
      </w:r>
      <w:r w:rsidR="0098643B">
        <w:rPr>
          <w:rFonts w:ascii="Arial" w:hAnsi="Arial" w:cs="Arial"/>
          <w:sz w:val="22"/>
          <w:szCs w:val="22"/>
        </w:rPr>
        <w:instrText>ADDIN CSL_CITATION {"citationItems":[{"id":"ITEM-1","itemData":{"DOI":"10.1371/journal.pone.0068479","ISSN":"19326203","PMID":"23840855","abstract":"Hepatic fibrosis induced by egg deposition is the most serious pathology associated with chronic schistosomiasis, in which the hepatic stellate cell (HSC) plays a central role. While the effect of Schistosoma mansoni eggs on the fibrogenic phenotype of HSCs has been investigated, studies determining the effect of eggs of S. japonicum on HSCs are lacking. Disease caused by S. japonicum is much more severe than that resulting from S. mansoni infection so it is important to compare the pathologies caused by these two parasites, to determine whether this phenotype is due to the species interacting differently with the mammalian host. Accordingly, we investigated the effect of S. japonicum eggs on the human HSC cell line, LX-2, with and without TGF-β (Transforming Growth Factor beta) co-treatment, so as to determine the impact on genes associated with fibrogenesis, inflammation and matrix re-organisation. Activation status of HSCs was assessed by αSMA (Alpha Smooth Muscle Actin) immunofluorescence, accumulation of Oil Red O-stained lipid droplets and the relative expression of selected genes associated with activation. The fibrogenic phenotype of HSCs was inhibited by the presence of eggs both with or without TGF-β treatment, as evidenced by a lack of αSMA staining and reduced gene expression of αSMA and Col1A1 (Collagen 1A1). Unlike S. mansoni-treated cells, however, expression of the quiescent HSC marker PPAR-γ (Peroxisome Proliferator-Activated Receptor gamma) was not increased, nor was there accumulation of lipid droplets. In contrast, S. japonicum eggs induced the mRNA expression of MMP-9 (Matrix Metalloproteinase 9), CCL2 (Chemokine (C-C motif) Ligand 2) and IL-6 (Interleukin 6) in HSCs indicating that rather than inducing complete HSC quiescence, the eggs induced a proinflammatory phenotype. These results suggest HSCs in close proximity to S. japonicum eggs in the liver may play a role in the proinflammatory regulation of hepatic granuloma formation. © 2013 Anthony et al.","author":[{"dropping-particle":"","family":"Anthony","given":"Barrie J.","non-dropping-particle":"","parse-names":false,"suffix":""},{"dropping-particle":"","family":"James","given":"Kylie R.","non-dropping-particle":"","parse-names":false,"suffix":""},{"dropping-particle":"","family":"Gobert","given":"Geoffrey N.","non-dropping-particle":"","parse-names":false,"suffix":""},{"dropping-particle":"","family":"Ramm","given":"Grant A.","non-dropping-particle":"","parse-names":false,"suffix":""},{"dropping-particle":"","family":"McManus","given":"DP","non-dropping-particle":"","parse-names":false,"suffix":""}],"container-title":"PLoS ONE","id":"ITEM-1","issue":"6","issued":{"date-parts":[["2013"]]},"page":"e68479","title":"Schistosoma japonicum eggs induce a proinflammatory, anti-fibrogenic phenotype in hepatic stellate cells","type":"article-journal","volume":"8"},"uris":["http://www.mendeley.com/documents/?uuid=bc04f652-9450-4a84-aa5a-49f330073a87"]}],"mendeley":{"formattedCitation":"&lt;sup&gt;114&lt;/sup&gt;","plainTextFormattedCitation":"114","previouslyFormattedCitation":"&lt;sup&gt;114&lt;/sup&gt;"},"properties":{"noteIndex":0},"schema":"https://github.com/citation-style-language/schema/raw/master/csl-citation.json"}</w:instrText>
      </w:r>
      <w:r w:rsidR="00B60ABB" w:rsidRPr="00A67B00">
        <w:rPr>
          <w:rFonts w:ascii="Arial" w:hAnsi="Arial" w:cs="Arial"/>
          <w:sz w:val="22"/>
          <w:szCs w:val="22"/>
        </w:rPr>
        <w:fldChar w:fldCharType="separate"/>
      </w:r>
      <w:r w:rsidR="008674F8" w:rsidRPr="008674F8">
        <w:rPr>
          <w:rFonts w:ascii="Arial" w:hAnsi="Arial" w:cs="Arial"/>
          <w:noProof/>
          <w:sz w:val="22"/>
          <w:szCs w:val="22"/>
          <w:vertAlign w:val="superscript"/>
        </w:rPr>
        <w:t>114</w:t>
      </w:r>
      <w:r w:rsidR="00B60ABB" w:rsidRPr="00A67B00">
        <w:rPr>
          <w:rFonts w:ascii="Arial" w:hAnsi="Arial" w:cs="Arial"/>
          <w:sz w:val="22"/>
          <w:szCs w:val="22"/>
        </w:rPr>
        <w:fldChar w:fldCharType="end"/>
      </w:r>
      <w:r w:rsidR="00B60ABB" w:rsidRPr="00A67B00">
        <w:rPr>
          <w:rFonts w:ascii="Arial" w:hAnsi="Arial" w:cs="Arial"/>
          <w:sz w:val="22"/>
          <w:szCs w:val="22"/>
        </w:rPr>
        <w:t xml:space="preserve">, </w:t>
      </w:r>
      <w:r w:rsidR="00657789">
        <w:rPr>
          <w:rFonts w:ascii="Arial" w:hAnsi="Arial" w:cs="Arial"/>
          <w:sz w:val="22"/>
          <w:szCs w:val="22"/>
        </w:rPr>
        <w:t xml:space="preserve">proposing </w:t>
      </w:r>
      <w:r w:rsidR="00B60ABB" w:rsidRPr="00A67B00">
        <w:rPr>
          <w:rFonts w:ascii="Arial" w:hAnsi="Arial" w:cs="Arial"/>
          <w:sz w:val="22"/>
          <w:szCs w:val="22"/>
        </w:rPr>
        <w:t xml:space="preserve">a role for HSCs in granuloma </w:t>
      </w:r>
      <w:r w:rsidR="00BE1034">
        <w:rPr>
          <w:rFonts w:ascii="Arial" w:hAnsi="Arial" w:cs="Arial"/>
          <w:sz w:val="22"/>
          <w:szCs w:val="22"/>
        </w:rPr>
        <w:t xml:space="preserve">development </w:t>
      </w:r>
      <w:r w:rsidR="00B60ABB" w:rsidRPr="00A67B00">
        <w:rPr>
          <w:rFonts w:ascii="Arial" w:hAnsi="Arial" w:cs="Arial"/>
          <w:sz w:val="22"/>
          <w:szCs w:val="22"/>
        </w:rPr>
        <w:t xml:space="preserve">and that both host and parasite derived factors contribute to pathology. </w:t>
      </w:r>
      <w:r w:rsidR="008231C7" w:rsidRPr="00A67B00">
        <w:rPr>
          <w:rFonts w:ascii="Arial" w:hAnsi="Arial" w:cs="Arial"/>
          <w:sz w:val="22"/>
          <w:szCs w:val="22"/>
        </w:rPr>
        <w:t>T</w:t>
      </w:r>
      <w:r w:rsidR="00B60ABB" w:rsidRPr="00A67B00">
        <w:rPr>
          <w:rFonts w:ascii="Arial" w:hAnsi="Arial" w:cs="Arial"/>
          <w:sz w:val="22"/>
          <w:szCs w:val="22"/>
        </w:rPr>
        <w:t>he variations</w:t>
      </w:r>
      <w:r w:rsidR="008231C7" w:rsidRPr="00A67B00">
        <w:rPr>
          <w:rFonts w:ascii="Arial" w:hAnsi="Arial" w:cs="Arial"/>
          <w:sz w:val="22"/>
          <w:szCs w:val="22"/>
        </w:rPr>
        <w:t xml:space="preserve"> observed in HSC</w:t>
      </w:r>
      <w:r w:rsidR="00B60ABB" w:rsidRPr="00A67B00">
        <w:rPr>
          <w:rFonts w:ascii="Arial" w:hAnsi="Arial" w:cs="Arial"/>
          <w:sz w:val="22"/>
          <w:szCs w:val="22"/>
        </w:rPr>
        <w:t xml:space="preserve"> </w:t>
      </w:r>
      <w:r w:rsidR="008231C7" w:rsidRPr="00A67B00">
        <w:rPr>
          <w:rFonts w:ascii="Arial" w:hAnsi="Arial" w:cs="Arial"/>
          <w:sz w:val="22"/>
          <w:szCs w:val="22"/>
        </w:rPr>
        <w:t xml:space="preserve">activation </w:t>
      </w:r>
      <w:r w:rsidR="00B60ABB" w:rsidRPr="00A67B00">
        <w:rPr>
          <w:rFonts w:ascii="Arial" w:hAnsi="Arial" w:cs="Arial"/>
          <w:sz w:val="22"/>
          <w:szCs w:val="22"/>
        </w:rPr>
        <w:t xml:space="preserve">in </w:t>
      </w:r>
      <w:r w:rsidR="00B60ABB" w:rsidRPr="00A67B00">
        <w:rPr>
          <w:rFonts w:ascii="Arial" w:hAnsi="Arial" w:cs="Arial"/>
          <w:i/>
          <w:iCs/>
          <w:sz w:val="22"/>
          <w:szCs w:val="22"/>
        </w:rPr>
        <w:t>S. mansoni</w:t>
      </w:r>
      <w:r w:rsidR="00B60ABB" w:rsidRPr="00A67B00">
        <w:rPr>
          <w:rFonts w:ascii="Arial" w:hAnsi="Arial" w:cs="Arial"/>
          <w:sz w:val="22"/>
          <w:szCs w:val="22"/>
        </w:rPr>
        <w:t xml:space="preserve"> and </w:t>
      </w:r>
      <w:r w:rsidR="00B60ABB" w:rsidRPr="00A67B00">
        <w:rPr>
          <w:rFonts w:ascii="Arial" w:hAnsi="Arial" w:cs="Arial"/>
          <w:i/>
          <w:iCs/>
          <w:sz w:val="22"/>
          <w:szCs w:val="22"/>
        </w:rPr>
        <w:t>S. japonicum</w:t>
      </w:r>
      <w:r w:rsidR="008231C7" w:rsidRPr="00A67B00">
        <w:rPr>
          <w:rFonts w:ascii="Arial" w:hAnsi="Arial" w:cs="Arial"/>
          <w:sz w:val="22"/>
          <w:szCs w:val="22"/>
        </w:rPr>
        <w:t xml:space="preserve"> infections </w:t>
      </w:r>
      <w:r w:rsidR="00B60ABB" w:rsidRPr="00A67B00">
        <w:rPr>
          <w:rFonts w:ascii="Arial" w:hAnsi="Arial" w:cs="Arial"/>
          <w:sz w:val="22"/>
          <w:szCs w:val="22"/>
        </w:rPr>
        <w:t xml:space="preserve">may </w:t>
      </w:r>
      <w:r w:rsidR="00A30093">
        <w:rPr>
          <w:rFonts w:ascii="Arial" w:hAnsi="Arial" w:cs="Arial"/>
          <w:sz w:val="22"/>
          <w:szCs w:val="22"/>
        </w:rPr>
        <w:t xml:space="preserve">therefore </w:t>
      </w:r>
      <w:r w:rsidR="008231C7" w:rsidRPr="00A67B00">
        <w:rPr>
          <w:rFonts w:ascii="Arial" w:hAnsi="Arial" w:cs="Arial"/>
          <w:sz w:val="22"/>
          <w:szCs w:val="22"/>
        </w:rPr>
        <w:t xml:space="preserve">contribute </w:t>
      </w:r>
      <w:r w:rsidR="00B60ABB" w:rsidRPr="00A67B00">
        <w:rPr>
          <w:rFonts w:ascii="Arial" w:hAnsi="Arial" w:cs="Arial"/>
          <w:sz w:val="22"/>
          <w:szCs w:val="22"/>
        </w:rPr>
        <w:t xml:space="preserve">to the differences seen in overall pathological outcome. </w:t>
      </w:r>
    </w:p>
    <w:p w14:paraId="496BB2DB" w14:textId="77777777" w:rsidR="00A859A0" w:rsidRPr="00A67B00" w:rsidRDefault="00A859A0" w:rsidP="00A67B00">
      <w:pPr>
        <w:numPr>
          <w:ilvl w:val="0"/>
          <w:numId w:val="0"/>
        </w:numPr>
        <w:spacing w:line="360" w:lineRule="auto"/>
        <w:jc w:val="both"/>
        <w:rPr>
          <w:rFonts w:ascii="Arial" w:hAnsi="Arial" w:cs="Arial"/>
          <w:sz w:val="22"/>
          <w:szCs w:val="22"/>
        </w:rPr>
      </w:pPr>
    </w:p>
    <w:p w14:paraId="7D2DF8FD" w14:textId="43B94BBB" w:rsidR="00C404B2" w:rsidRPr="00853EF0" w:rsidRDefault="002C30D1" w:rsidP="0060051D">
      <w:pPr>
        <w:numPr>
          <w:ilvl w:val="0"/>
          <w:numId w:val="0"/>
        </w:numPr>
        <w:spacing w:after="120" w:line="360" w:lineRule="auto"/>
        <w:ind w:left="284" w:hanging="284"/>
        <w:jc w:val="both"/>
        <w:rPr>
          <w:rFonts w:ascii="Arial" w:hAnsi="Arial" w:cs="Arial"/>
          <w:sz w:val="22"/>
          <w:szCs w:val="22"/>
        </w:rPr>
      </w:pPr>
      <w:r w:rsidRPr="00853EF0">
        <w:rPr>
          <w:rFonts w:ascii="Arial" w:hAnsi="Arial" w:cs="Arial"/>
          <w:sz w:val="22"/>
          <w:szCs w:val="22"/>
        </w:rPr>
        <w:t xml:space="preserve">5.5 </w:t>
      </w:r>
      <w:r w:rsidR="00EB3B15" w:rsidRPr="00853EF0">
        <w:rPr>
          <w:rFonts w:ascii="Arial" w:hAnsi="Arial" w:cs="Arial"/>
          <w:sz w:val="22"/>
          <w:szCs w:val="22"/>
        </w:rPr>
        <w:t>Macrophages</w:t>
      </w:r>
    </w:p>
    <w:p w14:paraId="35C7204D" w14:textId="49A2B069" w:rsidR="00257CE4" w:rsidRDefault="00632FEB" w:rsidP="00A67B00">
      <w:pPr>
        <w:numPr>
          <w:ilvl w:val="0"/>
          <w:numId w:val="0"/>
        </w:numPr>
        <w:spacing w:line="360" w:lineRule="auto"/>
        <w:jc w:val="both"/>
        <w:rPr>
          <w:rFonts w:ascii="Arial" w:hAnsi="Arial" w:cs="Arial"/>
          <w:sz w:val="22"/>
          <w:szCs w:val="22"/>
        </w:rPr>
      </w:pPr>
      <w:r w:rsidRPr="00B51BDB">
        <w:rPr>
          <w:rFonts w:ascii="Arial" w:hAnsi="Arial" w:cs="Arial"/>
          <w:sz w:val="22"/>
          <w:szCs w:val="22"/>
        </w:rPr>
        <w:t>Macrophages (</w:t>
      </w:r>
      <w:r w:rsidR="00357494" w:rsidRPr="00B51BDB">
        <w:rPr>
          <w:rFonts w:ascii="Arial" w:hAnsi="Arial" w:cs="Arial"/>
          <w:sz w:val="22"/>
          <w:szCs w:val="22"/>
        </w:rPr>
        <w:t xml:space="preserve">also known as </w:t>
      </w:r>
      <w:r w:rsidRPr="00B51BDB">
        <w:rPr>
          <w:rFonts w:ascii="Arial" w:hAnsi="Arial" w:cs="Arial"/>
          <w:sz w:val="22"/>
          <w:szCs w:val="22"/>
        </w:rPr>
        <w:t xml:space="preserve">Kupffer cells when liver resident) make up 30 % </w:t>
      </w:r>
      <w:r w:rsidR="00FB0BE3" w:rsidRPr="00B51BDB">
        <w:rPr>
          <w:rFonts w:ascii="Arial" w:hAnsi="Arial" w:cs="Arial"/>
          <w:sz w:val="22"/>
          <w:szCs w:val="22"/>
        </w:rPr>
        <w:t>of cells in</w:t>
      </w:r>
      <w:r w:rsidRPr="00B51BDB">
        <w:rPr>
          <w:rFonts w:ascii="Arial" w:hAnsi="Arial" w:cs="Arial"/>
          <w:sz w:val="22"/>
          <w:szCs w:val="22"/>
        </w:rPr>
        <w:t xml:space="preserve"> </w:t>
      </w:r>
      <w:r w:rsidRPr="00B51BDB">
        <w:rPr>
          <w:rFonts w:ascii="Arial" w:hAnsi="Arial" w:cs="Arial"/>
          <w:i/>
          <w:iCs/>
          <w:sz w:val="22"/>
          <w:szCs w:val="22"/>
        </w:rPr>
        <w:t>S. mansoni</w:t>
      </w:r>
      <w:r w:rsidRPr="00B51BDB">
        <w:rPr>
          <w:rFonts w:ascii="Arial" w:hAnsi="Arial" w:cs="Arial"/>
          <w:sz w:val="22"/>
          <w:szCs w:val="22"/>
        </w:rPr>
        <w:t xml:space="preserve"> liver granulomas</w:t>
      </w:r>
      <w:r w:rsidR="00784772" w:rsidRPr="00B51BDB">
        <w:rPr>
          <w:rFonts w:ascii="Arial" w:hAnsi="Arial" w:cs="Arial"/>
          <w:sz w:val="22"/>
          <w:szCs w:val="22"/>
        </w:rPr>
        <w:t>. They</w:t>
      </w:r>
      <w:r w:rsidRPr="00B51BDB">
        <w:rPr>
          <w:rFonts w:ascii="Arial" w:hAnsi="Arial" w:cs="Arial"/>
          <w:sz w:val="22"/>
          <w:szCs w:val="22"/>
        </w:rPr>
        <w:t xml:space="preserve"> </w:t>
      </w:r>
      <w:r w:rsidR="00EC703D" w:rsidRPr="00B51BDB">
        <w:rPr>
          <w:rFonts w:ascii="Arial" w:hAnsi="Arial" w:cs="Arial"/>
          <w:sz w:val="22"/>
          <w:szCs w:val="22"/>
        </w:rPr>
        <w:t xml:space="preserve">arise from </w:t>
      </w:r>
      <w:r w:rsidR="00D1302A" w:rsidRPr="00B51BDB">
        <w:rPr>
          <w:rFonts w:ascii="Arial" w:hAnsi="Arial" w:cs="Arial"/>
          <w:sz w:val="22"/>
          <w:szCs w:val="22"/>
        </w:rPr>
        <w:t xml:space="preserve">recruited monocyte-derived cells </w:t>
      </w:r>
      <w:r w:rsidRPr="00B51BDB">
        <w:rPr>
          <w:rFonts w:ascii="Arial" w:hAnsi="Arial" w:cs="Arial"/>
          <w:sz w:val="22"/>
          <w:szCs w:val="22"/>
        </w:rPr>
        <w:t xml:space="preserve">and play a role as both mediators and effectors of granuloma formation </w:t>
      </w:r>
      <w:r w:rsidRPr="00B51BDB">
        <w:rPr>
          <w:rFonts w:ascii="Arial" w:hAnsi="Arial" w:cs="Arial"/>
          <w:sz w:val="22"/>
          <w:szCs w:val="22"/>
        </w:rPr>
        <w:fldChar w:fldCharType="begin" w:fldLock="1"/>
      </w:r>
      <w:r w:rsidR="003D2BAB" w:rsidRPr="00B51BDB">
        <w:rPr>
          <w:rFonts w:ascii="Arial" w:hAnsi="Arial" w:cs="Arial"/>
          <w:sz w:val="22"/>
          <w:szCs w:val="22"/>
        </w:rPr>
        <w:instrText>ADDIN CSL_CITATION {"citationItems":[{"id":"ITEM-1","itemData":{"DOI":"10.1111/j.1365-3024.2009.01098.x","ISSN":"01419838","abstract":"Schistosomiasis continues to be a significant cause of parasitic morbidity and mortality worldwide. This review considers the basic features of the pathology and clinical outcomes of hepatointestinal and genitourinary schistosomiasis, presents an overview of the numerous studies on animal models that have clarified many of the immunopathological features, and provides insight into our current understanding of the immunopathogenesis and genetic control of human schistosomiasis. In murine schistosomiasis, pathology is induced by a CD4+ Th2 driven granulomatous response directed against schistosome eggs lodged in the host liver. The Th2 cytokines IL-4 and IL-13 drive this response, whereas IL-10, IL13Rα2, IFN-γ and a subset of regulatory T-cells act to limit schistosome induced pathology. A variety of cell types including hepatic stellate cells, alternatively activated macrophages and regulatory T-cells have also been implicated in the pathogenesis of schistosomiasis. Current knowledge suggests the immunopathogenic mechanisms underlying human schistosomiasis are likely to be similar. The review also considers the future development of anti-pathology schistosome vaccines. As fibrosis is an important feature of many other diseases such as Crohn's disease and sarcoidosis, a comprehensive understanding of the cellular and molecular mechanisms involved in schistosomiasis may also ultimately contribute to the development an effective disease intervention strategy for other granulofibrotic diseases. © 2009 Blackwell Publishing Ltd.","author":[{"dropping-particle":"","family":"Burke","given":"ML","non-dropping-particle":"","parse-names":false,"suffix":""},{"dropping-particle":"","family":"Jones","given":"MK","non-dropping-particle":"","parse-names":false,"suffix":""},{"dropping-particle":"","family":"Gobert","given":"GN","non-dropping-particle":"","parse-names":false,"suffix":""},{"dropping-particle":"","family":"Li","given":"Y. S.","non-dropping-particle":"","parse-names":false,"suffix":""},{"dropping-particle":"","family":"Ellis","given":"M. K.","non-dropping-particle":"","parse-names":false,"suffix":""},{"dropping-particle":"","family":"McManus","given":"DP","non-dropping-particle":"","parse-names":false,"suffix":""}],"container-title":"Parasite Immunology","id":"ITEM-1","issue":"4","issued":{"date-parts":[["2009"]]},"page":"163-176","title":"Immunopathogenesis of human schistosomiasis","type":"article-journal","volume":"31"},"uris":["http://www.mendeley.com/documents/?uuid=0c224823-8ef3-4fe5-ac53-03292b2fffaf"]},{"id":"ITEM-2","itemData":{"DOI":"10.1002/eji.1830270518","ISSN":"00142980","abstract":"Previous studies have suggested that granulomatous inflammation in schistosomiasis is mediated by CD4+ T helper lymphocytes sensitized to parasite egg antigens. However, CD8+ T cells have also frequently been associated with the immune response to schistosome eggs. To examine more precisely the role of CD4+ and CD8+ T cells in the pathology of the schistosomal infection, we used mice with targeted mutations in major histocompatibility complex (MHC) class II or class I molecules. These mutations lead, respectively, to the virtual absence of CD4+ and CD8+ T cells. The results clearly show that schistosome-infected MHC class II mutant mice failed to form granulomas around parasite eggs. In contrast, infected MHC class I mutant mice displayed characteristic granulomatous lesions that were comparable to those in wild-type control mice. Moreover, lymphoid cells from MHC class II mutant mice were unable to react to egg antigens with either proliferative or cytokine [interferon-gamma, interleukin (IL)-4, IL-10] responses; nor were they able to present egg antigens to specifically sensitized CD4+ T helper cells from infected syngeneic control mice. By comparison, cells from MHC class I mutant mice exercised all these functions in a manner comparable with those from wild-type controls, These observations clearly demonstrate that schistosomal egg granulomas are mediated by MHC class II-restricted CD4+ T helper cells. They also suggest that CD8+ T cells do not become sensitized to egg antigens and play little role, if any, in the pathogenesis of schistosomiasis.","author":[{"dropping-particle":"","family":"Hernandez","given":"Hector J.","non-dropping-particle":"","parse-names":false,"suffix":""},{"dropping-particle":"","family":"Wang","given":"Yong","non-dropping-particle":"","parse-names":false,"suffix":""},{"dropping-particle":"","family":"Tzellas","given":"Nia","non-dropping-particle":"","parse-names":false,"suffix":""},{"dropping-particle":"","family":"Stadecker","given":"Miguel J.","non-dropping-particle":"","parse-names":false,"suffix":""}],"container-title":"European Journal of Immunology","id":"ITEM-2","issue":"5","issued":{"date-parts":[["1997"]]},"page":"1170-1176","publisher":"Wiley-VCH Verlag","title":"Expression of class II, but not class I, major histocompatibility complex molecules is required for granuloma formation in infection with Schistosoma mansoni","type":"article-journal","volume":"27"},"uris":["http://www.mendeley.com/documents/?uuid=de3c16f6-57bf-300b-bc7b-0ccd309e57ae"]},{"id":"ITEM-3","itemData":{"DOI":"10.1371/journal.ppat.1004080","ISSN":"15537374","abstract":"Alternatively activated macrophages (AAM) that accumulate during chronic T helper 2 inflammatory conditions may arise through proliferation of resident macrophages or recruitment of monocyte-derived cells. Liver granulomas that form around eggs of the helminth parasite Schistosoma mansoni require AAM to limit tissue damage. Here, we characterized monocyte and macrophage dynamics in the livers of infected CX3CR1GFP/+ mice. CX3CR1-GFP+ monocytes and macrophages accumulated around eggs and in granulomas during infection and upregulated PD-L2 expression, indicating differentiation into AAM. Intravital imaging of CX3CR1-GFP+ Ly6Clow monocytes revealed alterations in patrolling behavior including arrest around eggs that were not encased in granulomas. Differential labeling of CX3CR1-GFP+ cells in the blood and the tissue showed CD4+ T cell dependent accumulation of PD-L2+ CX3CR1-GFP+ AAM in the tissues as granulomas form. By adoptive transfer of Ly6Chigh and Ly6Clow monocytes into infected mice, we found that AAM originate primarily from transferred Ly6Chigh monocytes, but that these cells may transition through a Ly6Clow state and adopt patrolling behavior in the vasculature. Thus, during chronic helminth infection AAM can arise from recruited Ly6Chigh monocytes via help from CD4+ T cells. © 2014 Girgis et al.","author":[{"dropping-particle":"","family":"Girgis","given":"Natasha M.","non-dropping-particle":"","parse-names":false,"suffix":""},{"dropping-particle":"","family":"Gundra","given":"Uma Mahesh","non-dropping-particle":"","parse-names":false,"suffix":""},{"dropping-particle":"","family":"Ward","given":"Lauren N.","non-dropping-particle":"","parse-names":false,"suffix":""},{"dropping-particle":"","family":"Cabrera","given":"Mynthia","non-dropping-particle":"","parse-names":false,"suffix":""},{"dropping-particle":"","family":"Frevert","given":"Ute","non-dropping-particle":"","parse-names":false,"suffix":""},{"dropping-particle":"","family":"Loke","given":"P'ng","non-dropping-particle":"","parse-names":false,"suffix":""}],"container-title":"PLoS Pathogens","id":"ITEM-3","issue":"6","issued":{"date-parts":[["2014"]]},"page":"e1004080","publisher":"Public Library of Science","title":"Ly6Chigh monocytes become alternatively activated macrophages in schistosome granulomas with help from CD4+ Cells","type":"article-journal","volume":"10"},"uris":["http://www.mendeley.com/documents/?uuid=950a87b9-2351-3dfd-afa4-ff9739f18ce7"]}],"mendeley":{"formattedCitation":"&lt;sup&gt;115–117&lt;/sup&gt;","plainTextFormattedCitation":"115–117","previouslyFormattedCitation":"&lt;sup&gt;115–117&lt;/sup&gt;"},"properties":{"noteIndex":0},"schema":"https://github.com/citation-style-language/schema/raw/master/csl-citation.json"}</w:instrText>
      </w:r>
      <w:r w:rsidRPr="00B51BDB">
        <w:rPr>
          <w:rFonts w:ascii="Arial" w:hAnsi="Arial" w:cs="Arial"/>
          <w:sz w:val="22"/>
          <w:szCs w:val="22"/>
        </w:rPr>
        <w:fldChar w:fldCharType="separate"/>
      </w:r>
      <w:r w:rsidR="00B8669A" w:rsidRPr="00B51BDB">
        <w:rPr>
          <w:rFonts w:ascii="Arial" w:hAnsi="Arial" w:cs="Arial"/>
          <w:noProof/>
          <w:sz w:val="22"/>
          <w:szCs w:val="22"/>
          <w:vertAlign w:val="superscript"/>
        </w:rPr>
        <w:t>115–117</w:t>
      </w:r>
      <w:r w:rsidRPr="00B51BDB">
        <w:rPr>
          <w:rFonts w:ascii="Arial" w:hAnsi="Arial" w:cs="Arial"/>
          <w:sz w:val="22"/>
          <w:szCs w:val="22"/>
        </w:rPr>
        <w:fldChar w:fldCharType="end"/>
      </w:r>
      <w:r w:rsidRPr="00B51BDB">
        <w:rPr>
          <w:rFonts w:ascii="Arial" w:hAnsi="Arial" w:cs="Arial"/>
          <w:sz w:val="22"/>
          <w:szCs w:val="22"/>
        </w:rPr>
        <w:t>.</w:t>
      </w:r>
      <w:r w:rsidR="00DA3505" w:rsidRPr="00B51BDB">
        <w:rPr>
          <w:rFonts w:ascii="Arial" w:hAnsi="Arial" w:cs="Arial"/>
          <w:sz w:val="22"/>
          <w:szCs w:val="22"/>
        </w:rPr>
        <w:t xml:space="preserve"> However,</w:t>
      </w:r>
      <w:r w:rsidR="00257CE4" w:rsidRPr="00B51BDB">
        <w:rPr>
          <w:rFonts w:ascii="Arial" w:hAnsi="Arial" w:cs="Arial"/>
          <w:sz w:val="22"/>
          <w:szCs w:val="22"/>
        </w:rPr>
        <w:t xml:space="preserve"> although </w:t>
      </w:r>
      <w:r w:rsidR="00FB0BE3" w:rsidRPr="00B51BDB">
        <w:rPr>
          <w:rFonts w:ascii="Arial" w:hAnsi="Arial" w:cs="Arial"/>
          <w:sz w:val="22"/>
          <w:szCs w:val="22"/>
        </w:rPr>
        <w:t xml:space="preserve">information on macrophage population involvement in </w:t>
      </w:r>
      <w:r w:rsidR="00FB0BE3" w:rsidRPr="00B51BDB">
        <w:rPr>
          <w:rFonts w:ascii="Arial" w:hAnsi="Arial" w:cs="Arial"/>
          <w:i/>
          <w:iCs/>
          <w:sz w:val="22"/>
          <w:szCs w:val="22"/>
        </w:rPr>
        <w:t>S. japonicum</w:t>
      </w:r>
      <w:r w:rsidR="00FB0BE3" w:rsidRPr="00B51BDB">
        <w:rPr>
          <w:rFonts w:ascii="Arial" w:hAnsi="Arial" w:cs="Arial"/>
          <w:sz w:val="22"/>
          <w:szCs w:val="22"/>
        </w:rPr>
        <w:t xml:space="preserve"> granulomas is limited </w:t>
      </w:r>
      <w:r w:rsidR="00DA3505" w:rsidRPr="00B51BDB">
        <w:rPr>
          <w:rFonts w:ascii="Arial" w:hAnsi="Arial" w:cs="Arial"/>
          <w:sz w:val="22"/>
          <w:szCs w:val="22"/>
        </w:rPr>
        <w:fldChar w:fldCharType="begin" w:fldLock="1"/>
      </w:r>
      <w:r w:rsidR="009A03A8" w:rsidRPr="00B51BDB">
        <w:rPr>
          <w:rFonts w:ascii="Arial" w:hAnsi="Arial" w:cs="Arial"/>
          <w:sz w:val="22"/>
          <w:szCs w:val="22"/>
        </w:rPr>
        <w:instrText>ADDIN CSL_CITATION {"citationItems":[{"id":"ITEM-1","itemData":{"DOI":"10.1016/j.pt.2013.12.009","author":[{"dropping-particle":"","family":"Chuah","given":"Candy","non-dropping-particle":"","parse-names":false,"suffix":""},{"dropping-particle":"","family":"Jones","given":"MK","non-dropping-particle":"","parse-names":false,"suffix":""},{"dropping-particle":"","family":"Burke","given":"ML","non-dropping-particle":"","parse-names":false,"suffix":""},{"dropping-particle":"","family":"Mcmanus","given":"DP","non-dropping-particle":"","parse-names":false,"suffix":""},{"dropping-particle":"","family":"Gobert","given":"GN","non-dropping-particle":"","parse-names":false,"suffix":""}],"container-title":"Trends in Parasitology","id":"ITEM-1","issue":"3","issued":{"date-parts":[["2014"]]},"page":"141-150","title":"Cellular and chemokine-mediated regulation in schistosome-induced hepatic pathology","type":"article-journal","volume":"30"},"uris":["http://www.mendeley.com/documents/?uuid=fd1c1803-b75d-3dbe-8a29-d655b4133c87"]}],"mendeley":{"formattedCitation":"&lt;sup&gt;77&lt;/sup&gt;","plainTextFormattedCitation":"77","previouslyFormattedCitation":"&lt;sup&gt;77&lt;/sup&gt;"},"properties":{"noteIndex":0},"schema":"https://github.com/citation-style-language/schema/raw/master/csl-citation.json"}</w:instrText>
      </w:r>
      <w:r w:rsidR="00DA3505" w:rsidRPr="00B51BDB">
        <w:rPr>
          <w:rFonts w:ascii="Arial" w:hAnsi="Arial" w:cs="Arial"/>
          <w:sz w:val="22"/>
          <w:szCs w:val="22"/>
        </w:rPr>
        <w:fldChar w:fldCharType="separate"/>
      </w:r>
      <w:r w:rsidR="009A03A8" w:rsidRPr="00B51BDB">
        <w:rPr>
          <w:rFonts w:ascii="Arial" w:hAnsi="Arial" w:cs="Arial"/>
          <w:noProof/>
          <w:sz w:val="22"/>
          <w:szCs w:val="22"/>
          <w:vertAlign w:val="superscript"/>
        </w:rPr>
        <w:t>77</w:t>
      </w:r>
      <w:r w:rsidR="00DA3505" w:rsidRPr="00B51BDB">
        <w:rPr>
          <w:rFonts w:ascii="Arial" w:hAnsi="Arial" w:cs="Arial"/>
          <w:sz w:val="22"/>
          <w:szCs w:val="22"/>
        </w:rPr>
        <w:fldChar w:fldCharType="end"/>
      </w:r>
      <w:r w:rsidR="00257CE4" w:rsidRPr="00B51BDB">
        <w:rPr>
          <w:rFonts w:ascii="Arial" w:hAnsi="Arial" w:cs="Arial"/>
          <w:sz w:val="22"/>
          <w:szCs w:val="22"/>
        </w:rPr>
        <w:t xml:space="preserve">, </w:t>
      </w:r>
      <w:r w:rsidR="00FB0BE3" w:rsidRPr="00B51BDB">
        <w:rPr>
          <w:rFonts w:ascii="Arial" w:hAnsi="Arial" w:cs="Arial"/>
          <w:sz w:val="22"/>
          <w:szCs w:val="22"/>
        </w:rPr>
        <w:t xml:space="preserve">some </w:t>
      </w:r>
      <w:r w:rsidR="00057C7E" w:rsidRPr="00B51BDB">
        <w:rPr>
          <w:rFonts w:ascii="Arial" w:hAnsi="Arial" w:cs="Arial"/>
          <w:sz w:val="22"/>
          <w:szCs w:val="22"/>
        </w:rPr>
        <w:t>known</w:t>
      </w:r>
      <w:r w:rsidR="00057C7E">
        <w:rPr>
          <w:rFonts w:ascii="Arial" w:hAnsi="Arial" w:cs="Arial"/>
          <w:sz w:val="22"/>
          <w:szCs w:val="22"/>
        </w:rPr>
        <w:t xml:space="preserve"> </w:t>
      </w:r>
      <w:r w:rsidR="00FB0BE3" w:rsidRPr="00A67B00">
        <w:rPr>
          <w:rFonts w:ascii="Arial" w:hAnsi="Arial" w:cs="Arial"/>
          <w:sz w:val="22"/>
          <w:szCs w:val="22"/>
        </w:rPr>
        <w:t xml:space="preserve">key </w:t>
      </w:r>
      <w:r w:rsidR="00257CE4" w:rsidRPr="00A67B00">
        <w:rPr>
          <w:rFonts w:ascii="Arial" w:hAnsi="Arial" w:cs="Arial"/>
          <w:sz w:val="22"/>
          <w:szCs w:val="22"/>
        </w:rPr>
        <w:t>differences will be discussed</w:t>
      </w:r>
      <w:r w:rsidR="00FB0BE3" w:rsidRPr="00A67B00">
        <w:rPr>
          <w:rFonts w:ascii="Arial" w:hAnsi="Arial" w:cs="Arial"/>
          <w:sz w:val="22"/>
          <w:szCs w:val="22"/>
        </w:rPr>
        <w:t xml:space="preserve"> here</w:t>
      </w:r>
      <w:r w:rsidR="00DA3505" w:rsidRPr="00A67B00">
        <w:rPr>
          <w:rFonts w:ascii="Arial" w:hAnsi="Arial" w:cs="Arial"/>
          <w:sz w:val="22"/>
          <w:szCs w:val="22"/>
        </w:rPr>
        <w:t>.</w:t>
      </w:r>
      <w:r w:rsidRPr="00A67B00">
        <w:rPr>
          <w:rFonts w:ascii="Arial" w:hAnsi="Arial" w:cs="Arial"/>
          <w:sz w:val="22"/>
          <w:szCs w:val="22"/>
        </w:rPr>
        <w:t xml:space="preserve"> </w:t>
      </w:r>
    </w:p>
    <w:p w14:paraId="4222844C" w14:textId="77777777" w:rsidR="00853EF0" w:rsidRPr="00A67B00" w:rsidRDefault="00853EF0" w:rsidP="00A67B00">
      <w:pPr>
        <w:numPr>
          <w:ilvl w:val="0"/>
          <w:numId w:val="0"/>
        </w:numPr>
        <w:spacing w:line="360" w:lineRule="auto"/>
        <w:jc w:val="both"/>
        <w:rPr>
          <w:rFonts w:ascii="Arial" w:hAnsi="Arial" w:cs="Arial"/>
          <w:sz w:val="22"/>
          <w:szCs w:val="22"/>
        </w:rPr>
      </w:pPr>
    </w:p>
    <w:p w14:paraId="6EA4F02C" w14:textId="220791ED" w:rsidR="00853EF0" w:rsidRDefault="00FB0BE3" w:rsidP="00A67B00">
      <w:pPr>
        <w:numPr>
          <w:ilvl w:val="0"/>
          <w:numId w:val="0"/>
        </w:numPr>
        <w:spacing w:line="360" w:lineRule="auto"/>
        <w:jc w:val="both"/>
        <w:rPr>
          <w:rFonts w:ascii="Arial" w:hAnsi="Arial" w:cs="Arial"/>
          <w:sz w:val="22"/>
          <w:szCs w:val="22"/>
        </w:rPr>
      </w:pPr>
      <w:r w:rsidRPr="00A67B00">
        <w:rPr>
          <w:rFonts w:ascii="Arial" w:hAnsi="Arial" w:cs="Arial"/>
          <w:sz w:val="22"/>
          <w:szCs w:val="22"/>
        </w:rPr>
        <w:t>Antigen presenting cells such as m</w:t>
      </w:r>
      <w:r w:rsidR="0009438B" w:rsidRPr="00A67B00">
        <w:rPr>
          <w:rFonts w:ascii="Arial" w:hAnsi="Arial" w:cs="Arial"/>
          <w:sz w:val="22"/>
          <w:szCs w:val="22"/>
        </w:rPr>
        <w:t>acrophage</w:t>
      </w:r>
      <w:r w:rsidRPr="00A67B00">
        <w:rPr>
          <w:rFonts w:ascii="Arial" w:hAnsi="Arial" w:cs="Arial"/>
          <w:sz w:val="22"/>
          <w:szCs w:val="22"/>
        </w:rPr>
        <w:t>s</w:t>
      </w:r>
      <w:r w:rsidR="008F2396" w:rsidRPr="00A67B00">
        <w:rPr>
          <w:rFonts w:ascii="Arial" w:hAnsi="Arial" w:cs="Arial"/>
          <w:sz w:val="22"/>
          <w:szCs w:val="22"/>
        </w:rPr>
        <w:t xml:space="preserve"> carr</w:t>
      </w:r>
      <w:r w:rsidRPr="00A67B00">
        <w:rPr>
          <w:rFonts w:ascii="Arial" w:hAnsi="Arial" w:cs="Arial"/>
          <w:sz w:val="22"/>
          <w:szCs w:val="22"/>
        </w:rPr>
        <w:t>y</w:t>
      </w:r>
      <w:r w:rsidR="008F2396" w:rsidRPr="00A67B00">
        <w:rPr>
          <w:rFonts w:ascii="Arial" w:hAnsi="Arial" w:cs="Arial"/>
          <w:sz w:val="22"/>
          <w:szCs w:val="22"/>
        </w:rPr>
        <w:t xml:space="preserve"> out </w:t>
      </w:r>
      <w:r w:rsidR="0009438B" w:rsidRPr="00A67B00">
        <w:rPr>
          <w:rFonts w:ascii="Arial" w:hAnsi="Arial" w:cs="Arial"/>
          <w:sz w:val="22"/>
          <w:szCs w:val="22"/>
        </w:rPr>
        <w:t xml:space="preserve">the </w:t>
      </w:r>
      <w:r w:rsidR="008F2396" w:rsidRPr="00A67B00">
        <w:rPr>
          <w:rFonts w:ascii="Arial" w:hAnsi="Arial" w:cs="Arial"/>
          <w:sz w:val="22"/>
          <w:szCs w:val="22"/>
        </w:rPr>
        <w:t>present</w:t>
      </w:r>
      <w:r w:rsidR="0009438B" w:rsidRPr="00A67B00">
        <w:rPr>
          <w:rFonts w:ascii="Arial" w:hAnsi="Arial" w:cs="Arial"/>
          <w:sz w:val="22"/>
          <w:szCs w:val="22"/>
        </w:rPr>
        <w:t>ation of</w:t>
      </w:r>
      <w:r w:rsidR="008F2396" w:rsidRPr="00A67B00">
        <w:rPr>
          <w:rFonts w:ascii="Arial" w:hAnsi="Arial" w:cs="Arial"/>
          <w:sz w:val="22"/>
          <w:szCs w:val="22"/>
        </w:rPr>
        <w:t xml:space="preserve"> egg antigens to  CD4</w:t>
      </w:r>
      <w:r w:rsidR="008F2396" w:rsidRPr="00A67B00">
        <w:rPr>
          <w:rFonts w:ascii="Arial" w:hAnsi="Arial" w:cs="Arial"/>
          <w:sz w:val="22"/>
          <w:szCs w:val="22"/>
          <w:vertAlign w:val="superscript"/>
        </w:rPr>
        <w:t>+</w:t>
      </w:r>
      <w:r w:rsidR="008F2396" w:rsidRPr="00A67B00">
        <w:rPr>
          <w:rFonts w:ascii="Arial" w:hAnsi="Arial" w:cs="Arial"/>
          <w:sz w:val="22"/>
          <w:szCs w:val="22"/>
        </w:rPr>
        <w:t xml:space="preserve"> T lymphocytes, </w:t>
      </w:r>
      <w:r w:rsidRPr="00A67B00">
        <w:rPr>
          <w:rFonts w:ascii="Arial" w:hAnsi="Arial" w:cs="Arial"/>
          <w:sz w:val="22"/>
          <w:szCs w:val="22"/>
        </w:rPr>
        <w:t xml:space="preserve">leading to the </w:t>
      </w:r>
      <w:r w:rsidR="008F2396" w:rsidRPr="00A67B00">
        <w:rPr>
          <w:rFonts w:ascii="Arial" w:hAnsi="Arial" w:cs="Arial"/>
          <w:sz w:val="22"/>
          <w:szCs w:val="22"/>
        </w:rPr>
        <w:t>produc</w:t>
      </w:r>
      <w:r w:rsidRPr="00A67B00">
        <w:rPr>
          <w:rFonts w:ascii="Arial" w:hAnsi="Arial" w:cs="Arial"/>
          <w:sz w:val="22"/>
          <w:szCs w:val="22"/>
        </w:rPr>
        <w:t>tion of</w:t>
      </w:r>
      <w:r w:rsidR="008F2396" w:rsidRPr="00A67B00">
        <w:rPr>
          <w:rFonts w:ascii="Arial" w:hAnsi="Arial" w:cs="Arial"/>
          <w:sz w:val="22"/>
          <w:szCs w:val="22"/>
        </w:rPr>
        <w:t xml:space="preserve"> various cytokines and chemokines </w:t>
      </w:r>
      <w:r w:rsidRPr="00A67B00">
        <w:rPr>
          <w:rFonts w:ascii="Arial" w:hAnsi="Arial" w:cs="Arial"/>
          <w:sz w:val="22"/>
          <w:szCs w:val="22"/>
        </w:rPr>
        <w:t xml:space="preserve">involved in </w:t>
      </w:r>
      <w:r w:rsidR="008F2396" w:rsidRPr="00A67B00">
        <w:rPr>
          <w:rFonts w:ascii="Arial" w:hAnsi="Arial" w:cs="Arial"/>
          <w:sz w:val="22"/>
          <w:szCs w:val="22"/>
        </w:rPr>
        <w:t>mediating the host response</w:t>
      </w:r>
      <w:r w:rsidRPr="00A67B00">
        <w:rPr>
          <w:rFonts w:ascii="Arial" w:hAnsi="Arial" w:cs="Arial"/>
          <w:sz w:val="22"/>
          <w:szCs w:val="22"/>
        </w:rPr>
        <w:t xml:space="preserve">, as well as </w:t>
      </w:r>
      <w:r w:rsidR="008F2396" w:rsidRPr="00A67B00">
        <w:rPr>
          <w:rFonts w:ascii="Arial" w:hAnsi="Arial" w:cs="Arial"/>
          <w:sz w:val="22"/>
          <w:szCs w:val="22"/>
        </w:rPr>
        <w:t xml:space="preserve">recruiting additional inflammatory cells </w:t>
      </w:r>
      <w:r w:rsidR="008F2396" w:rsidRPr="00A67B00">
        <w:rPr>
          <w:rFonts w:ascii="Arial" w:hAnsi="Arial" w:cs="Arial"/>
          <w:sz w:val="22"/>
          <w:szCs w:val="22"/>
        </w:rPr>
        <w:fldChar w:fldCharType="begin" w:fldLock="1"/>
      </w:r>
      <w:r w:rsidR="003D2BAB">
        <w:rPr>
          <w:rFonts w:ascii="Arial" w:hAnsi="Arial" w:cs="Arial"/>
          <w:sz w:val="22"/>
          <w:szCs w:val="22"/>
        </w:rPr>
        <w:instrText>ADDIN CSL_CITATION {"citationItems":[{"id":"ITEM-1","itemData":{"DOI":"10.1111/j.1365-3024.2009.01098.x","ISSN":"01419838","abstract":"Schistosomiasis continues to be a significant cause of parasitic morbidity and mortality worldwide. This review considers the basic features of the pathology and clinical outcomes of hepatointestinal and genitourinary schistosomiasis, presents an overview of the numerous studies on animal models that have clarified many of the immunopathological features, and provides insight into our current understanding of the immunopathogenesis and genetic control of human schistosomiasis. In murine schistosomiasis, pathology is induced by a CD4+ Th2 driven granulomatous response directed against schistosome eggs lodged in the host liver. The Th2 cytokines IL-4 and IL-13 drive this response, whereas IL-10, IL13Rα2, IFN-γ and a subset of regulatory T-cells act to limit schistosome induced pathology. A variety of cell types including hepatic stellate cells, alternatively activated macrophages and regulatory T-cells have also been implicated in the pathogenesis of schistosomiasis. Current knowledge suggests the immunopathogenic mechanisms underlying human schistosomiasis are likely to be similar. The review also considers the future development of anti-pathology schistosome vaccines. As fibrosis is an important feature of many other diseases such as Crohn's disease and sarcoidosis, a comprehensive understanding of the cellular and molecular mechanisms involved in schistosomiasis may also ultimately contribute to the development an effective disease intervention strategy for other granulofibrotic diseases. © 2009 Blackwell Publishing Ltd.","author":[{"dropping-particle":"","family":"Burke","given":"ML","non-dropping-particle":"","parse-names":false,"suffix":""},{"dropping-particle":"","family":"Jones","given":"MK","non-dropping-particle":"","parse-names":false,"suffix":""},{"dropping-particle":"","family":"Gobert","given":"GN","non-dropping-particle":"","parse-names":false,"suffix":""},{"dropping-particle":"","family":"Li","given":"Y. S.","non-dropping-particle":"","parse-names":false,"suffix":""},{"dropping-particle":"","family":"Ellis","given":"M. K.","non-dropping-particle":"","parse-names":false,"suffix":""},{"dropping-particle":"","family":"McManus","given":"DP","non-dropping-particle":"","parse-names":false,"suffix":""}],"container-title":"Parasite Immunology","id":"ITEM-1","issue":"4","issued":{"date-parts":[["2009"]]},"page":"163-176","title":"Immunopathogenesis of human schistosomiasis","type":"article-journal","volume":"31"},"uris":["http://www.mendeley.com/documents/?uuid=0c224823-8ef3-4fe5-ac53-03292b2fffaf"]},{"id":"ITEM-2","itemData":{"DOI":"10.1016/j.pt.2012.09.005","ISSN":"14714922","abstract":"Pathology in schistosomiasis occurs as a result of eggs deposited in the liver by the schistosome parasite. A granulomatous reaction occurs, resulting in portal hypertension and hepatic fibrosis. Resident non-parenchymal cells within the liver take part in this process, including hepatic stellate cells, which are responsible for collagen production, and Kupffer cells, the liver macrophages involved in both host protection and in pathology. Other cells such as liver sinusoidal endothelial cells or portal fibroblasts may also be involved in this process. This review discusses the possible role of these resident liver cells in the pathology associated with schistosomiasis and provides information which may assist our understanding of the mechanisms associated with chronic liver disease in general. © 2012 Elsevier Ltd.","author":[{"dropping-particle":"","family":"Anthony","given":"Barrie J.","non-dropping-particle":"","parse-names":false,"suffix":""},{"dropping-particle":"","family":"Ramm","given":"Grant A.","non-dropping-particle":"","parse-names":false,"suffix":""},{"dropping-particle":"","family":"McManus","given":"DP","non-dropping-particle":"","parse-names":false,"suffix":""}],"container-title":"Trends in Parasitology","id":"ITEM-2","issue":"12","issued":{"date-parts":[["2012","12","1"]]},"page":"572-579","publisher":"Elsevier Current Trends","title":"Role of resident liver cells in the pathogenesis of schistosomiasis","type":"article","volume":"28"},"uris":["http://www.mendeley.com/documents/?uuid=526a5d96-2838-4191-814c-cf4e83d2f068"]}],"mendeley":{"formattedCitation":"&lt;sup&gt;115,118&lt;/sup&gt;","plainTextFormattedCitation":"115,118","previouslyFormattedCitation":"&lt;sup&gt;115,118&lt;/sup&gt;"},"properties":{"noteIndex":0},"schema":"https://github.com/citation-style-language/schema/raw/master/csl-citation.json"}</w:instrText>
      </w:r>
      <w:r w:rsidR="008F2396" w:rsidRPr="00A67B00">
        <w:rPr>
          <w:rFonts w:ascii="Arial" w:hAnsi="Arial" w:cs="Arial"/>
          <w:sz w:val="22"/>
          <w:szCs w:val="22"/>
        </w:rPr>
        <w:fldChar w:fldCharType="separate"/>
      </w:r>
      <w:r w:rsidR="00B8669A" w:rsidRPr="00B8669A">
        <w:rPr>
          <w:rFonts w:ascii="Arial" w:hAnsi="Arial" w:cs="Arial"/>
          <w:noProof/>
          <w:sz w:val="22"/>
          <w:szCs w:val="22"/>
          <w:vertAlign w:val="superscript"/>
        </w:rPr>
        <w:t>115,118</w:t>
      </w:r>
      <w:r w:rsidR="008F2396" w:rsidRPr="00A67B00">
        <w:rPr>
          <w:rFonts w:ascii="Arial" w:hAnsi="Arial" w:cs="Arial"/>
          <w:sz w:val="22"/>
          <w:szCs w:val="22"/>
        </w:rPr>
        <w:fldChar w:fldCharType="end"/>
      </w:r>
      <w:r w:rsidR="008F2396" w:rsidRPr="00A67B00">
        <w:rPr>
          <w:rFonts w:ascii="Arial" w:hAnsi="Arial" w:cs="Arial"/>
          <w:sz w:val="22"/>
          <w:szCs w:val="22"/>
        </w:rPr>
        <w:t xml:space="preserve">. Moreover, macrophages facilitate collagen synthesis through various mechanisms, </w:t>
      </w:r>
      <w:r w:rsidR="00057C7E">
        <w:rPr>
          <w:rFonts w:ascii="Arial" w:hAnsi="Arial" w:cs="Arial"/>
          <w:sz w:val="22"/>
          <w:szCs w:val="22"/>
        </w:rPr>
        <w:t>contributing</w:t>
      </w:r>
      <w:r w:rsidR="008F2396" w:rsidRPr="00A67B00">
        <w:rPr>
          <w:rFonts w:ascii="Arial" w:hAnsi="Arial" w:cs="Arial"/>
          <w:sz w:val="22"/>
          <w:szCs w:val="22"/>
        </w:rPr>
        <w:t xml:space="preserve"> to the fibrosis-related pathologies discussed above </w:t>
      </w:r>
      <w:r w:rsidR="008F2396" w:rsidRPr="00A67B00">
        <w:rPr>
          <w:rFonts w:ascii="Arial" w:hAnsi="Arial" w:cs="Arial"/>
          <w:sz w:val="22"/>
          <w:szCs w:val="22"/>
        </w:rPr>
        <w:fldChar w:fldCharType="begin" w:fldLock="1"/>
      </w:r>
      <w:r w:rsidR="003D2BAB">
        <w:rPr>
          <w:rFonts w:ascii="Arial" w:hAnsi="Arial" w:cs="Arial"/>
          <w:sz w:val="22"/>
          <w:szCs w:val="22"/>
        </w:rPr>
        <w:instrText>ADDIN CSL_CITATION {"citationItems":[{"id":"ITEM-1","itemData":{"DOI":"10.1002/eji.201141869","ISSN":"00142980","abstract":"Macrophages regulate the initiation, maintenance, and resolution of chronic inflammatory responses and their function depends on their activation status. Studies in mice infected with the helminth parasite Schistosoma mansoni have been particularly helpful in defining the in vivo function of classically and alternatively activated macrophages (AAMφ{symbol}s). These studies have shown that AAMφ{symbol}s protect mice from acute and chronic S. mansoni infection through distinct mechanisms, which are discussed in this Viewpoint. © 2011 WILEY-VCH Verlag GmbH &amp; Co. KGaA, Weinheim.","author":[{"dropping-particle":"","family":"Barron","given":"Luke","non-dropping-particle":"","parse-names":false,"suffix":""},{"dropping-particle":"","family":"Wynn","given":"Thomas A.","non-dropping-particle":"","parse-names":false,"suffix":""}],"container-title":"European Journal of Immunology","id":"ITEM-1","issue":"9","issued":{"date-parts":[["2011"]]},"page":"2509-2514","title":"Macrophage activation governs schistosomiasis-induced inflammation and fibrosis","type":"article-journal","volume":"41"},"uris":["http://www.mendeley.com/documents/?uuid=f8aab822-b12b-42ff-8a7b-72f9f1cb13de"]},{"id":"ITEM-2","itemData":{"DOI":"10.1002/hep.26429","ISSN":"02709139","abstract":"Although it is well established that hepatic macrophages play a crucial role in the development of liver fibrosis, the underlying mechanisms remain largely elusive. Moreover, it is not known whether other mononuclear phagocytes such as dendritic cells (DCs) contribute to hepatic stellate cell (HSC) activation and liver fibrosis. We show for the first time that hepatic macrophages enhance myofibroblast survival in a nuclear factor kappa B (NF-κB)-dependent manner and thereby promote liver fibrosis. Microarray and pathway analysis revealed no induction of HSC activation pathways by hepatic macrophages but a profound activation of the NF-κB pathway in HSCs. Conversely, depletion of mononuclear phagocytes during fibrogenesis in vivo resulted in suppressed NF-κB activation in HSCs. Macrophage-induced activation of NF-κB in HSCs in vitro and in vivo was mediated by interleukin (IL)-1 and tumor necrosis factor (TNF). Notably, IL-1 and TNF did not promote HSC activation but promoted survival of activated HSCs in vitro and in vivo and thereby increased liver fibrosis, as demonstrated by neutralization in coculture experiments and genetic ablation of IL-1 and TNF receptor in vivo. Coculture and in vivo ablation experiments revealed only a minor contribution to NF-κB activation in HSCs by DCs, and no contribution of DCs to liver fibrosis development, respectively. Conclusion: Promotion of NF-κB-dependent myofibroblast survival by macrophages but not DCs provides a novel link between inflammation and fibrosis. © 2013 by the American Association for the Study of Liver Diseases.","author":[{"dropping-particle":"","family":"Pradere","given":"Jean Philippe","non-dropping-particle":"","parse-names":false,"suffix":""},{"dropping-particle":"","family":"Kluwe","given":"Johannes","non-dropping-particle":"","parse-names":false,"suffix":""},{"dropping-particle":"","family":"Minicis","given":"Samuele","non-dropping-particle":"De","parse-names":false,"suffix":""},{"dropping-particle":"","family":"Jiao","given":"Jing Jing","non-dropping-particle":"","parse-names":false,"suffix":""},{"dropping-particle":"","family":"Gwak","given":"Geum Youn","non-dropping-particle":"","parse-names":false,"suffix":""},{"dropping-particle":"","family":"Dapito","given":"Dianne H.","non-dropping-particle":"","parse-names":false,"suffix":""},{"dropping-particle":"","family":"Jang","given":"Myoung Kuk","non-dropping-particle":"","parse-names":false,"suffix":""},{"dropping-particle":"","family":"Guenther","given":"Nina D.","non-dropping-particle":"","parse-names":false,"suffix":""},{"dropping-particle":"","family":"Mederacke","given":"Ingmar","non-dropping-particle":"","parse-names":false,"suffix":""},{"dropping-particle":"","family":"Friedman","given":"Richard","non-dropping-particle":"","parse-names":false,"suffix":""},{"dropping-particle":"","family":"Dragomir","given":"Ana Cristina","non-dropping-particle":"","parse-names":false,"suffix":""},{"dropping-particle":"","family":"Aloman","given":"Costica","non-dropping-particle":"","parse-names":false,"suffix":""},{"dropping-particle":"","family":"Schwabe","given":"Robert F.","non-dropping-particle":"","parse-names":false,"suffix":""}],"container-title":"Hepatology","id":"ITEM-2","issue":"4","issued":{"date-parts":[["2013"]]},"page":"1461-1473","title":"Hepatic macrophages but not dendritic cells contribute to liver fibrosis by promoting the survival of activated hepatic stellate cells in mice","type":"article-journal","volume":"58"},"uris":["http://www.mendeley.com/documents/?uuid=3ef9d997-1488-4bd4-b6f6-8f679e1281c7"]}],"mendeley":{"formattedCitation":"&lt;sup&gt;119,120&lt;/sup&gt;","plainTextFormattedCitation":"119,120","previouslyFormattedCitation":"&lt;sup&gt;119,120&lt;/sup&gt;"},"properties":{"noteIndex":0},"schema":"https://github.com/citation-style-language/schema/raw/master/csl-citation.json"}</w:instrText>
      </w:r>
      <w:r w:rsidR="008F2396" w:rsidRPr="00A67B00">
        <w:rPr>
          <w:rFonts w:ascii="Arial" w:hAnsi="Arial" w:cs="Arial"/>
          <w:sz w:val="22"/>
          <w:szCs w:val="22"/>
        </w:rPr>
        <w:fldChar w:fldCharType="separate"/>
      </w:r>
      <w:r w:rsidR="00B8669A" w:rsidRPr="00B8669A">
        <w:rPr>
          <w:rFonts w:ascii="Arial" w:hAnsi="Arial" w:cs="Arial"/>
          <w:noProof/>
          <w:sz w:val="22"/>
          <w:szCs w:val="22"/>
          <w:vertAlign w:val="superscript"/>
        </w:rPr>
        <w:t>119,120</w:t>
      </w:r>
      <w:r w:rsidR="008F2396" w:rsidRPr="00A67B00">
        <w:rPr>
          <w:rFonts w:ascii="Arial" w:hAnsi="Arial" w:cs="Arial"/>
          <w:sz w:val="22"/>
          <w:szCs w:val="22"/>
        </w:rPr>
        <w:fldChar w:fldCharType="end"/>
      </w:r>
      <w:r w:rsidR="008F2396" w:rsidRPr="00A67B00">
        <w:rPr>
          <w:rFonts w:ascii="Arial" w:hAnsi="Arial" w:cs="Arial"/>
          <w:sz w:val="22"/>
          <w:szCs w:val="22"/>
        </w:rPr>
        <w:t>.</w:t>
      </w:r>
      <w:r w:rsidR="00436DDD" w:rsidRPr="00A67B00">
        <w:rPr>
          <w:rFonts w:ascii="Arial" w:hAnsi="Arial" w:cs="Arial"/>
          <w:sz w:val="22"/>
          <w:szCs w:val="22"/>
        </w:rPr>
        <w:t xml:space="preserve"> </w:t>
      </w:r>
      <w:r w:rsidR="004931B0">
        <w:rPr>
          <w:rFonts w:ascii="Arial" w:hAnsi="Arial" w:cs="Arial"/>
          <w:sz w:val="22"/>
          <w:szCs w:val="22"/>
        </w:rPr>
        <w:t>D</w:t>
      </w:r>
      <w:r w:rsidR="004931B0" w:rsidRPr="00A67B00">
        <w:rPr>
          <w:rFonts w:ascii="Arial" w:hAnsi="Arial" w:cs="Arial"/>
          <w:sz w:val="22"/>
          <w:szCs w:val="22"/>
        </w:rPr>
        <w:t xml:space="preserve">epending on the surrounding cytokine environment </w:t>
      </w:r>
      <w:r w:rsidR="004931B0">
        <w:rPr>
          <w:rFonts w:ascii="Arial" w:hAnsi="Arial" w:cs="Arial"/>
          <w:sz w:val="22"/>
          <w:szCs w:val="22"/>
        </w:rPr>
        <w:t>m</w:t>
      </w:r>
      <w:r w:rsidR="00A25FBC" w:rsidRPr="00A67B00">
        <w:rPr>
          <w:rFonts w:ascii="Arial" w:hAnsi="Arial" w:cs="Arial"/>
          <w:sz w:val="22"/>
          <w:szCs w:val="22"/>
        </w:rPr>
        <w:t>acrophages can be activated to become either classically activated macrophages (CAM or M1) or alternatively activated macrophages (AAM or M2)</w:t>
      </w:r>
      <w:r w:rsidR="009707F3">
        <w:rPr>
          <w:rFonts w:ascii="Arial" w:hAnsi="Arial" w:cs="Arial"/>
          <w:sz w:val="22"/>
          <w:szCs w:val="22"/>
        </w:rPr>
        <w:t xml:space="preserve">, with </w:t>
      </w:r>
      <w:r w:rsidR="00A25FBC" w:rsidRPr="00A67B00">
        <w:rPr>
          <w:rFonts w:ascii="Arial" w:hAnsi="Arial" w:cs="Arial"/>
          <w:sz w:val="22"/>
          <w:szCs w:val="22"/>
        </w:rPr>
        <w:t>CAM</w:t>
      </w:r>
      <w:r w:rsidR="00616422" w:rsidRPr="00A67B00">
        <w:rPr>
          <w:rFonts w:ascii="Arial" w:hAnsi="Arial" w:cs="Arial"/>
          <w:sz w:val="22"/>
          <w:szCs w:val="22"/>
        </w:rPr>
        <w:t>s stimulated by IFN-γ, IL-12 and IL-18, whereas AAMs are depend</w:t>
      </w:r>
      <w:r w:rsidR="002E7E4E" w:rsidRPr="00A67B00">
        <w:rPr>
          <w:rFonts w:ascii="Arial" w:hAnsi="Arial" w:cs="Arial"/>
          <w:sz w:val="22"/>
          <w:szCs w:val="22"/>
        </w:rPr>
        <w:t>ent</w:t>
      </w:r>
      <w:r w:rsidR="00616422" w:rsidRPr="00A67B00">
        <w:rPr>
          <w:rFonts w:ascii="Arial" w:hAnsi="Arial" w:cs="Arial"/>
          <w:sz w:val="22"/>
          <w:szCs w:val="22"/>
        </w:rPr>
        <w:t xml:space="preserve"> on stimulation </w:t>
      </w:r>
      <w:r w:rsidR="00616422" w:rsidRPr="00A67B00">
        <w:rPr>
          <w:rFonts w:ascii="Arial" w:hAnsi="Arial" w:cs="Arial"/>
          <w:sz w:val="22"/>
          <w:szCs w:val="22"/>
        </w:rPr>
        <w:lastRenderedPageBreak/>
        <w:t>from cytokines such as IL-4 and IL-13</w:t>
      </w:r>
      <w:r w:rsidR="008A11AA">
        <w:rPr>
          <w:rFonts w:ascii="Arial" w:hAnsi="Arial" w:cs="Arial"/>
          <w:sz w:val="22"/>
          <w:szCs w:val="22"/>
        </w:rPr>
        <w:t xml:space="preserve"> </w:t>
      </w:r>
      <w:r w:rsidR="00616422" w:rsidRPr="00A67B00">
        <w:rPr>
          <w:rFonts w:ascii="Arial" w:hAnsi="Arial" w:cs="Arial"/>
          <w:sz w:val="22"/>
          <w:szCs w:val="22"/>
        </w:rPr>
        <w:t>inducing expression of arginase-1 (Arg-1)</w:t>
      </w:r>
      <w:r w:rsidR="00AD7B97" w:rsidRPr="00A67B00">
        <w:rPr>
          <w:rFonts w:ascii="Arial" w:hAnsi="Arial" w:cs="Arial"/>
          <w:sz w:val="22"/>
          <w:szCs w:val="22"/>
        </w:rPr>
        <w:t xml:space="preserve"> and Fizz-I </w:t>
      </w:r>
      <w:r w:rsidR="00AD7B97" w:rsidRPr="00A67B00">
        <w:rPr>
          <w:rFonts w:ascii="Arial" w:hAnsi="Arial" w:cs="Arial"/>
          <w:sz w:val="22"/>
          <w:szCs w:val="22"/>
        </w:rPr>
        <w:fldChar w:fldCharType="begin" w:fldLock="1"/>
      </w:r>
      <w:r w:rsidR="003D2BAB">
        <w:rPr>
          <w:rFonts w:ascii="Arial" w:hAnsi="Arial" w:cs="Arial"/>
          <w:sz w:val="22"/>
          <w:szCs w:val="22"/>
        </w:rPr>
        <w:instrText>ADDIN CSL_CITATION {"citationItems":[{"id":"ITEM-1","itemData":{"DOI":"10.1038/nri978","ISSN":"14741733","PMID":"12511873","abstract":"The classical pathway of interferon-γ-dependent activation of macrophages by T helper 1 (TH1)-type responses is a well-established feature of cellular immunity to infection with intracellular pathogens, such as Mycobacterium tuberculosis and HIV. The concept of an alternative pathway of macrophage activation by the TH2-type cytokines interleukin-4 (IL-4) and IL-13 has gained credence in the past decade, to account for a distinctive macrophage phenotype that is consistent with a different role in humoral immunity and repair. In this review, I assess the evidence in favour of alternative macrophage activation in the light of macrophage heterogeneity, and define its limits and relevance to a range of immune and inflammatory conditions.","author":[{"dropping-particle":"","family":"Gordon","given":"Siamon","non-dropping-particle":"","parse-names":false,"suffix":""}],"container-title":"Nature Reviews Immunology","id":"ITEM-1","issue":"1","issued":{"date-parts":[["2003"]]},"page":"23-35","title":"Alternative activation of macrophages","type":"article-journal","volume":"3"},"uris":["http://www.mendeley.com/documents/?uuid=a6d26dc8-02f5-4409-952f-d3f810c751be"]}],"mendeley":{"formattedCitation":"&lt;sup&gt;121&lt;/sup&gt;","plainTextFormattedCitation":"121","previouslyFormattedCitation":"&lt;sup&gt;121&lt;/sup&gt;"},"properties":{"noteIndex":0},"schema":"https://github.com/citation-style-language/schema/raw/master/csl-citation.json"}</w:instrText>
      </w:r>
      <w:r w:rsidR="00AD7B97" w:rsidRPr="00A67B00">
        <w:rPr>
          <w:rFonts w:ascii="Arial" w:hAnsi="Arial" w:cs="Arial"/>
          <w:sz w:val="22"/>
          <w:szCs w:val="22"/>
        </w:rPr>
        <w:fldChar w:fldCharType="separate"/>
      </w:r>
      <w:r w:rsidR="00B8669A" w:rsidRPr="00B8669A">
        <w:rPr>
          <w:rFonts w:ascii="Arial" w:hAnsi="Arial" w:cs="Arial"/>
          <w:noProof/>
          <w:sz w:val="22"/>
          <w:szCs w:val="22"/>
          <w:vertAlign w:val="superscript"/>
        </w:rPr>
        <w:t>121</w:t>
      </w:r>
      <w:r w:rsidR="00AD7B97" w:rsidRPr="00A67B00">
        <w:rPr>
          <w:rFonts w:ascii="Arial" w:hAnsi="Arial" w:cs="Arial"/>
          <w:sz w:val="22"/>
          <w:szCs w:val="22"/>
        </w:rPr>
        <w:fldChar w:fldCharType="end"/>
      </w:r>
      <w:r w:rsidR="005C792F">
        <w:rPr>
          <w:rFonts w:ascii="Arial" w:hAnsi="Arial" w:cs="Arial"/>
          <w:sz w:val="22"/>
          <w:szCs w:val="22"/>
        </w:rPr>
        <w:t>.</w:t>
      </w:r>
    </w:p>
    <w:p w14:paraId="010263AE" w14:textId="77777777" w:rsidR="00404A8C" w:rsidRPr="00A67B00" w:rsidRDefault="00404A8C" w:rsidP="00A67B00">
      <w:pPr>
        <w:numPr>
          <w:ilvl w:val="0"/>
          <w:numId w:val="0"/>
        </w:numPr>
        <w:spacing w:line="360" w:lineRule="auto"/>
        <w:jc w:val="both"/>
        <w:rPr>
          <w:rFonts w:ascii="Arial" w:hAnsi="Arial" w:cs="Arial"/>
          <w:sz w:val="22"/>
          <w:szCs w:val="22"/>
        </w:rPr>
      </w:pPr>
    </w:p>
    <w:p w14:paraId="0EA668DC" w14:textId="69A1C7EE" w:rsidR="00853EF0" w:rsidRPr="00B51BDB" w:rsidRDefault="00BA768F" w:rsidP="00A67B00">
      <w:pPr>
        <w:numPr>
          <w:ilvl w:val="0"/>
          <w:numId w:val="0"/>
        </w:numPr>
        <w:spacing w:line="360" w:lineRule="auto"/>
        <w:jc w:val="both"/>
        <w:rPr>
          <w:rFonts w:ascii="Arial" w:hAnsi="Arial" w:cs="Arial"/>
          <w:sz w:val="22"/>
          <w:szCs w:val="22"/>
        </w:rPr>
      </w:pPr>
      <w:r w:rsidRPr="00A67B00">
        <w:rPr>
          <w:rFonts w:ascii="Arial" w:hAnsi="Arial" w:cs="Arial"/>
          <w:sz w:val="22"/>
          <w:szCs w:val="22"/>
        </w:rPr>
        <w:t xml:space="preserve">During </w:t>
      </w:r>
      <w:r w:rsidR="008A11AA">
        <w:rPr>
          <w:rFonts w:ascii="Arial" w:hAnsi="Arial" w:cs="Arial"/>
          <w:sz w:val="22"/>
          <w:szCs w:val="22"/>
        </w:rPr>
        <w:t xml:space="preserve">experimental </w:t>
      </w:r>
      <w:r w:rsidRPr="00A67B00">
        <w:rPr>
          <w:rFonts w:ascii="Arial" w:hAnsi="Arial" w:cs="Arial"/>
          <w:sz w:val="22"/>
          <w:szCs w:val="22"/>
        </w:rPr>
        <w:t>schistosomiasis infections</w:t>
      </w:r>
      <w:r w:rsidR="00B87B15" w:rsidRPr="00A67B00">
        <w:rPr>
          <w:rFonts w:ascii="Arial" w:hAnsi="Arial" w:cs="Arial"/>
          <w:sz w:val="22"/>
          <w:szCs w:val="22"/>
        </w:rPr>
        <w:t xml:space="preserve">, </w:t>
      </w:r>
      <w:r w:rsidR="00FB0BE3" w:rsidRPr="00A67B00">
        <w:rPr>
          <w:rFonts w:ascii="Arial" w:hAnsi="Arial" w:cs="Arial"/>
          <w:sz w:val="22"/>
          <w:szCs w:val="22"/>
        </w:rPr>
        <w:t xml:space="preserve">too extreme </w:t>
      </w:r>
      <w:r w:rsidR="00B87B15" w:rsidRPr="00A67B00">
        <w:rPr>
          <w:rFonts w:ascii="Arial" w:hAnsi="Arial" w:cs="Arial"/>
          <w:sz w:val="22"/>
          <w:szCs w:val="22"/>
        </w:rPr>
        <w:t xml:space="preserve">polarisation </w:t>
      </w:r>
      <w:r w:rsidR="00FB0BE3" w:rsidRPr="00A67B00">
        <w:rPr>
          <w:rFonts w:ascii="Arial" w:hAnsi="Arial" w:cs="Arial"/>
          <w:sz w:val="22"/>
          <w:szCs w:val="22"/>
        </w:rPr>
        <w:t xml:space="preserve">to either Th1 or Th2 </w:t>
      </w:r>
      <w:r w:rsidR="00B87B15" w:rsidRPr="00A67B00">
        <w:rPr>
          <w:rFonts w:ascii="Arial" w:hAnsi="Arial" w:cs="Arial"/>
          <w:sz w:val="22"/>
          <w:szCs w:val="22"/>
        </w:rPr>
        <w:t xml:space="preserve"> </w:t>
      </w:r>
      <w:r w:rsidR="00057C7E">
        <w:rPr>
          <w:rFonts w:ascii="Arial" w:hAnsi="Arial" w:cs="Arial"/>
          <w:sz w:val="22"/>
          <w:szCs w:val="22"/>
        </w:rPr>
        <w:t xml:space="preserve">result in </w:t>
      </w:r>
      <w:r w:rsidR="00B87B15" w:rsidRPr="00A67B00">
        <w:rPr>
          <w:rFonts w:ascii="Arial" w:hAnsi="Arial" w:cs="Arial"/>
          <w:sz w:val="22"/>
          <w:szCs w:val="22"/>
        </w:rPr>
        <w:t>severe pathology, morbidity and death</w:t>
      </w:r>
      <w:r w:rsidR="00FB0BE3" w:rsidRPr="00A67B00">
        <w:rPr>
          <w:rFonts w:ascii="Arial" w:hAnsi="Arial" w:cs="Arial"/>
          <w:sz w:val="22"/>
          <w:szCs w:val="22"/>
        </w:rPr>
        <w:t xml:space="preserve"> </w:t>
      </w:r>
      <w:r w:rsidR="00B87B15" w:rsidRPr="00A67B00">
        <w:rPr>
          <w:rFonts w:ascii="Arial" w:hAnsi="Arial" w:cs="Arial"/>
          <w:sz w:val="22"/>
          <w:szCs w:val="22"/>
        </w:rPr>
        <w:fldChar w:fldCharType="begin" w:fldLock="1"/>
      </w:r>
      <w:r w:rsidR="0098643B">
        <w:rPr>
          <w:rFonts w:ascii="Arial" w:hAnsi="Arial" w:cs="Arial"/>
          <w:sz w:val="22"/>
          <w:szCs w:val="22"/>
        </w:rPr>
        <w:instrText>ADDIN CSL_CITATION {"citationItems":[{"id":"ITEM-1","itemData":{"DOI":"10.1155/2012/128068","ISSN":"16874757","abstract":"Peroxisome proliferator-activated receptors (PPARs) have been demonstrated to have a role in immune regulation. In general, they are anti-inflammatory and promote Th2 type responses, and they are associated with the alternative activation of macrophages. Interestingly, helminth infections, such as the schistosome blood flukes that cause schistosomiasis, are characterised by a Th2 response and the accumulation of alternative activated macrophages. This would suggest that at some level, PPARs could have a role in the modulation of the immune response in schistosomiasis. This paper discusses possible areas where PPARs could have a role in this disease. Copyright © 2012 Barrie J. Anthony et al.","author":[{"dropping-particle":"","family":"Anthony","given":"Barrie J.","non-dropping-particle":"","parse-names":false,"suffix":""},{"dropping-particle":"","family":"Allen","given":"Jeremy T.","non-dropping-particle":"","parse-names":false,"suffix":""},{"dropping-particle":"","family":"Li","given":"Yuesheng S.","non-dropping-particle":"","parse-names":false,"suffix":""},{"dropping-particle":"","family":"McManus","given":"DP","non-dropping-particle":"","parse-names":false,"suffix":""}],"container-title":"PPAR Research","id":"ITEM-1","issued":{"date-parts":[["2012"]]},"page":"1-6","title":"A role for peroxisome proliferator-activated receptors in the immunopathology of schistosomiasis?","type":"article-journal","volume":"128068"},"uris":["http://www.mendeley.com/documents/?uuid=52535f46-4a1c-4b7c-8f25-2ad93055b126"]}],"mendeley":{"formattedCitation":"&lt;sup&gt;112&lt;/sup&gt;","plainTextFormattedCitation":"112","previouslyFormattedCitation":"&lt;sup&gt;112&lt;/sup&gt;"},"properties":{"noteIndex":0},"schema":"https://github.com/citation-style-language/schema/raw/master/csl-citation.json"}</w:instrText>
      </w:r>
      <w:r w:rsidR="00B87B15" w:rsidRPr="00A67B00">
        <w:rPr>
          <w:rFonts w:ascii="Arial" w:hAnsi="Arial" w:cs="Arial"/>
          <w:sz w:val="22"/>
          <w:szCs w:val="22"/>
        </w:rPr>
        <w:fldChar w:fldCharType="separate"/>
      </w:r>
      <w:r w:rsidR="008674F8" w:rsidRPr="008674F8">
        <w:rPr>
          <w:rFonts w:ascii="Arial" w:hAnsi="Arial" w:cs="Arial"/>
          <w:noProof/>
          <w:sz w:val="22"/>
          <w:szCs w:val="22"/>
          <w:vertAlign w:val="superscript"/>
        </w:rPr>
        <w:t>112</w:t>
      </w:r>
      <w:r w:rsidR="00B87B15" w:rsidRPr="00A67B00">
        <w:rPr>
          <w:rFonts w:ascii="Arial" w:hAnsi="Arial" w:cs="Arial"/>
          <w:sz w:val="22"/>
          <w:szCs w:val="22"/>
        </w:rPr>
        <w:fldChar w:fldCharType="end"/>
      </w:r>
      <w:r w:rsidR="00B87B15" w:rsidRPr="00A67B00">
        <w:rPr>
          <w:rFonts w:ascii="Arial" w:hAnsi="Arial" w:cs="Arial"/>
          <w:sz w:val="22"/>
          <w:szCs w:val="22"/>
        </w:rPr>
        <w:t>.</w:t>
      </w:r>
      <w:r w:rsidRPr="00A67B00">
        <w:rPr>
          <w:rFonts w:ascii="Arial" w:hAnsi="Arial" w:cs="Arial"/>
          <w:sz w:val="22"/>
          <w:szCs w:val="22"/>
        </w:rPr>
        <w:t xml:space="preserve"> </w:t>
      </w:r>
      <w:r w:rsidR="00057C7E">
        <w:rPr>
          <w:rFonts w:ascii="Arial" w:hAnsi="Arial" w:cs="Arial"/>
          <w:sz w:val="22"/>
          <w:szCs w:val="22"/>
        </w:rPr>
        <w:t>I</w:t>
      </w:r>
      <w:r w:rsidRPr="00A67B00">
        <w:rPr>
          <w:rFonts w:ascii="Arial" w:hAnsi="Arial" w:cs="Arial"/>
          <w:sz w:val="22"/>
          <w:szCs w:val="22"/>
        </w:rPr>
        <w:t xml:space="preserve">n </w:t>
      </w:r>
      <w:r w:rsidR="00FB0BE3" w:rsidRPr="00A67B00">
        <w:rPr>
          <w:rFonts w:ascii="Arial" w:hAnsi="Arial" w:cs="Arial"/>
          <w:sz w:val="22"/>
          <w:szCs w:val="22"/>
        </w:rPr>
        <w:t xml:space="preserve">strongly </w:t>
      </w:r>
      <w:r w:rsidRPr="00A67B00">
        <w:rPr>
          <w:rFonts w:ascii="Arial" w:hAnsi="Arial" w:cs="Arial"/>
          <w:sz w:val="22"/>
          <w:szCs w:val="22"/>
        </w:rPr>
        <w:t xml:space="preserve">Th1 polarised IL-4/IL-13 deficient mice, Arg-1 fails to be expressed </w:t>
      </w:r>
      <w:r w:rsidRPr="00A67B00">
        <w:rPr>
          <w:rFonts w:ascii="Arial" w:hAnsi="Arial" w:cs="Arial"/>
          <w:sz w:val="22"/>
          <w:szCs w:val="22"/>
        </w:rPr>
        <w:fldChar w:fldCharType="begin" w:fldLock="1"/>
      </w:r>
      <w:r w:rsidR="003D2BAB">
        <w:rPr>
          <w:rFonts w:ascii="Arial" w:hAnsi="Arial" w:cs="Arial"/>
          <w:sz w:val="22"/>
          <w:szCs w:val="22"/>
        </w:rPr>
        <w:instrText>ADDIN CSL_CITATION {"citationItems":[{"id":"ITEM-1","itemData":{"DOI":"10.1016/S0002-9440(10)64607-X","ISSN":"00029440","abstract":"Mice sensitized with Schistosoma mansoni eggs and IL-12 develop liver granulomas, on subsequent infection, which are smaller and less fibrotic than those in nonsensitized mice. The protective response is accompanied by a shift in the type-2 cytokine profile to one dominated by type-1 cytokines. The deviated response is associated with marked increases in inducible nitric oxide synthase (NOS-2) activity. Here, we demonstrate, by using NOS-2-deficient mice, that the anti-inflammatory and anti-fibrotic effects of the type-1 response are completely NOS-2-dependent. Strikingly, despite developing a polarized type-1 cytokine response that was similar in magnitude, the egg/IL-12-sensitized NOS-deficient mice developed granulomas 8 times larger than WT mice did. There was also no decrease in hepatic fibrosis in the sensitized mutant animals. Interferon-γ-deficient mice failed to exhibit the exacerbated inflammatory response, despite displaying a marked deficiency in nitric oxide production. However, immune deviation was unsuccessful in the latter animals, which suggested that the increase in inflammation in NOS-deficient mice resulted from a polarized but nitric oxide-deficient type-1 response. These results reveal a beneficial role for NOS-2 in the regulation of inflammation and suggest that the ultimate success of Th2-to-Th1 immune deviation strategies will rely on the efficient activation of NOS-2 expression in downstream effector cells.","author":[{"dropping-particle":"","family":"Hesse","given":"Matthias","non-dropping-particle":"","parse-names":false,"suffix":""},{"dropping-particle":"","family":"Cheever","given":"Allen W.","non-dropping-particle":"","parse-names":false,"suffix":""},{"dropping-particle":"","family":"Jankovic","given":"Dragana","non-dropping-particle":"","parse-names":false,"suffix":""},{"dropping-particle":"","family":"Wynn","given":"Thomas A.","non-dropping-particle":"","parse-names":false,"suffix":""}],"container-title":"American Journal of Pathology","id":"ITEM-1","issue":"3","issued":{"date-parts":[["2000"]]},"page":"945-955","title":"NOS-2 mediates the protective anti-inflammatory and antifibrotic effects of the Th1-inducing adjuvant, IL-12, in a Th2 model of granulomatous disease","type":"article-journal","volume":"157"},"uris":["http://www.mendeley.com/documents/?uuid=5e8be7ab-5c21-4328-84b1-8b53e0e23f09"]},{"id":"ITEM-2","itemData":{"DOI":"10.1016/S1074-7613(04)00107-4","ISSN":"10747613","PMID":"15142530","abstract":"Macrophage/neutrophil-specific IL-4 receptor α-deficient mice (LysMCreIL-4Rα-/flox) were generated to understand the role of IL-4/IL-13 responsive myeloid cells during Type 2 immune responses. LysMCreIL-4Rα-/flox mice developed protective immunity against Nippostrongylus brasiliensis accompanied by TH2 development and goblet cell hyperplasia. In contrast, LysMCreIL- 4Rα-/flox mice were extremely susceptible to Schistosoma mansoni infection with 100% mortality during acute infection. Mortality was not dependent on neutrophils and occurred in the presence of TH2/Type 2 responses, granuloma formation, and egg-induced fibrosis. Death was associated with increased TH1 cytokines, hepatic and intestinal histopathology, increased NOS-2 activity, impaired egg expulsion, and sepsis. IL-10 was not able to compensate for the absence of IL-4/IL-13-activated alternative macrophages. Together, this shows that alternative macrophages are essential during schistosomiasis for protection against organ injury through downregulation of egg-induced inflammation.","author":[{"dropping-particle":"","family":"Herbert","given":"De'Broski R.","non-dropping-particle":"","parse-names":false,"suffix":""},{"dropping-particle":"","family":"Hölscher","given":"Christoph","non-dropping-particle":"","parse-names":false,"suffix":""},{"dropping-particle":"","family":"Mohrs","given":"Markus","non-dropping-particle":"","parse-names":false,"suffix":""},{"dropping-particle":"","family":"Arendse","given":"Berenice","non-dropping-particle":"","parse-names":false,"suffix":""},{"dropping-particle":"","family":"Schwegmann","given":"Anita","non-dropping-particle":"","parse-names":false,"suffix":""},{"dropping-particle":"","family":"Radwanska","given":"Magda","non-dropping-particle":"","parse-names":false,"suffix":""},{"dropping-particle":"","family":"Leeto","given":"Mosiuoa","non-dropping-particle":"","parse-names":false,"suffix":""},{"dropping-particle":"","family":"Kirsch","given":"Richard","non-dropping-particle":"","parse-names":false,"suffix":""},{"dropping-particle":"","family":"Hall","given":"Pauline","non-dropping-particle":"","parse-names":false,"suffix":""},{"dropping-particle":"","family":"Mossmann","given":"Horst","non-dropping-particle":"","parse-names":false,"suffix":""},{"dropping-particle":"","family":"Claussen","given":"Björn","non-dropping-particle":"","parse-names":false,"suffix":""},{"dropping-particle":"","family":"Förster","given":"Irmgard","non-dropping-particle":"","parse-names":false,"suffix":""},{"dropping-particle":"","family":"Brombacher","given":"Frank","non-dropping-particle":"","parse-names":false,"suffix":""}],"container-title":"Immunity","id":"ITEM-2","issue":"5","issued":{"date-parts":[["2004"]]},"page":"623-635","title":"Alternative macrophage activation is essential for survival during schistosomiasis and downmodulates T helper 1 responses and immunopathology","type":"article-journal","volume":"20"},"uris":["http://www.mendeley.com/documents/?uuid=09168289-c574-4845-b2cf-af5b446ee83d"]}],"mendeley":{"formattedCitation":"&lt;sup&gt;122,123&lt;/sup&gt;","plainTextFormattedCitation":"122,123","previouslyFormattedCitation":"&lt;sup&gt;122,123&lt;/sup&gt;"},"properties":{"noteIndex":0},"schema":"https://github.com/citation-style-language/schema/raw/master/csl-citation.json"}</w:instrText>
      </w:r>
      <w:r w:rsidRPr="00A67B00">
        <w:rPr>
          <w:rFonts w:ascii="Arial" w:hAnsi="Arial" w:cs="Arial"/>
          <w:sz w:val="22"/>
          <w:szCs w:val="22"/>
        </w:rPr>
        <w:fldChar w:fldCharType="separate"/>
      </w:r>
      <w:r w:rsidR="00B8669A" w:rsidRPr="00B8669A">
        <w:rPr>
          <w:rFonts w:ascii="Arial" w:hAnsi="Arial" w:cs="Arial"/>
          <w:noProof/>
          <w:sz w:val="22"/>
          <w:szCs w:val="22"/>
          <w:vertAlign w:val="superscript"/>
        </w:rPr>
        <w:t>122,123</w:t>
      </w:r>
      <w:r w:rsidRPr="00A67B00">
        <w:rPr>
          <w:rFonts w:ascii="Arial" w:hAnsi="Arial" w:cs="Arial"/>
          <w:sz w:val="22"/>
          <w:szCs w:val="22"/>
        </w:rPr>
        <w:fldChar w:fldCharType="end"/>
      </w:r>
      <w:r w:rsidR="00057C7E">
        <w:rPr>
          <w:rFonts w:ascii="Arial" w:hAnsi="Arial" w:cs="Arial"/>
          <w:sz w:val="22"/>
          <w:szCs w:val="22"/>
        </w:rPr>
        <w:t xml:space="preserve"> and s</w:t>
      </w:r>
      <w:r w:rsidR="005543F5" w:rsidRPr="00A67B00">
        <w:rPr>
          <w:rFonts w:ascii="Arial" w:hAnsi="Arial" w:cs="Arial"/>
          <w:sz w:val="22"/>
          <w:szCs w:val="22"/>
        </w:rPr>
        <w:t>uch</w:t>
      </w:r>
      <w:r w:rsidR="00A81D65" w:rsidRPr="00A67B00">
        <w:rPr>
          <w:rFonts w:ascii="Arial" w:hAnsi="Arial" w:cs="Arial"/>
          <w:sz w:val="22"/>
          <w:szCs w:val="22"/>
        </w:rPr>
        <w:t xml:space="preserve"> Th1 polarised mice display increased inducible nitric oxide synthase</w:t>
      </w:r>
      <w:r w:rsidR="005A474B" w:rsidRPr="00A67B00">
        <w:rPr>
          <w:rFonts w:ascii="Arial" w:hAnsi="Arial" w:cs="Arial"/>
          <w:sz w:val="22"/>
          <w:szCs w:val="22"/>
        </w:rPr>
        <w:t xml:space="preserve"> (</w:t>
      </w:r>
      <w:proofErr w:type="spellStart"/>
      <w:r w:rsidR="005A474B" w:rsidRPr="00A67B00">
        <w:rPr>
          <w:rFonts w:ascii="Arial" w:hAnsi="Arial" w:cs="Arial"/>
          <w:sz w:val="22"/>
          <w:szCs w:val="22"/>
        </w:rPr>
        <w:t>iNOS</w:t>
      </w:r>
      <w:proofErr w:type="spellEnd"/>
      <w:r w:rsidR="005A474B" w:rsidRPr="00A67B00">
        <w:rPr>
          <w:rFonts w:ascii="Arial" w:hAnsi="Arial" w:cs="Arial"/>
          <w:sz w:val="22"/>
          <w:szCs w:val="22"/>
        </w:rPr>
        <w:t>)</w:t>
      </w:r>
      <w:r w:rsidR="000E0652">
        <w:rPr>
          <w:rFonts w:ascii="Arial" w:hAnsi="Arial" w:cs="Arial"/>
          <w:sz w:val="22"/>
          <w:szCs w:val="22"/>
        </w:rPr>
        <w:t xml:space="preserve"> activity </w:t>
      </w:r>
      <w:r w:rsidR="00A81D65" w:rsidRPr="00A67B00">
        <w:rPr>
          <w:rFonts w:ascii="Arial" w:hAnsi="Arial" w:cs="Arial"/>
          <w:sz w:val="22"/>
          <w:szCs w:val="22"/>
        </w:rPr>
        <w:t>and increased mortality</w:t>
      </w:r>
      <w:r w:rsidR="000E0652">
        <w:rPr>
          <w:rFonts w:ascii="Arial" w:hAnsi="Arial" w:cs="Arial"/>
          <w:sz w:val="22"/>
          <w:szCs w:val="22"/>
        </w:rPr>
        <w:t>.</w:t>
      </w:r>
      <w:r w:rsidR="00057C7E">
        <w:rPr>
          <w:rFonts w:ascii="Arial" w:hAnsi="Arial" w:cs="Arial"/>
          <w:sz w:val="22"/>
          <w:szCs w:val="22"/>
        </w:rPr>
        <w:t xml:space="preserve"> </w:t>
      </w:r>
      <w:r w:rsidR="00911470">
        <w:rPr>
          <w:rFonts w:ascii="Arial" w:hAnsi="Arial" w:cs="Arial"/>
          <w:sz w:val="22"/>
          <w:szCs w:val="22"/>
        </w:rPr>
        <w:t xml:space="preserve">Furthermore, </w:t>
      </w:r>
      <w:r w:rsidR="00472504" w:rsidRPr="00A67B00">
        <w:rPr>
          <w:rFonts w:ascii="Arial" w:hAnsi="Arial" w:cs="Arial"/>
          <w:i/>
          <w:iCs/>
          <w:sz w:val="22"/>
          <w:szCs w:val="22"/>
        </w:rPr>
        <w:t>S. mansoni</w:t>
      </w:r>
      <w:r w:rsidR="00EF295B">
        <w:rPr>
          <w:rFonts w:ascii="Arial" w:hAnsi="Arial" w:cs="Arial"/>
          <w:sz w:val="22"/>
          <w:szCs w:val="22"/>
        </w:rPr>
        <w:t>-</w:t>
      </w:r>
      <w:r w:rsidR="00472504" w:rsidRPr="00A67B00">
        <w:rPr>
          <w:rFonts w:ascii="Arial" w:hAnsi="Arial" w:cs="Arial"/>
          <w:sz w:val="22"/>
          <w:szCs w:val="22"/>
        </w:rPr>
        <w:t>infected</w:t>
      </w:r>
      <w:r w:rsidR="00826B38" w:rsidRPr="00A67B00">
        <w:rPr>
          <w:rFonts w:ascii="Arial" w:hAnsi="Arial" w:cs="Arial"/>
          <w:sz w:val="22"/>
          <w:szCs w:val="22"/>
        </w:rPr>
        <w:t xml:space="preserve"> </w:t>
      </w:r>
      <w:r w:rsidR="009E2C0B" w:rsidRPr="00A67B00">
        <w:rPr>
          <w:rFonts w:ascii="Arial" w:hAnsi="Arial" w:cs="Arial"/>
          <w:sz w:val="22"/>
          <w:szCs w:val="22"/>
        </w:rPr>
        <w:t>Arg-1</w:t>
      </w:r>
      <w:r w:rsidR="00EF295B">
        <w:rPr>
          <w:rFonts w:ascii="Arial" w:hAnsi="Arial" w:cs="Arial"/>
          <w:sz w:val="22"/>
          <w:szCs w:val="22"/>
        </w:rPr>
        <w:t>-</w:t>
      </w:r>
      <w:r w:rsidR="009E2C0B" w:rsidRPr="00A67B00">
        <w:rPr>
          <w:rFonts w:ascii="Arial" w:hAnsi="Arial" w:cs="Arial"/>
          <w:sz w:val="22"/>
          <w:szCs w:val="22"/>
        </w:rPr>
        <w:t xml:space="preserve">deficient mice </w:t>
      </w:r>
      <w:r w:rsidR="00911470">
        <w:rPr>
          <w:rFonts w:ascii="Arial" w:hAnsi="Arial" w:cs="Arial"/>
          <w:sz w:val="22"/>
          <w:szCs w:val="22"/>
        </w:rPr>
        <w:t>displayed</w:t>
      </w:r>
      <w:r w:rsidR="009E2C0B" w:rsidRPr="00A67B00">
        <w:rPr>
          <w:rFonts w:ascii="Arial" w:hAnsi="Arial" w:cs="Arial"/>
          <w:sz w:val="22"/>
          <w:szCs w:val="22"/>
        </w:rPr>
        <w:t xml:space="preserve"> </w:t>
      </w:r>
      <w:r w:rsidR="00057C7E">
        <w:rPr>
          <w:rFonts w:ascii="Arial" w:hAnsi="Arial" w:cs="Arial"/>
          <w:sz w:val="22"/>
          <w:szCs w:val="22"/>
        </w:rPr>
        <w:t xml:space="preserve">increased </w:t>
      </w:r>
      <w:r w:rsidR="00057C7E" w:rsidRPr="00A67B00">
        <w:rPr>
          <w:rFonts w:ascii="Arial" w:hAnsi="Arial" w:cs="Arial"/>
          <w:sz w:val="22"/>
          <w:szCs w:val="22"/>
        </w:rPr>
        <w:t xml:space="preserve">hepatic fibrosis </w:t>
      </w:r>
      <w:r w:rsidR="00057C7E">
        <w:rPr>
          <w:rFonts w:ascii="Arial" w:hAnsi="Arial" w:cs="Arial"/>
          <w:sz w:val="22"/>
          <w:szCs w:val="22"/>
        </w:rPr>
        <w:t xml:space="preserve">and </w:t>
      </w:r>
      <w:r w:rsidR="009E2C0B" w:rsidRPr="00A67B00">
        <w:rPr>
          <w:rFonts w:ascii="Arial" w:hAnsi="Arial" w:cs="Arial"/>
          <w:sz w:val="22"/>
          <w:szCs w:val="22"/>
        </w:rPr>
        <w:t>mortality</w:t>
      </w:r>
      <w:r w:rsidR="00413A4F" w:rsidRPr="00A67B00">
        <w:rPr>
          <w:rFonts w:ascii="Arial" w:hAnsi="Arial" w:cs="Arial"/>
          <w:sz w:val="22"/>
          <w:szCs w:val="22"/>
        </w:rPr>
        <w:t>.</w:t>
      </w:r>
      <w:r w:rsidR="000E0652" w:rsidRPr="000E0652">
        <w:rPr>
          <w:rFonts w:ascii="Arial" w:hAnsi="Arial" w:cs="Arial"/>
          <w:sz w:val="22"/>
          <w:szCs w:val="22"/>
        </w:rPr>
        <w:t xml:space="preserve"> </w:t>
      </w:r>
      <w:r w:rsidR="000E0652">
        <w:rPr>
          <w:rFonts w:ascii="Arial" w:hAnsi="Arial" w:cs="Arial"/>
          <w:sz w:val="22"/>
          <w:szCs w:val="22"/>
        </w:rPr>
        <w:t xml:space="preserve">As such it appears that </w:t>
      </w:r>
      <w:r w:rsidR="000E0652" w:rsidRPr="00A67B00">
        <w:rPr>
          <w:rFonts w:ascii="Arial" w:hAnsi="Arial" w:cs="Arial"/>
          <w:sz w:val="22"/>
          <w:szCs w:val="22"/>
        </w:rPr>
        <w:t xml:space="preserve"> Arg-1</w:t>
      </w:r>
      <w:r w:rsidR="000E0652">
        <w:rPr>
          <w:rFonts w:ascii="Arial" w:hAnsi="Arial" w:cs="Arial"/>
          <w:sz w:val="22"/>
          <w:szCs w:val="22"/>
        </w:rPr>
        <w:t xml:space="preserve"> expressing</w:t>
      </w:r>
      <w:r w:rsidR="000E0652" w:rsidRPr="00A67B00">
        <w:rPr>
          <w:rFonts w:ascii="Arial" w:hAnsi="Arial" w:cs="Arial"/>
          <w:sz w:val="22"/>
          <w:szCs w:val="22"/>
        </w:rPr>
        <w:t xml:space="preserve"> AAMs </w:t>
      </w:r>
      <w:r w:rsidR="000E0652">
        <w:rPr>
          <w:rFonts w:ascii="Arial" w:hAnsi="Arial" w:cs="Arial"/>
          <w:sz w:val="22"/>
          <w:szCs w:val="22"/>
        </w:rPr>
        <w:t xml:space="preserve">have a role </w:t>
      </w:r>
      <w:r w:rsidR="000E0652" w:rsidRPr="00A67B00">
        <w:rPr>
          <w:rFonts w:ascii="Arial" w:hAnsi="Arial" w:cs="Arial"/>
          <w:sz w:val="22"/>
          <w:szCs w:val="22"/>
        </w:rPr>
        <w:t xml:space="preserve">in </w:t>
      </w:r>
      <w:r w:rsidR="000E0652">
        <w:rPr>
          <w:rFonts w:ascii="Arial" w:hAnsi="Arial" w:cs="Arial"/>
          <w:sz w:val="22"/>
          <w:szCs w:val="22"/>
        </w:rPr>
        <w:t xml:space="preserve">controlling pro-inflammatory </w:t>
      </w:r>
      <w:r w:rsidR="000E0652" w:rsidRPr="00B51BDB">
        <w:rPr>
          <w:rFonts w:ascii="Arial" w:hAnsi="Arial" w:cs="Arial"/>
          <w:sz w:val="22"/>
          <w:szCs w:val="22"/>
        </w:rPr>
        <w:t>pathology, while promoting the generation of fibrotic pathology</w:t>
      </w:r>
      <w:r w:rsidR="0099074D" w:rsidRPr="00B51BDB">
        <w:rPr>
          <w:rFonts w:ascii="Arial" w:hAnsi="Arial" w:cs="Arial"/>
          <w:sz w:val="22"/>
          <w:szCs w:val="22"/>
        </w:rPr>
        <w:t xml:space="preserve"> </w:t>
      </w:r>
      <w:r w:rsidR="0099074D" w:rsidRPr="00B51BDB">
        <w:rPr>
          <w:rFonts w:ascii="Arial" w:hAnsi="Arial" w:cs="Arial"/>
          <w:sz w:val="22"/>
          <w:szCs w:val="22"/>
        </w:rPr>
        <w:fldChar w:fldCharType="begin" w:fldLock="1"/>
      </w:r>
      <w:r w:rsidR="003D2BAB" w:rsidRPr="00B51BDB">
        <w:rPr>
          <w:rFonts w:ascii="Arial" w:hAnsi="Arial" w:cs="Arial"/>
          <w:sz w:val="22"/>
          <w:szCs w:val="22"/>
        </w:rPr>
        <w:instrText>ADDIN CSL_CITATION {"citationItems":[{"id":"ITEM-1","itemData":{"DOI":"10.1016/S1074-7613(04)00107-4","ISSN":"10747613","PMID":"15142530","abstract":"Macrophage/neutrophil-specific IL-4 receptor α-deficient mice (LysMCreIL-4Rα-/flox) were generated to understand the role of IL-4/IL-13 responsive myeloid cells during Type 2 immune responses. LysMCreIL-4Rα-/flox mice developed protective immunity against Nippostrongylus brasiliensis accompanied by TH2 development and goblet cell hyperplasia. In contrast, LysMCreIL- 4Rα-/flox mice were extremely susceptible to Schistosoma mansoni infection with 100% mortality during acute infection. Mortality was not dependent on neutrophils and occurred in the presence of TH2/Type 2 responses, granuloma formation, and egg-induced fibrosis. Death was associated with increased TH1 cytokines, hepatic and intestinal histopathology, increased NOS-2 activity, impaired egg expulsion, and sepsis. IL-10 was not able to compensate for the absence of IL-4/IL-13-activated alternative macrophages. Together, this shows that alternative macrophages are essential during schistosomiasis for protection against organ injury through downregulation of egg-induced inflammation.","author":[{"dropping-particle":"","family":"Herbert","given":"De'Broski R.","non-dropping-particle":"","parse-names":false,"suffix":""},{"dropping-particle":"","family":"Hölscher","given":"Christoph","non-dropping-particle":"","parse-names":false,"suffix":""},{"dropping-particle":"","family":"Mohrs","given":"Markus","non-dropping-particle":"","parse-names":false,"suffix":""},{"dropping-particle":"","family":"Arendse","given":"Berenice","non-dropping-particle":"","parse-names":false,"suffix":""},{"dropping-particle":"","family":"Schwegmann","given":"Anita","non-dropping-particle":"","parse-names":false,"suffix":""},{"dropping-particle":"","family":"Radwanska","given":"Magda","non-dropping-particle":"","parse-names":false,"suffix":""},{"dropping-particle":"","family":"Leeto","given":"Mosiuoa","non-dropping-particle":"","parse-names":false,"suffix":""},{"dropping-particle":"","family":"Kirsch","given":"Richard","non-dropping-particle":"","parse-names":false,"suffix":""},{"dropping-particle":"","family":"Hall","given":"Pauline","non-dropping-particle":"","parse-names":false,"suffix":""},{"dropping-particle":"","family":"Mossmann","given":"Horst","non-dropping-particle":"","parse-names":false,"suffix":""},{"dropping-particle":"","family":"Claussen","given":"Björn","non-dropping-particle":"","parse-names":false,"suffix":""},{"dropping-particle":"","family":"Förster","given":"Irmgard","non-dropping-particle":"","parse-names":false,"suffix":""},{"dropping-particle":"","family":"Brombacher","given":"Frank","non-dropping-particle":"","parse-names":false,"suffix":""}],"container-title":"Immunity","id":"ITEM-1","issue":"5","issued":{"date-parts":[["2004"]]},"page":"623-635","title":"Alternative macrophage activation is essential for survival during schistosomiasis and downmodulates T helper 1 responses and immunopathology","type":"article-journal","volume":"20"},"uris":["http://www.mendeley.com/documents/?uuid=09168289-c574-4845-b2cf-af5b446ee83d"]},{"id":"ITEM-2","itemData":{"DOI":"10.4049/jimmunol.167.11.6533","ISSN":"0022-1767","abstract":"Type 2 cytokines regulate fibrotic liver pathology in mice infected with Schistosoma mansoni. Switching the immune response to a type 1-dominant reaction has proven highly effective at reducing the pathologic response. Activation of NOS-2 is critical, because type 1-deviated/NO synthase 2 (NOS-2)-deficient mice completely fail to control their response. Here, we demonstrate the differential regulation of NOS-2 and arginase type 1 (Arg-1) by type 1/type 2 cytokines in vivo and for the first time show a critical role for arginase in the pathogenesis of schistosomiasis. Using cytokine-deficient mice and two granuloma models, we show that induction of Arg-1 is type 2 cytokine dependent. Schistosome eggs induce Arg-1, while Mycobacterium avium-infected mice develop a dominant NOS-2 response. IFN-gamma suppresses Arg-1 activity, because type 1 polarized IL-4/IL-10-deficient, IL-4/IL-13-deficient, and egg/IL-12-sensitized animals fail to up-regulate Arg-1 following egg exposure. Notably, granuloma size decreases in these type-1-deviated/Arg-1-unresponsive mice, suggesting an important regulatory role for Arg-1 in schistosome egg-induced pathology. To test this hypothesis, we administered difluoromethylornithine to block ornithine-aminodecarboxylase, which uses the product of arginine metabolism, L-ornithine, to generate polyamines. Strikingly, granuloma size and hepatic fibrosis increased in the ornithine-aminodecarboxylase-inhibited mice. Furthermore, we show that type 2 cytokine-stimulated macrophages produce proline under strict arginase control. Together, these data reveal an important regulatory role for the arginase biosynthetic pathway in the regulation of inflammation and demonstrate that differential activation of Arg-1/NOS-2 is a critical determinant in the pathogenesis of granuloma formation.","author":[{"dropping-particle":"","family":"Hesse","given":"Matthias","non-dropping-particle":"","parse-names":false,"suffix":""},{"dropping-particle":"","family":"Modolell","given":"Manuel","non-dropping-particle":"","parse-names":false,"suffix":""},{"dropping-particle":"","family":"Flamme","given":"Anne C.","non-dropping-particle":"La","parse-names":false,"suffix":""},{"dropping-particle":"","family":"Schito","given":"Marco","non-dropping-particle":"","parse-names":false,"suffix":""},{"dropping-particle":"","family":"Fuentes","given":"José Manuel","non-dropping-particle":"","parse-names":false,"suffix":""},{"dropping-particle":"","family":"Cheever","given":"Allen W.","non-dropping-particle":"","parse-names":false,"suffix":""},{"dropping-particle":"","family":"Pearce","given":"Edward J.","non-dropping-particle":"","parse-names":false,"suffix":""},{"dropping-particle":"","family":"Wynn","given":"Thomas A.","non-dropping-particle":"","parse-names":false,"suffix":""}],"container-title":"The Journal of Immunology","id":"ITEM-2","issue":"11","issued":{"date-parts":[["2001"]]},"page":"6533-6544","title":"Differential regulation of Nitric Oxide Synthase-2 and Arginase-1 by Type 1/Type 2 cytokines in vivo: granulomatous pathology is shaped by the pattern of l-Arginine metabolism","type":"article-journal","volume":"167"},"uris":["http://www.mendeley.com/documents/?uuid=f1e84a4e-9ebc-458f-8920-05d89e69097d"]},{"id":"ITEM-3","itemData":{"DOI":"10.1371/journal.ppat.1002490","ISSN":"15537366","PMID":"22291593","abstract":"In schistosomiasis patients, parasite eggs trapped in hepatic sinusoids become foci for CD4 + T cell-orchestrated granulomatous cellular infiltrates. Since the immune response is unable to clear the infection, the liver is subjected to ongoing cycles of focal inflammation and healing that lead to vascular obstruction and tissue fibrosis. This is mitigated by regulatory mechanisms that develop over time and which minimize the inflammatory response to newly deposited eggs. Exploring changes in the hepatic inflammatory infiltrate over time in infected mice, we found an accumulation of schistosome egg antigen-specific IgG1-secreting plasma cells during chronic infection. This population was significantly diminished by blockade of the receptor for IL-10, a cytokine implicated in plasma cell development. Strikingly, IL-10R blockade precipitated the development of portal hypertension and the accumulation of parasite eggs in the lungs and heart. This did not reflect more aggressive Th2 cell responsiveness, increased hepatic fibrosis, or the emergence of Th1 or Th17 responses. Rather, a role for antibody in the prevention of severe disease was suggested by the finding that pulmonary involvement was also apparent in mice unable to secrete class switched antibody. A major effect of anti-IL-10R treatment was the loss of a myeloid population that stained positively for surface IgG1, and which exhibited characteristics of regulatory/anti-inflammatory macrophages. This finding suggests that antibody may promote protective effects within the liver through local interactions with macrophages. In summary, our data describe a role for IL-10-dependent B cell responses in the regulation of tissue damage during a chronic helminth infection. © 2012 Fairfax et al.","author":[{"dropping-particle":"","family":"Fairfax","given":"Keke C.","non-dropping-particle":"","parse-names":false,"suffix":""},{"dropping-particle":"","family":"Amiel","given":"Eyal","non-dropping-particle":"","parse-names":false,"suffix":""},{"dropping-particle":"","family":"King","given":"Irah L.","non-dropping-particle":"","parse-names":false,"suffix":""},{"dropping-particle":"","family":"Freitas","given":"Tori C.","non-dropping-particle":"","parse-names":false,"suffix":""},{"dropping-particle":"","family":"Mohrs","given":"Markus","non-dropping-particle":"","parse-names":false,"suffix":""},{"dropping-particle":"","family":"Pearce","given":"Edward J.","non-dropping-particle":"","parse-names":false,"suffix":""}],"container-title":"PLoS Pathogens","id":"ITEM-3","issue":"1","issued":{"date-parts":[["2012"]]},"page":"e1002490","title":"IL-10R blockade during chronic schistosomiasis mansoni results in the loss of B cells from the liver and the development of severe pulmonary disease","type":"article-journal","volume":"8"},"uris":["http://www.mendeley.com/documents/?uuid=d8c144b9-481e-40cf-b55a-c75ccefc12aa"]}],"mendeley":{"formattedCitation":"&lt;sup&gt;123–125&lt;/sup&gt;","plainTextFormattedCitation":"123–125","previouslyFormattedCitation":"&lt;sup&gt;123–125&lt;/sup&gt;"},"properties":{"noteIndex":0},"schema":"https://github.com/citation-style-language/schema/raw/master/csl-citation.json"}</w:instrText>
      </w:r>
      <w:r w:rsidR="0099074D" w:rsidRPr="00B51BDB">
        <w:rPr>
          <w:rFonts w:ascii="Arial" w:hAnsi="Arial" w:cs="Arial"/>
          <w:sz w:val="22"/>
          <w:szCs w:val="22"/>
        </w:rPr>
        <w:fldChar w:fldCharType="separate"/>
      </w:r>
      <w:r w:rsidR="00B8669A" w:rsidRPr="00B51BDB">
        <w:rPr>
          <w:rFonts w:ascii="Arial" w:hAnsi="Arial" w:cs="Arial"/>
          <w:noProof/>
          <w:sz w:val="22"/>
          <w:szCs w:val="22"/>
          <w:vertAlign w:val="superscript"/>
        </w:rPr>
        <w:t>123–125</w:t>
      </w:r>
      <w:r w:rsidR="0099074D" w:rsidRPr="00B51BDB">
        <w:rPr>
          <w:rFonts w:ascii="Arial" w:hAnsi="Arial" w:cs="Arial"/>
          <w:sz w:val="22"/>
          <w:szCs w:val="22"/>
        </w:rPr>
        <w:fldChar w:fldCharType="end"/>
      </w:r>
      <w:r w:rsidR="000E0652" w:rsidRPr="00B51BDB">
        <w:rPr>
          <w:rFonts w:ascii="Arial" w:hAnsi="Arial" w:cs="Arial"/>
          <w:sz w:val="22"/>
          <w:szCs w:val="22"/>
        </w:rPr>
        <w:t>.</w:t>
      </w:r>
      <w:r w:rsidR="001A4C25" w:rsidRPr="00B51BDB">
        <w:rPr>
          <w:rFonts w:ascii="Arial" w:hAnsi="Arial" w:cs="Arial"/>
          <w:sz w:val="22"/>
          <w:szCs w:val="22"/>
        </w:rPr>
        <w:t xml:space="preserve"> </w:t>
      </w:r>
      <w:r w:rsidR="001A4C25" w:rsidRPr="00B51BDB">
        <w:rPr>
          <w:rFonts w:ascii="Arial" w:hAnsi="Arial" w:cs="Arial"/>
          <w:sz w:val="22"/>
          <w:szCs w:val="22"/>
        </w:rPr>
        <w:t>M</w:t>
      </w:r>
      <w:r w:rsidR="001A4C25" w:rsidRPr="00B51BDB">
        <w:rPr>
          <w:rFonts w:ascii="Arial" w:hAnsi="Arial" w:cs="Arial"/>
          <w:sz w:val="22"/>
          <w:szCs w:val="22"/>
        </w:rPr>
        <w:t xml:space="preserve">acrophage activation to CAMs is seen in the acute stage of </w:t>
      </w:r>
      <w:r w:rsidR="001A4C25" w:rsidRPr="00B51BDB">
        <w:rPr>
          <w:rFonts w:ascii="Arial" w:hAnsi="Arial" w:cs="Arial"/>
          <w:i/>
          <w:iCs/>
          <w:sz w:val="22"/>
          <w:szCs w:val="22"/>
        </w:rPr>
        <w:t xml:space="preserve">S. japonicum </w:t>
      </w:r>
      <w:r w:rsidR="001A4C25" w:rsidRPr="00B51BDB">
        <w:rPr>
          <w:rFonts w:ascii="Arial" w:hAnsi="Arial" w:cs="Arial"/>
          <w:sz w:val="22"/>
          <w:szCs w:val="22"/>
        </w:rPr>
        <w:t xml:space="preserve">infections, </w:t>
      </w:r>
      <w:r w:rsidR="00CF5EE1" w:rsidRPr="00B51BDB">
        <w:rPr>
          <w:rFonts w:ascii="Arial" w:hAnsi="Arial" w:cs="Arial"/>
          <w:sz w:val="22"/>
          <w:szCs w:val="22"/>
        </w:rPr>
        <w:t xml:space="preserve">transitioning to the </w:t>
      </w:r>
      <w:r w:rsidR="001A4C25" w:rsidRPr="00B51BDB">
        <w:rPr>
          <w:rFonts w:ascii="Arial" w:hAnsi="Arial" w:cs="Arial"/>
          <w:sz w:val="22"/>
          <w:szCs w:val="22"/>
        </w:rPr>
        <w:t xml:space="preserve">development of </w:t>
      </w:r>
      <w:r w:rsidR="001A4C25" w:rsidRPr="00B51BDB">
        <w:rPr>
          <w:rFonts w:ascii="Arial" w:hAnsi="Arial" w:cs="Arial"/>
          <w:sz w:val="22"/>
          <w:szCs w:val="22"/>
        </w:rPr>
        <w:t xml:space="preserve">AAMs during the chronic stage </w:t>
      </w:r>
      <w:r w:rsidR="001A4C25" w:rsidRPr="00B51BDB">
        <w:rPr>
          <w:rFonts w:ascii="Arial" w:hAnsi="Arial" w:cs="Arial"/>
          <w:sz w:val="22"/>
          <w:szCs w:val="22"/>
        </w:rPr>
        <w:fldChar w:fldCharType="begin" w:fldLock="1"/>
      </w:r>
      <w:r w:rsidR="003D2BAB" w:rsidRPr="00B51BDB">
        <w:rPr>
          <w:rFonts w:ascii="Arial" w:hAnsi="Arial" w:cs="Arial"/>
          <w:sz w:val="22"/>
          <w:szCs w:val="22"/>
        </w:rPr>
        <w:instrText>ADDIN CSL_CITATION {"citationItems":[{"id":"ITEM-1","itemData":{"DOI":"10.1186/1756-3305-7-122","ISSN":"17563305","abstract":"Background: Schistosome eggs are trapped in host liver and elicit severe hepatic granulomatous inflammation, which can lead to periportal fibrosis, portal hypertension, hemorrhage, or even death in the host. It was reported that the macrophage plays an important role in host immune responses to schistosome infection. Nitric oxide (NO) produced by classically activated macrophages (M1 macrophages) is cytotoxic to schistosomula and can prevent hepatic schistosomal fibrosis, while arginase-1 (Arg-1) expressed by alternatively activated macrophages (M2 macrophages) promotes hepatic schistosomal fibrosis. However, the dynamics of macrophage polarization, as well as the possible factors that regulate macrophage polarization, during schistosome infection remain unclear. Methods. We first analyzed M1 and M2-phenotypic markers of peritoneal macrophages from mice infected with Schistosoma japonicum (S. japonicum) at indicated time points using flow cytometry (FCM) analysis and real-time PCR. Then we treated peritoneal macrophages from normal mice with schistosome worm antigen (SWA) or schistosome soluble egg antigen (SEA) and determined M1 and M2-phenotypic markers, in order to identify macrophage polarization in responding to schistosomal antigens. Results: In this study, we showed that macrophages were preferentially differentiated into the M1 subtype during the acute stage of S. japonicum infection. However, the level of M1 macrophages decreased and M2 macrophages significantly increased during the chronic stage of infection. Furthermore, we showed that SWA favors the generation of M1 macrophages, whereas SEA preferentially promotes M2-polarized phenotype. Conclusion: These findings not only reveal the parasite antigen-driven dynamic changes in macrophage polarization, but also suggest that manipulation of macrophage polarization may be of therapeutic benefit in controlling excessive hepatic granulomas and fibrosis in the host with schistosomiasis. © 2014 Zhu et al.; licensee BioMed Central Ltd.","author":[{"dropping-particle":"","family":"Zhu","given":"Jifeng","non-dropping-particle":"","parse-names":false,"suffix":""},{"dropping-particle":"","family":"Xu","given":"Zhipeng","non-dropping-particle":"","parse-names":false,"suffix":""},{"dropping-particle":"","family":"Chen","given":"Xiaojun","non-dropping-particle":"","parse-names":false,"suffix":""},{"dropping-particle":"","family":"Zhou","given":"Sha","non-dropping-particle":"","parse-names":false,"suffix":""},{"dropping-particle":"","family":"Zhang","given":"Weiwei","non-dropping-particle":"","parse-names":false,"suffix":""},{"dropping-particle":"","family":"Chi","given":"Ying","non-dropping-particle":"","parse-names":false,"suffix":""},{"dropping-particle":"","family":"Li","given":"Wei","non-dropping-particle":"","parse-names":false,"suffix":""},{"dropping-particle":"","family":"Song","given":"Xian","non-dropping-particle":"","parse-names":false,"suffix":""},{"dropping-particle":"","family":"Liu","given":"Feng","non-dropping-particle":"","parse-names":false,"suffix":""},{"dropping-particle":"","family":"Su","given":"Chuan","non-dropping-particle":"","parse-names":false,"suffix":""}],"container-title":"Parasites and Vectors","id":"ITEM-1","issue":"122","issued":{"date-parts":[["2014","3","25"]]},"publisher":"BioMed Central Ltd.","title":"Parasitic antigens alter macrophage polarization during Schistosoma japonicum infection in mice","type":"article-journal","volume":"7"},"uris":["http://www.mendeley.com/documents/?uuid=447534d9-6249-33aa-8e7f-f3d5e151ccc8"]}],"mendeley":{"formattedCitation":"&lt;sup&gt;126&lt;/sup&gt;","plainTextFormattedCitation":"126","previouslyFormattedCitation":"&lt;sup&gt;126&lt;/sup&gt;"},"properties":{"noteIndex":0},"schema":"https://github.com/citation-style-language/schema/raw/master/csl-citation.json"}</w:instrText>
      </w:r>
      <w:r w:rsidR="001A4C25" w:rsidRPr="00B51BDB">
        <w:rPr>
          <w:rFonts w:ascii="Arial" w:hAnsi="Arial" w:cs="Arial"/>
          <w:sz w:val="22"/>
          <w:szCs w:val="22"/>
        </w:rPr>
        <w:fldChar w:fldCharType="separate"/>
      </w:r>
      <w:r w:rsidR="00B8669A" w:rsidRPr="00B51BDB">
        <w:rPr>
          <w:rFonts w:ascii="Arial" w:hAnsi="Arial" w:cs="Arial"/>
          <w:noProof/>
          <w:sz w:val="22"/>
          <w:szCs w:val="22"/>
          <w:vertAlign w:val="superscript"/>
        </w:rPr>
        <w:t>126</w:t>
      </w:r>
      <w:r w:rsidR="001A4C25" w:rsidRPr="00B51BDB">
        <w:rPr>
          <w:rFonts w:ascii="Arial" w:hAnsi="Arial" w:cs="Arial"/>
          <w:sz w:val="22"/>
          <w:szCs w:val="22"/>
        </w:rPr>
        <w:fldChar w:fldCharType="end"/>
      </w:r>
      <w:r w:rsidR="002F7929" w:rsidRPr="00B51BDB">
        <w:rPr>
          <w:rFonts w:ascii="Arial" w:hAnsi="Arial" w:cs="Arial"/>
          <w:sz w:val="22"/>
          <w:szCs w:val="22"/>
        </w:rPr>
        <w:t xml:space="preserve">, </w:t>
      </w:r>
      <w:r w:rsidR="00F44BA3" w:rsidRPr="00B51BDB">
        <w:rPr>
          <w:rFonts w:ascii="Arial" w:hAnsi="Arial" w:cs="Arial"/>
          <w:sz w:val="22"/>
          <w:szCs w:val="22"/>
        </w:rPr>
        <w:t xml:space="preserve">the latter of which is regulated in part by IL-33 </w:t>
      </w:r>
      <w:r w:rsidR="00CF5EE1" w:rsidRPr="00B51BDB">
        <w:rPr>
          <w:rFonts w:ascii="Arial" w:hAnsi="Arial" w:cs="Arial"/>
          <w:sz w:val="22"/>
          <w:szCs w:val="22"/>
        </w:rPr>
        <w:t xml:space="preserve">stimulating </w:t>
      </w:r>
      <w:r w:rsidR="00AD1CE3" w:rsidRPr="00B51BDB">
        <w:rPr>
          <w:rFonts w:ascii="Arial" w:hAnsi="Arial" w:cs="Arial"/>
          <w:sz w:val="22"/>
          <w:szCs w:val="22"/>
        </w:rPr>
        <w:t xml:space="preserve">IL-5 and IL-13 secretion </w:t>
      </w:r>
      <w:r w:rsidR="003D2BAB" w:rsidRPr="00B51BDB">
        <w:rPr>
          <w:rFonts w:ascii="Arial" w:hAnsi="Arial" w:cs="Arial"/>
          <w:sz w:val="22"/>
          <w:szCs w:val="22"/>
        </w:rPr>
        <w:fldChar w:fldCharType="begin" w:fldLock="1"/>
      </w:r>
      <w:r w:rsidR="003D2BAB" w:rsidRPr="00B51BDB">
        <w:rPr>
          <w:rFonts w:ascii="Arial" w:hAnsi="Arial" w:cs="Arial"/>
          <w:sz w:val="22"/>
          <w:szCs w:val="22"/>
        </w:rPr>
        <w:instrText>ADDIN CSL_CITATION {"citationItems":[{"id":"ITEM-1","itemData":{"DOI":"10.1038/srep29844","ISSN":"20452322","PMID":"27445267","abstract":"Interleukin (IL)-33 is involved in T helper (Th)2-biased immune responses in mice infected with Schistosoma, but the precise mechanism remains to be elucidated. Herein, we investigated the role of IL-33 and its receptor ST2L in hepatic granuloma pathology induced by Schistosoma japonicum infection. We found that IL-33 induced the increased production of IL-5 and IL-13 from splenocytes and liver mononuclear cells (MNCs) of infected mice. The infected mice developed significantly higher number of ST2L-expressing cells in spleen and liver. Most of the ST2L-expressing cells in liver were F4/80 + macrophages, indicating the key role of macrophages in the response to IL-33. However, the liver MNCs in male-only worm infection had a poor response to IL-33, though elevated serum IL-33 was observed. ST2L + F4/80 + cells were lower in male-only worm infection than that of mixed infection. IL-33 and soluble egg antigen (SEA) upregulated ST2L expression on macrophages in vitro and ST2L-expressing macrophage displayed MHCII - CD11b + M2 phenotype. Macrophage deletion significantly attenuated IL-33-induced type 2 immunity and egg granuloma formation during S. japonicum infection. These data demonstrate that IL-33 contributes to hepatic granuloma pathology through induction of M2 macrophages during S. japonicum infection.","author":[{"dropping-particle":"","family":"Peng","given":"Hui","non-dropping-particle":"","parse-names":false,"suffix":""},{"dropping-particle":"","family":"Zhang","given":"Qixian","non-dropping-particle":"","parse-names":false,"suffix":""},{"dropping-particle":"","family":"Li","given":"Xiaojuan","non-dropping-particle":"","parse-names":false,"suffix":""},{"dropping-particle":"","family":"Liu","given":"Zhen","non-dropping-particle":"","parse-names":false,"suffix":""},{"dropping-particle":"","family":"Shen","given":"Jia","non-dropping-particle":"","parse-names":false,"suffix":""},{"dropping-particle":"","family":"Sun","given":"Rui","non-dropping-particle":"","parse-names":false,"suffix":""},{"dropping-particle":"","family":"Wei","given":"Jie","non-dropping-particle":"","parse-names":false,"suffix":""},{"dropping-particle":"","family":"Zhao","given":"Jia","non-dropping-particle":"","parse-names":false,"suffix":""},{"dropping-particle":"","family":"Wu","given":"Xiaoying","non-dropping-particle":"","parse-names":false,"suffix":""},{"dropping-particle":"","family":"Feng","given":"Feng","non-dropping-particle":"","parse-names":false,"suffix":""},{"dropping-particle":"","family":"Zhong","given":"Shuping","non-dropping-particle":"","parse-names":false,"suffix":""},{"dropping-particle":"","family":"Sun","given":"Xi","non-dropping-particle":"","parse-names":false,"suffix":""},{"dropping-particle":"","family":"Wu","given":"Zhongdao","non-dropping-particle":"","parse-names":false,"suffix":""}],"container-title":"Scientific Reports","id":"ITEM-1","issue":"29844","issued":{"date-parts":[["2016","7","21"]]},"page":"1-11","publisher":"Nature Publishing Group","title":"IL-33 Contributes to Schistosoma japonicum-induced hepatic pathology through induction of M2 macrophages","type":"article-journal","volume":"6"},"uris":["http://www.mendeley.com/documents/?uuid=018e3171-6ccf-3c1d-944a-9feddaea7ed2"]}],"mendeley":{"formattedCitation":"&lt;sup&gt;127&lt;/sup&gt;","plainTextFormattedCitation":"127"},"properties":{"noteIndex":0},"schema":"https://github.com/citation-style-language/schema/raw/master/csl-citation.json"}</w:instrText>
      </w:r>
      <w:r w:rsidR="003D2BAB" w:rsidRPr="00B51BDB">
        <w:rPr>
          <w:rFonts w:ascii="Arial" w:hAnsi="Arial" w:cs="Arial"/>
          <w:sz w:val="22"/>
          <w:szCs w:val="22"/>
        </w:rPr>
        <w:fldChar w:fldCharType="separate"/>
      </w:r>
      <w:r w:rsidR="003D2BAB" w:rsidRPr="00B51BDB">
        <w:rPr>
          <w:rFonts w:ascii="Arial" w:hAnsi="Arial" w:cs="Arial"/>
          <w:noProof/>
          <w:sz w:val="22"/>
          <w:szCs w:val="22"/>
          <w:vertAlign w:val="superscript"/>
        </w:rPr>
        <w:t>127</w:t>
      </w:r>
      <w:r w:rsidR="003D2BAB" w:rsidRPr="00B51BDB">
        <w:rPr>
          <w:rFonts w:ascii="Arial" w:hAnsi="Arial" w:cs="Arial"/>
          <w:sz w:val="22"/>
          <w:szCs w:val="22"/>
        </w:rPr>
        <w:fldChar w:fldCharType="end"/>
      </w:r>
      <w:r w:rsidR="001A4C25" w:rsidRPr="00B51BDB">
        <w:rPr>
          <w:rFonts w:ascii="Arial" w:hAnsi="Arial" w:cs="Arial"/>
          <w:sz w:val="22"/>
          <w:szCs w:val="22"/>
        </w:rPr>
        <w:t>. It was observed that egg ES products polarise</w:t>
      </w:r>
      <w:r w:rsidR="00527C95" w:rsidRPr="00B51BDB">
        <w:rPr>
          <w:rFonts w:ascii="Arial" w:hAnsi="Arial" w:cs="Arial"/>
          <w:sz w:val="22"/>
          <w:szCs w:val="22"/>
        </w:rPr>
        <w:t>d</w:t>
      </w:r>
      <w:r w:rsidR="001A4C25" w:rsidRPr="00B51BDB">
        <w:rPr>
          <w:rFonts w:ascii="Arial" w:hAnsi="Arial" w:cs="Arial"/>
          <w:sz w:val="22"/>
          <w:szCs w:val="22"/>
        </w:rPr>
        <w:t xml:space="preserve"> macrophages to M2b – a subset of AAMs – in a Toll-like receptor (TLR)-2 dependent manner, and TLR-2</w:t>
      </w:r>
      <w:r w:rsidR="001A4C25" w:rsidRPr="00B51BDB">
        <w:rPr>
          <w:rFonts w:ascii="Arial" w:hAnsi="Arial" w:cs="Arial"/>
          <w:sz w:val="22"/>
          <w:szCs w:val="22"/>
          <w:vertAlign w:val="superscript"/>
        </w:rPr>
        <w:t>-/-</w:t>
      </w:r>
      <w:r w:rsidR="001A4C25" w:rsidRPr="00B51BDB">
        <w:rPr>
          <w:rFonts w:ascii="Arial" w:hAnsi="Arial" w:cs="Arial"/>
          <w:sz w:val="22"/>
          <w:szCs w:val="22"/>
        </w:rPr>
        <w:t xml:space="preserve"> mice display</w:t>
      </w:r>
      <w:r w:rsidR="00527C95" w:rsidRPr="00B51BDB">
        <w:rPr>
          <w:rFonts w:ascii="Arial" w:hAnsi="Arial" w:cs="Arial"/>
          <w:sz w:val="22"/>
          <w:szCs w:val="22"/>
        </w:rPr>
        <w:t>ed</w:t>
      </w:r>
      <w:r w:rsidR="001A4C25" w:rsidRPr="00B51BDB">
        <w:rPr>
          <w:rFonts w:ascii="Arial" w:hAnsi="Arial" w:cs="Arial"/>
          <w:sz w:val="22"/>
          <w:szCs w:val="22"/>
        </w:rPr>
        <w:t xml:space="preserve"> altered cytokine profiles and smaller granulomas with less fibrosis compared to wild type mice </w:t>
      </w:r>
      <w:r w:rsidR="001A4C25" w:rsidRPr="00B51BDB">
        <w:rPr>
          <w:rFonts w:ascii="Arial" w:hAnsi="Arial" w:cs="Arial"/>
          <w:sz w:val="22"/>
          <w:szCs w:val="22"/>
        </w:rPr>
        <w:fldChar w:fldCharType="begin" w:fldLock="1"/>
      </w:r>
      <w:r w:rsidR="003D2BAB" w:rsidRPr="00B51BDB">
        <w:rPr>
          <w:rFonts w:ascii="Arial" w:hAnsi="Arial" w:cs="Arial"/>
          <w:sz w:val="22"/>
          <w:szCs w:val="22"/>
        </w:rPr>
        <w:instrText>ADDIN CSL_CITATION {"citationItems":[{"id":"ITEM-1","itemData":{"DOI":"10.1371/journal.pntd.0007000","ISSN":"19352735","PMID":"30589840","abstract":"Schistosomiasis is endemic to many regions of the world and affects approximately 200 million people. Conventional adaptive T cell responses are considered to be the primary contributors to the pathogenesis of Schistosoma japonicum infection, leading to liver granuloma and fibrosis. However, the functional polarization of macrophages and the associated underlying molecular mechanisms during the pathogenesis of schistosomiasis remains unknown. In the present study, we found that excretory-secretory (ES) antigens derived from S. japonicum eggs can activate macrophages, which exhibit an M2b polarization. Furthermore, ES antigen-induced M2b polarization was found to be dependent on enhanced NF-κB signaling mediated by the MyD88/MAPK pathway in a TLR2-dependent manner. In addition, the cytokine profile of the liver macrophages from wild-type-infected mice are quite distinct from those found in TLR2 knockout-infected mice by quantitative PCR analysis. More importantly, the size of granuloma and the severity of the fibrosis in the livers of TLR2 -/- mice were significantly reduced compared to that in WT mice. Our findings reveal a novel role for M2b polarization in the pathogenesis of schistosome infection.","author":[{"dropping-particle":"","family":"Gong","given":"Wenci","non-dropping-particle":"","parse-names":false,"suffix":""},{"dropping-particle":"","family":"Huang","given":"Fengjuan","non-dropping-particle":"","parse-names":false,"suffix":""},{"dropping-particle":"","family":"Sun","given":"Lei","non-dropping-particle":"","parse-names":false,"suffix":""},{"dropping-particle":"","family":"Yu","given":"Aiping","non-dropping-particle":"","parse-names":false,"suffix":""},{"dropping-particle":"","family":"Zhang","given":"Xiaofan","non-dropping-particle":"","parse-names":false,"suffix":""},{"dropping-particle":"","family":"Xu","given":"Yuxin","non-dropping-particle":"","parse-names":false,"suffix":""},{"dropping-particle":"","family":"Shen","given":"Yujuan","non-dropping-particle":"","parse-names":false,"suffix":""},{"dropping-particle":"","family":"Cao","given":"Jianping","non-dropping-particle":"","parse-names":false,"suffix":""}],"container-title":"PLoS Neglected Tropical Diseases","id":"ITEM-1","issue":"12","issued":{"date-parts":[["2018","12","1"]]},"page":"e0007000","publisher":"Public Library of Science","title":"Toll-like receptor-2 regulates macrophage polarization induced by excretory-secretory antigens from Schistosoma japonicum eggs and promotes liver pathology in murine schistosomiasis","type":"article-journal","volume":"12"},"uris":["http://www.mendeley.com/documents/?uuid=4dbc8f14-e442-3810-b244-8ad3eb766159"]}],"mendeley":{"formattedCitation":"&lt;sup&gt;128&lt;/sup&gt;","plainTextFormattedCitation":"128","previouslyFormattedCitation":"&lt;sup&gt;127&lt;/sup&gt;"},"properties":{"noteIndex":0},"schema":"https://github.com/citation-style-language/schema/raw/master/csl-citation.json"}</w:instrText>
      </w:r>
      <w:r w:rsidR="001A4C25" w:rsidRPr="00B51BDB">
        <w:rPr>
          <w:rFonts w:ascii="Arial" w:hAnsi="Arial" w:cs="Arial"/>
          <w:sz w:val="22"/>
          <w:szCs w:val="22"/>
        </w:rPr>
        <w:fldChar w:fldCharType="separate"/>
      </w:r>
      <w:r w:rsidR="003D2BAB" w:rsidRPr="00B51BDB">
        <w:rPr>
          <w:rFonts w:ascii="Arial" w:hAnsi="Arial" w:cs="Arial"/>
          <w:noProof/>
          <w:sz w:val="22"/>
          <w:szCs w:val="22"/>
          <w:vertAlign w:val="superscript"/>
        </w:rPr>
        <w:t>128</w:t>
      </w:r>
      <w:r w:rsidR="001A4C25" w:rsidRPr="00B51BDB">
        <w:rPr>
          <w:rFonts w:ascii="Arial" w:hAnsi="Arial" w:cs="Arial"/>
          <w:sz w:val="22"/>
          <w:szCs w:val="22"/>
        </w:rPr>
        <w:fldChar w:fldCharType="end"/>
      </w:r>
      <w:r w:rsidR="001A4C25" w:rsidRPr="00B51BDB">
        <w:rPr>
          <w:rFonts w:ascii="Arial" w:hAnsi="Arial" w:cs="Arial"/>
          <w:sz w:val="22"/>
          <w:szCs w:val="22"/>
        </w:rPr>
        <w:t>. Th</w:t>
      </w:r>
      <w:r w:rsidR="00FA5714" w:rsidRPr="00B51BDB">
        <w:rPr>
          <w:rFonts w:ascii="Arial" w:hAnsi="Arial" w:cs="Arial"/>
          <w:sz w:val="22"/>
          <w:szCs w:val="22"/>
        </w:rPr>
        <w:t xml:space="preserve">ese findings </w:t>
      </w:r>
      <w:r w:rsidR="001A4C25" w:rsidRPr="00B51BDB">
        <w:rPr>
          <w:rFonts w:ascii="Arial" w:hAnsi="Arial" w:cs="Arial"/>
          <w:sz w:val="22"/>
          <w:szCs w:val="22"/>
        </w:rPr>
        <w:t xml:space="preserve">illustrate </w:t>
      </w:r>
      <w:r w:rsidR="008A4CEC" w:rsidRPr="00B51BDB">
        <w:rPr>
          <w:rFonts w:ascii="Arial" w:hAnsi="Arial" w:cs="Arial"/>
          <w:sz w:val="22"/>
          <w:szCs w:val="22"/>
        </w:rPr>
        <w:t xml:space="preserve">some </w:t>
      </w:r>
      <w:r w:rsidR="008A17E8" w:rsidRPr="00B51BDB">
        <w:rPr>
          <w:rFonts w:ascii="Arial" w:hAnsi="Arial" w:cs="Arial"/>
          <w:sz w:val="22"/>
          <w:szCs w:val="22"/>
        </w:rPr>
        <w:t xml:space="preserve">of the </w:t>
      </w:r>
      <w:r w:rsidR="00784772" w:rsidRPr="00B51BDB">
        <w:rPr>
          <w:rFonts w:ascii="Arial" w:hAnsi="Arial" w:cs="Arial"/>
          <w:sz w:val="22"/>
          <w:szCs w:val="22"/>
        </w:rPr>
        <w:t>similarities</w:t>
      </w:r>
      <w:r w:rsidR="008A4CEC" w:rsidRPr="00B51BDB">
        <w:rPr>
          <w:rFonts w:ascii="Arial" w:hAnsi="Arial" w:cs="Arial"/>
          <w:sz w:val="22"/>
          <w:szCs w:val="22"/>
        </w:rPr>
        <w:t xml:space="preserve"> </w:t>
      </w:r>
      <w:r w:rsidR="00FA5714" w:rsidRPr="00B51BDB">
        <w:rPr>
          <w:rFonts w:ascii="Arial" w:hAnsi="Arial" w:cs="Arial"/>
          <w:sz w:val="22"/>
          <w:szCs w:val="22"/>
        </w:rPr>
        <w:t xml:space="preserve">of responses that can be found </w:t>
      </w:r>
      <w:r w:rsidR="00B53C6D" w:rsidRPr="00B51BDB">
        <w:rPr>
          <w:rFonts w:ascii="Arial" w:hAnsi="Arial" w:cs="Arial"/>
          <w:sz w:val="22"/>
          <w:szCs w:val="22"/>
        </w:rPr>
        <w:t>to</w:t>
      </w:r>
      <w:r w:rsidR="001A4C25" w:rsidRPr="00B51BDB">
        <w:rPr>
          <w:rFonts w:ascii="Arial" w:hAnsi="Arial" w:cs="Arial"/>
          <w:sz w:val="22"/>
          <w:szCs w:val="22"/>
        </w:rPr>
        <w:t xml:space="preserve"> infections of both species, despite more research carried out with </w:t>
      </w:r>
      <w:r w:rsidR="001A4C25" w:rsidRPr="00B51BDB">
        <w:rPr>
          <w:rFonts w:ascii="Arial" w:hAnsi="Arial" w:cs="Arial"/>
          <w:i/>
          <w:iCs/>
          <w:sz w:val="22"/>
          <w:szCs w:val="22"/>
        </w:rPr>
        <w:t xml:space="preserve">S. </w:t>
      </w:r>
      <w:proofErr w:type="spellStart"/>
      <w:r w:rsidR="001A4C25" w:rsidRPr="00B51BDB">
        <w:rPr>
          <w:rFonts w:ascii="Arial" w:hAnsi="Arial" w:cs="Arial"/>
          <w:i/>
          <w:iCs/>
          <w:sz w:val="22"/>
          <w:szCs w:val="22"/>
        </w:rPr>
        <w:t>mansoni</w:t>
      </w:r>
      <w:proofErr w:type="spellEnd"/>
      <w:r w:rsidR="001A4C25" w:rsidRPr="00B51BDB">
        <w:rPr>
          <w:rFonts w:ascii="Arial" w:hAnsi="Arial" w:cs="Arial"/>
          <w:sz w:val="22"/>
          <w:szCs w:val="22"/>
        </w:rPr>
        <w:t xml:space="preserve"> parasites.</w:t>
      </w:r>
    </w:p>
    <w:p w14:paraId="025A1B80" w14:textId="05C63B73" w:rsidR="00784579" w:rsidRPr="00B51BDB" w:rsidRDefault="00EA5655" w:rsidP="008C08A8">
      <w:pPr>
        <w:numPr>
          <w:ilvl w:val="0"/>
          <w:numId w:val="0"/>
        </w:numPr>
        <w:spacing w:line="360" w:lineRule="auto"/>
        <w:jc w:val="both"/>
        <w:rPr>
          <w:rFonts w:ascii="Arial" w:hAnsi="Arial" w:cs="Arial"/>
          <w:sz w:val="22"/>
          <w:szCs w:val="22"/>
        </w:rPr>
      </w:pPr>
      <w:r w:rsidRPr="00B51BDB">
        <w:rPr>
          <w:rFonts w:ascii="Arial" w:hAnsi="Arial" w:cs="Arial"/>
          <w:sz w:val="22"/>
          <w:szCs w:val="22"/>
        </w:rPr>
        <w:t xml:space="preserve">In addition to </w:t>
      </w:r>
      <w:r w:rsidR="005543F5" w:rsidRPr="00B51BDB">
        <w:rPr>
          <w:rFonts w:ascii="Arial" w:hAnsi="Arial" w:cs="Arial"/>
          <w:sz w:val="22"/>
          <w:szCs w:val="22"/>
        </w:rPr>
        <w:t xml:space="preserve">the role of </w:t>
      </w:r>
      <w:r w:rsidRPr="00B51BDB">
        <w:rPr>
          <w:rFonts w:ascii="Arial" w:hAnsi="Arial" w:cs="Arial"/>
          <w:sz w:val="22"/>
          <w:szCs w:val="22"/>
        </w:rPr>
        <w:t>AAMs in fibrogenesis, they have</w:t>
      </w:r>
      <w:r w:rsidR="005543F5" w:rsidRPr="00B51BDB">
        <w:rPr>
          <w:rFonts w:ascii="Arial" w:hAnsi="Arial" w:cs="Arial"/>
          <w:sz w:val="22"/>
          <w:szCs w:val="22"/>
        </w:rPr>
        <w:t xml:space="preserve"> also</w:t>
      </w:r>
      <w:r w:rsidRPr="00B51BDB">
        <w:rPr>
          <w:rFonts w:ascii="Arial" w:hAnsi="Arial" w:cs="Arial"/>
          <w:sz w:val="22"/>
          <w:szCs w:val="22"/>
        </w:rPr>
        <w:t xml:space="preserve"> been demonstrated to be</w:t>
      </w:r>
      <w:r w:rsidRPr="00A67B00">
        <w:rPr>
          <w:rFonts w:ascii="Arial" w:hAnsi="Arial" w:cs="Arial"/>
          <w:sz w:val="22"/>
          <w:szCs w:val="22"/>
        </w:rPr>
        <w:t xml:space="preserve"> involved in </w:t>
      </w:r>
      <w:r w:rsidR="00F223DD" w:rsidRPr="00A67B00">
        <w:rPr>
          <w:rFonts w:ascii="Arial" w:hAnsi="Arial" w:cs="Arial"/>
          <w:sz w:val="22"/>
          <w:szCs w:val="22"/>
        </w:rPr>
        <w:t>fibrotic resolution</w:t>
      </w:r>
      <w:r w:rsidR="0026495C">
        <w:rPr>
          <w:rFonts w:ascii="Arial" w:hAnsi="Arial" w:cs="Arial"/>
          <w:sz w:val="22"/>
          <w:szCs w:val="22"/>
        </w:rPr>
        <w:t xml:space="preserve"> and</w:t>
      </w:r>
      <w:r w:rsidR="0026495C" w:rsidRPr="00A67B00">
        <w:rPr>
          <w:rFonts w:ascii="Arial" w:hAnsi="Arial" w:cs="Arial"/>
          <w:sz w:val="22"/>
          <w:szCs w:val="22"/>
        </w:rPr>
        <w:t xml:space="preserve"> are a main source</w:t>
      </w:r>
      <w:r w:rsidR="0026495C">
        <w:rPr>
          <w:rFonts w:ascii="Arial" w:hAnsi="Arial" w:cs="Arial"/>
          <w:sz w:val="22"/>
          <w:szCs w:val="22"/>
        </w:rPr>
        <w:t xml:space="preserve"> of anti-</w:t>
      </w:r>
      <w:r w:rsidR="0026495C" w:rsidRPr="00A67B00">
        <w:rPr>
          <w:rFonts w:ascii="Arial" w:hAnsi="Arial" w:cs="Arial"/>
          <w:sz w:val="22"/>
          <w:szCs w:val="22"/>
        </w:rPr>
        <w:t>fibrotic MMP13</w:t>
      </w:r>
      <w:r w:rsidR="00B0046E">
        <w:rPr>
          <w:rFonts w:ascii="Arial" w:hAnsi="Arial" w:cs="Arial"/>
          <w:sz w:val="22"/>
          <w:szCs w:val="22"/>
        </w:rPr>
        <w:t xml:space="preserve"> </w:t>
      </w:r>
      <w:r w:rsidR="00B0046E">
        <w:rPr>
          <w:rFonts w:ascii="Arial" w:hAnsi="Arial" w:cs="Arial"/>
          <w:sz w:val="22"/>
          <w:szCs w:val="22"/>
        </w:rPr>
        <w:fldChar w:fldCharType="begin" w:fldLock="1"/>
      </w:r>
      <w:r w:rsidR="003D2BAB">
        <w:rPr>
          <w:rFonts w:ascii="Arial" w:hAnsi="Arial" w:cs="Arial"/>
          <w:sz w:val="22"/>
          <w:szCs w:val="22"/>
        </w:rPr>
        <w:instrText>ADDIN CSL_CITATION {"citationItems":[{"id":"ITEM-1","itemData":{"DOI":"10.1016/j.pt.2013.12.009","author":[{"dropping-particle":"","family":"Chuah","given":"Candy","non-dropping-particle":"","parse-names":false,"suffix":""},{"dropping-particle":"","family":"Jones","given":"MK","non-dropping-particle":"","parse-names":false,"suffix":""},{"dropping-particle":"","family":"Burke","given":"ML","non-dropping-particle":"","parse-names":false,"suffix":""},{"dropping-particle":"","family":"Mcmanus","given":"DP","non-dropping-particle":"","parse-names":false,"suffix":""},{"dropping-particle":"","family":"Gobert","given":"GN","non-dropping-particle":"","parse-names":false,"suffix":""}],"container-title":"Trends in Parasitology","id":"ITEM-1","issue":"3","issued":{"date-parts":[["2014"]]},"page":"141-150","title":"Cellular and chemokine-mediated regulation in schistosome-induced hepatic pathology","type":"article-journal","volume":"30"},"uris":["http://www.mendeley.com/documents/?uuid=fd1c1803-b75d-3dbe-8a29-d655b4133c87"]},{"id":"ITEM-2","itemData":{"DOI":"10.4049/jimmunol.178.8.5288","ISSN":"0022-1767","abstract":"Both the identity and source of the rodent collagenase(s) that mediates matrix remodeling in liver fibrosis remain elusive. We have recently demonstrated an unequivocal role for scar-associated macrophages (SAMs) in the spontaneous resolution of liver fibrosis and sought to determine whether SAMs are the source of matrix metalloproteinase (MMP) 13 (collagenase 3), considered to be the primary interstitial collagenase in rodents. In this study, we demonstrate an association between MMP13 expression and the presence of SAMs in the regression of experimental liver fibrosis. mmp13 gene expression was restricted to regions of fibrosis that were rich in SAMs. Both MMP13 mRNA and protein colocalized to large phagocytes within and directly apposed to hepatic scars. Using the CD11b-DTR-transgenic mouse to deplete SAMs in a model of chronic CCl4 injury, we found that SAM depletion resulted in a 5-fold reduction in mmp13 message (p = 0.005). Furthermore, resolution of CCl4-induced fibrosis was retarded in MMP13-deficient mice. Thus, SAMs selectively, during resolution of fibrosis induce and use the major collagenase MMP13 to mediate the resorption of interstitial matrix and successfully remodel the fibrotic liver.","author":[{"dropping-particle":"","family":"Fallowfield","given":"Jonathan A.","non-dropping-particle":"","parse-names":false,"suffix":""},{"dropping-particle":"","family":"Mizuno","given":"Masashi","non-dropping-particle":"","parse-names":false,"suffix":""},{"dropping-particle":"","family":"Kendall","given":"Timothy J.","non-dropping-particle":"","parse-names":false,"suffix":""},{"dropping-particle":"","family":"Constandinou","given":"Christothea M.","non-dropping-particle":"","parse-names":false,"suffix":""},{"dropping-particle":"","family":"Benyon","given":"R. Christopher","non-dropping-particle":"","parse-names":false,"suffix":""},{"dropping-particle":"","family":"Duffield","given":"Jeremy S.","non-dropping-particle":"","parse-names":false,"suffix":""},{"dropping-particle":"","family":"Iredale","given":"John P.","non-dropping-particle":"","parse-names":false,"suffix":""}],"container-title":"The Journal of Immunology","id":"ITEM-2","issue":"8","issued":{"date-parts":[["2007"]]},"page":"5288-5295","title":"Scar-associated macrophages are a major source of hepatic matrix metalloproteinase-13 and facilitate the resolution of murine hepatic fibrosis","type":"article-journal","volume":"178"},"uris":["http://www.mendeley.com/documents/?uuid=abe276a1-7dca-441f-a1db-8f80d9f42222"]},{"id":"ITEM-3","itemData":{"DOI":"10.1055/s-0030-1255354","ISSN":"02728087","abstract":"Macrophages are found in close proximity with collagen-producing myofibroblasts and indisputably play a key role in fibrosis. They produce profibrotic mediators that directly activate fibroblasts, including transforming growth factor-1 and platelet-derived growth factor, and control extracellular matrix turnover by regulating the balance of various matrix metalloproteinases and tissue inhibitors of matrix metalloproteinases. Macrophages also regulate fibrogenesis by secreting chemokines that recruit fibroblasts and other inflammatory cells. With their potential to act in both a pro- and antifibrotic capacity, as well as their ability to regulate the activation of resident and recruited myofibroblasts, macrophages and the factors they express are integrated into all stages of the fibrotic process. These various, and sometimes opposing, functions may be performed by distinct macrophage subpopulations, the identification of which is a growing focus of fibrosis research. Although collagen-secreting myofibroblasts once were thought of as the master producers of fibrosis, this review will illustrate how macrophages function as the master regulators of fibrosis. Copyright © 2010 by Thieme Medical Publishers, Inc.","author":[{"dropping-particle":"","family":"Wynn","given":"Thomas A.","non-dropping-particle":"","parse-names":false,"suffix":""},{"dropping-particle":"","family":"Barron","given":"Luke","non-dropping-particle":"","parse-names":false,"suffix":""}],"container-title":"Seminars in Liver Disease","id":"ITEM-3","issue":"3","issued":{"date-parts":[["2010"]]},"page":"245-257","title":"Macrophages: master regulators of inflammation and fibrosis","type":"article-journal","volume":"30"},"uris":["http://www.mendeley.com/documents/?uuid=446417cf-552a-4386-9a49-9c7c94e0059b"]}],"mendeley":{"formattedCitation":"&lt;sup&gt;77,129,130&lt;/sup&gt;","plainTextFormattedCitation":"77,129,130","previouslyFormattedCitation":"&lt;sup&gt;77,128,129&lt;/sup&gt;"},"properties":{"noteIndex":0},"schema":"https://github.com/citation-style-language/schema/raw/master/csl-citation.json"}</w:instrText>
      </w:r>
      <w:r w:rsidR="00B0046E">
        <w:rPr>
          <w:rFonts w:ascii="Arial" w:hAnsi="Arial" w:cs="Arial"/>
          <w:sz w:val="22"/>
          <w:szCs w:val="22"/>
        </w:rPr>
        <w:fldChar w:fldCharType="separate"/>
      </w:r>
      <w:r w:rsidR="003D2BAB" w:rsidRPr="003D2BAB">
        <w:rPr>
          <w:rFonts w:ascii="Arial" w:hAnsi="Arial" w:cs="Arial"/>
          <w:noProof/>
          <w:sz w:val="22"/>
          <w:szCs w:val="22"/>
          <w:vertAlign w:val="superscript"/>
        </w:rPr>
        <w:t>77,129,130</w:t>
      </w:r>
      <w:r w:rsidR="00B0046E">
        <w:rPr>
          <w:rFonts w:ascii="Arial" w:hAnsi="Arial" w:cs="Arial"/>
          <w:sz w:val="22"/>
          <w:szCs w:val="22"/>
        </w:rPr>
        <w:fldChar w:fldCharType="end"/>
      </w:r>
      <w:r w:rsidR="00F223DD" w:rsidRPr="00A67B00">
        <w:rPr>
          <w:rFonts w:ascii="Arial" w:hAnsi="Arial" w:cs="Arial"/>
          <w:sz w:val="22"/>
          <w:szCs w:val="22"/>
        </w:rPr>
        <w:t xml:space="preserve">. </w:t>
      </w:r>
      <w:r w:rsidR="0026495C">
        <w:rPr>
          <w:rFonts w:ascii="Arial" w:hAnsi="Arial" w:cs="Arial"/>
          <w:sz w:val="22"/>
          <w:szCs w:val="22"/>
        </w:rPr>
        <w:t>M</w:t>
      </w:r>
      <w:r w:rsidR="0063081E" w:rsidRPr="00A67B00">
        <w:rPr>
          <w:rFonts w:ascii="Arial" w:hAnsi="Arial" w:cs="Arial"/>
          <w:sz w:val="22"/>
          <w:szCs w:val="22"/>
        </w:rPr>
        <w:t xml:space="preserve">acrophages in a cholestatic rat liver model were shown to recruit neutrophils as </w:t>
      </w:r>
      <w:r w:rsidR="008A11AA">
        <w:rPr>
          <w:rFonts w:ascii="Arial" w:hAnsi="Arial" w:cs="Arial"/>
          <w:sz w:val="22"/>
          <w:szCs w:val="22"/>
        </w:rPr>
        <w:t>additional</w:t>
      </w:r>
      <w:r w:rsidR="0063081E" w:rsidRPr="00A67B00">
        <w:rPr>
          <w:rFonts w:ascii="Arial" w:hAnsi="Arial" w:cs="Arial"/>
          <w:sz w:val="22"/>
          <w:szCs w:val="22"/>
        </w:rPr>
        <w:t xml:space="preserve"> collagenase-producing cells, during the resolution of extracellular matrices </w:t>
      </w:r>
      <w:r w:rsidR="0063081E" w:rsidRPr="00A67B00">
        <w:rPr>
          <w:rFonts w:ascii="Arial" w:hAnsi="Arial" w:cs="Arial"/>
          <w:sz w:val="22"/>
          <w:szCs w:val="22"/>
        </w:rPr>
        <w:fldChar w:fldCharType="begin" w:fldLock="1"/>
      </w:r>
      <w:r w:rsidR="003D2BAB">
        <w:rPr>
          <w:rFonts w:ascii="Arial" w:hAnsi="Arial" w:cs="Arial"/>
          <w:sz w:val="22"/>
          <w:szCs w:val="22"/>
        </w:rPr>
        <w:instrText>ADDIN CSL_CITATION {"citationItems":[{"id":"ITEM-1","itemData":{"DOI":"10.1016/j.surg.2008.01.008","ISSN":"00396060","abstract":"Background: Cholestatic liver injury from extrahepatic biliary obstruction is well characterized by inflammatory and fibrogenic mechanisms. Little is known, however, about mechanisms required to reverse injury and effect liver repair. We sought to determine the cellular and molecular requirements for repair after biliary decompression, focusing on the role of hepatic macrophages in regulating inflammation and matrix resolution. Methods: Male Sprague-Dawley rats underwent bile duct obstruction for 7 days followed by ductular decompression. Rats were treated with gadolinium chloride (GdCl3) to deplete the macrophage populations 24 or 48 hours before decompression. Liver tissue obtained at the time of decompression or after 2 days of repair was processed for morphometric analysis, immunohistochemistry, quantitative RT-PCR and in situ hybridization. Results: GdCl3 treatment for either 24 or 48 hours before decompression reduced the numbers of ED2+ Kupffer cells and ED1+ inflammatory macrophages in obstructed livers; only 48 hours of pretreatment, however, reduced the neutrophil counts. Furthermore, 48-hour GdCl3 pretreatment blocked matrix degradation. Quantitative polymerase chain reaction demonstrated decreased cytokine-induced neutrophil chemoattractant-1 (CINC-1; CXCL1) and intercellular adhesion molecule-1 mRNA expression after GdCl3 treatment and the elimination of hepatic macrophages. Immunohistochemistry and in situ hybridization revealed that neutrophils and CINC-1 mRNA localize within regions of fibrotic activity during both injury and repair. Conclusion: We conclude that the macrophage population is not directly involved in fibrotic liver repair. Rather, hepatic macrophages regulate the influx of neutrophils, which may play a direct role in matrix degradation. © 2008 Mosby, Inc. All rights reserved.","author":[{"dropping-particle":"","family":"Harty","given":"Mark W.","non-dropping-particle":"","parse-names":false,"suffix":""},{"dropping-particle":"","family":"Papa","given":"Elaine F.","non-dropping-particle":"","parse-names":false,"suffix":""},{"dropping-particle":"","family":"Huddleston","given":"Hannah M.","non-dropping-particle":"","parse-names":false,"suffix":""},{"dropping-particle":"","family":"Young","given":"Ezekiel","non-dropping-particle":"","parse-names":false,"suffix":""},{"dropping-particle":"","family":"Nazareth","given":"Samantha","non-dropping-particle":"","parse-names":false,"suffix":""},{"dropping-particle":"","family":"Riley","given":"Charles A.","non-dropping-particle":"","parse-names":false,"suffix":""},{"dropping-particle":"","family":"Ramm","given":"Grant A.","non-dropping-particle":"","parse-names":false,"suffix":""},{"dropping-particle":"","family":"Gregory","given":"Stephen H.","non-dropping-particle":"","parse-names":false,"suffix":""},{"dropping-particle":"","family":"Tracy","given":"Thomas F.","non-dropping-particle":"","parse-names":false,"suffix":""}],"container-title":"Surgery","id":"ITEM-1","issue":"5","issued":{"date-parts":[["2008"]]},"page":"667-678","title":"Hepatic macrophages promote the neutrophil-dependent resolution of fibrosis in repairing cholestatic rat livers","type":"article-journal","volume":"143"},"uris":["http://www.mendeley.com/documents/?uuid=f8f039ef-1d9b-4ab6-a189-d9eaa044894e"]}],"mendeley":{"formattedCitation":"&lt;sup&gt;131&lt;/sup&gt;","plainTextFormattedCitation":"131","previouslyFormattedCitation":"&lt;sup&gt;130&lt;/sup&gt;"},"properties":{"noteIndex":0},"schema":"https://github.com/citation-style-language/schema/raw/master/csl-citation.json"}</w:instrText>
      </w:r>
      <w:r w:rsidR="0063081E" w:rsidRPr="00A67B00">
        <w:rPr>
          <w:rFonts w:ascii="Arial" w:hAnsi="Arial" w:cs="Arial"/>
          <w:sz w:val="22"/>
          <w:szCs w:val="22"/>
        </w:rPr>
        <w:fldChar w:fldCharType="separate"/>
      </w:r>
      <w:r w:rsidR="003D2BAB" w:rsidRPr="003D2BAB">
        <w:rPr>
          <w:rFonts w:ascii="Arial" w:hAnsi="Arial" w:cs="Arial"/>
          <w:noProof/>
          <w:sz w:val="22"/>
          <w:szCs w:val="22"/>
          <w:vertAlign w:val="superscript"/>
        </w:rPr>
        <w:t>131</w:t>
      </w:r>
      <w:r w:rsidR="0063081E" w:rsidRPr="00A67B00">
        <w:rPr>
          <w:rFonts w:ascii="Arial" w:hAnsi="Arial" w:cs="Arial"/>
          <w:sz w:val="22"/>
          <w:szCs w:val="22"/>
        </w:rPr>
        <w:fldChar w:fldCharType="end"/>
      </w:r>
      <w:r w:rsidR="0063081E" w:rsidRPr="00A67B00">
        <w:rPr>
          <w:rFonts w:ascii="Arial" w:hAnsi="Arial" w:cs="Arial"/>
          <w:sz w:val="22"/>
          <w:szCs w:val="22"/>
        </w:rPr>
        <w:t xml:space="preserve">. </w:t>
      </w:r>
      <w:r w:rsidR="009A7EDD" w:rsidRPr="00A67B00">
        <w:rPr>
          <w:rFonts w:ascii="Arial" w:hAnsi="Arial" w:cs="Arial"/>
          <w:sz w:val="22"/>
          <w:szCs w:val="22"/>
        </w:rPr>
        <w:t xml:space="preserve">Gene expression markers of AAM, such as Chi3l3 and </w:t>
      </w:r>
      <w:proofErr w:type="spellStart"/>
      <w:r w:rsidR="009A7EDD" w:rsidRPr="00A67B00">
        <w:rPr>
          <w:rFonts w:ascii="Arial" w:hAnsi="Arial" w:cs="Arial"/>
          <w:sz w:val="22"/>
          <w:szCs w:val="22"/>
        </w:rPr>
        <w:t>Retnlg</w:t>
      </w:r>
      <w:proofErr w:type="spellEnd"/>
      <w:r w:rsidR="009A7EDD" w:rsidRPr="00A67B00">
        <w:rPr>
          <w:rFonts w:ascii="Arial" w:hAnsi="Arial" w:cs="Arial"/>
          <w:sz w:val="22"/>
          <w:szCs w:val="22"/>
        </w:rPr>
        <w:t xml:space="preserve">, were upregulated in the core and </w:t>
      </w:r>
      <w:r w:rsidR="00022415" w:rsidRPr="00A67B00">
        <w:rPr>
          <w:rFonts w:ascii="Arial" w:hAnsi="Arial" w:cs="Arial"/>
          <w:sz w:val="22"/>
          <w:szCs w:val="22"/>
        </w:rPr>
        <w:t xml:space="preserve">periphery of </w:t>
      </w:r>
      <w:r w:rsidR="00022415" w:rsidRPr="00A67B00">
        <w:rPr>
          <w:rFonts w:ascii="Arial" w:hAnsi="Arial" w:cs="Arial"/>
          <w:i/>
          <w:iCs/>
          <w:sz w:val="22"/>
          <w:szCs w:val="22"/>
        </w:rPr>
        <w:t>S. japonicum</w:t>
      </w:r>
      <w:r w:rsidR="00022415" w:rsidRPr="00A67B00">
        <w:rPr>
          <w:rFonts w:ascii="Arial" w:hAnsi="Arial" w:cs="Arial"/>
          <w:sz w:val="22"/>
          <w:szCs w:val="22"/>
        </w:rPr>
        <w:t>-induced</w:t>
      </w:r>
      <w:r w:rsidR="008A11AA">
        <w:rPr>
          <w:rFonts w:ascii="Arial" w:hAnsi="Arial" w:cs="Arial"/>
          <w:sz w:val="22"/>
          <w:szCs w:val="22"/>
        </w:rPr>
        <w:t xml:space="preserve"> </w:t>
      </w:r>
      <w:r w:rsidR="00022415" w:rsidRPr="00A67B00">
        <w:rPr>
          <w:rFonts w:ascii="Arial" w:hAnsi="Arial" w:cs="Arial"/>
          <w:sz w:val="22"/>
          <w:szCs w:val="22"/>
        </w:rPr>
        <w:t xml:space="preserve">hepatic granulomas, akin to neutrophil infiltration in granulomatous lesions </w:t>
      </w:r>
      <w:r w:rsidR="00022415"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DOI":"10.1189/jlb.1212653","ISSN":"1938-3673","abstract":"The severity of schistosome egg-induced hepatic granulomatous pathology depends markedly on the nature of the host immune responses. In this study, we used LMM and microarray analysis to compare gene expression profiles of histologically distinct zones within, and directly proximal to, hepatic granulomas that developed in C57BL/6 mice infected with Schistosoma japonicum. There was significant up-regulation of type-1, type-2, and type-17 immune-associated genes within the granuloma core (adjacent to eggs), followed by increased expression of type-2 and fibrotic genes at the outer zones of granulomas. Neutrophil-associated genes were also found to be expressed differentially in the core and at the peripheral zone of granulomas, present at 7 weeks p.i., demonstrating a significant role of neutrophils in S. japonicum granulomatous pathology. The release of NETs was observed microscopically in granulomas obtained from the livers of infected mice and when human neutrophils were incubated in vitro in the presence of S. japonicum eggs. These finding are the first to suggest a novel, dual role for neutrophils in the mediation of tissue damage and repair in S. japonicum egg-induced hepatic granulomatous lesions. Together, these results provide an overview of the local events occurring within the granuloma microenvironment.","author":[{"dropping-particle":"","family":"Chuah","given":"Candy","non-dropping-particle":"","parse-names":false,"suffix":""},{"dropping-particle":"","family":"Jones","given":"MK","non-dropping-particle":"","parse-names":false,"suffix":""},{"dropping-particle":"","family":"Burke","given":"ML","non-dropping-particle":"","parse-names":false,"suffix":""},{"dropping-particle":"","family":"Owen","given":"HC","non-dropping-particle":"","parse-names":false,"suffix":""},{"dropping-particle":"","family":"Anthony","given":"BJ","non-dropping-particle":"","parse-names":false,"suffix":""},{"dropping-particle":"","family":"McManus","given":"DP","non-dropping-particle":"","parse-names":false,"suffix":""},{"dropping-particle":"","family":"Ramm","given":"GA","non-dropping-particle":"","parse-names":false,"suffix":""},{"dropping-particle":"","family":"Gobert","given":"GN","non-dropping-particle":"","parse-names":false,"suffix":""}],"container-title":"Journal of Leukocyte Biology","id":"ITEM-1","issue":"2","issued":{"date-parts":[["2013","8"]]},"page":"353-365","publisher":"Wiley","title":"Spatial and temporal transcriptomics of Schistosoma japonicum-induced hepatic granuloma formation reveals novel roles for neutrophils","type":"article-journal","volume":"94"},"uris":["http://www.mendeley.com/documents/?uuid=93a5d269-f296-3c02-9543-69c275f1f987"]}],"mendeley":{"formattedCitation":"&lt;sup&gt;60&lt;/sup&gt;","plainTextFormattedCitation":"60","previouslyFormattedCitation":"&lt;sup&gt;60&lt;/sup&gt;"},"properties":{"noteIndex":0},"schema":"https://github.com/citation-style-language/schema/raw/master/csl-citation.json"}</w:instrText>
      </w:r>
      <w:r w:rsidR="00022415" w:rsidRPr="00A67B00">
        <w:rPr>
          <w:rFonts w:ascii="Arial" w:hAnsi="Arial" w:cs="Arial"/>
          <w:sz w:val="22"/>
          <w:szCs w:val="22"/>
        </w:rPr>
        <w:fldChar w:fldCharType="separate"/>
      </w:r>
      <w:r w:rsidR="009A03A8" w:rsidRPr="009A03A8">
        <w:rPr>
          <w:rFonts w:ascii="Arial" w:hAnsi="Arial" w:cs="Arial"/>
          <w:noProof/>
          <w:sz w:val="22"/>
          <w:szCs w:val="22"/>
          <w:vertAlign w:val="superscript"/>
        </w:rPr>
        <w:t>60</w:t>
      </w:r>
      <w:r w:rsidR="00022415" w:rsidRPr="00A67B00">
        <w:rPr>
          <w:rFonts w:ascii="Arial" w:hAnsi="Arial" w:cs="Arial"/>
          <w:sz w:val="22"/>
          <w:szCs w:val="22"/>
        </w:rPr>
        <w:fldChar w:fldCharType="end"/>
      </w:r>
      <w:r w:rsidR="00E757F0">
        <w:rPr>
          <w:rFonts w:ascii="Arial" w:hAnsi="Arial" w:cs="Arial"/>
          <w:sz w:val="22"/>
          <w:szCs w:val="22"/>
        </w:rPr>
        <w:t xml:space="preserve">, </w:t>
      </w:r>
      <w:r w:rsidR="00022415" w:rsidRPr="00A67B00">
        <w:rPr>
          <w:rFonts w:ascii="Arial" w:hAnsi="Arial" w:cs="Arial"/>
          <w:sz w:val="22"/>
          <w:szCs w:val="22"/>
        </w:rPr>
        <w:t>suggest</w:t>
      </w:r>
      <w:r w:rsidR="00E757F0">
        <w:rPr>
          <w:rFonts w:ascii="Arial" w:hAnsi="Arial" w:cs="Arial"/>
          <w:sz w:val="22"/>
          <w:szCs w:val="22"/>
        </w:rPr>
        <w:t>ing</w:t>
      </w:r>
      <w:r w:rsidR="00022415" w:rsidRPr="00A67B00">
        <w:rPr>
          <w:rFonts w:ascii="Arial" w:hAnsi="Arial" w:cs="Arial"/>
          <w:sz w:val="22"/>
          <w:szCs w:val="22"/>
        </w:rPr>
        <w:t xml:space="preserve"> a role for macrophages at granuloma peripheries </w:t>
      </w:r>
      <w:r w:rsidR="005543F5" w:rsidRPr="00A67B00">
        <w:rPr>
          <w:rFonts w:ascii="Arial" w:hAnsi="Arial" w:cs="Arial"/>
          <w:sz w:val="22"/>
          <w:szCs w:val="22"/>
        </w:rPr>
        <w:t xml:space="preserve">in </w:t>
      </w:r>
      <w:r w:rsidR="00022415" w:rsidRPr="00A67B00">
        <w:rPr>
          <w:rFonts w:ascii="Arial" w:hAnsi="Arial" w:cs="Arial"/>
          <w:sz w:val="22"/>
          <w:szCs w:val="22"/>
        </w:rPr>
        <w:t>induc</w:t>
      </w:r>
      <w:r w:rsidR="005543F5" w:rsidRPr="00A67B00">
        <w:rPr>
          <w:rFonts w:ascii="Arial" w:hAnsi="Arial" w:cs="Arial"/>
          <w:sz w:val="22"/>
          <w:szCs w:val="22"/>
        </w:rPr>
        <w:t>ing</w:t>
      </w:r>
      <w:r w:rsidR="00022415" w:rsidRPr="00A67B00">
        <w:rPr>
          <w:rFonts w:ascii="Arial" w:hAnsi="Arial" w:cs="Arial"/>
          <w:sz w:val="22"/>
          <w:szCs w:val="22"/>
        </w:rPr>
        <w:t xml:space="preserve"> matrix degradation and </w:t>
      </w:r>
      <w:r w:rsidR="002431B6">
        <w:rPr>
          <w:rFonts w:ascii="Arial" w:hAnsi="Arial" w:cs="Arial"/>
          <w:sz w:val="22"/>
          <w:szCs w:val="22"/>
        </w:rPr>
        <w:t xml:space="preserve">stimulating </w:t>
      </w:r>
      <w:r w:rsidR="00022415" w:rsidRPr="00A67B00">
        <w:rPr>
          <w:rFonts w:ascii="Arial" w:hAnsi="Arial" w:cs="Arial"/>
          <w:sz w:val="22"/>
          <w:szCs w:val="22"/>
        </w:rPr>
        <w:t xml:space="preserve">a neutrophil inflammatory response, resulting in </w:t>
      </w:r>
      <w:r w:rsidR="00022415" w:rsidRPr="00B51BDB">
        <w:rPr>
          <w:rFonts w:ascii="Arial" w:hAnsi="Arial" w:cs="Arial"/>
          <w:sz w:val="22"/>
          <w:szCs w:val="22"/>
        </w:rPr>
        <w:t>both hepatic fibrotic resolution and pathology.</w:t>
      </w:r>
      <w:r w:rsidR="003B5998" w:rsidRPr="00B51BDB">
        <w:rPr>
          <w:rFonts w:ascii="Arial" w:hAnsi="Arial" w:cs="Arial"/>
          <w:sz w:val="22"/>
          <w:szCs w:val="22"/>
        </w:rPr>
        <w:t xml:space="preserve"> Furthermore, </w:t>
      </w:r>
      <w:r w:rsidR="00CD3BCD" w:rsidRPr="00B51BDB">
        <w:rPr>
          <w:rFonts w:ascii="Arial" w:hAnsi="Arial" w:cs="Arial"/>
          <w:sz w:val="22"/>
          <w:szCs w:val="22"/>
        </w:rPr>
        <w:t xml:space="preserve">the </w:t>
      </w:r>
      <w:r w:rsidR="00CD3BCD" w:rsidRPr="00B51BDB">
        <w:rPr>
          <w:rFonts w:ascii="Arial" w:hAnsi="Arial" w:cs="Arial"/>
          <w:i/>
          <w:iCs/>
          <w:sz w:val="22"/>
          <w:szCs w:val="22"/>
        </w:rPr>
        <w:t>S. japonicum</w:t>
      </w:r>
      <w:r w:rsidR="00CD3BCD" w:rsidRPr="00B51BDB">
        <w:rPr>
          <w:rFonts w:ascii="Arial" w:hAnsi="Arial" w:cs="Arial"/>
          <w:sz w:val="22"/>
          <w:szCs w:val="22"/>
        </w:rPr>
        <w:t xml:space="preserve"> </w:t>
      </w:r>
      <w:r w:rsidR="002B686B" w:rsidRPr="00B51BDB">
        <w:rPr>
          <w:rFonts w:ascii="Arial" w:hAnsi="Arial" w:cs="Arial"/>
          <w:sz w:val="22"/>
          <w:szCs w:val="22"/>
        </w:rPr>
        <w:t xml:space="preserve">egg-specific protein SjE16.7 </w:t>
      </w:r>
      <w:r w:rsidR="00B53C6D" w:rsidRPr="00B51BDB">
        <w:rPr>
          <w:rFonts w:ascii="Arial" w:hAnsi="Arial" w:cs="Arial"/>
          <w:sz w:val="22"/>
          <w:szCs w:val="22"/>
        </w:rPr>
        <w:t xml:space="preserve">was </w:t>
      </w:r>
      <w:r w:rsidR="002B686B" w:rsidRPr="00B51BDB">
        <w:rPr>
          <w:rFonts w:ascii="Arial" w:hAnsi="Arial" w:cs="Arial"/>
          <w:sz w:val="22"/>
          <w:szCs w:val="22"/>
        </w:rPr>
        <w:t>described to recruit neutrophils</w:t>
      </w:r>
      <w:r w:rsidR="00522905" w:rsidRPr="00B51BDB">
        <w:rPr>
          <w:rFonts w:ascii="Arial" w:hAnsi="Arial" w:cs="Arial"/>
          <w:sz w:val="22"/>
          <w:szCs w:val="22"/>
        </w:rPr>
        <w:t xml:space="preserve"> to </w:t>
      </w:r>
      <w:r w:rsidR="0005128E" w:rsidRPr="00B51BDB">
        <w:rPr>
          <w:rFonts w:ascii="Arial" w:hAnsi="Arial" w:cs="Arial"/>
          <w:sz w:val="22"/>
          <w:szCs w:val="22"/>
        </w:rPr>
        <w:t>the site of egg deposition</w:t>
      </w:r>
      <w:r w:rsidR="005C0E44" w:rsidRPr="00B51BDB">
        <w:rPr>
          <w:rFonts w:ascii="Arial" w:hAnsi="Arial" w:cs="Arial"/>
          <w:sz w:val="22"/>
          <w:szCs w:val="22"/>
        </w:rPr>
        <w:t xml:space="preserve">, however, </w:t>
      </w:r>
      <w:r w:rsidR="00B53C6D" w:rsidRPr="00B51BDB">
        <w:rPr>
          <w:rFonts w:ascii="Arial" w:hAnsi="Arial" w:cs="Arial"/>
          <w:sz w:val="22"/>
          <w:szCs w:val="22"/>
        </w:rPr>
        <w:t>it was</w:t>
      </w:r>
      <w:r w:rsidR="0005128E" w:rsidRPr="00B51BDB">
        <w:rPr>
          <w:rFonts w:ascii="Arial" w:hAnsi="Arial" w:cs="Arial"/>
          <w:sz w:val="22"/>
          <w:szCs w:val="22"/>
        </w:rPr>
        <w:t xml:space="preserve"> </w:t>
      </w:r>
      <w:r w:rsidR="005C0E44" w:rsidRPr="00B51BDB">
        <w:rPr>
          <w:rFonts w:ascii="Arial" w:hAnsi="Arial" w:cs="Arial"/>
          <w:sz w:val="22"/>
          <w:szCs w:val="22"/>
        </w:rPr>
        <w:t xml:space="preserve">also </w:t>
      </w:r>
      <w:r w:rsidR="0005128E" w:rsidRPr="00B51BDB">
        <w:rPr>
          <w:rFonts w:ascii="Arial" w:hAnsi="Arial" w:cs="Arial"/>
          <w:sz w:val="22"/>
          <w:szCs w:val="22"/>
        </w:rPr>
        <w:t xml:space="preserve">found to be a potent macrophage </w:t>
      </w:r>
      <w:r w:rsidR="000E0F70" w:rsidRPr="00B51BDB">
        <w:rPr>
          <w:rFonts w:ascii="Arial" w:hAnsi="Arial" w:cs="Arial"/>
          <w:sz w:val="22"/>
          <w:szCs w:val="22"/>
        </w:rPr>
        <w:t>activator</w:t>
      </w:r>
      <w:r w:rsidR="00AE7E91" w:rsidRPr="00B51BDB">
        <w:rPr>
          <w:rFonts w:ascii="Arial" w:hAnsi="Arial" w:cs="Arial"/>
          <w:sz w:val="22"/>
          <w:szCs w:val="22"/>
        </w:rPr>
        <w:t xml:space="preserve"> through both chemotaxis and cytokine production</w:t>
      </w:r>
      <w:r w:rsidR="00B53C6D" w:rsidRPr="00B51BDB">
        <w:rPr>
          <w:rFonts w:ascii="Arial" w:hAnsi="Arial" w:cs="Arial"/>
          <w:sz w:val="22"/>
          <w:szCs w:val="22"/>
        </w:rPr>
        <w:t xml:space="preserve"> and pathology was greatly reduced after in vivo blockade </w:t>
      </w:r>
      <w:r w:rsidR="00512D5E" w:rsidRPr="00B51BDB">
        <w:rPr>
          <w:rFonts w:ascii="Arial" w:hAnsi="Arial" w:cs="Arial"/>
          <w:sz w:val="22"/>
          <w:szCs w:val="22"/>
        </w:rPr>
        <w:fldChar w:fldCharType="begin" w:fldLock="1"/>
      </w:r>
      <w:r w:rsidR="003D2BAB" w:rsidRPr="00B51BDB">
        <w:rPr>
          <w:rFonts w:ascii="Arial" w:hAnsi="Arial" w:cs="Arial"/>
          <w:sz w:val="22"/>
          <w:szCs w:val="22"/>
        </w:rPr>
        <w:instrText>ADDIN CSL_CITATION {"citationItems":[{"id":"ITEM-1","itemData":{"DOI":"10.1016/j.actatropica.2015.05.016","ISSN":"18736254","abstract":"SjE16.7 is an egg-specific protein from Schistosoma japonicum that recruits neutrophils and initiates an inflammatory granuloma response in host tissue. However, since macrophages are known to be important regulators of egg granuloma formation we investigated the effect of SjE16.7 on this cell type. Here we report that SjE16.7 is a potent macrophage activator, inducing macrophage chemotaxis and stimulating cytokine production. Treatment of murine primary macrophages with SjE16.7 resulted in upregulation of both pro- and anti-inflammatory cytokines (IL-10, IL-12, IL-6 and TNF-α), as well as phosphorylation of mitogen-activated protein kinases (MAPKs). Moreover, SjE16.7 treatment increased MHC Class II expression on the surface of macrophages. Importantly, in vivo blockade of SjE16.7 significantly reduced egg-induced pathology, as a result of decreased leucocyte infiltration and reduced granuloma size. Our results suggest that SjE16.7 is an important pathogenic factor and a potential treatment target for this disease.","author":[{"dropping-particle":"","family":"Fang","given":"Yan","non-dropping-particle":"","parse-names":false,"suffix":""},{"dropping-particle":"","family":"Wu","given":"Chenyun","non-dropping-particle":"","parse-names":false,"suffix":""},{"dropping-particle":"","family":"Chen","given":"Qing","non-dropping-particle":"","parse-names":false,"suffix":""},{"dropping-particle":"","family":"Wu","given":"Jianhua","non-dropping-particle":"","parse-names":false,"suffix":""},{"dropping-particle":"","family":"Yang","given":"Yang","non-dropping-particle":"","parse-names":false,"suffix":""},{"dropping-particle":"","family":"Guo","given":"Xiaokui","non-dropping-particle":"","parse-names":false,"suffix":""},{"dropping-particle":"","family":"Chen","given":"Guangjie","non-dropping-particle":"","parse-names":false,"suffix":""},{"dropping-particle":"","family":"Wang","given":"Zhaojun","non-dropping-particle":"","parse-names":false,"suffix":""}],"container-title":"Acta Tropica","id":"ITEM-1","issued":{"date-parts":[["2015","9","1"]]},"page":"49-58","publisher":"Elsevier","title":"SjE16.7 activates macrophages and promotes Schistosoma japonicum egg-induced granuloma development","type":"article-journal","volume":"149"},"uris":["http://www.mendeley.com/documents/?uuid=187cf08e-bc75-372e-8812-0c29d1953835"]}],"mendeley":{"formattedCitation":"&lt;sup&gt;132&lt;/sup&gt;","plainTextFormattedCitation":"132","previouslyFormattedCitation":"&lt;sup&gt;131&lt;/sup&gt;"},"properties":{"noteIndex":0},"schema":"https://github.com/citation-style-language/schema/raw/master/csl-citation.json"}</w:instrText>
      </w:r>
      <w:r w:rsidR="00512D5E" w:rsidRPr="00B51BDB">
        <w:rPr>
          <w:rFonts w:ascii="Arial" w:hAnsi="Arial" w:cs="Arial"/>
          <w:sz w:val="22"/>
          <w:szCs w:val="22"/>
        </w:rPr>
        <w:fldChar w:fldCharType="separate"/>
      </w:r>
      <w:r w:rsidR="003D2BAB" w:rsidRPr="00B51BDB">
        <w:rPr>
          <w:rFonts w:ascii="Arial" w:hAnsi="Arial" w:cs="Arial"/>
          <w:noProof/>
          <w:sz w:val="22"/>
          <w:szCs w:val="22"/>
          <w:vertAlign w:val="superscript"/>
        </w:rPr>
        <w:t>132</w:t>
      </w:r>
      <w:r w:rsidR="00512D5E" w:rsidRPr="00B51BDB">
        <w:rPr>
          <w:rFonts w:ascii="Arial" w:hAnsi="Arial" w:cs="Arial"/>
          <w:sz w:val="22"/>
          <w:szCs w:val="22"/>
        </w:rPr>
        <w:fldChar w:fldCharType="end"/>
      </w:r>
      <w:r w:rsidR="00035A0D" w:rsidRPr="00B51BDB">
        <w:rPr>
          <w:rFonts w:ascii="Arial" w:hAnsi="Arial" w:cs="Arial"/>
          <w:sz w:val="22"/>
          <w:szCs w:val="22"/>
        </w:rPr>
        <w:t>.</w:t>
      </w:r>
      <w:r w:rsidR="0005128E" w:rsidRPr="00B51BDB">
        <w:rPr>
          <w:rFonts w:ascii="Arial" w:hAnsi="Arial" w:cs="Arial"/>
          <w:sz w:val="22"/>
          <w:szCs w:val="22"/>
        </w:rPr>
        <w:t xml:space="preserve"> </w:t>
      </w:r>
      <w:r w:rsidR="00784579" w:rsidRPr="00B51BDB">
        <w:rPr>
          <w:rFonts w:ascii="Arial" w:hAnsi="Arial" w:cs="Arial"/>
          <w:sz w:val="22"/>
          <w:szCs w:val="22"/>
        </w:rPr>
        <w:t xml:space="preserve"> </w:t>
      </w:r>
      <w:r w:rsidR="002431B6" w:rsidRPr="00B51BDB">
        <w:rPr>
          <w:rFonts w:ascii="Arial" w:hAnsi="Arial" w:cs="Arial"/>
          <w:sz w:val="22"/>
          <w:szCs w:val="22"/>
        </w:rPr>
        <w:t xml:space="preserve">As such </w:t>
      </w:r>
      <w:r w:rsidR="00784579" w:rsidRPr="00B51BDB">
        <w:rPr>
          <w:rFonts w:ascii="Arial" w:hAnsi="Arial" w:cs="Arial"/>
          <w:sz w:val="22"/>
          <w:szCs w:val="22"/>
        </w:rPr>
        <w:t xml:space="preserve">there </w:t>
      </w:r>
      <w:r w:rsidR="002431B6" w:rsidRPr="00B51BDB">
        <w:rPr>
          <w:rFonts w:ascii="Arial" w:hAnsi="Arial" w:cs="Arial"/>
          <w:sz w:val="22"/>
          <w:szCs w:val="22"/>
        </w:rPr>
        <w:t>appears</w:t>
      </w:r>
      <w:r w:rsidR="00784579" w:rsidRPr="00B51BDB">
        <w:rPr>
          <w:rFonts w:ascii="Arial" w:hAnsi="Arial" w:cs="Arial"/>
          <w:sz w:val="22"/>
          <w:szCs w:val="22"/>
        </w:rPr>
        <w:t xml:space="preserve"> </w:t>
      </w:r>
      <w:r w:rsidR="00536190" w:rsidRPr="00B51BDB">
        <w:rPr>
          <w:rFonts w:ascii="Arial" w:hAnsi="Arial" w:cs="Arial"/>
          <w:sz w:val="22"/>
          <w:szCs w:val="22"/>
        </w:rPr>
        <w:t xml:space="preserve">to be </w:t>
      </w:r>
      <w:r w:rsidR="008A11AA" w:rsidRPr="00B51BDB">
        <w:rPr>
          <w:rFonts w:ascii="Arial" w:hAnsi="Arial" w:cs="Arial"/>
          <w:sz w:val="22"/>
          <w:szCs w:val="22"/>
        </w:rPr>
        <w:t xml:space="preserve">multiple </w:t>
      </w:r>
      <w:r w:rsidR="00784579" w:rsidRPr="00B51BDB">
        <w:rPr>
          <w:rFonts w:ascii="Arial" w:hAnsi="Arial" w:cs="Arial"/>
          <w:sz w:val="22"/>
          <w:szCs w:val="22"/>
        </w:rPr>
        <w:t>role</w:t>
      </w:r>
      <w:r w:rsidR="00EF295B" w:rsidRPr="00B51BDB">
        <w:rPr>
          <w:rFonts w:ascii="Arial" w:hAnsi="Arial" w:cs="Arial"/>
          <w:sz w:val="22"/>
          <w:szCs w:val="22"/>
        </w:rPr>
        <w:t>s</w:t>
      </w:r>
      <w:r w:rsidR="00784579" w:rsidRPr="00B51BDB">
        <w:rPr>
          <w:rFonts w:ascii="Arial" w:hAnsi="Arial" w:cs="Arial"/>
          <w:sz w:val="22"/>
          <w:szCs w:val="22"/>
        </w:rPr>
        <w:t xml:space="preserve"> for macrophages in granuloma formation</w:t>
      </w:r>
      <w:r w:rsidR="008A11AA" w:rsidRPr="00B51BDB">
        <w:rPr>
          <w:rFonts w:ascii="Arial" w:hAnsi="Arial" w:cs="Arial"/>
          <w:sz w:val="22"/>
          <w:szCs w:val="22"/>
        </w:rPr>
        <w:t xml:space="preserve"> and fibrogenesis</w:t>
      </w:r>
      <w:r w:rsidR="00784579" w:rsidRPr="00B51BDB">
        <w:rPr>
          <w:rFonts w:ascii="Arial" w:hAnsi="Arial" w:cs="Arial"/>
          <w:sz w:val="22"/>
          <w:szCs w:val="22"/>
        </w:rPr>
        <w:t xml:space="preserve"> related to specific cell infiltrates that may affect the</w:t>
      </w:r>
      <w:r w:rsidR="002431B6" w:rsidRPr="00B51BDB">
        <w:rPr>
          <w:rFonts w:ascii="Arial" w:hAnsi="Arial" w:cs="Arial"/>
          <w:sz w:val="22"/>
          <w:szCs w:val="22"/>
        </w:rPr>
        <w:t xml:space="preserve"> variations seen in </w:t>
      </w:r>
      <w:r w:rsidR="00784579" w:rsidRPr="00B51BDB">
        <w:rPr>
          <w:rFonts w:ascii="Arial" w:hAnsi="Arial" w:cs="Arial"/>
          <w:i/>
          <w:iCs/>
          <w:sz w:val="22"/>
          <w:szCs w:val="22"/>
        </w:rPr>
        <w:t>Schistosoma</w:t>
      </w:r>
      <w:r w:rsidR="00784579" w:rsidRPr="00B51BDB">
        <w:rPr>
          <w:rFonts w:ascii="Arial" w:hAnsi="Arial" w:cs="Arial"/>
          <w:sz w:val="22"/>
          <w:szCs w:val="22"/>
        </w:rPr>
        <w:t xml:space="preserve"> spp. </w:t>
      </w:r>
      <w:r w:rsidR="002431B6" w:rsidRPr="00B51BDB">
        <w:rPr>
          <w:rFonts w:ascii="Arial" w:hAnsi="Arial" w:cs="Arial"/>
          <w:sz w:val="22"/>
          <w:szCs w:val="22"/>
        </w:rPr>
        <w:t>p</w:t>
      </w:r>
      <w:r w:rsidR="00784579" w:rsidRPr="00B51BDB">
        <w:rPr>
          <w:rFonts w:ascii="Arial" w:hAnsi="Arial" w:cs="Arial"/>
          <w:sz w:val="22"/>
          <w:szCs w:val="22"/>
        </w:rPr>
        <w:t>athology</w:t>
      </w:r>
      <w:r w:rsidR="002431B6" w:rsidRPr="00B51BDB">
        <w:rPr>
          <w:rFonts w:ascii="Arial" w:hAnsi="Arial" w:cs="Arial"/>
          <w:sz w:val="22"/>
          <w:szCs w:val="22"/>
        </w:rPr>
        <w:t>.</w:t>
      </w:r>
    </w:p>
    <w:p w14:paraId="502D69CD" w14:textId="77777777" w:rsidR="003E4B3E" w:rsidRPr="00A67B00" w:rsidRDefault="003E4B3E" w:rsidP="00A67B00">
      <w:pPr>
        <w:numPr>
          <w:ilvl w:val="0"/>
          <w:numId w:val="0"/>
        </w:numPr>
        <w:spacing w:line="360" w:lineRule="auto"/>
        <w:jc w:val="both"/>
        <w:rPr>
          <w:rFonts w:ascii="Arial" w:hAnsi="Arial" w:cs="Arial"/>
          <w:sz w:val="22"/>
          <w:szCs w:val="22"/>
        </w:rPr>
      </w:pPr>
    </w:p>
    <w:p w14:paraId="6C8CD787" w14:textId="5070E7BF" w:rsidR="00581F9A" w:rsidRPr="001316F0" w:rsidRDefault="00581F9A" w:rsidP="0060051D">
      <w:pPr>
        <w:pStyle w:val="ListParagraph"/>
        <w:numPr>
          <w:ilvl w:val="0"/>
          <w:numId w:val="24"/>
        </w:numPr>
        <w:spacing w:after="120" w:line="360" w:lineRule="auto"/>
        <w:ind w:left="284" w:hanging="284"/>
        <w:jc w:val="both"/>
        <w:rPr>
          <w:rFonts w:ascii="Arial" w:hAnsi="Arial" w:cs="Arial"/>
          <w:sz w:val="22"/>
          <w:szCs w:val="22"/>
        </w:rPr>
      </w:pPr>
      <w:r w:rsidRPr="001316F0">
        <w:rPr>
          <w:rFonts w:ascii="Arial" w:hAnsi="Arial" w:cs="Arial"/>
          <w:sz w:val="22"/>
          <w:szCs w:val="22"/>
        </w:rPr>
        <w:t>Concluding remarks</w:t>
      </w:r>
    </w:p>
    <w:p w14:paraId="055AB7B0" w14:textId="2E99DA10" w:rsidR="00853EF0" w:rsidRDefault="0024426F" w:rsidP="00A67B00">
      <w:pPr>
        <w:numPr>
          <w:ilvl w:val="0"/>
          <w:numId w:val="0"/>
        </w:numPr>
        <w:spacing w:line="360" w:lineRule="auto"/>
        <w:jc w:val="both"/>
        <w:rPr>
          <w:rFonts w:ascii="Arial" w:hAnsi="Arial" w:cs="Arial"/>
          <w:sz w:val="22"/>
          <w:szCs w:val="22"/>
        </w:rPr>
      </w:pPr>
      <w:r w:rsidRPr="00A67B00">
        <w:rPr>
          <w:rFonts w:ascii="Arial" w:hAnsi="Arial" w:cs="Arial"/>
          <w:sz w:val="22"/>
          <w:szCs w:val="22"/>
        </w:rPr>
        <w:t xml:space="preserve">Schistosomiasis is a debilitating and global disease that </w:t>
      </w:r>
      <w:r w:rsidR="00D209C7" w:rsidRPr="00A67B00">
        <w:rPr>
          <w:rFonts w:ascii="Arial" w:hAnsi="Arial" w:cs="Arial"/>
          <w:sz w:val="22"/>
          <w:szCs w:val="22"/>
        </w:rPr>
        <w:t>imposes</w:t>
      </w:r>
      <w:r w:rsidRPr="00A67B00">
        <w:rPr>
          <w:rFonts w:ascii="Arial" w:hAnsi="Arial" w:cs="Arial"/>
          <w:sz w:val="22"/>
          <w:szCs w:val="22"/>
        </w:rPr>
        <w:t xml:space="preserve"> approximately 3,309,000 disability-adjusted life years (DALYs), a </w:t>
      </w:r>
      <w:r w:rsidR="00791133">
        <w:rPr>
          <w:rFonts w:ascii="Arial" w:hAnsi="Arial" w:cs="Arial"/>
          <w:sz w:val="22"/>
          <w:szCs w:val="22"/>
        </w:rPr>
        <w:t xml:space="preserve">fundamental </w:t>
      </w:r>
      <w:r w:rsidRPr="00A67B00">
        <w:rPr>
          <w:rFonts w:ascii="Arial" w:hAnsi="Arial" w:cs="Arial"/>
          <w:sz w:val="22"/>
          <w:szCs w:val="22"/>
        </w:rPr>
        <w:t xml:space="preserve">measure of disease burden </w:t>
      </w:r>
      <w:r w:rsidRPr="00A67B00">
        <w:rPr>
          <w:rFonts w:ascii="Arial" w:hAnsi="Arial" w:cs="Arial"/>
          <w:sz w:val="22"/>
          <w:szCs w:val="22"/>
        </w:rPr>
        <w:fldChar w:fldCharType="begin" w:fldLock="1"/>
      </w:r>
      <w:r w:rsidR="003D2BAB">
        <w:rPr>
          <w:rFonts w:ascii="Arial" w:hAnsi="Arial" w:cs="Arial"/>
          <w:sz w:val="22"/>
          <w:szCs w:val="22"/>
        </w:rPr>
        <w:instrText>ADDIN CSL_CITATION {"citationItems":[{"id":"ITEM-1","itemData":{"DOI":"10.1016/S0140-6736(12)61689-4","ISSN":"1474547X","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Mazroa","given":"Mohammad A.","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áñez","given":"Maria 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é","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élè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 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Courville De Vaccaro","given":"Karen","non-dropping-particl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Eltahir Ali","given":"Suad","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è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 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Lockett Ohno","given":"Summer","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mish","given":"Ziad A.","non-dropping-particle":"","parse-names":false,"suffix":""},{"dropping-particle":"","family":"Mensah","given":"George A.","non-dropping-particle":"","parse-names":false,"suffix":""},{"dropping-particle":"","family":"Merriman","given":"Tony R.","non-dropping-particle":"","parse-names":false,"suffix":""},{"dropping-particle":"","family":"Meyer","given":"Ana 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Panozo Rivero","given":"Andrea","non-dropping-particle":"","parse-names":false,"suffix":""},{"dropping-particle":"","family":"Patten","given":"Scott B.","non-dropping-particle":"","parse-names":false,"suffix":""},{"dropping-particle":"","family":"Pearce","given":"Neil","non-dropping-particle":"","parse-names":false,"suffix":""},{"dropping-particle":"","family":"Perez Padilla","given":"Rogelio","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ébastien","non-dropping-particle":"","parse-names":false,"suffix":""},{"dropping-particle":"V.","family":"Polanczyk","given":"Guilherme","non-dropping-particle":"","parse-names":false,"suffix":""},{"dropping-particle":"","family":"Polinder","given":"Suzanne","non-dropping-particle":"","parse-names":false,"suffix":""},{"dropping-particle":"","family":"Pope","given":"C. Arden","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ü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Rodriguez De Leòn","given":"Felipe","non-dropping-particl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lberberg","given":"Donald","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 Hsiu","non-dropping-particle":"","parse-names":false,"suffix":""},{"dropping-particle":"","family":"Zaidi","given":"Anita K.M.","non-dropping-particle":"","parse-names":false,"suffix":""},{"dropping-particle":"","family":"Zheng","given":"Zhi Jie","non-dropping-particle":"","parse-names":false,"suffix":""},{"dropping-particle":"","family":"Zonies","given":"David","non-dropping-particle":"","parse-names":false,"suffix":""},{"dropping-particle":"","family":"Lopez","given":"Alan D.","non-dropping-particle":"","parse-names":false,"suffix":""}],"container-title":"The Lancet","id":"ITEM-1","issue":"9859","issued":{"date-parts":[["2012","12","1"]]},"page":"2197-2223","publisher":"Lancet Publishing Group","title":"Disability-adjusted life years (DALYs) for 291 diseases and injuries in 21 regions, 1990-2010: A systematic analysis for the Global Burden of Disease Study 2010","type":"article-journal","volume":"380"},"uris":["http://www.mendeley.com/documents/?uuid=cb66e677-2ba3-3dc3-ae10-6e3e2dea71e2"]}],"mendeley":{"formattedCitation":"&lt;sup&gt;133&lt;/sup&gt;","plainTextFormattedCitation":"133","previouslyFormattedCitation":"&lt;sup&gt;132&lt;/sup&gt;"},"properties":{"noteIndex":0},"schema":"https://github.com/citation-style-language/schema/raw/master/csl-citation.json"}</w:instrText>
      </w:r>
      <w:r w:rsidRPr="00A67B00">
        <w:rPr>
          <w:rFonts w:ascii="Arial" w:hAnsi="Arial" w:cs="Arial"/>
          <w:sz w:val="22"/>
          <w:szCs w:val="22"/>
        </w:rPr>
        <w:fldChar w:fldCharType="separate"/>
      </w:r>
      <w:r w:rsidR="003D2BAB" w:rsidRPr="003D2BAB">
        <w:rPr>
          <w:rFonts w:ascii="Arial" w:hAnsi="Arial" w:cs="Arial"/>
          <w:noProof/>
          <w:sz w:val="22"/>
          <w:szCs w:val="22"/>
          <w:vertAlign w:val="superscript"/>
        </w:rPr>
        <w:t>133</w:t>
      </w:r>
      <w:r w:rsidRPr="00A67B00">
        <w:rPr>
          <w:rFonts w:ascii="Arial" w:hAnsi="Arial" w:cs="Arial"/>
          <w:sz w:val="22"/>
          <w:szCs w:val="22"/>
        </w:rPr>
        <w:fldChar w:fldCharType="end"/>
      </w:r>
      <w:r w:rsidRPr="00A67B00">
        <w:rPr>
          <w:rFonts w:ascii="Arial" w:hAnsi="Arial" w:cs="Arial"/>
          <w:sz w:val="22"/>
          <w:szCs w:val="22"/>
        </w:rPr>
        <w:t xml:space="preserve">. </w:t>
      </w:r>
      <w:r w:rsidRPr="00A67B00">
        <w:rPr>
          <w:rFonts w:ascii="Arial" w:hAnsi="Arial" w:cs="Arial"/>
          <w:i/>
          <w:iCs/>
          <w:sz w:val="22"/>
          <w:szCs w:val="22"/>
        </w:rPr>
        <w:t xml:space="preserve">S. </w:t>
      </w:r>
      <w:r w:rsidRPr="00A67B00">
        <w:rPr>
          <w:rFonts w:ascii="Arial" w:hAnsi="Arial" w:cs="Arial"/>
          <w:i/>
          <w:iCs/>
          <w:sz w:val="22"/>
          <w:szCs w:val="22"/>
        </w:rPr>
        <w:lastRenderedPageBreak/>
        <w:t>mansoni</w:t>
      </w:r>
      <w:r w:rsidRPr="00A67B00">
        <w:rPr>
          <w:rFonts w:ascii="Arial" w:hAnsi="Arial" w:cs="Arial"/>
          <w:sz w:val="22"/>
          <w:szCs w:val="22"/>
        </w:rPr>
        <w:t xml:space="preserve"> and </w:t>
      </w:r>
      <w:r w:rsidRPr="00A67B00">
        <w:rPr>
          <w:rFonts w:ascii="Arial" w:hAnsi="Arial" w:cs="Arial"/>
          <w:i/>
          <w:iCs/>
          <w:sz w:val="22"/>
          <w:szCs w:val="22"/>
        </w:rPr>
        <w:t>S. japonicum</w:t>
      </w:r>
      <w:r w:rsidRPr="00A67B00">
        <w:rPr>
          <w:rFonts w:ascii="Arial" w:hAnsi="Arial" w:cs="Arial"/>
          <w:sz w:val="22"/>
          <w:szCs w:val="22"/>
        </w:rPr>
        <w:t xml:space="preserve"> are the main aetiologies </w:t>
      </w:r>
      <w:r w:rsidR="00D209C7" w:rsidRPr="00A67B00">
        <w:rPr>
          <w:rFonts w:ascii="Arial" w:hAnsi="Arial" w:cs="Arial"/>
          <w:sz w:val="22"/>
          <w:szCs w:val="22"/>
        </w:rPr>
        <w:t>for the intestinal forms of the disease</w:t>
      </w:r>
      <w:r w:rsidR="002431B6">
        <w:rPr>
          <w:rFonts w:ascii="Arial" w:hAnsi="Arial" w:cs="Arial"/>
          <w:sz w:val="22"/>
          <w:szCs w:val="22"/>
        </w:rPr>
        <w:t xml:space="preserve"> </w:t>
      </w:r>
      <w:r w:rsidR="00D209C7" w:rsidRPr="00A67B00">
        <w:rPr>
          <w:rFonts w:ascii="Arial" w:hAnsi="Arial" w:cs="Arial"/>
          <w:sz w:val="22"/>
          <w:szCs w:val="22"/>
        </w:rPr>
        <w:t xml:space="preserve">and are crucial to target if the disease is to be attenuated. </w:t>
      </w:r>
      <w:r w:rsidR="00081309" w:rsidRPr="00A67B00">
        <w:rPr>
          <w:rFonts w:ascii="Arial" w:hAnsi="Arial" w:cs="Arial"/>
          <w:sz w:val="22"/>
          <w:szCs w:val="22"/>
        </w:rPr>
        <w:t xml:space="preserve">As there is currently just one treatment </w:t>
      </w:r>
      <w:r w:rsidR="00BD2A26">
        <w:rPr>
          <w:rFonts w:ascii="Arial" w:hAnsi="Arial" w:cs="Arial"/>
          <w:sz w:val="22"/>
          <w:szCs w:val="22"/>
        </w:rPr>
        <w:t xml:space="preserve">available </w:t>
      </w:r>
      <w:r w:rsidR="00BC17BC" w:rsidRPr="00A67B00">
        <w:rPr>
          <w:rFonts w:ascii="Arial" w:hAnsi="Arial" w:cs="Arial"/>
          <w:sz w:val="22"/>
          <w:szCs w:val="22"/>
        </w:rPr>
        <w:t>(Praziquantel)</w:t>
      </w:r>
      <w:r w:rsidR="00BD2A26">
        <w:rPr>
          <w:rFonts w:ascii="Arial" w:hAnsi="Arial" w:cs="Arial"/>
          <w:sz w:val="22"/>
          <w:szCs w:val="22"/>
        </w:rPr>
        <w:t>,</w:t>
      </w:r>
      <w:r w:rsidR="00BC17BC" w:rsidRPr="00A67B00">
        <w:rPr>
          <w:rFonts w:ascii="Arial" w:hAnsi="Arial" w:cs="Arial"/>
          <w:sz w:val="22"/>
          <w:szCs w:val="22"/>
        </w:rPr>
        <w:t xml:space="preserve"> </w:t>
      </w:r>
      <w:r w:rsidR="00081309" w:rsidRPr="00A67B00">
        <w:rPr>
          <w:rFonts w:ascii="Arial" w:hAnsi="Arial" w:cs="Arial"/>
          <w:sz w:val="22"/>
          <w:szCs w:val="22"/>
        </w:rPr>
        <w:t xml:space="preserve">which does not protect against reinfection, the likelihood of parasite drug resistance is high and mechanisms of pathology must be fully understood in order to </w:t>
      </w:r>
      <w:r w:rsidR="008A7A4B">
        <w:rPr>
          <w:rFonts w:ascii="Arial" w:hAnsi="Arial" w:cs="Arial"/>
          <w:sz w:val="22"/>
          <w:szCs w:val="22"/>
        </w:rPr>
        <w:t xml:space="preserve">generate new treatments to </w:t>
      </w:r>
      <w:r w:rsidR="00081309" w:rsidRPr="00A67B00">
        <w:rPr>
          <w:rFonts w:ascii="Arial" w:hAnsi="Arial" w:cs="Arial"/>
          <w:sz w:val="22"/>
          <w:szCs w:val="22"/>
        </w:rPr>
        <w:t xml:space="preserve">reduce disease burden </w:t>
      </w:r>
      <w:r w:rsidR="00081309" w:rsidRPr="00A67B00">
        <w:rPr>
          <w:rFonts w:ascii="Arial" w:hAnsi="Arial" w:cs="Arial"/>
          <w:sz w:val="22"/>
          <w:szCs w:val="22"/>
        </w:rPr>
        <w:fldChar w:fldCharType="begin" w:fldLock="1"/>
      </w:r>
      <w:r w:rsidR="003D2BAB">
        <w:rPr>
          <w:rFonts w:ascii="Arial" w:hAnsi="Arial" w:cs="Arial"/>
          <w:sz w:val="22"/>
          <w:szCs w:val="22"/>
        </w:rPr>
        <w:instrText>ADDIN CSL_CITATION {"citationItems":[{"id":"ITEM-1","itemData":{"DOI":"10.1016/j.molbiopara.2014.06.002","ISSN":"18729428","abstract":"Since no vaccine exists against schistosomiasis and the molluscs acting as intermediate hosts are not easy to attack, chemotherapy is the main approach for schistosomiasis control. Praziquantel is currently the only available antischistosomal drug and it is distributed mainly through mass administration programs to millions of people every year. A number of positive features make praziquantel an excellent drug, especially with regard to safety, efficacy, cost and ease of distribution. A major flaw is its lack of efficacy against the immature stages of the parasite. In view of its massive and repeated use on large numbers of individuals, the development of drug resistance is a much feared possibility. The mechanism of action of praziquantel is still unclear, a fact that does not favor the development of derivatives or alternatives. A large number of compounds have been tested as potential antischistosomal agents. Some of them are promising, but none so far represents a suitable substitute or adjunct to praziquantel. The research of new antischistosomal compounds is an imperative and urgent matter. © 2014 Elsevier B.V. All rights reserved.","author":[{"dropping-particle":"","family":"Cioli","given":"Donato","non-dropping-particle":"","parse-names":false,"suffix":""},{"dropping-particle":"","family":"Pica-Mattoccia","given":"Livia","non-dropping-particle":"","parse-names":false,"suffix":""},{"dropping-particle":"","family":"Basso","given":"Annalisa","non-dropping-particle":"","parse-names":false,"suffix":""},{"dropping-particle":"","family":"Guidi","given":"Alessandra","non-dropping-particle":"","parse-names":false,"suffix":""}],"container-title":"Molecular and Biochemical Parasitology","id":"ITEM-1","issue":"1","issued":{"date-parts":[["2014"]]},"page":"23-29","publisher":"Elsevier","title":"Schistosomiasis control: praziquantel forever?","type":"article-journal","volume":"195"},"uris":["http://www.mendeley.com/documents/?uuid=6ad6c882-f34a-3599-88aa-cd68a1831fa0"]}],"mendeley":{"formattedCitation":"&lt;sup&gt;134&lt;/sup&gt;","plainTextFormattedCitation":"134","previouslyFormattedCitation":"&lt;sup&gt;133&lt;/sup&gt;"},"properties":{"noteIndex":0},"schema":"https://github.com/citation-style-language/schema/raw/master/csl-citation.json"}</w:instrText>
      </w:r>
      <w:r w:rsidR="00081309" w:rsidRPr="00A67B00">
        <w:rPr>
          <w:rFonts w:ascii="Arial" w:hAnsi="Arial" w:cs="Arial"/>
          <w:sz w:val="22"/>
          <w:szCs w:val="22"/>
        </w:rPr>
        <w:fldChar w:fldCharType="separate"/>
      </w:r>
      <w:r w:rsidR="003D2BAB" w:rsidRPr="003D2BAB">
        <w:rPr>
          <w:rFonts w:ascii="Arial" w:hAnsi="Arial" w:cs="Arial"/>
          <w:noProof/>
          <w:sz w:val="22"/>
          <w:szCs w:val="22"/>
          <w:vertAlign w:val="superscript"/>
        </w:rPr>
        <w:t>134</w:t>
      </w:r>
      <w:r w:rsidR="00081309" w:rsidRPr="00A67B00">
        <w:rPr>
          <w:rFonts w:ascii="Arial" w:hAnsi="Arial" w:cs="Arial"/>
          <w:sz w:val="22"/>
          <w:szCs w:val="22"/>
        </w:rPr>
        <w:fldChar w:fldCharType="end"/>
      </w:r>
      <w:r w:rsidR="00081309" w:rsidRPr="00A67B00">
        <w:rPr>
          <w:rFonts w:ascii="Arial" w:hAnsi="Arial" w:cs="Arial"/>
          <w:sz w:val="22"/>
          <w:szCs w:val="22"/>
        </w:rPr>
        <w:t xml:space="preserve">. </w:t>
      </w:r>
    </w:p>
    <w:p w14:paraId="7A0B1A79" w14:textId="77777777" w:rsidR="00853EF0" w:rsidRDefault="00853EF0" w:rsidP="00A67B00">
      <w:pPr>
        <w:numPr>
          <w:ilvl w:val="0"/>
          <w:numId w:val="0"/>
        </w:numPr>
        <w:spacing w:line="360" w:lineRule="auto"/>
        <w:jc w:val="both"/>
        <w:rPr>
          <w:rFonts w:ascii="Arial" w:hAnsi="Arial" w:cs="Arial"/>
          <w:sz w:val="22"/>
          <w:szCs w:val="22"/>
        </w:rPr>
      </w:pPr>
    </w:p>
    <w:p w14:paraId="74A4E73F" w14:textId="4015C0A9" w:rsidR="005613CB" w:rsidRPr="00A67B00" w:rsidRDefault="00536B18" w:rsidP="005613CB">
      <w:pPr>
        <w:numPr>
          <w:ilvl w:val="0"/>
          <w:numId w:val="0"/>
        </w:numPr>
        <w:spacing w:line="360" w:lineRule="auto"/>
        <w:jc w:val="both"/>
        <w:rPr>
          <w:rFonts w:ascii="Arial" w:hAnsi="Arial" w:cs="Arial"/>
          <w:sz w:val="22"/>
          <w:szCs w:val="22"/>
        </w:rPr>
      </w:pPr>
      <w:r w:rsidRPr="00A67B00">
        <w:rPr>
          <w:rFonts w:ascii="Arial" w:hAnsi="Arial" w:cs="Arial"/>
          <w:sz w:val="22"/>
          <w:szCs w:val="22"/>
        </w:rPr>
        <w:t xml:space="preserve">The principle cause of chronic pathology is the egg-induced host granulomatous response, </w:t>
      </w:r>
      <w:r w:rsidRPr="00B51BDB">
        <w:rPr>
          <w:rFonts w:ascii="Arial" w:hAnsi="Arial" w:cs="Arial"/>
          <w:sz w:val="22"/>
          <w:szCs w:val="22"/>
        </w:rPr>
        <w:t xml:space="preserve">and as discussed here, </w:t>
      </w:r>
      <w:r w:rsidR="00E569D6" w:rsidRPr="00B51BDB">
        <w:rPr>
          <w:rFonts w:ascii="Arial" w:hAnsi="Arial" w:cs="Arial"/>
          <w:sz w:val="22"/>
          <w:szCs w:val="22"/>
        </w:rPr>
        <w:t xml:space="preserve">there are both clear </w:t>
      </w:r>
      <w:r w:rsidRPr="00B51BDB">
        <w:rPr>
          <w:rFonts w:ascii="Arial" w:hAnsi="Arial" w:cs="Arial"/>
          <w:sz w:val="22"/>
          <w:szCs w:val="22"/>
        </w:rPr>
        <w:t>differences and similarities in the</w:t>
      </w:r>
      <w:r w:rsidR="00645F64" w:rsidRPr="00B51BDB">
        <w:rPr>
          <w:rFonts w:ascii="Arial" w:hAnsi="Arial" w:cs="Arial"/>
          <w:sz w:val="22"/>
          <w:szCs w:val="22"/>
        </w:rPr>
        <w:t xml:space="preserve"> </w:t>
      </w:r>
      <w:r w:rsidRPr="00B51BDB">
        <w:rPr>
          <w:rFonts w:ascii="Arial" w:hAnsi="Arial" w:cs="Arial"/>
          <w:sz w:val="22"/>
          <w:szCs w:val="22"/>
        </w:rPr>
        <w:t xml:space="preserve">mechanisms and regulations of the </w:t>
      </w:r>
      <w:r w:rsidR="00645F64" w:rsidRPr="00B51BDB">
        <w:rPr>
          <w:rFonts w:ascii="Arial" w:hAnsi="Arial" w:cs="Arial"/>
          <w:sz w:val="22"/>
          <w:szCs w:val="22"/>
        </w:rPr>
        <w:t>host response</w:t>
      </w:r>
      <w:r w:rsidR="004428E3" w:rsidRPr="00B51BDB">
        <w:rPr>
          <w:rFonts w:ascii="Arial" w:hAnsi="Arial" w:cs="Arial"/>
          <w:sz w:val="22"/>
          <w:szCs w:val="22"/>
        </w:rPr>
        <w:t xml:space="preserve"> between </w:t>
      </w:r>
      <w:r w:rsidR="004428E3" w:rsidRPr="00B51BDB">
        <w:rPr>
          <w:rFonts w:ascii="Arial" w:hAnsi="Arial" w:cs="Arial"/>
          <w:i/>
          <w:iCs/>
          <w:sz w:val="22"/>
          <w:szCs w:val="22"/>
        </w:rPr>
        <w:t>S. mansoni</w:t>
      </w:r>
      <w:r w:rsidR="004428E3" w:rsidRPr="00B51BDB">
        <w:rPr>
          <w:rFonts w:ascii="Arial" w:hAnsi="Arial" w:cs="Arial"/>
          <w:sz w:val="22"/>
          <w:szCs w:val="22"/>
        </w:rPr>
        <w:t xml:space="preserve"> and </w:t>
      </w:r>
      <w:r w:rsidR="00E54FF5" w:rsidRPr="00B51BDB">
        <w:rPr>
          <w:rFonts w:ascii="Arial" w:hAnsi="Arial" w:cs="Arial"/>
          <w:i/>
          <w:iCs/>
          <w:sz w:val="22"/>
          <w:szCs w:val="22"/>
        </w:rPr>
        <w:t>S. japonicum</w:t>
      </w:r>
      <w:r w:rsidR="004E1EDA" w:rsidRPr="00B51BDB">
        <w:rPr>
          <w:rFonts w:ascii="Arial" w:hAnsi="Arial" w:cs="Arial"/>
          <w:sz w:val="22"/>
          <w:szCs w:val="22"/>
        </w:rPr>
        <w:t xml:space="preserve"> (Figure 2). </w:t>
      </w:r>
      <w:r w:rsidR="00E54FF5" w:rsidRPr="00B51BDB">
        <w:rPr>
          <w:rFonts w:ascii="Arial" w:hAnsi="Arial" w:cs="Arial"/>
          <w:sz w:val="22"/>
          <w:szCs w:val="22"/>
        </w:rPr>
        <w:t xml:space="preserve"> </w:t>
      </w:r>
      <w:r w:rsidR="004C367D" w:rsidRPr="00B51BDB">
        <w:rPr>
          <w:rFonts w:ascii="Arial" w:hAnsi="Arial" w:cs="Arial"/>
          <w:sz w:val="22"/>
          <w:szCs w:val="22"/>
        </w:rPr>
        <w:t xml:space="preserve">Despite </w:t>
      </w:r>
      <w:r w:rsidR="00527C95" w:rsidRPr="00B51BDB">
        <w:rPr>
          <w:rFonts w:ascii="Arial" w:hAnsi="Arial" w:cs="Arial"/>
          <w:sz w:val="22"/>
          <w:szCs w:val="22"/>
        </w:rPr>
        <w:t>some</w:t>
      </w:r>
      <w:r w:rsidR="00A315CC" w:rsidRPr="00B51BDB">
        <w:rPr>
          <w:rFonts w:ascii="Arial" w:hAnsi="Arial" w:cs="Arial"/>
          <w:sz w:val="22"/>
          <w:szCs w:val="22"/>
        </w:rPr>
        <w:t xml:space="preserve"> </w:t>
      </w:r>
      <w:r w:rsidR="005613CB" w:rsidRPr="00B51BDB">
        <w:rPr>
          <w:rFonts w:ascii="Arial" w:hAnsi="Arial" w:cs="Arial"/>
          <w:sz w:val="22"/>
          <w:szCs w:val="22"/>
        </w:rPr>
        <w:t>features pointing</w:t>
      </w:r>
      <w:r w:rsidR="001A3BA8" w:rsidRPr="00B51BDB">
        <w:rPr>
          <w:rFonts w:ascii="Arial" w:hAnsi="Arial" w:cs="Arial"/>
          <w:sz w:val="22"/>
          <w:szCs w:val="22"/>
        </w:rPr>
        <w:t xml:space="preserve"> towards</w:t>
      </w:r>
      <w:r w:rsidR="0062011B" w:rsidRPr="00B51BDB">
        <w:rPr>
          <w:rFonts w:ascii="Arial" w:hAnsi="Arial" w:cs="Arial"/>
          <w:sz w:val="22"/>
          <w:szCs w:val="22"/>
        </w:rPr>
        <w:t xml:space="preserve"> </w:t>
      </w:r>
      <w:r w:rsidR="00D64A1C" w:rsidRPr="00B51BDB">
        <w:rPr>
          <w:rFonts w:ascii="Arial" w:hAnsi="Arial" w:cs="Arial"/>
          <w:i/>
          <w:iCs/>
          <w:sz w:val="22"/>
          <w:szCs w:val="22"/>
        </w:rPr>
        <w:t xml:space="preserve">S. mansoni </w:t>
      </w:r>
      <w:r w:rsidR="001A3BA8" w:rsidRPr="00B51BDB">
        <w:rPr>
          <w:rFonts w:ascii="Arial" w:hAnsi="Arial" w:cs="Arial"/>
          <w:sz w:val="22"/>
          <w:szCs w:val="22"/>
        </w:rPr>
        <w:t xml:space="preserve">being </w:t>
      </w:r>
      <w:r w:rsidR="00D64A1C" w:rsidRPr="00B51BDB">
        <w:rPr>
          <w:rFonts w:ascii="Arial" w:hAnsi="Arial" w:cs="Arial"/>
          <w:sz w:val="22"/>
          <w:szCs w:val="22"/>
        </w:rPr>
        <w:t>the more pathological disease</w:t>
      </w:r>
      <w:r w:rsidR="0091652D" w:rsidRPr="00B51BDB">
        <w:rPr>
          <w:rFonts w:ascii="Arial" w:hAnsi="Arial" w:cs="Arial"/>
          <w:sz w:val="22"/>
          <w:szCs w:val="22"/>
        </w:rPr>
        <w:t xml:space="preserve"> – </w:t>
      </w:r>
      <w:r w:rsidR="005613CB" w:rsidRPr="00B51BDB">
        <w:rPr>
          <w:rFonts w:ascii="Arial" w:hAnsi="Arial" w:cs="Arial"/>
          <w:sz w:val="22"/>
          <w:szCs w:val="22"/>
        </w:rPr>
        <w:t xml:space="preserve">such as </w:t>
      </w:r>
      <w:r w:rsidR="0091652D" w:rsidRPr="00B51BDB">
        <w:rPr>
          <w:rFonts w:ascii="Arial" w:hAnsi="Arial" w:cs="Arial"/>
          <w:sz w:val="22"/>
          <w:szCs w:val="22"/>
        </w:rPr>
        <w:t xml:space="preserve">eliciting </w:t>
      </w:r>
      <w:r w:rsidR="00D64A1C" w:rsidRPr="00B51BDB">
        <w:rPr>
          <w:rFonts w:ascii="Arial" w:hAnsi="Arial" w:cs="Arial"/>
          <w:sz w:val="22"/>
          <w:szCs w:val="22"/>
        </w:rPr>
        <w:t>generally larger single-egg granulomas</w:t>
      </w:r>
      <w:r w:rsidR="005613CB" w:rsidRPr="00B51BDB">
        <w:rPr>
          <w:rFonts w:ascii="Arial" w:hAnsi="Arial" w:cs="Arial"/>
          <w:sz w:val="22"/>
          <w:szCs w:val="22"/>
        </w:rPr>
        <w:t xml:space="preserve"> and </w:t>
      </w:r>
      <w:r w:rsidR="00C26AB2" w:rsidRPr="00B51BDB">
        <w:rPr>
          <w:rFonts w:ascii="Arial" w:hAnsi="Arial" w:cs="Arial"/>
          <w:sz w:val="22"/>
          <w:szCs w:val="22"/>
        </w:rPr>
        <w:t xml:space="preserve">displaying the ability to </w:t>
      </w:r>
      <w:r w:rsidR="00D10C26" w:rsidRPr="00B51BDB">
        <w:rPr>
          <w:rFonts w:ascii="Arial" w:hAnsi="Arial" w:cs="Arial"/>
          <w:sz w:val="22"/>
          <w:szCs w:val="22"/>
        </w:rPr>
        <w:t xml:space="preserve">decrease gut stromal integrity and </w:t>
      </w:r>
      <w:r w:rsidR="00C26AB2" w:rsidRPr="00B51BDB">
        <w:rPr>
          <w:rFonts w:ascii="Arial" w:hAnsi="Arial" w:cs="Arial"/>
          <w:sz w:val="22"/>
          <w:szCs w:val="22"/>
        </w:rPr>
        <w:t>remodel</w:t>
      </w:r>
      <w:r w:rsidR="00FD5F5C" w:rsidRPr="00B51BDB">
        <w:rPr>
          <w:rFonts w:ascii="Arial" w:hAnsi="Arial" w:cs="Arial"/>
          <w:sz w:val="22"/>
          <w:szCs w:val="22"/>
        </w:rPr>
        <w:t xml:space="preserve"> the</w:t>
      </w:r>
      <w:r w:rsidR="00BE5229" w:rsidRPr="00B51BDB">
        <w:rPr>
          <w:rFonts w:ascii="Arial" w:hAnsi="Arial" w:cs="Arial"/>
          <w:sz w:val="22"/>
          <w:szCs w:val="22"/>
        </w:rPr>
        <w:t xml:space="preserve"> </w:t>
      </w:r>
      <w:r w:rsidR="006E10AA" w:rsidRPr="00B51BDB">
        <w:rPr>
          <w:rFonts w:ascii="Arial" w:hAnsi="Arial" w:cs="Arial"/>
          <w:sz w:val="22"/>
          <w:szCs w:val="22"/>
        </w:rPr>
        <w:t xml:space="preserve">vasculature </w:t>
      </w:r>
      <w:r w:rsidR="00E063AA" w:rsidRPr="00B51BDB">
        <w:rPr>
          <w:rFonts w:ascii="Arial" w:hAnsi="Arial" w:cs="Arial"/>
          <w:sz w:val="22"/>
          <w:szCs w:val="22"/>
        </w:rPr>
        <w:t>of Peyer’s patches</w:t>
      </w:r>
      <w:r w:rsidR="002735BE" w:rsidRPr="00B51BDB">
        <w:rPr>
          <w:rFonts w:ascii="Arial" w:hAnsi="Arial" w:cs="Arial"/>
          <w:sz w:val="22"/>
          <w:szCs w:val="22"/>
        </w:rPr>
        <w:t xml:space="preserve"> </w:t>
      </w:r>
      <w:r w:rsidR="002735BE" w:rsidRPr="00B51BDB">
        <w:rPr>
          <w:rFonts w:ascii="Arial" w:hAnsi="Arial" w:cs="Arial"/>
          <w:sz w:val="22"/>
          <w:szCs w:val="22"/>
        </w:rPr>
        <w:fldChar w:fldCharType="begin" w:fldLock="1"/>
      </w:r>
      <w:r w:rsidR="003D2BAB" w:rsidRPr="00B51BDB">
        <w:rPr>
          <w:rFonts w:ascii="Arial" w:hAnsi="Arial" w:cs="Arial"/>
          <w:sz w:val="22"/>
          <w:szCs w:val="22"/>
        </w:rPr>
        <w:instrText>ADDIN CSL_CITATION {"citationItems":[{"id":"ITEM-1","itemData":{"DOI":"10.1371/journal.ppat.1003063","ISSN":"15537366","PMID":"23308064","abstract":"Schistosomes are blood-dwelling parasitic helminths which produce eggs in order to facilitate transmission. Intestinal schistosomes lay eggs in the mesenteries, however, it is unclear how their eggs escape the vasculature to exit the host. Using a murine model of infection, we reveal that Schistosoma mansoni exploits Peyer's Patches (PP) gut lymphoid tissue as a preferential route of egress for their eggs. Egg deposition is favoured within PP as a result of their more abundant vasculature. Moreover, the presence of eggs causes significant vascular remodeling leading to an expanded venule network. Egg deposition results in a decrease in stromal integrity and lymphoid cellularity, including secretory IgA producing lymphocytes, and the focal recruitment of macrophages. In mice lacking PP, egg excretion is significantly impaired, leading to greater numbers of ova being entrapped in tissues and consequently, exacerbated morbidity. Thus, we demonstrate how schistosomes directly facilitate transmission from the host by targeting lymphoid tissue. For the host, PP-dependency of egg egress represents a trade-off, as limiting potentially life-threatening morbidity is balanced by loss of PP structure and perturbed PP IgA production. © 2012 Turner et al.","author":[{"dropping-particle":"","family":"Turner","given":"Joseph D.","non-dropping-particle":"","parse-names":false,"suffix":""},{"dropping-particle":"","family":"Narang","given":"Priyanka","non-dropping-particle":"","parse-names":false,"suffix":""},{"dropping-particle":"","family":"Coles","given":"Mark C.","non-dropping-particle":"","parse-names":false,"suffix":""},{"dropping-particle":"","family":"Mountford","given":"Adrian P.","non-dropping-particle":"","parse-names":false,"suffix":""}],"container-title":"PLoS Pathogens","id":"ITEM-1","issue":"12","issued":{"date-parts":[["2012","12"]]},"page":"e1003063","publisher":"PLoS Pathog","title":"Blood flukes exploit Peyer's patch lymphoid tissue to facilitate transmission from the Mmmmalian host","type":"article-journal","volume":"8"},"uris":["http://www.mendeley.com/documents/?uuid=2722f867-f3f2-3997-9807-b4f85d1384a6"]}],"mendeley":{"formattedCitation":"&lt;sup&gt;135&lt;/sup&gt;","plainTextFormattedCitation":"135","previouslyFormattedCitation":"&lt;sup&gt;134&lt;/sup&gt;"},"properties":{"noteIndex":0},"schema":"https://github.com/citation-style-language/schema/raw/master/csl-citation.json"}</w:instrText>
      </w:r>
      <w:r w:rsidR="002735BE" w:rsidRPr="00B51BDB">
        <w:rPr>
          <w:rFonts w:ascii="Arial" w:hAnsi="Arial" w:cs="Arial"/>
          <w:sz w:val="22"/>
          <w:szCs w:val="22"/>
        </w:rPr>
        <w:fldChar w:fldCharType="separate"/>
      </w:r>
      <w:r w:rsidR="003D2BAB" w:rsidRPr="00B51BDB">
        <w:rPr>
          <w:rFonts w:ascii="Arial" w:hAnsi="Arial" w:cs="Arial"/>
          <w:noProof/>
          <w:sz w:val="22"/>
          <w:szCs w:val="22"/>
          <w:vertAlign w:val="superscript"/>
        </w:rPr>
        <w:t>135</w:t>
      </w:r>
      <w:r w:rsidR="002735BE" w:rsidRPr="00B51BDB">
        <w:rPr>
          <w:rFonts w:ascii="Arial" w:hAnsi="Arial" w:cs="Arial"/>
          <w:sz w:val="22"/>
          <w:szCs w:val="22"/>
        </w:rPr>
        <w:fldChar w:fldCharType="end"/>
      </w:r>
      <w:r w:rsidR="00BD62A7" w:rsidRPr="00B51BDB">
        <w:rPr>
          <w:rFonts w:ascii="Arial" w:hAnsi="Arial" w:cs="Arial"/>
          <w:sz w:val="22"/>
          <w:szCs w:val="22"/>
        </w:rPr>
        <w:t xml:space="preserve"> there is currently no evidence that </w:t>
      </w:r>
      <w:r w:rsidR="00BD62A7" w:rsidRPr="00B51BDB">
        <w:rPr>
          <w:rFonts w:ascii="Arial" w:hAnsi="Arial" w:cs="Arial"/>
          <w:i/>
          <w:iCs/>
          <w:sz w:val="22"/>
          <w:szCs w:val="22"/>
        </w:rPr>
        <w:t xml:space="preserve">S. japonicum </w:t>
      </w:r>
      <w:r w:rsidR="00BD62A7" w:rsidRPr="00B51BDB">
        <w:rPr>
          <w:rFonts w:ascii="Arial" w:hAnsi="Arial" w:cs="Arial"/>
          <w:sz w:val="22"/>
          <w:szCs w:val="22"/>
        </w:rPr>
        <w:t>ova carry out the same remodelling</w:t>
      </w:r>
      <w:r w:rsidR="005613CB" w:rsidRPr="00B51BDB">
        <w:rPr>
          <w:rFonts w:ascii="Arial" w:hAnsi="Arial" w:cs="Arial"/>
          <w:sz w:val="22"/>
          <w:szCs w:val="22"/>
        </w:rPr>
        <w:t xml:space="preserve">. Despite this there is now much </w:t>
      </w:r>
      <w:r w:rsidR="00A315CC" w:rsidRPr="00B51BDB">
        <w:rPr>
          <w:rFonts w:ascii="Arial" w:hAnsi="Arial" w:cs="Arial"/>
          <w:sz w:val="22"/>
          <w:szCs w:val="22"/>
        </w:rPr>
        <w:t xml:space="preserve">scientific </w:t>
      </w:r>
      <w:r w:rsidR="005613CB" w:rsidRPr="00B51BDB">
        <w:rPr>
          <w:rFonts w:ascii="Arial" w:hAnsi="Arial" w:cs="Arial"/>
          <w:sz w:val="22"/>
          <w:szCs w:val="22"/>
        </w:rPr>
        <w:t xml:space="preserve">evidence </w:t>
      </w:r>
      <w:r w:rsidR="00A315CC" w:rsidRPr="00B51BDB">
        <w:rPr>
          <w:rFonts w:ascii="Arial" w:hAnsi="Arial" w:cs="Arial"/>
          <w:sz w:val="22"/>
          <w:szCs w:val="22"/>
        </w:rPr>
        <w:t xml:space="preserve">to </w:t>
      </w:r>
      <w:r w:rsidR="005613CB" w:rsidRPr="00B51BDB">
        <w:rPr>
          <w:rFonts w:ascii="Arial" w:hAnsi="Arial" w:cs="Arial"/>
          <w:sz w:val="22"/>
          <w:szCs w:val="22"/>
        </w:rPr>
        <w:t xml:space="preserve">suggests that the overall pathology induced by </w:t>
      </w:r>
      <w:r w:rsidR="005613CB" w:rsidRPr="00B51BDB">
        <w:rPr>
          <w:rFonts w:ascii="Arial" w:hAnsi="Arial" w:cs="Arial"/>
          <w:i/>
          <w:iCs/>
          <w:sz w:val="22"/>
          <w:szCs w:val="22"/>
        </w:rPr>
        <w:t>S. japonicum</w:t>
      </w:r>
      <w:r w:rsidR="005613CB" w:rsidRPr="00B51BDB">
        <w:rPr>
          <w:rFonts w:ascii="Arial" w:hAnsi="Arial" w:cs="Arial"/>
          <w:sz w:val="22"/>
          <w:szCs w:val="22"/>
        </w:rPr>
        <w:t xml:space="preserve"> is the</w:t>
      </w:r>
      <w:r w:rsidR="005613CB" w:rsidRPr="00D63CC4">
        <w:rPr>
          <w:rFonts w:ascii="Arial" w:hAnsi="Arial" w:cs="Arial"/>
          <w:sz w:val="22"/>
          <w:szCs w:val="22"/>
        </w:rPr>
        <w:t xml:space="preserve"> more severe of the two </w:t>
      </w:r>
      <w:r w:rsidR="00A315CC" w:rsidRPr="00D63CC4">
        <w:rPr>
          <w:rFonts w:ascii="Arial" w:hAnsi="Arial" w:cs="Arial"/>
          <w:sz w:val="22"/>
          <w:szCs w:val="22"/>
        </w:rPr>
        <w:t>species at</w:t>
      </w:r>
      <w:r w:rsidR="005613CB" w:rsidRPr="00D63CC4">
        <w:rPr>
          <w:rFonts w:ascii="Arial" w:hAnsi="Arial" w:cs="Arial"/>
          <w:sz w:val="22"/>
          <w:szCs w:val="22"/>
        </w:rPr>
        <w:t xml:space="preserve"> all stages of infection and in multiple host species</w:t>
      </w:r>
      <w:r w:rsidR="005613CB" w:rsidRPr="00A67B00">
        <w:rPr>
          <w:rFonts w:ascii="Arial" w:hAnsi="Arial" w:cs="Arial"/>
          <w:sz w:val="22"/>
          <w:szCs w:val="22"/>
        </w:rPr>
        <w:t xml:space="preserve"> </w:t>
      </w:r>
      <w:r w:rsidR="005613CB" w:rsidRPr="00A67B00">
        <w:rPr>
          <w:rFonts w:ascii="Arial" w:hAnsi="Arial" w:cs="Arial"/>
          <w:sz w:val="22"/>
          <w:szCs w:val="22"/>
        </w:rPr>
        <w:fldChar w:fldCharType="begin" w:fldLock="1"/>
      </w:r>
      <w:r w:rsidR="009A03A8">
        <w:rPr>
          <w:rFonts w:ascii="Arial" w:hAnsi="Arial" w:cs="Arial"/>
          <w:sz w:val="22"/>
          <w:szCs w:val="22"/>
        </w:rPr>
        <w:instrText>ADDIN CSL_CITATION {"citationItems":[{"id":"ITEM-1","itemData":{"ISSN":"00029440","PMID":"4737396","abstract":"When uniform histologic criteria are applied to staging schistosome egg and granuloma development in the hamster liver, the evolution of the egg foci is shown to be monophasic, albeit with considerable variation of the individual cell response. Both real and artifactual egg granuloma asynchrony are demonstrable. Alternate granuloma stages occur simultaneously within the same single organ, so that necrosis or fibrous scarring may result in some lesions but not in others. The granulomas of S. japonicum, S. mansoni and S. haematobium show both shared and distinctive features. Thus, oviposition is serial in S. mansoni but clustered in the other two species. Neutrophils are common in S. japonicum granulomas but are rare in the others. The differential features, listed in detail, will usually permit histologic identification of species during the early stages of infection; subsequently, the species specific features and the overall intensity of host reaction tend to decline. At comparable egg loads and time spans, the liver pathology of S. japonicum is the most severe. This is not related to granuloma size, but rather to more exudation and necrosis in early S. japonicum granulomas, their tendency to encroach on adjacent liver tissue and to more extensive diffuse inflammatory infiltration. Hoeppli phenomena occur around S. japonicum eggs both in stellate form, and as intraovular 'reverse' precipitates. Plasma cells and amyloid deposition are frequent. Conversely, S. haematobium lesions are less destructive than those of S. mansoni. These findings can be correlated, to some extent, with current knowledge of the biology of schistosomes and of the antigenic components of their eggs, but several key problems concerning the immunologic host response remain to be solved.","author":[{"dropping-particle":"","family":"Lichtenberg","given":"F","non-dropping-particle":"von","parse-names":false,"suffix":""},{"dropping-particle":"","family":"Erickson","given":"DG","non-dropping-particle":"","parse-names":false,"suffix":""},{"dropping-particle":"","family":"Sadun","given":"EH","non-dropping-particle":"","parse-names":false,"suffix":""}],"container-title":"American Journal of Pathology","id":"ITEM-1","issue":"2","issued":{"date-parts":[["1973"]]},"page":"149-177","title":"Comparative histopathology of schistosome granulomas in the hamster","type":"article-journal","volume":"72"},"uris":["http://www.mendeley.com/documents/?uuid=0151b0e0-4776-4eb4-8fa2-ad69b96cfd97"]},{"id":"ITEM-2","itemData":{"ISSN":"0044359X","author":[{"dropping-particle":"","family":"Hsü","given":"HF","non-dropping-particle":"","parse-names":false,"suffix":""},{"dropping-particle":"","family":"Davis","given":"JR","non-dropping-particle":"","parse-names":false,"suffix":""},{"dropping-particle":"","family":"Hsü","given":"SY","non-dropping-particle":"","parse-names":false,"suffix":""}],"container-title":"Zeitschrift fur Tropenmedizin und Parasitologie","id":"ITEM-2","issue":"2","issued":{"date-parts":[["1969"]]},"page":"184-205","title":"Histopathological lesions of Rhesus monkeys and chimpanzees infected with Schistosoma japonicum","type":"article-journal","volume":"20"},"uris":["http://www.mendeley.com/documents/?uuid=5cab35ff-e3cb-4c15-b878-bf6302b7916c"]},{"id":"ITEM-3","itemData":{"ISSN":"0022-3395","PMID":"4996977","author":[{"dropping-particle":"","family":"Erickson","given":"D G","non-dropping-particle":"","parse-names":false,"suffix":""},{"dropping-particle":"","family":"Lichtenberg","given":"F","non-dropping-particle":"von","parse-names":false,"suffix":""},{"dropping-particle":"","family":"Sadun","given":"E H","non-dropping-particle":"","parse-names":false,"suffix":""},{"dropping-particle":"","family":"Lucia","given":"H L","non-dropping-particle":"","parse-names":false,"suffix":""},{"dropping-particle":"","family":"Hickman","given":"R L","non-dropping-particle":"","parse-names":false,"suffix":""}],"container-title":"The Journal of parasitology","id":"ITEM-3","issue":"3","issued":{"date-parts":[["1971","6"]]},"page":"543-558","title":"Comparison of Schistosoma haematobium, S. mansoni, and S. japonicum infections in the owl monkey, Aotus trivirgatus","type":"article-journal","volume":"57"},"uris":["http://www.mendeley.com/documents/?uuid=a192c7bc-fd15-3d24-95b9-10af4741826a"]},{"id":"ITEM-4","itemData":{"DOI":"10.4269/ajtmh.1953.2.883","ISSN":"00029637","PMID":"13092375","author":[{"dropping-particle":"","family":"Meleney","given":"H. E.","non-dropping-particle":"","parse-names":false,"suffix":""},{"dropping-particle":"","family":"Sandground","given":"J. H.","non-dropping-particle":"","parse-names":false,"suffix":""},{"dropping-particle":"","family":"Moore","given":"DV","non-dropping-particle":"","parse-names":false,"suffix":""},{"dropping-particle":"","family":"Most","given":"H.","non-dropping-particle":"","parse-names":false,"suffix":""},{"dropping-particle":"","family":"Carney","given":"B. H.","non-dropping-particle":"","parse-names":false,"suffix":""}],"container-title":"The American journal of tropical medicine and hygiene","id":"ITEM-4","issue":"5","issued":{"date-parts":[["1953","9","1"]]},"page":"883-913","title":"The histopathology of experimental schistosomiasis. II. Bisexual infections with S. mansoni, S. japonicum, and S. haematobium","type":"article-journal","volume":"2"},"uris":["http://www.mendeley.com/documents/?uuid=f5205ca2-0f7c-4bcc-8fda-f155c0983a17"]}],"mendeley":{"formattedCitation":"&lt;sup&gt;19,36–38&lt;/sup&gt;","plainTextFormattedCitation":"19,36–38","previouslyFormattedCitation":"&lt;sup&gt;19,36–38&lt;/sup&gt;"},"properties":{"noteIndex":0},"schema":"https://github.com/citation-style-language/schema/raw/master/csl-citation.json"}</w:instrText>
      </w:r>
      <w:r w:rsidR="005613CB" w:rsidRPr="00A67B00">
        <w:rPr>
          <w:rFonts w:ascii="Arial" w:hAnsi="Arial" w:cs="Arial"/>
          <w:sz w:val="22"/>
          <w:szCs w:val="22"/>
        </w:rPr>
        <w:fldChar w:fldCharType="separate"/>
      </w:r>
      <w:r w:rsidR="009A03A8" w:rsidRPr="009A03A8">
        <w:rPr>
          <w:rFonts w:ascii="Arial" w:hAnsi="Arial" w:cs="Arial"/>
          <w:noProof/>
          <w:sz w:val="22"/>
          <w:szCs w:val="22"/>
          <w:vertAlign w:val="superscript"/>
        </w:rPr>
        <w:t>19,36–38</w:t>
      </w:r>
      <w:r w:rsidR="005613CB" w:rsidRPr="00A67B00">
        <w:rPr>
          <w:rFonts w:ascii="Arial" w:hAnsi="Arial" w:cs="Arial"/>
          <w:sz w:val="22"/>
          <w:szCs w:val="22"/>
        </w:rPr>
        <w:fldChar w:fldCharType="end"/>
      </w:r>
      <w:r w:rsidR="005613CB" w:rsidRPr="00A67B00">
        <w:rPr>
          <w:rFonts w:ascii="Arial" w:hAnsi="Arial" w:cs="Arial"/>
          <w:sz w:val="22"/>
          <w:szCs w:val="22"/>
        </w:rPr>
        <w:t xml:space="preserve">. </w:t>
      </w:r>
      <w:r w:rsidR="005613CB">
        <w:rPr>
          <w:rFonts w:ascii="Arial" w:hAnsi="Arial" w:cs="Arial"/>
          <w:sz w:val="22"/>
          <w:szCs w:val="22"/>
        </w:rPr>
        <w:t>As we have discussed here even s</w:t>
      </w:r>
      <w:r w:rsidR="005613CB" w:rsidRPr="003822B7">
        <w:rPr>
          <w:rFonts w:ascii="Arial" w:hAnsi="Arial" w:cs="Arial"/>
          <w:sz w:val="22"/>
          <w:szCs w:val="22"/>
        </w:rPr>
        <w:t xml:space="preserve">ubtle differences in </w:t>
      </w:r>
      <w:r w:rsidR="005613CB">
        <w:rPr>
          <w:rFonts w:ascii="Arial" w:hAnsi="Arial" w:cs="Arial"/>
          <w:sz w:val="22"/>
          <w:szCs w:val="22"/>
        </w:rPr>
        <w:t xml:space="preserve">the initiation of various </w:t>
      </w:r>
      <w:r w:rsidR="005613CB" w:rsidRPr="003822B7">
        <w:rPr>
          <w:rFonts w:ascii="Arial" w:hAnsi="Arial" w:cs="Arial"/>
          <w:sz w:val="22"/>
          <w:szCs w:val="22"/>
        </w:rPr>
        <w:t>cytokine</w:t>
      </w:r>
      <w:r w:rsidR="005613CB">
        <w:rPr>
          <w:rFonts w:ascii="Arial" w:hAnsi="Arial" w:cs="Arial"/>
          <w:sz w:val="22"/>
          <w:szCs w:val="22"/>
        </w:rPr>
        <w:t>s</w:t>
      </w:r>
      <w:r w:rsidR="005613CB" w:rsidRPr="003822B7">
        <w:rPr>
          <w:rFonts w:ascii="Arial" w:hAnsi="Arial" w:cs="Arial"/>
          <w:sz w:val="22"/>
          <w:szCs w:val="22"/>
        </w:rPr>
        <w:t xml:space="preserve"> and chemokine</w:t>
      </w:r>
      <w:r w:rsidR="005613CB">
        <w:rPr>
          <w:rFonts w:ascii="Arial" w:hAnsi="Arial" w:cs="Arial"/>
          <w:sz w:val="22"/>
          <w:szCs w:val="22"/>
        </w:rPr>
        <w:t xml:space="preserve">s affect downstream effectors with regards to cellular recruitment, </w:t>
      </w:r>
      <w:r w:rsidR="00FD5F5C">
        <w:rPr>
          <w:rFonts w:ascii="Arial" w:hAnsi="Arial" w:cs="Arial"/>
          <w:sz w:val="22"/>
          <w:szCs w:val="22"/>
        </w:rPr>
        <w:t xml:space="preserve">thus </w:t>
      </w:r>
      <w:r w:rsidR="005613CB">
        <w:rPr>
          <w:rFonts w:ascii="Arial" w:hAnsi="Arial" w:cs="Arial"/>
          <w:sz w:val="22"/>
          <w:szCs w:val="22"/>
        </w:rPr>
        <w:t xml:space="preserve">contributing to the different levels of pathology seen between </w:t>
      </w:r>
      <w:r w:rsidR="005613CB" w:rsidRPr="00182A5D">
        <w:rPr>
          <w:rFonts w:ascii="Arial" w:hAnsi="Arial" w:cs="Arial"/>
          <w:i/>
          <w:iCs/>
          <w:sz w:val="22"/>
          <w:szCs w:val="22"/>
        </w:rPr>
        <w:t>S.</w:t>
      </w:r>
      <w:r w:rsidR="005613CB">
        <w:rPr>
          <w:rFonts w:ascii="Arial" w:hAnsi="Arial" w:cs="Arial"/>
          <w:i/>
          <w:iCs/>
          <w:sz w:val="22"/>
          <w:szCs w:val="22"/>
        </w:rPr>
        <w:t xml:space="preserve"> </w:t>
      </w:r>
      <w:r w:rsidR="005613CB" w:rsidRPr="00182A5D">
        <w:rPr>
          <w:rFonts w:ascii="Arial" w:hAnsi="Arial" w:cs="Arial"/>
          <w:i/>
          <w:iCs/>
          <w:sz w:val="22"/>
          <w:szCs w:val="22"/>
        </w:rPr>
        <w:t>japonicum</w:t>
      </w:r>
      <w:r w:rsidR="005613CB">
        <w:rPr>
          <w:rFonts w:ascii="Arial" w:hAnsi="Arial" w:cs="Arial"/>
          <w:sz w:val="22"/>
          <w:szCs w:val="22"/>
        </w:rPr>
        <w:t xml:space="preserve"> and </w:t>
      </w:r>
      <w:r w:rsidR="005613CB" w:rsidRPr="00182A5D">
        <w:rPr>
          <w:rFonts w:ascii="Arial" w:hAnsi="Arial" w:cs="Arial"/>
          <w:i/>
          <w:iCs/>
          <w:sz w:val="22"/>
          <w:szCs w:val="22"/>
        </w:rPr>
        <w:t>S.</w:t>
      </w:r>
      <w:r w:rsidR="005613CB">
        <w:rPr>
          <w:rFonts w:ascii="Arial" w:hAnsi="Arial" w:cs="Arial"/>
          <w:i/>
          <w:iCs/>
          <w:sz w:val="22"/>
          <w:szCs w:val="22"/>
        </w:rPr>
        <w:t xml:space="preserve"> </w:t>
      </w:r>
      <w:r w:rsidR="005613CB" w:rsidRPr="00182A5D">
        <w:rPr>
          <w:rFonts w:ascii="Arial" w:hAnsi="Arial" w:cs="Arial"/>
          <w:i/>
          <w:iCs/>
          <w:sz w:val="22"/>
          <w:szCs w:val="22"/>
        </w:rPr>
        <w:t>mansoni</w:t>
      </w:r>
      <w:r w:rsidR="005613CB">
        <w:rPr>
          <w:rFonts w:ascii="Arial" w:hAnsi="Arial" w:cs="Arial"/>
          <w:sz w:val="22"/>
          <w:szCs w:val="22"/>
        </w:rPr>
        <w:t xml:space="preserve"> infections. Some of the</w:t>
      </w:r>
      <w:r w:rsidR="005613CB" w:rsidRPr="00A67B00">
        <w:rPr>
          <w:rFonts w:ascii="Arial" w:hAnsi="Arial" w:cs="Arial"/>
          <w:sz w:val="22"/>
          <w:szCs w:val="22"/>
        </w:rPr>
        <w:t xml:space="preserve"> mechanisms behind th</w:t>
      </w:r>
      <w:r w:rsidR="005613CB">
        <w:rPr>
          <w:rFonts w:ascii="Arial" w:hAnsi="Arial" w:cs="Arial"/>
          <w:sz w:val="22"/>
          <w:szCs w:val="22"/>
        </w:rPr>
        <w:t>e</w:t>
      </w:r>
      <w:r w:rsidR="005613CB" w:rsidRPr="00A67B00">
        <w:rPr>
          <w:rFonts w:ascii="Arial" w:hAnsi="Arial" w:cs="Arial"/>
          <w:sz w:val="22"/>
          <w:szCs w:val="22"/>
        </w:rPr>
        <w:t xml:space="preserve"> increased pathog</w:t>
      </w:r>
      <w:r w:rsidR="005613CB">
        <w:rPr>
          <w:rFonts w:ascii="Arial" w:hAnsi="Arial" w:cs="Arial"/>
          <w:sz w:val="22"/>
          <w:szCs w:val="22"/>
        </w:rPr>
        <w:t>enesis</w:t>
      </w:r>
      <w:r w:rsidR="005613CB" w:rsidRPr="00A67B00">
        <w:rPr>
          <w:rFonts w:ascii="Arial" w:hAnsi="Arial" w:cs="Arial"/>
          <w:sz w:val="22"/>
          <w:szCs w:val="22"/>
        </w:rPr>
        <w:t xml:space="preserve"> </w:t>
      </w:r>
      <w:r w:rsidR="005613CB">
        <w:rPr>
          <w:rFonts w:ascii="Arial" w:hAnsi="Arial" w:cs="Arial"/>
          <w:sz w:val="22"/>
          <w:szCs w:val="22"/>
        </w:rPr>
        <w:t xml:space="preserve">of </w:t>
      </w:r>
      <w:r w:rsidR="005613CB" w:rsidRPr="00182A5D">
        <w:rPr>
          <w:rFonts w:ascii="Arial" w:hAnsi="Arial" w:cs="Arial"/>
          <w:i/>
          <w:iCs/>
          <w:sz w:val="22"/>
          <w:szCs w:val="22"/>
        </w:rPr>
        <w:t>S.</w:t>
      </w:r>
      <w:r w:rsidR="005613CB">
        <w:rPr>
          <w:rFonts w:ascii="Arial" w:hAnsi="Arial" w:cs="Arial"/>
          <w:i/>
          <w:iCs/>
          <w:sz w:val="22"/>
          <w:szCs w:val="22"/>
        </w:rPr>
        <w:t xml:space="preserve"> </w:t>
      </w:r>
      <w:r w:rsidR="005613CB" w:rsidRPr="00182A5D">
        <w:rPr>
          <w:rFonts w:ascii="Arial" w:hAnsi="Arial" w:cs="Arial"/>
          <w:i/>
          <w:iCs/>
          <w:sz w:val="22"/>
          <w:szCs w:val="22"/>
        </w:rPr>
        <w:t>japonicum</w:t>
      </w:r>
      <w:r w:rsidR="005613CB">
        <w:rPr>
          <w:rFonts w:ascii="Arial" w:hAnsi="Arial" w:cs="Arial"/>
          <w:sz w:val="22"/>
          <w:szCs w:val="22"/>
        </w:rPr>
        <w:t xml:space="preserve"> </w:t>
      </w:r>
      <w:r w:rsidR="005613CB" w:rsidRPr="00A67B00">
        <w:rPr>
          <w:rFonts w:ascii="Arial" w:hAnsi="Arial" w:cs="Arial"/>
          <w:sz w:val="22"/>
          <w:szCs w:val="22"/>
        </w:rPr>
        <w:t>are discussed here,</w:t>
      </w:r>
      <w:r w:rsidR="005613CB">
        <w:rPr>
          <w:rFonts w:ascii="Arial" w:hAnsi="Arial" w:cs="Arial"/>
          <w:sz w:val="22"/>
          <w:szCs w:val="22"/>
        </w:rPr>
        <w:t xml:space="preserve"> from </w:t>
      </w:r>
      <w:r w:rsidR="005613CB" w:rsidRPr="00A67B00">
        <w:rPr>
          <w:rFonts w:ascii="Arial" w:hAnsi="Arial" w:cs="Arial"/>
          <w:sz w:val="22"/>
          <w:szCs w:val="22"/>
        </w:rPr>
        <w:t xml:space="preserve">the role of neutrophils in host-mediated pathology, to </w:t>
      </w:r>
      <w:r w:rsidR="005613CB">
        <w:rPr>
          <w:rFonts w:ascii="Arial" w:hAnsi="Arial" w:cs="Arial"/>
          <w:sz w:val="22"/>
          <w:szCs w:val="22"/>
        </w:rPr>
        <w:t xml:space="preserve">the </w:t>
      </w:r>
      <w:r w:rsidR="005613CB" w:rsidRPr="00A67B00">
        <w:rPr>
          <w:rFonts w:ascii="Arial" w:hAnsi="Arial" w:cs="Arial"/>
          <w:sz w:val="22"/>
          <w:szCs w:val="22"/>
        </w:rPr>
        <w:t>parasite-derived compounds modulating the host response. Together, this di</w:t>
      </w:r>
      <w:r w:rsidR="005613CB">
        <w:rPr>
          <w:rFonts w:ascii="Arial" w:hAnsi="Arial" w:cs="Arial"/>
          <w:sz w:val="22"/>
          <w:szCs w:val="22"/>
        </w:rPr>
        <w:t>fference</w:t>
      </w:r>
      <w:r w:rsidR="005613CB" w:rsidRPr="00A67B00">
        <w:rPr>
          <w:rFonts w:ascii="Arial" w:hAnsi="Arial" w:cs="Arial"/>
          <w:sz w:val="22"/>
          <w:szCs w:val="22"/>
        </w:rPr>
        <w:t xml:space="preserve"> between the two primary causes of intestinal schistosomiasis highlights the need to examine all elements, as well as consolidate where there are similarities, in order to fully understand th</w:t>
      </w:r>
      <w:r w:rsidR="005613CB">
        <w:rPr>
          <w:rFonts w:ascii="Arial" w:hAnsi="Arial" w:cs="Arial"/>
          <w:sz w:val="22"/>
          <w:szCs w:val="22"/>
        </w:rPr>
        <w:t>is</w:t>
      </w:r>
      <w:r w:rsidR="005613CB" w:rsidRPr="00A67B00">
        <w:rPr>
          <w:rFonts w:ascii="Arial" w:hAnsi="Arial" w:cs="Arial"/>
          <w:sz w:val="22"/>
          <w:szCs w:val="22"/>
        </w:rPr>
        <w:t xml:space="preserve"> disease.</w:t>
      </w:r>
    </w:p>
    <w:p w14:paraId="2EDCB16D" w14:textId="10DFC7D4" w:rsidR="006D0739" w:rsidRDefault="006D0739" w:rsidP="00A67B00">
      <w:pPr>
        <w:numPr>
          <w:ilvl w:val="0"/>
          <w:numId w:val="0"/>
        </w:numPr>
        <w:spacing w:line="360" w:lineRule="auto"/>
        <w:jc w:val="both"/>
        <w:rPr>
          <w:rFonts w:ascii="Arial" w:hAnsi="Arial" w:cs="Arial"/>
          <w:sz w:val="22"/>
          <w:szCs w:val="22"/>
        </w:rPr>
      </w:pPr>
    </w:p>
    <w:p w14:paraId="7401D984" w14:textId="0602A46D" w:rsidR="008B70A7" w:rsidRDefault="008B70A7" w:rsidP="00A67B00">
      <w:pPr>
        <w:numPr>
          <w:ilvl w:val="0"/>
          <w:numId w:val="0"/>
        </w:numPr>
        <w:spacing w:line="360" w:lineRule="auto"/>
        <w:jc w:val="both"/>
        <w:rPr>
          <w:rFonts w:ascii="Arial" w:hAnsi="Arial" w:cs="Arial"/>
          <w:sz w:val="22"/>
          <w:szCs w:val="22"/>
        </w:rPr>
      </w:pPr>
    </w:p>
    <w:p w14:paraId="2E6AACA9" w14:textId="4D6E98AD" w:rsidR="008B70A7" w:rsidRDefault="008B70A7" w:rsidP="00A67B00">
      <w:pPr>
        <w:numPr>
          <w:ilvl w:val="0"/>
          <w:numId w:val="0"/>
        </w:numPr>
        <w:spacing w:line="360" w:lineRule="auto"/>
        <w:jc w:val="both"/>
        <w:rPr>
          <w:rFonts w:ascii="Arial" w:hAnsi="Arial" w:cs="Arial"/>
          <w:sz w:val="22"/>
          <w:szCs w:val="22"/>
        </w:rPr>
      </w:pPr>
    </w:p>
    <w:p w14:paraId="26E3F10D" w14:textId="11A34F26" w:rsidR="008B70A7" w:rsidRDefault="008B70A7" w:rsidP="00A67B00">
      <w:pPr>
        <w:numPr>
          <w:ilvl w:val="0"/>
          <w:numId w:val="0"/>
        </w:numPr>
        <w:spacing w:line="360" w:lineRule="auto"/>
        <w:jc w:val="both"/>
        <w:rPr>
          <w:rFonts w:ascii="Arial" w:hAnsi="Arial" w:cs="Arial"/>
          <w:sz w:val="22"/>
          <w:szCs w:val="22"/>
        </w:rPr>
      </w:pPr>
    </w:p>
    <w:p w14:paraId="41202CF6" w14:textId="0A69B023" w:rsidR="008B70A7" w:rsidRDefault="008B70A7" w:rsidP="00A67B00">
      <w:pPr>
        <w:numPr>
          <w:ilvl w:val="0"/>
          <w:numId w:val="0"/>
        </w:numPr>
        <w:spacing w:line="360" w:lineRule="auto"/>
        <w:jc w:val="both"/>
        <w:rPr>
          <w:rFonts w:ascii="Arial" w:hAnsi="Arial" w:cs="Arial"/>
          <w:sz w:val="22"/>
          <w:szCs w:val="22"/>
        </w:rPr>
      </w:pPr>
    </w:p>
    <w:p w14:paraId="1396EF3B" w14:textId="20646CF9" w:rsidR="008B70A7" w:rsidRDefault="008B70A7" w:rsidP="00A67B00">
      <w:pPr>
        <w:numPr>
          <w:ilvl w:val="0"/>
          <w:numId w:val="0"/>
        </w:numPr>
        <w:spacing w:line="360" w:lineRule="auto"/>
        <w:jc w:val="both"/>
        <w:rPr>
          <w:rFonts w:ascii="Arial" w:hAnsi="Arial" w:cs="Arial"/>
          <w:sz w:val="22"/>
          <w:szCs w:val="22"/>
        </w:rPr>
      </w:pPr>
    </w:p>
    <w:p w14:paraId="47B54B52" w14:textId="111771D7" w:rsidR="008B70A7" w:rsidRDefault="008B70A7" w:rsidP="00A67B00">
      <w:pPr>
        <w:numPr>
          <w:ilvl w:val="0"/>
          <w:numId w:val="0"/>
        </w:numPr>
        <w:spacing w:line="360" w:lineRule="auto"/>
        <w:jc w:val="both"/>
        <w:rPr>
          <w:rFonts w:ascii="Arial" w:hAnsi="Arial" w:cs="Arial"/>
          <w:sz w:val="22"/>
          <w:szCs w:val="22"/>
        </w:rPr>
      </w:pPr>
    </w:p>
    <w:p w14:paraId="4B7711E8" w14:textId="31F6D217" w:rsidR="008B70A7" w:rsidRDefault="008B70A7" w:rsidP="00A67B00">
      <w:pPr>
        <w:numPr>
          <w:ilvl w:val="0"/>
          <w:numId w:val="0"/>
        </w:numPr>
        <w:spacing w:line="360" w:lineRule="auto"/>
        <w:jc w:val="both"/>
        <w:rPr>
          <w:rFonts w:ascii="Arial" w:hAnsi="Arial" w:cs="Arial"/>
          <w:sz w:val="22"/>
          <w:szCs w:val="22"/>
        </w:rPr>
      </w:pPr>
    </w:p>
    <w:p w14:paraId="64E689E8" w14:textId="7B45630B" w:rsidR="008B70A7" w:rsidRDefault="008B70A7" w:rsidP="00A67B00">
      <w:pPr>
        <w:numPr>
          <w:ilvl w:val="0"/>
          <w:numId w:val="0"/>
        </w:numPr>
        <w:spacing w:line="360" w:lineRule="auto"/>
        <w:jc w:val="both"/>
        <w:rPr>
          <w:rFonts w:ascii="Arial" w:hAnsi="Arial" w:cs="Arial"/>
          <w:sz w:val="22"/>
          <w:szCs w:val="22"/>
        </w:rPr>
      </w:pPr>
    </w:p>
    <w:p w14:paraId="2FF58E10" w14:textId="7A57D965" w:rsidR="008B70A7" w:rsidRDefault="008B70A7" w:rsidP="00A67B00">
      <w:pPr>
        <w:numPr>
          <w:ilvl w:val="0"/>
          <w:numId w:val="0"/>
        </w:numPr>
        <w:spacing w:line="360" w:lineRule="auto"/>
        <w:jc w:val="both"/>
        <w:rPr>
          <w:rFonts w:ascii="Arial" w:hAnsi="Arial" w:cs="Arial"/>
          <w:sz w:val="22"/>
          <w:szCs w:val="22"/>
        </w:rPr>
      </w:pPr>
    </w:p>
    <w:p w14:paraId="173BF2E0" w14:textId="71E14686" w:rsidR="008B70A7" w:rsidRDefault="008B70A7" w:rsidP="00A67B00">
      <w:pPr>
        <w:numPr>
          <w:ilvl w:val="0"/>
          <w:numId w:val="0"/>
        </w:numPr>
        <w:spacing w:line="360" w:lineRule="auto"/>
        <w:jc w:val="both"/>
        <w:rPr>
          <w:rFonts w:ascii="Arial" w:hAnsi="Arial" w:cs="Arial"/>
          <w:sz w:val="22"/>
          <w:szCs w:val="22"/>
        </w:rPr>
      </w:pPr>
    </w:p>
    <w:p w14:paraId="6A5B89FF" w14:textId="54C9FDA3" w:rsidR="008B70A7" w:rsidRDefault="008B70A7" w:rsidP="00A67B00">
      <w:pPr>
        <w:numPr>
          <w:ilvl w:val="0"/>
          <w:numId w:val="0"/>
        </w:numPr>
        <w:spacing w:line="360" w:lineRule="auto"/>
        <w:jc w:val="both"/>
        <w:rPr>
          <w:rFonts w:ascii="Arial" w:hAnsi="Arial" w:cs="Arial"/>
          <w:sz w:val="22"/>
          <w:szCs w:val="22"/>
        </w:rPr>
      </w:pPr>
    </w:p>
    <w:p w14:paraId="641435AC" w14:textId="77777777" w:rsidR="008B70A7" w:rsidRDefault="008B70A7" w:rsidP="00A67B00">
      <w:pPr>
        <w:numPr>
          <w:ilvl w:val="0"/>
          <w:numId w:val="0"/>
        </w:numPr>
        <w:spacing w:line="360" w:lineRule="auto"/>
        <w:jc w:val="both"/>
        <w:rPr>
          <w:rFonts w:ascii="Arial" w:hAnsi="Arial" w:cs="Arial"/>
          <w:sz w:val="22"/>
          <w:szCs w:val="22"/>
        </w:rPr>
      </w:pPr>
    </w:p>
    <w:p w14:paraId="67BFA3EE" w14:textId="3E00C0EC" w:rsidR="00033905" w:rsidRDefault="00033905" w:rsidP="00A67B00">
      <w:pPr>
        <w:numPr>
          <w:ilvl w:val="0"/>
          <w:numId w:val="0"/>
        </w:numPr>
        <w:spacing w:line="360" w:lineRule="auto"/>
        <w:jc w:val="both"/>
        <w:rPr>
          <w:rFonts w:ascii="Arial" w:hAnsi="Arial" w:cs="Arial"/>
          <w:sz w:val="22"/>
          <w:szCs w:val="22"/>
        </w:rPr>
      </w:pPr>
    </w:p>
    <w:p w14:paraId="2D6092DD" w14:textId="14290738" w:rsidR="00F24742" w:rsidRDefault="00F24742" w:rsidP="00853EF0">
      <w:pPr>
        <w:widowControl w:val="0"/>
        <w:numPr>
          <w:ilvl w:val="0"/>
          <w:numId w:val="0"/>
        </w:numPr>
        <w:autoSpaceDE w:val="0"/>
        <w:autoSpaceDN w:val="0"/>
        <w:adjustRightInd w:val="0"/>
        <w:spacing w:line="360" w:lineRule="auto"/>
        <w:jc w:val="both"/>
        <w:rPr>
          <w:rFonts w:ascii="Arial" w:hAnsi="Arial" w:cs="Arial"/>
          <w:sz w:val="22"/>
          <w:szCs w:val="22"/>
          <w:u w:val="single"/>
        </w:rPr>
      </w:pPr>
      <w:r w:rsidRPr="00853EF0">
        <w:rPr>
          <w:rFonts w:ascii="Arial" w:hAnsi="Arial" w:cs="Arial"/>
          <w:sz w:val="22"/>
          <w:szCs w:val="22"/>
        </w:rPr>
        <w:lastRenderedPageBreak/>
        <w:t>References</w:t>
      </w:r>
    </w:p>
    <w:p w14:paraId="0506A1ED" w14:textId="77777777" w:rsidR="00853EF0" w:rsidRPr="00A67B00" w:rsidRDefault="00853EF0" w:rsidP="00853EF0">
      <w:pPr>
        <w:widowControl w:val="0"/>
        <w:numPr>
          <w:ilvl w:val="0"/>
          <w:numId w:val="0"/>
        </w:numPr>
        <w:autoSpaceDE w:val="0"/>
        <w:autoSpaceDN w:val="0"/>
        <w:adjustRightInd w:val="0"/>
        <w:spacing w:line="360" w:lineRule="auto"/>
        <w:jc w:val="both"/>
        <w:rPr>
          <w:rFonts w:ascii="Arial" w:hAnsi="Arial" w:cs="Arial"/>
          <w:sz w:val="22"/>
          <w:szCs w:val="22"/>
          <w:u w:val="single"/>
        </w:rPr>
      </w:pPr>
    </w:p>
    <w:p w14:paraId="72454B40" w14:textId="25BF85F8" w:rsidR="003D2BAB" w:rsidRPr="003D2BAB" w:rsidRDefault="00896F69" w:rsidP="00560C6A">
      <w:pPr>
        <w:widowControl w:val="0"/>
        <w:numPr>
          <w:ilvl w:val="0"/>
          <w:numId w:val="0"/>
        </w:numPr>
        <w:autoSpaceDE w:val="0"/>
        <w:autoSpaceDN w:val="0"/>
        <w:adjustRightInd w:val="0"/>
        <w:spacing w:line="360" w:lineRule="auto"/>
        <w:rPr>
          <w:rFonts w:ascii="Arial" w:hAnsi="Arial" w:cs="Arial"/>
          <w:noProof/>
          <w:sz w:val="22"/>
        </w:rPr>
      </w:pPr>
      <w:r w:rsidRPr="00A67B00">
        <w:rPr>
          <w:rFonts w:ascii="Arial" w:hAnsi="Arial" w:cs="Arial"/>
          <w:sz w:val="22"/>
          <w:szCs w:val="22"/>
        </w:rPr>
        <w:fldChar w:fldCharType="begin" w:fldLock="1"/>
      </w:r>
      <w:r w:rsidRPr="00A67B00">
        <w:rPr>
          <w:rFonts w:ascii="Arial" w:hAnsi="Arial" w:cs="Arial"/>
          <w:sz w:val="22"/>
          <w:szCs w:val="22"/>
        </w:rPr>
        <w:instrText xml:space="preserve">ADDIN Mendeley Bibliography CSL_BIBLIOGRAPHY </w:instrText>
      </w:r>
      <w:r w:rsidRPr="00A67B00">
        <w:rPr>
          <w:rFonts w:ascii="Arial" w:hAnsi="Arial" w:cs="Arial"/>
          <w:sz w:val="22"/>
          <w:szCs w:val="22"/>
        </w:rPr>
        <w:fldChar w:fldCharType="separate"/>
      </w:r>
      <w:r w:rsidR="003D2BAB" w:rsidRPr="003D2BAB">
        <w:rPr>
          <w:rFonts w:ascii="Arial" w:hAnsi="Arial" w:cs="Arial"/>
          <w:noProof/>
          <w:sz w:val="22"/>
        </w:rPr>
        <w:t xml:space="preserve">1. </w:t>
      </w:r>
      <w:r w:rsidR="003D2BAB" w:rsidRPr="003D2BAB">
        <w:rPr>
          <w:rFonts w:ascii="Arial" w:hAnsi="Arial" w:cs="Arial"/>
          <w:noProof/>
          <w:sz w:val="22"/>
        </w:rPr>
        <w:tab/>
        <w:t>World Health Organization. WHO Technical Report Series 912. Prevention and control of schistosomiasis and soil-transmitted helminthiasis. Published online 2002.</w:t>
      </w:r>
    </w:p>
    <w:p w14:paraId="6764DCE5"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2. </w:t>
      </w:r>
      <w:r w:rsidRPr="003D2BAB">
        <w:rPr>
          <w:rFonts w:ascii="Arial" w:hAnsi="Arial" w:cs="Arial"/>
          <w:noProof/>
          <w:sz w:val="22"/>
        </w:rPr>
        <w:tab/>
        <w:t>World Health Organization. Global health estimates 2016: Disease burden by cause, age, sex, by country and by region, 2000–2016. Published 2018. http://www.who.int/healthinfo/global_burden_disease/estimates/en/index1.html. Accessed April 1, 2020</w:t>
      </w:r>
    </w:p>
    <w:p w14:paraId="237B26C4"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3. </w:t>
      </w:r>
      <w:r w:rsidRPr="003D2BAB">
        <w:rPr>
          <w:rFonts w:ascii="Arial" w:hAnsi="Arial" w:cs="Arial"/>
          <w:noProof/>
          <w:sz w:val="22"/>
        </w:rPr>
        <w:tab/>
        <w:t>Colley DG, Bustinduy AL, Secor WE and King CH. Human schistosomiasis. Lancet. 2014;383(9936):2253-2264.</w:t>
      </w:r>
    </w:p>
    <w:p w14:paraId="468B046B" w14:textId="77777777" w:rsidR="003D2BAB" w:rsidRPr="00D63CC4" w:rsidRDefault="003D2BAB" w:rsidP="00560C6A">
      <w:pPr>
        <w:widowControl w:val="0"/>
        <w:numPr>
          <w:ilvl w:val="0"/>
          <w:numId w:val="0"/>
        </w:numPr>
        <w:autoSpaceDE w:val="0"/>
        <w:autoSpaceDN w:val="0"/>
        <w:adjustRightInd w:val="0"/>
        <w:spacing w:line="360" w:lineRule="auto"/>
        <w:rPr>
          <w:rFonts w:ascii="Arial" w:hAnsi="Arial" w:cs="Arial"/>
          <w:noProof/>
          <w:sz w:val="22"/>
          <w:lang w:val="sv-SE"/>
        </w:rPr>
      </w:pPr>
      <w:r w:rsidRPr="003D2BAB">
        <w:rPr>
          <w:rFonts w:ascii="Arial" w:hAnsi="Arial" w:cs="Arial"/>
          <w:noProof/>
          <w:sz w:val="22"/>
        </w:rPr>
        <w:t xml:space="preserve">4. </w:t>
      </w:r>
      <w:r w:rsidRPr="003D2BAB">
        <w:rPr>
          <w:rFonts w:ascii="Arial" w:hAnsi="Arial" w:cs="Arial"/>
          <w:noProof/>
          <w:sz w:val="22"/>
        </w:rPr>
        <w:tab/>
        <w:t xml:space="preserve">Gray DJ, Li Y-S, Williams GM et al. A multi-component integrated approach for the elimination of schistosomiasis in the People’s Republic of China: design and baseline results of a 4-year cluster-randomised intervention trial. </w:t>
      </w:r>
      <w:r w:rsidRPr="00D63CC4">
        <w:rPr>
          <w:rFonts w:ascii="Arial" w:hAnsi="Arial" w:cs="Arial"/>
          <w:noProof/>
          <w:sz w:val="22"/>
          <w:lang w:val="sv-SE"/>
        </w:rPr>
        <w:t>Int J Parasitol. 2014;44(9):659-668.</w:t>
      </w:r>
    </w:p>
    <w:p w14:paraId="5E356731"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D63CC4">
        <w:rPr>
          <w:rFonts w:ascii="Arial" w:hAnsi="Arial" w:cs="Arial"/>
          <w:noProof/>
          <w:sz w:val="22"/>
          <w:lang w:val="sv-SE"/>
        </w:rPr>
        <w:t xml:space="preserve">5. </w:t>
      </w:r>
      <w:r w:rsidRPr="00D63CC4">
        <w:rPr>
          <w:rFonts w:ascii="Arial" w:hAnsi="Arial" w:cs="Arial"/>
          <w:noProof/>
          <w:sz w:val="22"/>
          <w:lang w:val="sv-SE"/>
        </w:rPr>
        <w:tab/>
        <w:t xml:space="preserve">Olveda DU, Inobaya MT, McManus D et al. </w:t>
      </w:r>
      <w:r w:rsidRPr="003D2BAB">
        <w:rPr>
          <w:rFonts w:ascii="Arial" w:hAnsi="Arial" w:cs="Arial"/>
          <w:noProof/>
          <w:sz w:val="22"/>
        </w:rPr>
        <w:t>Biennial versus annual treatment for schistosomiasis and its impact on liver morbidity. Int J Infect Dis. 2017;54:145-149.</w:t>
      </w:r>
    </w:p>
    <w:p w14:paraId="41C4B956"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6. </w:t>
      </w:r>
      <w:r w:rsidRPr="003D2BAB">
        <w:rPr>
          <w:rFonts w:ascii="Arial" w:hAnsi="Arial" w:cs="Arial"/>
          <w:noProof/>
          <w:sz w:val="22"/>
        </w:rPr>
        <w:tab/>
        <w:t xml:space="preserve">Gordon CA, Acosta LP, Gobert GN et al. Real-time PCR demonstrates high prevalence of </w:t>
      </w:r>
      <w:r w:rsidRPr="00CA3D77">
        <w:rPr>
          <w:rFonts w:ascii="Arial" w:hAnsi="Arial" w:cs="Arial"/>
          <w:i/>
          <w:iCs/>
          <w:noProof/>
          <w:sz w:val="22"/>
        </w:rPr>
        <w:t>Schistosoma japonicum</w:t>
      </w:r>
      <w:r w:rsidRPr="003D2BAB">
        <w:rPr>
          <w:rFonts w:ascii="Arial" w:hAnsi="Arial" w:cs="Arial"/>
          <w:noProof/>
          <w:sz w:val="22"/>
        </w:rPr>
        <w:t xml:space="preserve"> in the Philippines: implications for surveillance and control. PLoS Negl Trop Dis. 2015;9(1):e0003483.</w:t>
      </w:r>
    </w:p>
    <w:p w14:paraId="3306FFB8"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7. </w:t>
      </w:r>
      <w:r w:rsidRPr="003D2BAB">
        <w:rPr>
          <w:rFonts w:ascii="Arial" w:hAnsi="Arial" w:cs="Arial"/>
          <w:noProof/>
          <w:sz w:val="22"/>
        </w:rPr>
        <w:tab/>
        <w:t xml:space="preserve">Rudge JW, Carabin H, Balolong E et al. Population genetics of </w:t>
      </w:r>
      <w:r w:rsidRPr="00CA3D77">
        <w:rPr>
          <w:rFonts w:ascii="Arial" w:hAnsi="Arial" w:cs="Arial"/>
          <w:i/>
          <w:iCs/>
          <w:noProof/>
          <w:sz w:val="22"/>
        </w:rPr>
        <w:t>Schistosoma japonicum</w:t>
      </w:r>
      <w:r w:rsidRPr="003D2BAB">
        <w:rPr>
          <w:rFonts w:ascii="Arial" w:hAnsi="Arial" w:cs="Arial"/>
          <w:noProof/>
          <w:sz w:val="22"/>
        </w:rPr>
        <w:t xml:space="preserve"> within the Philippines suggest high levels of transmission between humans and dogs. PLoS Negl Trop Dis. 2008;2(11):e340.</w:t>
      </w:r>
    </w:p>
    <w:p w14:paraId="2E8D09C4" w14:textId="77777777" w:rsidR="003D2BAB" w:rsidRPr="00D63CC4" w:rsidRDefault="003D2BAB" w:rsidP="00560C6A">
      <w:pPr>
        <w:widowControl w:val="0"/>
        <w:numPr>
          <w:ilvl w:val="0"/>
          <w:numId w:val="0"/>
        </w:numPr>
        <w:autoSpaceDE w:val="0"/>
        <w:autoSpaceDN w:val="0"/>
        <w:adjustRightInd w:val="0"/>
        <w:spacing w:line="360" w:lineRule="auto"/>
        <w:rPr>
          <w:rFonts w:ascii="Arial" w:hAnsi="Arial" w:cs="Arial"/>
          <w:noProof/>
          <w:sz w:val="22"/>
          <w:lang w:val="sv-SE"/>
        </w:rPr>
      </w:pPr>
      <w:r w:rsidRPr="003D2BAB">
        <w:rPr>
          <w:rFonts w:ascii="Arial" w:hAnsi="Arial" w:cs="Arial"/>
          <w:noProof/>
          <w:sz w:val="22"/>
        </w:rPr>
        <w:t xml:space="preserve">8. </w:t>
      </w:r>
      <w:r w:rsidRPr="003D2BAB">
        <w:rPr>
          <w:rFonts w:ascii="Arial" w:hAnsi="Arial" w:cs="Arial"/>
          <w:noProof/>
          <w:sz w:val="22"/>
        </w:rPr>
        <w:tab/>
        <w:t xml:space="preserve">Wu HW, Qin YF, Chu K et al. High prevalence of </w:t>
      </w:r>
      <w:r w:rsidRPr="00CA3D77">
        <w:rPr>
          <w:rFonts w:ascii="Arial" w:hAnsi="Arial" w:cs="Arial"/>
          <w:i/>
          <w:iCs/>
          <w:noProof/>
          <w:sz w:val="22"/>
        </w:rPr>
        <w:t>Schistosoma japonicum</w:t>
      </w:r>
      <w:r w:rsidRPr="003D2BAB">
        <w:rPr>
          <w:rFonts w:ascii="Arial" w:hAnsi="Arial" w:cs="Arial"/>
          <w:noProof/>
          <w:sz w:val="22"/>
        </w:rPr>
        <w:t xml:space="preserve"> infection in water buffaloes in the Philippines assessed by real-time polymerase chain reaction. </w:t>
      </w:r>
      <w:r w:rsidRPr="00D63CC4">
        <w:rPr>
          <w:rFonts w:ascii="Arial" w:hAnsi="Arial" w:cs="Arial"/>
          <w:noProof/>
          <w:sz w:val="22"/>
          <w:lang w:val="sv-SE"/>
        </w:rPr>
        <w:t>Am J Trop Med Hyg. 2010;82(4):646-652.</w:t>
      </w:r>
    </w:p>
    <w:p w14:paraId="73BC6876"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C55755">
        <w:rPr>
          <w:rFonts w:ascii="Arial" w:hAnsi="Arial" w:cs="Arial"/>
          <w:noProof/>
          <w:sz w:val="22"/>
          <w:lang w:val="sv-SE"/>
        </w:rPr>
        <w:t xml:space="preserve">9. </w:t>
      </w:r>
      <w:r w:rsidRPr="00C55755">
        <w:rPr>
          <w:rFonts w:ascii="Arial" w:hAnsi="Arial" w:cs="Arial"/>
          <w:noProof/>
          <w:sz w:val="22"/>
          <w:lang w:val="sv-SE"/>
        </w:rPr>
        <w:tab/>
        <w:t xml:space="preserve">Berriman M, Haas BJ, Loverde PT et al. </w:t>
      </w:r>
      <w:r w:rsidRPr="003D2BAB">
        <w:rPr>
          <w:rFonts w:ascii="Arial" w:hAnsi="Arial" w:cs="Arial"/>
          <w:noProof/>
          <w:sz w:val="22"/>
        </w:rPr>
        <w:t xml:space="preserve">The genome of the blood fluke </w:t>
      </w:r>
      <w:r w:rsidRPr="00CA3D77">
        <w:rPr>
          <w:rFonts w:ascii="Arial" w:hAnsi="Arial" w:cs="Arial"/>
          <w:i/>
          <w:iCs/>
          <w:noProof/>
          <w:sz w:val="22"/>
        </w:rPr>
        <w:t>Schistosoma mansoni.</w:t>
      </w:r>
      <w:r w:rsidRPr="003D2BAB">
        <w:rPr>
          <w:rFonts w:ascii="Arial" w:hAnsi="Arial" w:cs="Arial"/>
          <w:noProof/>
          <w:sz w:val="22"/>
        </w:rPr>
        <w:t xml:space="preserve"> Nature. 2009;460(7253):352-358.</w:t>
      </w:r>
    </w:p>
    <w:p w14:paraId="1E0062EB"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0. </w:t>
      </w:r>
      <w:r w:rsidRPr="003D2BAB">
        <w:rPr>
          <w:rFonts w:ascii="Arial" w:hAnsi="Arial" w:cs="Arial"/>
          <w:noProof/>
          <w:sz w:val="22"/>
        </w:rPr>
        <w:tab/>
        <w:t xml:space="preserve">Zhou Y, Zheng H, Chen Y et al. The </w:t>
      </w:r>
      <w:r w:rsidRPr="00CA3D77">
        <w:rPr>
          <w:rFonts w:ascii="Arial" w:hAnsi="Arial" w:cs="Arial"/>
          <w:i/>
          <w:iCs/>
          <w:noProof/>
          <w:sz w:val="22"/>
        </w:rPr>
        <w:t>Schistosoma japonicum</w:t>
      </w:r>
      <w:r w:rsidRPr="003D2BAB">
        <w:rPr>
          <w:rFonts w:ascii="Arial" w:hAnsi="Arial" w:cs="Arial"/>
          <w:noProof/>
          <w:sz w:val="22"/>
        </w:rPr>
        <w:t xml:space="preserve"> genome reveals features of host-parasite interplay. Nature. 2009;460(7253):345-351.</w:t>
      </w:r>
    </w:p>
    <w:p w14:paraId="0FDF8227"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1. </w:t>
      </w:r>
      <w:r w:rsidRPr="003D2BAB">
        <w:rPr>
          <w:rFonts w:ascii="Arial" w:hAnsi="Arial" w:cs="Arial"/>
          <w:noProof/>
          <w:sz w:val="22"/>
        </w:rPr>
        <w:tab/>
        <w:t xml:space="preserve">Luo F, Yin M, Mo X et al. An improved genome assembly of the fluke </w:t>
      </w:r>
      <w:r w:rsidRPr="00CA3D77">
        <w:rPr>
          <w:rFonts w:ascii="Arial" w:hAnsi="Arial" w:cs="Arial"/>
          <w:i/>
          <w:iCs/>
          <w:noProof/>
          <w:sz w:val="22"/>
        </w:rPr>
        <w:t>Schistosoma japonicum</w:t>
      </w:r>
      <w:r w:rsidRPr="003D2BAB">
        <w:rPr>
          <w:rFonts w:ascii="Arial" w:hAnsi="Arial" w:cs="Arial"/>
          <w:noProof/>
          <w:sz w:val="22"/>
        </w:rPr>
        <w:t>. PLoS Negl Trop Dis. 2019;13(8):e0007612.</w:t>
      </w:r>
    </w:p>
    <w:p w14:paraId="0C90CF2A"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2. </w:t>
      </w:r>
      <w:r w:rsidRPr="003D2BAB">
        <w:rPr>
          <w:rFonts w:ascii="Arial" w:hAnsi="Arial" w:cs="Arial"/>
          <w:noProof/>
          <w:sz w:val="22"/>
        </w:rPr>
        <w:tab/>
        <w:t>Lawton SP, Hirai H, Ironside JE, Johnston DA and Rollinson D. Genomes and geography: genomic insights into the evolution and phylogeography of the genus Schistosoma. Parasit Vectors. 2011;4(1):131.</w:t>
      </w:r>
    </w:p>
    <w:p w14:paraId="2A682C31"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3. </w:t>
      </w:r>
      <w:r w:rsidRPr="003D2BAB">
        <w:rPr>
          <w:rFonts w:ascii="Arial" w:hAnsi="Arial" w:cs="Arial"/>
          <w:noProof/>
          <w:sz w:val="22"/>
        </w:rPr>
        <w:tab/>
        <w:t xml:space="preserve">He YX, Chen L and Ramaswamy K. </w:t>
      </w:r>
      <w:r w:rsidRPr="00CA3D77">
        <w:rPr>
          <w:rFonts w:ascii="Arial" w:hAnsi="Arial" w:cs="Arial"/>
          <w:i/>
          <w:iCs/>
          <w:noProof/>
          <w:sz w:val="22"/>
        </w:rPr>
        <w:t>Schistosoma mansoni</w:t>
      </w:r>
      <w:r w:rsidRPr="003D2BAB">
        <w:rPr>
          <w:rFonts w:ascii="Arial" w:hAnsi="Arial" w:cs="Arial"/>
          <w:noProof/>
          <w:sz w:val="22"/>
        </w:rPr>
        <w:t xml:space="preserve">, </w:t>
      </w:r>
      <w:r w:rsidRPr="00CA3D77">
        <w:rPr>
          <w:rFonts w:ascii="Arial" w:hAnsi="Arial" w:cs="Arial"/>
          <w:i/>
          <w:iCs/>
          <w:noProof/>
          <w:sz w:val="22"/>
        </w:rPr>
        <w:t>S. haematobium</w:t>
      </w:r>
      <w:r w:rsidRPr="003D2BAB">
        <w:rPr>
          <w:rFonts w:ascii="Arial" w:hAnsi="Arial" w:cs="Arial"/>
          <w:noProof/>
          <w:sz w:val="22"/>
        </w:rPr>
        <w:t xml:space="preserve">, and </w:t>
      </w:r>
      <w:r w:rsidRPr="00CA3D77">
        <w:rPr>
          <w:rFonts w:ascii="Arial" w:hAnsi="Arial" w:cs="Arial"/>
          <w:i/>
          <w:iCs/>
          <w:noProof/>
          <w:sz w:val="22"/>
        </w:rPr>
        <w:t>S. japonicum</w:t>
      </w:r>
      <w:r w:rsidRPr="003D2BAB">
        <w:rPr>
          <w:rFonts w:ascii="Arial" w:hAnsi="Arial" w:cs="Arial"/>
          <w:noProof/>
          <w:sz w:val="22"/>
        </w:rPr>
        <w:t>: Early events associated with penetration and migration of schistosomula through human skin. Exp Parasitol. 2002;102(2):99-108.</w:t>
      </w:r>
    </w:p>
    <w:p w14:paraId="79741489"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4. </w:t>
      </w:r>
      <w:r w:rsidRPr="003D2BAB">
        <w:rPr>
          <w:rFonts w:ascii="Arial" w:hAnsi="Arial" w:cs="Arial"/>
          <w:noProof/>
          <w:sz w:val="22"/>
        </w:rPr>
        <w:tab/>
        <w:t xml:space="preserve">Rheinberg CE, Moné H, Caffrey CR, Imbert-Establet D, Jourdane J and Ruppel A. </w:t>
      </w:r>
      <w:r w:rsidRPr="00CA3D77">
        <w:rPr>
          <w:rFonts w:ascii="Arial" w:hAnsi="Arial" w:cs="Arial"/>
          <w:i/>
          <w:iCs/>
          <w:noProof/>
          <w:sz w:val="22"/>
        </w:rPr>
        <w:lastRenderedPageBreak/>
        <w:t xml:space="preserve">Schistosoma haematobium, S. intercalatum, S. japonicum, S. mansoni, </w:t>
      </w:r>
      <w:r w:rsidRPr="003D2BAB">
        <w:rPr>
          <w:rFonts w:ascii="Arial" w:hAnsi="Arial" w:cs="Arial"/>
          <w:noProof/>
          <w:sz w:val="22"/>
        </w:rPr>
        <w:t>and</w:t>
      </w:r>
      <w:r w:rsidRPr="00CA3D77">
        <w:rPr>
          <w:rFonts w:ascii="Arial" w:hAnsi="Arial" w:cs="Arial"/>
          <w:i/>
          <w:iCs/>
          <w:noProof/>
          <w:sz w:val="22"/>
        </w:rPr>
        <w:t xml:space="preserve"> S. rodhaini </w:t>
      </w:r>
      <w:r w:rsidRPr="003D2BAB">
        <w:rPr>
          <w:rFonts w:ascii="Arial" w:hAnsi="Arial" w:cs="Arial"/>
          <w:noProof/>
          <w:sz w:val="22"/>
        </w:rPr>
        <w:t>in mice: relationship between patterns of lung migration by schistosomula and perfusion recovery of adult worms. Parasitol Res. 1998;84(4):338-342.</w:t>
      </w:r>
    </w:p>
    <w:p w14:paraId="7544C992"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5. </w:t>
      </w:r>
      <w:r w:rsidRPr="003D2BAB">
        <w:rPr>
          <w:rFonts w:ascii="Arial" w:hAnsi="Arial" w:cs="Arial"/>
          <w:noProof/>
          <w:sz w:val="22"/>
        </w:rPr>
        <w:tab/>
        <w:t xml:space="preserve">Gui M, Kusel JR, Shi YE and Ruppel A. </w:t>
      </w:r>
      <w:r w:rsidRPr="00CA3D77">
        <w:rPr>
          <w:rFonts w:ascii="Arial" w:hAnsi="Arial" w:cs="Arial"/>
          <w:i/>
          <w:iCs/>
          <w:noProof/>
          <w:sz w:val="22"/>
        </w:rPr>
        <w:t>Schistosoma japonicum</w:t>
      </w:r>
      <w:r w:rsidRPr="003D2BAB">
        <w:rPr>
          <w:rFonts w:ascii="Arial" w:hAnsi="Arial" w:cs="Arial"/>
          <w:noProof/>
          <w:sz w:val="22"/>
        </w:rPr>
        <w:t xml:space="preserve"> and </w:t>
      </w:r>
      <w:r w:rsidRPr="00CA3D77">
        <w:rPr>
          <w:rFonts w:ascii="Arial" w:hAnsi="Arial" w:cs="Arial"/>
          <w:i/>
          <w:iCs/>
          <w:noProof/>
          <w:sz w:val="22"/>
        </w:rPr>
        <w:t>S. mansoni</w:t>
      </w:r>
      <w:r w:rsidRPr="003D2BAB">
        <w:rPr>
          <w:rFonts w:ascii="Arial" w:hAnsi="Arial" w:cs="Arial"/>
          <w:noProof/>
          <w:sz w:val="22"/>
        </w:rPr>
        <w:t>: comparison of larval migration patterns in mice. J Helminthol. 1995;69(1):19-25.</w:t>
      </w:r>
    </w:p>
    <w:p w14:paraId="6AF5E557"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6. </w:t>
      </w:r>
      <w:r w:rsidRPr="003D2BAB">
        <w:rPr>
          <w:rFonts w:ascii="Arial" w:hAnsi="Arial" w:cs="Arial"/>
          <w:noProof/>
          <w:sz w:val="22"/>
        </w:rPr>
        <w:tab/>
        <w:t xml:space="preserve">He YX, Salafsky B and Ramaswamy K. Host-parasite relationships of </w:t>
      </w:r>
      <w:r w:rsidRPr="00CA3D77">
        <w:rPr>
          <w:rFonts w:ascii="Arial" w:hAnsi="Arial" w:cs="Arial"/>
          <w:i/>
          <w:iCs/>
          <w:noProof/>
          <w:sz w:val="22"/>
        </w:rPr>
        <w:t>Schistosoma japonicum</w:t>
      </w:r>
      <w:r w:rsidRPr="003D2BAB">
        <w:rPr>
          <w:rFonts w:ascii="Arial" w:hAnsi="Arial" w:cs="Arial"/>
          <w:noProof/>
          <w:sz w:val="22"/>
        </w:rPr>
        <w:t xml:space="preserve"> in mammalian hosts. Trends Parasitol. 2001;17(7):320-324.</w:t>
      </w:r>
    </w:p>
    <w:p w14:paraId="766C2BD2" w14:textId="77777777" w:rsidR="003D2BAB" w:rsidRPr="00D63CC4" w:rsidRDefault="003D2BAB" w:rsidP="00560C6A">
      <w:pPr>
        <w:widowControl w:val="0"/>
        <w:numPr>
          <w:ilvl w:val="0"/>
          <w:numId w:val="0"/>
        </w:numPr>
        <w:autoSpaceDE w:val="0"/>
        <w:autoSpaceDN w:val="0"/>
        <w:adjustRightInd w:val="0"/>
        <w:spacing w:line="360" w:lineRule="auto"/>
        <w:rPr>
          <w:rFonts w:ascii="Arial" w:hAnsi="Arial" w:cs="Arial"/>
          <w:noProof/>
          <w:sz w:val="22"/>
          <w:lang w:val="sv-SE"/>
        </w:rPr>
      </w:pPr>
      <w:r w:rsidRPr="003D2BAB">
        <w:rPr>
          <w:rFonts w:ascii="Arial" w:hAnsi="Arial" w:cs="Arial"/>
          <w:noProof/>
          <w:sz w:val="22"/>
        </w:rPr>
        <w:t xml:space="preserve">17. </w:t>
      </w:r>
      <w:r w:rsidRPr="003D2BAB">
        <w:rPr>
          <w:rFonts w:ascii="Arial" w:hAnsi="Arial" w:cs="Arial"/>
          <w:noProof/>
          <w:sz w:val="22"/>
        </w:rPr>
        <w:tab/>
        <w:t xml:space="preserve">Cheever AW and Duvall RH. </w:t>
      </w:r>
      <w:r w:rsidRPr="00CA3D77">
        <w:rPr>
          <w:rFonts w:ascii="Arial" w:hAnsi="Arial" w:cs="Arial"/>
          <w:i/>
          <w:iCs/>
          <w:noProof/>
          <w:sz w:val="22"/>
        </w:rPr>
        <w:t>Schistosoma japonicum</w:t>
      </w:r>
      <w:r w:rsidRPr="003D2BAB">
        <w:rPr>
          <w:rFonts w:ascii="Arial" w:hAnsi="Arial" w:cs="Arial"/>
          <w:noProof/>
          <w:sz w:val="22"/>
        </w:rPr>
        <w:t xml:space="preserve">: migration of adult worm pairs within the mesenteric veins of mice. </w:t>
      </w:r>
      <w:r w:rsidRPr="00D63CC4">
        <w:rPr>
          <w:rFonts w:ascii="Arial" w:hAnsi="Arial" w:cs="Arial"/>
          <w:noProof/>
          <w:sz w:val="22"/>
          <w:lang w:val="sv-SE"/>
        </w:rPr>
        <w:t>Trans R Soc Trop Med Hyg. 1982;76(5):641-645.</w:t>
      </w:r>
    </w:p>
    <w:p w14:paraId="2EDA02D0"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D63CC4">
        <w:rPr>
          <w:rFonts w:ascii="Arial" w:hAnsi="Arial" w:cs="Arial"/>
          <w:noProof/>
          <w:sz w:val="22"/>
          <w:lang w:val="sv-SE"/>
        </w:rPr>
        <w:t xml:space="preserve">18. </w:t>
      </w:r>
      <w:r w:rsidRPr="00D63CC4">
        <w:rPr>
          <w:rFonts w:ascii="Arial" w:hAnsi="Arial" w:cs="Arial"/>
          <w:noProof/>
          <w:sz w:val="22"/>
          <w:lang w:val="sv-SE"/>
        </w:rPr>
        <w:tab/>
        <w:t xml:space="preserve">Cheever AW, Duvall RH and Minker RG. </w:t>
      </w:r>
      <w:r w:rsidRPr="003D2BAB">
        <w:rPr>
          <w:rFonts w:ascii="Arial" w:hAnsi="Arial" w:cs="Arial"/>
          <w:noProof/>
          <w:sz w:val="22"/>
        </w:rPr>
        <w:t xml:space="preserve">Extrahepatic pathology in rabbits infected with Japanese and Philippine strains of </w:t>
      </w:r>
      <w:r w:rsidRPr="00CA3D77">
        <w:rPr>
          <w:rFonts w:ascii="Arial" w:hAnsi="Arial" w:cs="Arial"/>
          <w:i/>
          <w:iCs/>
          <w:noProof/>
          <w:sz w:val="22"/>
        </w:rPr>
        <w:t>Schistosoma japonicum</w:t>
      </w:r>
      <w:r w:rsidRPr="003D2BAB">
        <w:rPr>
          <w:rFonts w:ascii="Arial" w:hAnsi="Arial" w:cs="Arial"/>
          <w:noProof/>
          <w:sz w:val="22"/>
        </w:rPr>
        <w:t>, and the relation of intestinal lesions to passage of eggs in the feces. Am J Trop Med Hyg. 1980;29(6):1316-1326.</w:t>
      </w:r>
    </w:p>
    <w:p w14:paraId="7CAAB236"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9. </w:t>
      </w:r>
      <w:r w:rsidRPr="003D2BAB">
        <w:rPr>
          <w:rFonts w:ascii="Arial" w:hAnsi="Arial" w:cs="Arial"/>
          <w:noProof/>
          <w:sz w:val="22"/>
        </w:rPr>
        <w:tab/>
        <w:t>von Lichtenberg F, Erickson D and Sadun E. Comparative histopathology of schistosome granulomas in the hamster. Am J Pathol. 1973;72(2):149-177.</w:t>
      </w:r>
    </w:p>
    <w:p w14:paraId="3B83BADA"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20. </w:t>
      </w:r>
      <w:r w:rsidRPr="003D2BAB">
        <w:rPr>
          <w:rFonts w:ascii="Arial" w:hAnsi="Arial" w:cs="Arial"/>
          <w:noProof/>
          <w:sz w:val="22"/>
        </w:rPr>
        <w:tab/>
        <w:t xml:space="preserve">Cheever AW. Comparison of pathologic changes in mammalian hosts infected with </w:t>
      </w:r>
      <w:r w:rsidRPr="00CA3D77">
        <w:rPr>
          <w:rFonts w:ascii="Arial" w:hAnsi="Arial" w:cs="Arial"/>
          <w:i/>
          <w:iCs/>
          <w:noProof/>
          <w:sz w:val="22"/>
        </w:rPr>
        <w:t>Schistosoma mansoni</w:t>
      </w:r>
      <w:r w:rsidRPr="003D2BAB">
        <w:rPr>
          <w:rFonts w:ascii="Arial" w:hAnsi="Arial" w:cs="Arial"/>
          <w:noProof/>
          <w:sz w:val="22"/>
        </w:rPr>
        <w:t xml:space="preserve">, </w:t>
      </w:r>
      <w:r w:rsidRPr="00CA3D77">
        <w:rPr>
          <w:rFonts w:ascii="Arial" w:hAnsi="Arial" w:cs="Arial"/>
          <w:i/>
          <w:iCs/>
          <w:noProof/>
          <w:sz w:val="22"/>
        </w:rPr>
        <w:t>S. japonicum</w:t>
      </w:r>
      <w:r w:rsidRPr="003D2BAB">
        <w:rPr>
          <w:rFonts w:ascii="Arial" w:hAnsi="Arial" w:cs="Arial"/>
          <w:noProof/>
          <w:sz w:val="22"/>
        </w:rPr>
        <w:t xml:space="preserve"> and </w:t>
      </w:r>
      <w:r w:rsidRPr="00CA3D77">
        <w:rPr>
          <w:rFonts w:ascii="Arial" w:hAnsi="Arial" w:cs="Arial"/>
          <w:i/>
          <w:iCs/>
          <w:noProof/>
          <w:sz w:val="22"/>
        </w:rPr>
        <w:t>S. haematobium</w:t>
      </w:r>
      <w:r w:rsidRPr="003D2BAB">
        <w:rPr>
          <w:rFonts w:ascii="Arial" w:hAnsi="Arial" w:cs="Arial"/>
          <w:noProof/>
          <w:sz w:val="22"/>
        </w:rPr>
        <w:t>. Mem Inst Oswaldo Cruz. 1987;82(Suppl 4):39-45.</w:t>
      </w:r>
    </w:p>
    <w:p w14:paraId="47A41323"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21. </w:t>
      </w:r>
      <w:r w:rsidRPr="003D2BAB">
        <w:rPr>
          <w:rFonts w:ascii="Arial" w:hAnsi="Arial" w:cs="Arial"/>
          <w:noProof/>
          <w:sz w:val="22"/>
        </w:rPr>
        <w:tab/>
        <w:t xml:space="preserve">Cheever AW, Macedonia JG, Mosimann JE and Cheever EA. Kinetics of egg production and egg excretion by </w:t>
      </w:r>
      <w:r w:rsidRPr="00CA3D77">
        <w:rPr>
          <w:rFonts w:ascii="Arial" w:hAnsi="Arial" w:cs="Arial"/>
          <w:i/>
          <w:iCs/>
          <w:noProof/>
          <w:sz w:val="22"/>
        </w:rPr>
        <w:t>Schistosoma mansoni</w:t>
      </w:r>
      <w:r w:rsidRPr="003D2BAB">
        <w:rPr>
          <w:rFonts w:ascii="Arial" w:hAnsi="Arial" w:cs="Arial"/>
          <w:noProof/>
          <w:sz w:val="22"/>
        </w:rPr>
        <w:t xml:space="preserve"> and </w:t>
      </w:r>
      <w:r w:rsidRPr="00CA3D77">
        <w:rPr>
          <w:rFonts w:ascii="Arial" w:hAnsi="Arial" w:cs="Arial"/>
          <w:i/>
          <w:iCs/>
          <w:noProof/>
          <w:sz w:val="22"/>
        </w:rPr>
        <w:t>S. japonicum</w:t>
      </w:r>
      <w:r w:rsidRPr="003D2BAB">
        <w:rPr>
          <w:rFonts w:ascii="Arial" w:hAnsi="Arial" w:cs="Arial"/>
          <w:noProof/>
          <w:sz w:val="22"/>
        </w:rPr>
        <w:t xml:space="preserve"> in mice infected with a single pair of worms. Am J Trop Med Hyg. 1994;50(3):281-295.</w:t>
      </w:r>
    </w:p>
    <w:p w14:paraId="7C7F0CAA"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22. </w:t>
      </w:r>
      <w:r w:rsidRPr="003D2BAB">
        <w:rPr>
          <w:rFonts w:ascii="Arial" w:hAnsi="Arial" w:cs="Arial"/>
          <w:noProof/>
          <w:sz w:val="22"/>
        </w:rPr>
        <w:tab/>
        <w:t xml:space="preserve">Chen Y and Boros DL. Polarization of the immune response to the single immunodominant epitope of p38, a major </w:t>
      </w:r>
      <w:r w:rsidRPr="00CA3D77">
        <w:rPr>
          <w:rFonts w:ascii="Arial" w:hAnsi="Arial" w:cs="Arial"/>
          <w:i/>
          <w:iCs/>
          <w:noProof/>
          <w:sz w:val="22"/>
        </w:rPr>
        <w:t>Schistosoma mansoni</w:t>
      </w:r>
      <w:r w:rsidRPr="003D2BAB">
        <w:rPr>
          <w:rFonts w:ascii="Arial" w:hAnsi="Arial" w:cs="Arial"/>
          <w:noProof/>
          <w:sz w:val="22"/>
        </w:rPr>
        <w:t xml:space="preserve"> egg antigen, generates Th1- or Th2-type cytokines and granulomas. Infect Immun. 1999;67(9):4570-4577.</w:t>
      </w:r>
    </w:p>
    <w:p w14:paraId="3115C5A1"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23. </w:t>
      </w:r>
      <w:r w:rsidRPr="003D2BAB">
        <w:rPr>
          <w:rFonts w:ascii="Arial" w:hAnsi="Arial" w:cs="Arial"/>
          <w:noProof/>
          <w:sz w:val="22"/>
        </w:rPr>
        <w:tab/>
        <w:t>Hoffmann KF, Cheever AW and Wynn TA. IL-10 and the dangers of immune polarization: excessive Type 1 and Type 2 cytokine responses induce distinct forms of lethal immunopathology in murine schistosomiasis. J Immunol. 2000;164(12):6406-6416.</w:t>
      </w:r>
    </w:p>
    <w:p w14:paraId="2B4B6C4F"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D63CC4">
        <w:rPr>
          <w:rFonts w:ascii="Arial" w:hAnsi="Arial" w:cs="Arial"/>
          <w:noProof/>
          <w:sz w:val="22"/>
        </w:rPr>
        <w:t xml:space="preserve">24. </w:t>
      </w:r>
      <w:r w:rsidRPr="00D63CC4">
        <w:rPr>
          <w:rFonts w:ascii="Arial" w:hAnsi="Arial" w:cs="Arial"/>
          <w:noProof/>
          <w:sz w:val="22"/>
        </w:rPr>
        <w:tab/>
        <w:t xml:space="preserve">Rutitzky LI, Hernandez HJ and Stadecker MJ. </w:t>
      </w:r>
      <w:r w:rsidRPr="003D2BAB">
        <w:rPr>
          <w:rFonts w:ascii="Arial" w:hAnsi="Arial" w:cs="Arial"/>
          <w:noProof/>
          <w:sz w:val="22"/>
        </w:rPr>
        <w:t>Th1-polarizing immunization with egg antigens correlates with severe exacerbation of immunopathology and death in schistosome infection. Proc Natl Acad Sci U S A. 2001;98(23):13243-13248.</w:t>
      </w:r>
    </w:p>
    <w:p w14:paraId="0786DCBB"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25. </w:t>
      </w:r>
      <w:r w:rsidRPr="003D2BAB">
        <w:rPr>
          <w:rFonts w:ascii="Arial" w:hAnsi="Arial" w:cs="Arial"/>
          <w:noProof/>
          <w:sz w:val="22"/>
        </w:rPr>
        <w:tab/>
        <w:t xml:space="preserve">Farwa A, He C, Xia L and Zhou H. Immune modulation of Th1, Th2, and T-reg transcriptional factors differing from cytokine levels in </w:t>
      </w:r>
      <w:r w:rsidRPr="00CA3D77">
        <w:rPr>
          <w:rFonts w:ascii="Arial" w:hAnsi="Arial" w:cs="Arial"/>
          <w:i/>
          <w:iCs/>
          <w:noProof/>
          <w:sz w:val="22"/>
        </w:rPr>
        <w:t>Schistosoma japonicum</w:t>
      </w:r>
      <w:r w:rsidRPr="003D2BAB">
        <w:rPr>
          <w:rFonts w:ascii="Arial" w:hAnsi="Arial" w:cs="Arial"/>
          <w:noProof/>
          <w:sz w:val="22"/>
        </w:rPr>
        <w:t xml:space="preserve"> infection. Parasitol Res. 2018;117(1):115-126.</w:t>
      </w:r>
    </w:p>
    <w:p w14:paraId="5BCEB717"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26. </w:t>
      </w:r>
      <w:r w:rsidRPr="003D2BAB">
        <w:rPr>
          <w:rFonts w:ascii="Arial" w:hAnsi="Arial" w:cs="Arial"/>
          <w:noProof/>
          <w:sz w:val="22"/>
        </w:rPr>
        <w:tab/>
        <w:t xml:space="preserve">Tebeje BM, Harvie M, You H, Rivera V and McManus DP. T cell-mediated immunity in CBA mice during </w:t>
      </w:r>
      <w:r w:rsidRPr="00CA3D77">
        <w:rPr>
          <w:rFonts w:ascii="Arial" w:hAnsi="Arial" w:cs="Arial"/>
          <w:i/>
          <w:iCs/>
          <w:noProof/>
          <w:sz w:val="22"/>
        </w:rPr>
        <w:t>Schistosoma japonicum</w:t>
      </w:r>
      <w:r w:rsidRPr="003D2BAB">
        <w:rPr>
          <w:rFonts w:ascii="Arial" w:hAnsi="Arial" w:cs="Arial"/>
          <w:noProof/>
          <w:sz w:val="22"/>
        </w:rPr>
        <w:t xml:space="preserve"> infection. Exp Parasitol. 2019;204:107725.</w:t>
      </w:r>
    </w:p>
    <w:p w14:paraId="2452E04C"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27. </w:t>
      </w:r>
      <w:r w:rsidRPr="003D2BAB">
        <w:rPr>
          <w:rFonts w:ascii="Arial" w:hAnsi="Arial" w:cs="Arial"/>
          <w:noProof/>
          <w:sz w:val="22"/>
        </w:rPr>
        <w:tab/>
        <w:t>Wilson MS, Mentink-Kane MM, Pesce JT, Ramalingam TR, Thompson R and Wynn TA. Immunopathology of schistosomiasis. Immunol Cell Biol. 2007;85(2):148-154.</w:t>
      </w:r>
    </w:p>
    <w:p w14:paraId="1A738F84"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28. </w:t>
      </w:r>
      <w:r w:rsidRPr="003D2BAB">
        <w:rPr>
          <w:rFonts w:ascii="Arial" w:hAnsi="Arial" w:cs="Arial"/>
          <w:noProof/>
          <w:sz w:val="22"/>
        </w:rPr>
        <w:tab/>
        <w:t xml:space="preserve">Pearce EJ and MacDonald AS. The immunobiology of schistosomiasis. Nat Rev </w:t>
      </w:r>
      <w:r w:rsidRPr="003D2BAB">
        <w:rPr>
          <w:rFonts w:ascii="Arial" w:hAnsi="Arial" w:cs="Arial"/>
          <w:noProof/>
          <w:sz w:val="22"/>
        </w:rPr>
        <w:lastRenderedPageBreak/>
        <w:t>Immunol. 2002;2(7):499-511.</w:t>
      </w:r>
    </w:p>
    <w:p w14:paraId="5E556E81"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D63CC4">
        <w:rPr>
          <w:rFonts w:ascii="Arial" w:hAnsi="Arial" w:cs="Arial"/>
          <w:noProof/>
          <w:sz w:val="22"/>
        </w:rPr>
        <w:t xml:space="preserve">29. </w:t>
      </w:r>
      <w:r w:rsidRPr="00D63CC4">
        <w:rPr>
          <w:rFonts w:ascii="Arial" w:hAnsi="Arial" w:cs="Arial"/>
          <w:noProof/>
          <w:sz w:val="22"/>
        </w:rPr>
        <w:tab/>
        <w:t xml:space="preserve">Burke M, McManus D, Ramm GA et al. </w:t>
      </w:r>
      <w:r w:rsidRPr="003D2BAB">
        <w:rPr>
          <w:rFonts w:ascii="Arial" w:hAnsi="Arial" w:cs="Arial"/>
          <w:noProof/>
          <w:sz w:val="22"/>
        </w:rPr>
        <w:t>Temporal expression of chemokines dictates the hepatic inflammatory infiltrate in a murine model of schistosomiasis. PLoS Negl Trop Dis. 2010;4(2):e598.</w:t>
      </w:r>
    </w:p>
    <w:p w14:paraId="0E7D2382"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30. </w:t>
      </w:r>
      <w:r w:rsidRPr="003D2BAB">
        <w:rPr>
          <w:rFonts w:ascii="Arial" w:hAnsi="Arial" w:cs="Arial"/>
          <w:noProof/>
          <w:sz w:val="22"/>
        </w:rPr>
        <w:tab/>
        <w:t>Gryseels B, Polman K, Clerinx J and Kestens L. Human schistosomiasis. Lancet. 2006;368(9541):1106-1118.</w:t>
      </w:r>
    </w:p>
    <w:p w14:paraId="71C7E121"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31. </w:t>
      </w:r>
      <w:r w:rsidRPr="003D2BAB">
        <w:rPr>
          <w:rFonts w:ascii="Arial" w:hAnsi="Arial" w:cs="Arial"/>
          <w:noProof/>
          <w:sz w:val="22"/>
        </w:rPr>
        <w:tab/>
        <w:t xml:space="preserve">Fallon PG, Richardson EJ, Smith P and Dunne DW. Elevated type 1, diminished type 2 cytokines and impaired antibody response are associated with hepatotoxicity and mortalities during </w:t>
      </w:r>
      <w:r w:rsidRPr="004B4D63">
        <w:rPr>
          <w:rFonts w:ascii="Arial" w:hAnsi="Arial" w:cs="Arial"/>
          <w:i/>
          <w:iCs/>
          <w:noProof/>
          <w:sz w:val="22"/>
        </w:rPr>
        <w:t xml:space="preserve">Schistosoma mansoni </w:t>
      </w:r>
      <w:r w:rsidRPr="003D2BAB">
        <w:rPr>
          <w:rFonts w:ascii="Arial" w:hAnsi="Arial" w:cs="Arial"/>
          <w:noProof/>
          <w:sz w:val="22"/>
        </w:rPr>
        <w:t>infection of CD4-depleted mice. Eur J Immunol. 2000;30(2):470-480.</w:t>
      </w:r>
    </w:p>
    <w:p w14:paraId="1C14A3F4"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32. </w:t>
      </w:r>
      <w:r w:rsidRPr="003D2BAB">
        <w:rPr>
          <w:rFonts w:ascii="Arial" w:hAnsi="Arial" w:cs="Arial"/>
          <w:noProof/>
          <w:sz w:val="22"/>
        </w:rPr>
        <w:tab/>
        <w:t xml:space="preserve">Warren and Domingo E. Granuloma formation around </w:t>
      </w:r>
      <w:r w:rsidRPr="004B4D63">
        <w:rPr>
          <w:rFonts w:ascii="Arial" w:hAnsi="Arial" w:cs="Arial"/>
          <w:i/>
          <w:iCs/>
          <w:noProof/>
          <w:sz w:val="22"/>
        </w:rPr>
        <w:t>Schistosoma mansoni</w:t>
      </w:r>
      <w:r w:rsidRPr="003D2BAB">
        <w:rPr>
          <w:rFonts w:ascii="Arial" w:hAnsi="Arial" w:cs="Arial"/>
          <w:noProof/>
          <w:sz w:val="22"/>
        </w:rPr>
        <w:t xml:space="preserve">, </w:t>
      </w:r>
      <w:r w:rsidRPr="004B4D63">
        <w:rPr>
          <w:rFonts w:ascii="Arial" w:hAnsi="Arial" w:cs="Arial"/>
          <w:i/>
          <w:iCs/>
          <w:noProof/>
          <w:sz w:val="22"/>
        </w:rPr>
        <w:t>S</w:t>
      </w:r>
      <w:r w:rsidRPr="003D2BAB">
        <w:rPr>
          <w:rFonts w:ascii="Arial" w:hAnsi="Arial" w:cs="Arial"/>
          <w:noProof/>
          <w:sz w:val="22"/>
        </w:rPr>
        <w:t xml:space="preserve">. </w:t>
      </w:r>
      <w:r w:rsidRPr="004B4D63">
        <w:rPr>
          <w:rFonts w:ascii="Arial" w:hAnsi="Arial" w:cs="Arial"/>
          <w:i/>
          <w:iCs/>
          <w:noProof/>
          <w:sz w:val="22"/>
        </w:rPr>
        <w:t>haematobium</w:t>
      </w:r>
      <w:r w:rsidRPr="003D2BAB">
        <w:rPr>
          <w:rFonts w:ascii="Arial" w:hAnsi="Arial" w:cs="Arial"/>
          <w:noProof/>
          <w:sz w:val="22"/>
        </w:rPr>
        <w:t xml:space="preserve">, and </w:t>
      </w:r>
      <w:r w:rsidRPr="004B4D63">
        <w:rPr>
          <w:rFonts w:ascii="Arial" w:hAnsi="Arial" w:cs="Arial"/>
          <w:i/>
          <w:iCs/>
          <w:noProof/>
          <w:sz w:val="22"/>
        </w:rPr>
        <w:t>S. japonicum</w:t>
      </w:r>
      <w:r w:rsidRPr="003D2BAB">
        <w:rPr>
          <w:rFonts w:ascii="Arial" w:hAnsi="Arial" w:cs="Arial"/>
          <w:noProof/>
          <w:sz w:val="22"/>
        </w:rPr>
        <w:t xml:space="preserve"> eggs. Size and rate of development, cellular composition, cross-sensitivity, and rate of egg destruction. Am J Trop Med Hyg. 1970;19(2):292-304.</w:t>
      </w:r>
    </w:p>
    <w:p w14:paraId="5EE28FF2"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33. </w:t>
      </w:r>
      <w:r w:rsidRPr="003D2BAB">
        <w:rPr>
          <w:rFonts w:ascii="Arial" w:hAnsi="Arial" w:cs="Arial"/>
          <w:noProof/>
          <w:sz w:val="22"/>
        </w:rPr>
        <w:tab/>
        <w:t>Warren K, Domingo E and Cowan R. Granuloma formation around schistosome eggs as a manifestation of delayed hypersensitivity. Am Soc Clin Investig Atl City, NJ. 1967;51(5):735-756.</w:t>
      </w:r>
    </w:p>
    <w:p w14:paraId="34B91B9E"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34. </w:t>
      </w:r>
      <w:r w:rsidRPr="003D2BAB">
        <w:rPr>
          <w:rFonts w:ascii="Arial" w:hAnsi="Arial" w:cs="Arial"/>
          <w:noProof/>
          <w:sz w:val="22"/>
        </w:rPr>
        <w:tab/>
        <w:t>von Lichtenberg F, Smith JH and Cheever AW. The Hoeppli phenomenon in schistosomiasis. Comparative pathology and immunopathology. Am J Trop Med Hyg. 1966;15(6):886-895.</w:t>
      </w:r>
    </w:p>
    <w:p w14:paraId="3C655B09"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35. </w:t>
      </w:r>
      <w:r w:rsidRPr="003D2BAB">
        <w:rPr>
          <w:rFonts w:ascii="Arial" w:hAnsi="Arial" w:cs="Arial"/>
          <w:noProof/>
          <w:sz w:val="22"/>
        </w:rPr>
        <w:tab/>
        <w:t xml:space="preserve">Wang X, Wang J, Liang Y et al. </w:t>
      </w:r>
      <w:r w:rsidRPr="004B4D63">
        <w:rPr>
          <w:rFonts w:ascii="Arial" w:hAnsi="Arial" w:cs="Arial"/>
          <w:i/>
          <w:iCs/>
          <w:noProof/>
          <w:sz w:val="22"/>
        </w:rPr>
        <w:t>Schistosoma japonicum</w:t>
      </w:r>
      <w:r w:rsidRPr="003D2BAB">
        <w:rPr>
          <w:rFonts w:ascii="Arial" w:hAnsi="Arial" w:cs="Arial"/>
          <w:noProof/>
          <w:sz w:val="22"/>
        </w:rPr>
        <w:t xml:space="preserve"> HSP60-derived peptide SJMHE1 suppresses delayed-type hypersensitivity in a murine model. Parasites and Vectors. 2016;9(147).</w:t>
      </w:r>
    </w:p>
    <w:p w14:paraId="17622B8F"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36. </w:t>
      </w:r>
      <w:r w:rsidRPr="003D2BAB">
        <w:rPr>
          <w:rFonts w:ascii="Arial" w:hAnsi="Arial" w:cs="Arial"/>
          <w:noProof/>
          <w:sz w:val="22"/>
        </w:rPr>
        <w:tab/>
        <w:t xml:space="preserve">Meleney HE, Sandground JH, Moore D, Most H and Carney BH. The histopathology of experimental schistosomiasis. II. Bisexual infections with </w:t>
      </w:r>
      <w:r w:rsidRPr="004B4D63">
        <w:rPr>
          <w:rFonts w:ascii="Arial" w:hAnsi="Arial" w:cs="Arial"/>
          <w:i/>
          <w:iCs/>
          <w:noProof/>
          <w:sz w:val="22"/>
        </w:rPr>
        <w:t>S. mansoni,</w:t>
      </w:r>
      <w:r w:rsidRPr="003D2BAB">
        <w:rPr>
          <w:rFonts w:ascii="Arial" w:hAnsi="Arial" w:cs="Arial"/>
          <w:noProof/>
          <w:sz w:val="22"/>
        </w:rPr>
        <w:t xml:space="preserve"> </w:t>
      </w:r>
      <w:r w:rsidRPr="004B4D63">
        <w:rPr>
          <w:rFonts w:ascii="Arial" w:hAnsi="Arial" w:cs="Arial"/>
          <w:i/>
          <w:iCs/>
          <w:noProof/>
          <w:sz w:val="22"/>
        </w:rPr>
        <w:t>S. japonicum</w:t>
      </w:r>
      <w:r w:rsidRPr="003D2BAB">
        <w:rPr>
          <w:rFonts w:ascii="Arial" w:hAnsi="Arial" w:cs="Arial"/>
          <w:noProof/>
          <w:sz w:val="22"/>
        </w:rPr>
        <w:t xml:space="preserve">, and </w:t>
      </w:r>
      <w:r w:rsidRPr="004B4D63">
        <w:rPr>
          <w:rFonts w:ascii="Arial" w:hAnsi="Arial" w:cs="Arial"/>
          <w:i/>
          <w:iCs/>
          <w:noProof/>
          <w:sz w:val="22"/>
        </w:rPr>
        <w:t>S. haematobium</w:t>
      </w:r>
      <w:r w:rsidRPr="003D2BAB">
        <w:rPr>
          <w:rFonts w:ascii="Arial" w:hAnsi="Arial" w:cs="Arial"/>
          <w:noProof/>
          <w:sz w:val="22"/>
        </w:rPr>
        <w:t>. Am J Trop Med Hyg. 1953;2(5):883-913.</w:t>
      </w:r>
    </w:p>
    <w:p w14:paraId="2C2DC4C6"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37. </w:t>
      </w:r>
      <w:r w:rsidRPr="003D2BAB">
        <w:rPr>
          <w:rFonts w:ascii="Arial" w:hAnsi="Arial" w:cs="Arial"/>
          <w:noProof/>
          <w:sz w:val="22"/>
        </w:rPr>
        <w:tab/>
        <w:t xml:space="preserve">Hsü H, Davis J and Hsü S. Histopathological lesions of Rhesus monkeys and chimpanzees infected with </w:t>
      </w:r>
      <w:r w:rsidRPr="004B4D63">
        <w:rPr>
          <w:rFonts w:ascii="Arial" w:hAnsi="Arial" w:cs="Arial"/>
          <w:i/>
          <w:iCs/>
          <w:noProof/>
          <w:sz w:val="22"/>
        </w:rPr>
        <w:t>Schistosoma japonicum</w:t>
      </w:r>
      <w:r w:rsidRPr="003D2BAB">
        <w:rPr>
          <w:rFonts w:ascii="Arial" w:hAnsi="Arial" w:cs="Arial"/>
          <w:noProof/>
          <w:sz w:val="22"/>
        </w:rPr>
        <w:t>. Z Tropenmed Parasitol. 1969;20(2):184-205.</w:t>
      </w:r>
    </w:p>
    <w:p w14:paraId="72E29FC4"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38. </w:t>
      </w:r>
      <w:r w:rsidRPr="003D2BAB">
        <w:rPr>
          <w:rFonts w:ascii="Arial" w:hAnsi="Arial" w:cs="Arial"/>
          <w:noProof/>
          <w:sz w:val="22"/>
        </w:rPr>
        <w:tab/>
        <w:t xml:space="preserve">Erickson DG, von Lichtenberg F, Sadun EH, Lucia HL and Hickman RL. Comparison of </w:t>
      </w:r>
      <w:r w:rsidRPr="004B4D63">
        <w:rPr>
          <w:rFonts w:ascii="Arial" w:hAnsi="Arial" w:cs="Arial"/>
          <w:i/>
          <w:iCs/>
          <w:noProof/>
          <w:sz w:val="22"/>
        </w:rPr>
        <w:t>Schistosoma haematobium</w:t>
      </w:r>
      <w:r w:rsidRPr="003D2BAB">
        <w:rPr>
          <w:rFonts w:ascii="Arial" w:hAnsi="Arial" w:cs="Arial"/>
          <w:noProof/>
          <w:sz w:val="22"/>
        </w:rPr>
        <w:t xml:space="preserve">, </w:t>
      </w:r>
      <w:r w:rsidRPr="004B4D63">
        <w:rPr>
          <w:rFonts w:ascii="Arial" w:hAnsi="Arial" w:cs="Arial"/>
          <w:i/>
          <w:iCs/>
          <w:noProof/>
          <w:sz w:val="22"/>
        </w:rPr>
        <w:t>S. mansoni</w:t>
      </w:r>
      <w:r w:rsidRPr="003D2BAB">
        <w:rPr>
          <w:rFonts w:ascii="Arial" w:hAnsi="Arial" w:cs="Arial"/>
          <w:noProof/>
          <w:sz w:val="22"/>
        </w:rPr>
        <w:t xml:space="preserve">, and </w:t>
      </w:r>
      <w:r w:rsidRPr="004B4D63">
        <w:rPr>
          <w:rFonts w:ascii="Arial" w:hAnsi="Arial" w:cs="Arial"/>
          <w:i/>
          <w:iCs/>
          <w:noProof/>
          <w:sz w:val="22"/>
        </w:rPr>
        <w:t>S. japonicum</w:t>
      </w:r>
      <w:r w:rsidRPr="003D2BAB">
        <w:rPr>
          <w:rFonts w:ascii="Arial" w:hAnsi="Arial" w:cs="Arial"/>
          <w:noProof/>
          <w:sz w:val="22"/>
        </w:rPr>
        <w:t xml:space="preserve"> infections in the owl monkey, Aotus trivirgatus. J Parasitol. 1971;57(3):543-558.</w:t>
      </w:r>
    </w:p>
    <w:p w14:paraId="7B18191C" w14:textId="77777777" w:rsidR="003D2BAB" w:rsidRPr="00D63CC4" w:rsidRDefault="003D2BAB" w:rsidP="00560C6A">
      <w:pPr>
        <w:widowControl w:val="0"/>
        <w:numPr>
          <w:ilvl w:val="0"/>
          <w:numId w:val="0"/>
        </w:numPr>
        <w:autoSpaceDE w:val="0"/>
        <w:autoSpaceDN w:val="0"/>
        <w:adjustRightInd w:val="0"/>
        <w:spacing w:line="360" w:lineRule="auto"/>
        <w:rPr>
          <w:rFonts w:ascii="Arial" w:hAnsi="Arial" w:cs="Arial"/>
          <w:noProof/>
          <w:sz w:val="22"/>
          <w:lang w:val="sv-SE"/>
        </w:rPr>
      </w:pPr>
      <w:r w:rsidRPr="003D2BAB">
        <w:rPr>
          <w:rFonts w:ascii="Arial" w:hAnsi="Arial" w:cs="Arial"/>
          <w:noProof/>
          <w:sz w:val="22"/>
        </w:rPr>
        <w:t xml:space="preserve">39. </w:t>
      </w:r>
      <w:r w:rsidRPr="003D2BAB">
        <w:rPr>
          <w:rFonts w:ascii="Arial" w:hAnsi="Arial" w:cs="Arial"/>
          <w:noProof/>
          <w:sz w:val="22"/>
        </w:rPr>
        <w:tab/>
        <w:t xml:space="preserve">Faust EC and Meleny HE. Studies on schistosomiasis japonica. </w:t>
      </w:r>
      <w:r w:rsidRPr="00D63CC4">
        <w:rPr>
          <w:rFonts w:ascii="Arial" w:hAnsi="Arial" w:cs="Arial"/>
          <w:noProof/>
          <w:sz w:val="22"/>
          <w:lang w:val="sv-SE"/>
        </w:rPr>
        <w:t>J Parasitol. 1924;11(1):55-56.</w:t>
      </w:r>
    </w:p>
    <w:p w14:paraId="66885190" w14:textId="77777777" w:rsidR="003D2BAB" w:rsidRPr="00D63CC4" w:rsidRDefault="003D2BAB" w:rsidP="00560C6A">
      <w:pPr>
        <w:widowControl w:val="0"/>
        <w:numPr>
          <w:ilvl w:val="0"/>
          <w:numId w:val="0"/>
        </w:numPr>
        <w:autoSpaceDE w:val="0"/>
        <w:autoSpaceDN w:val="0"/>
        <w:adjustRightInd w:val="0"/>
        <w:spacing w:line="360" w:lineRule="auto"/>
        <w:rPr>
          <w:rFonts w:ascii="Arial" w:hAnsi="Arial" w:cs="Arial"/>
          <w:noProof/>
          <w:sz w:val="22"/>
          <w:lang w:val="sv-SE"/>
        </w:rPr>
      </w:pPr>
      <w:r w:rsidRPr="00C55755">
        <w:rPr>
          <w:rFonts w:ascii="Arial" w:hAnsi="Arial" w:cs="Arial"/>
          <w:noProof/>
          <w:sz w:val="22"/>
          <w:lang w:val="sv-SE"/>
        </w:rPr>
        <w:t xml:space="preserve">40. </w:t>
      </w:r>
      <w:r w:rsidRPr="00C55755">
        <w:rPr>
          <w:rFonts w:ascii="Arial" w:hAnsi="Arial" w:cs="Arial"/>
          <w:noProof/>
          <w:sz w:val="22"/>
          <w:lang w:val="sv-SE"/>
        </w:rPr>
        <w:tab/>
        <w:t xml:space="preserve">Bogen SA, Villanueva POF, McCusker ME et al. </w:t>
      </w:r>
      <w:r w:rsidRPr="003D2BAB">
        <w:rPr>
          <w:rFonts w:ascii="Arial" w:hAnsi="Arial" w:cs="Arial"/>
          <w:noProof/>
          <w:sz w:val="22"/>
        </w:rPr>
        <w:t xml:space="preserve">In situ analysis of cytokine responses in experimental murine schistosomiasis. </w:t>
      </w:r>
      <w:r w:rsidRPr="00D63CC4">
        <w:rPr>
          <w:rFonts w:ascii="Arial" w:hAnsi="Arial" w:cs="Arial"/>
          <w:noProof/>
          <w:sz w:val="22"/>
          <w:lang w:val="sv-SE"/>
        </w:rPr>
        <w:t>Lab Investig. 1995;73(2):252-258.</w:t>
      </w:r>
    </w:p>
    <w:p w14:paraId="16ADEE09"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C55755">
        <w:rPr>
          <w:rFonts w:ascii="Arial" w:hAnsi="Arial" w:cs="Arial"/>
          <w:noProof/>
          <w:sz w:val="22"/>
          <w:lang w:val="sv-SE"/>
        </w:rPr>
        <w:t xml:space="preserve">41. </w:t>
      </w:r>
      <w:r w:rsidRPr="00C55755">
        <w:rPr>
          <w:rFonts w:ascii="Arial" w:hAnsi="Arial" w:cs="Arial"/>
          <w:noProof/>
          <w:sz w:val="22"/>
          <w:lang w:val="sv-SE"/>
        </w:rPr>
        <w:tab/>
        <w:t xml:space="preserve">Zheng B, Zhang J, Chen H et al. </w:t>
      </w:r>
      <w:r w:rsidRPr="003D2BAB">
        <w:rPr>
          <w:rFonts w:ascii="Arial" w:hAnsi="Arial" w:cs="Arial"/>
          <w:noProof/>
          <w:sz w:val="22"/>
        </w:rPr>
        <w:t>T lymphocyte-mediated liver immunopathology of schistosomiasis. Front Immunol. 2020;11(61).</w:t>
      </w:r>
    </w:p>
    <w:p w14:paraId="29919840"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lastRenderedPageBreak/>
        <w:t xml:space="preserve">42. </w:t>
      </w:r>
      <w:r w:rsidRPr="003D2BAB">
        <w:rPr>
          <w:rFonts w:ascii="Arial" w:hAnsi="Arial" w:cs="Arial"/>
          <w:noProof/>
          <w:sz w:val="22"/>
        </w:rPr>
        <w:tab/>
        <w:t xml:space="preserve">Ke XD, Shen S, Song LJ et al. Characterization of </w:t>
      </w:r>
      <w:r w:rsidRPr="004B4D63">
        <w:rPr>
          <w:rFonts w:ascii="Arial" w:hAnsi="Arial" w:cs="Arial"/>
          <w:i/>
          <w:iCs/>
          <w:noProof/>
          <w:sz w:val="22"/>
        </w:rPr>
        <w:t>Schistosoma japonicum</w:t>
      </w:r>
      <w:r w:rsidRPr="003D2BAB">
        <w:rPr>
          <w:rFonts w:ascii="Arial" w:hAnsi="Arial" w:cs="Arial"/>
          <w:noProof/>
          <w:sz w:val="22"/>
        </w:rPr>
        <w:t xml:space="preserve"> CP1412 protein as a novel member of the ribonuclease T2 molecule family with immune regulatory function. Parasites and Vectors. 2017;10(1):89.</w:t>
      </w:r>
    </w:p>
    <w:p w14:paraId="518AA5F1"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43. </w:t>
      </w:r>
      <w:r w:rsidRPr="003D2BAB">
        <w:rPr>
          <w:rFonts w:ascii="Arial" w:hAnsi="Arial" w:cs="Arial"/>
          <w:noProof/>
          <w:sz w:val="22"/>
        </w:rPr>
        <w:tab/>
        <w:t>Fallon PG, Richardson EJ, McKenzie GJ and McKenzie ANJ. Schistosome infection of transgenic mice defines distinct and contrasting pathogenic roles for IL-4 and IL-13: IL-13 is a profibrotic agent. J Immunol. 2000;164(5):2585-2591.</w:t>
      </w:r>
    </w:p>
    <w:p w14:paraId="4F0CEE75"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44. </w:t>
      </w:r>
      <w:r w:rsidRPr="003D2BAB">
        <w:rPr>
          <w:rFonts w:ascii="Arial" w:hAnsi="Arial" w:cs="Arial"/>
          <w:noProof/>
          <w:sz w:val="22"/>
        </w:rPr>
        <w:tab/>
        <w:t xml:space="preserve">Coutinho HM, Acosta LP, Wu HW et al. Th2 Cytokines Are Associated with Persistent Hepatic Fibrosis in Human </w:t>
      </w:r>
      <w:r w:rsidRPr="003D2BAB">
        <w:rPr>
          <w:rFonts w:ascii="Arial" w:hAnsi="Arial" w:cs="Arial"/>
          <w:i/>
          <w:iCs/>
          <w:noProof/>
          <w:sz w:val="22"/>
        </w:rPr>
        <w:t>Schistosoma japonicum</w:t>
      </w:r>
      <w:r w:rsidRPr="003D2BAB">
        <w:rPr>
          <w:rFonts w:ascii="Arial" w:hAnsi="Arial" w:cs="Arial"/>
          <w:noProof/>
          <w:sz w:val="22"/>
        </w:rPr>
        <w:t xml:space="preserve"> Infection. J Infect Dis. 2007;195(2):288-295.</w:t>
      </w:r>
    </w:p>
    <w:p w14:paraId="3E24EB86"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45. </w:t>
      </w:r>
      <w:r w:rsidRPr="003D2BAB">
        <w:rPr>
          <w:rFonts w:ascii="Arial" w:hAnsi="Arial" w:cs="Arial"/>
          <w:noProof/>
          <w:sz w:val="22"/>
        </w:rPr>
        <w:tab/>
        <w:t xml:space="preserve">Wynn TA, Eltoum I, Oswald IP, Cheever AW and Sher A. Endogenous interleukin 12 (IL-12) regulates granuloma formation induced by eggs of </w:t>
      </w:r>
      <w:r w:rsidRPr="004B4D63">
        <w:rPr>
          <w:rFonts w:ascii="Arial" w:hAnsi="Arial" w:cs="Arial"/>
          <w:i/>
          <w:iCs/>
          <w:noProof/>
          <w:sz w:val="22"/>
        </w:rPr>
        <w:t xml:space="preserve">Schistosoma mansoni </w:t>
      </w:r>
      <w:r w:rsidRPr="003D2BAB">
        <w:rPr>
          <w:rFonts w:ascii="Arial" w:hAnsi="Arial" w:cs="Arial"/>
          <w:noProof/>
          <w:sz w:val="22"/>
        </w:rPr>
        <w:t>and exogenous IL-12 both inhibits and prophylactically immunizes against egg pathology. J Exp Med. 1994;179(5):1551-1561.</w:t>
      </w:r>
    </w:p>
    <w:p w14:paraId="296C5889"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46. </w:t>
      </w:r>
      <w:r w:rsidRPr="003D2BAB">
        <w:rPr>
          <w:rFonts w:ascii="Arial" w:hAnsi="Arial" w:cs="Arial"/>
          <w:noProof/>
          <w:sz w:val="22"/>
        </w:rPr>
        <w:tab/>
        <w:t xml:space="preserve">Yang J-Q, Tasaka K, Chuang C-K, Yoshikawa H and Nakajima Y. Dynamic Analysis of T-Lymphocyte Function in Relation to Hepatopathologic Changes and Effect of Interleukin-12 Treatment in Mice Infected with </w:t>
      </w:r>
      <w:r w:rsidRPr="004B4D63">
        <w:rPr>
          <w:rFonts w:ascii="Arial" w:hAnsi="Arial" w:cs="Arial"/>
          <w:i/>
          <w:iCs/>
          <w:noProof/>
          <w:sz w:val="22"/>
        </w:rPr>
        <w:t>Schistosoma japonicum</w:t>
      </w:r>
      <w:r w:rsidRPr="003D2BAB">
        <w:rPr>
          <w:rFonts w:ascii="Arial" w:hAnsi="Arial" w:cs="Arial"/>
          <w:noProof/>
          <w:sz w:val="22"/>
        </w:rPr>
        <w:t>. J Parasitol. 1999;85(2):262.</w:t>
      </w:r>
    </w:p>
    <w:p w14:paraId="3C8D45FA"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47. </w:t>
      </w:r>
      <w:r w:rsidRPr="003D2BAB">
        <w:rPr>
          <w:rFonts w:ascii="Arial" w:hAnsi="Arial" w:cs="Arial"/>
          <w:noProof/>
          <w:sz w:val="22"/>
        </w:rPr>
        <w:tab/>
        <w:t xml:space="preserve">Singh KP, Gerard HC, Hudson AP, Reddy TR and Boros DL. Retroviral Foxp3 gene transfer ameliorates liver granuloma pathology in </w:t>
      </w:r>
      <w:r w:rsidRPr="004B4D63">
        <w:rPr>
          <w:rFonts w:ascii="Arial" w:hAnsi="Arial" w:cs="Arial"/>
          <w:i/>
          <w:iCs/>
          <w:noProof/>
          <w:sz w:val="22"/>
        </w:rPr>
        <w:t>Schistosoma mansoni</w:t>
      </w:r>
      <w:r w:rsidRPr="003D2BAB">
        <w:rPr>
          <w:rFonts w:ascii="Arial" w:hAnsi="Arial" w:cs="Arial"/>
          <w:noProof/>
          <w:sz w:val="22"/>
        </w:rPr>
        <w:t xml:space="preserve"> infected mice. Immunology. 2005;114(3):410-417.</w:t>
      </w:r>
    </w:p>
    <w:p w14:paraId="12C2693B"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48. </w:t>
      </w:r>
      <w:r w:rsidRPr="003D2BAB">
        <w:rPr>
          <w:rFonts w:ascii="Arial" w:hAnsi="Arial" w:cs="Arial"/>
          <w:noProof/>
          <w:sz w:val="22"/>
        </w:rPr>
        <w:tab/>
        <w:t xml:space="preserve">Zhou S, Jin X, Chen X et al. Heat shock protein 60 in eggs specifically induces Tregs and reduces liver immunopathology in mice with </w:t>
      </w:r>
      <w:r w:rsidRPr="004B4D63">
        <w:rPr>
          <w:rFonts w:ascii="Arial" w:hAnsi="Arial" w:cs="Arial"/>
          <w:i/>
          <w:iCs/>
          <w:noProof/>
          <w:sz w:val="22"/>
        </w:rPr>
        <w:t>Schistosomiasis japonica</w:t>
      </w:r>
      <w:r w:rsidRPr="003D2BAB">
        <w:rPr>
          <w:rFonts w:ascii="Arial" w:hAnsi="Arial" w:cs="Arial"/>
          <w:noProof/>
          <w:sz w:val="22"/>
        </w:rPr>
        <w:t>. PLoS One. 2015;10(9):e0139133.</w:t>
      </w:r>
    </w:p>
    <w:p w14:paraId="474BB501" w14:textId="522D4973" w:rsidR="003D2BAB" w:rsidRPr="00D63CC4"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49. </w:t>
      </w:r>
      <w:r w:rsidRPr="003D2BAB">
        <w:rPr>
          <w:rFonts w:ascii="Arial" w:hAnsi="Arial" w:cs="Arial"/>
          <w:noProof/>
          <w:sz w:val="22"/>
        </w:rPr>
        <w:tab/>
        <w:t xml:space="preserve">Hsü L, Hsü H, Davis J and Lust G. Comparative studies on the lesions caused by eggs of </w:t>
      </w:r>
      <w:r w:rsidR="004B4D63" w:rsidRPr="004B4D63">
        <w:rPr>
          <w:rFonts w:ascii="Arial" w:hAnsi="Arial" w:cs="Arial"/>
          <w:i/>
          <w:iCs/>
          <w:noProof/>
          <w:sz w:val="22"/>
        </w:rPr>
        <w:t>S</w:t>
      </w:r>
      <w:r w:rsidRPr="004B4D63">
        <w:rPr>
          <w:rFonts w:ascii="Arial" w:hAnsi="Arial" w:cs="Arial"/>
          <w:i/>
          <w:iCs/>
          <w:noProof/>
          <w:sz w:val="22"/>
        </w:rPr>
        <w:t>chistosoma japonicum</w:t>
      </w:r>
      <w:r w:rsidRPr="003D2BAB">
        <w:rPr>
          <w:rFonts w:ascii="Arial" w:hAnsi="Arial" w:cs="Arial"/>
          <w:noProof/>
          <w:sz w:val="22"/>
        </w:rPr>
        <w:t xml:space="preserve"> and </w:t>
      </w:r>
      <w:r w:rsidR="004B4D63" w:rsidRPr="004B4D63">
        <w:rPr>
          <w:rFonts w:ascii="Arial" w:hAnsi="Arial" w:cs="Arial"/>
          <w:i/>
          <w:iCs/>
          <w:noProof/>
          <w:sz w:val="22"/>
        </w:rPr>
        <w:t>S</w:t>
      </w:r>
      <w:r w:rsidRPr="004B4D63">
        <w:rPr>
          <w:rFonts w:ascii="Arial" w:hAnsi="Arial" w:cs="Arial"/>
          <w:i/>
          <w:iCs/>
          <w:noProof/>
          <w:sz w:val="22"/>
        </w:rPr>
        <w:t xml:space="preserve">chistosoma mansoni </w:t>
      </w:r>
      <w:r w:rsidRPr="003D2BAB">
        <w:rPr>
          <w:rFonts w:ascii="Arial" w:hAnsi="Arial" w:cs="Arial"/>
          <w:noProof/>
          <w:sz w:val="22"/>
        </w:rPr>
        <w:t xml:space="preserve">in livers of albino mice and rhesus monkeys. </w:t>
      </w:r>
      <w:r w:rsidRPr="00D63CC4">
        <w:rPr>
          <w:rFonts w:ascii="Arial" w:hAnsi="Arial" w:cs="Arial"/>
          <w:noProof/>
          <w:sz w:val="22"/>
        </w:rPr>
        <w:t>Ann Trop Med Parasitol. 1972;66(1):89-97.</w:t>
      </w:r>
    </w:p>
    <w:p w14:paraId="3E6BC686"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D63CC4">
        <w:rPr>
          <w:rFonts w:ascii="Arial" w:hAnsi="Arial" w:cs="Arial"/>
          <w:noProof/>
          <w:sz w:val="22"/>
        </w:rPr>
        <w:t xml:space="preserve">50. </w:t>
      </w:r>
      <w:r w:rsidRPr="00D63CC4">
        <w:rPr>
          <w:rFonts w:ascii="Arial" w:hAnsi="Arial" w:cs="Arial"/>
          <w:noProof/>
          <w:sz w:val="22"/>
        </w:rPr>
        <w:tab/>
        <w:t xml:space="preserve">Warren K, Boros D, Hang L and Mahmoud AA. </w:t>
      </w:r>
      <w:r w:rsidRPr="003D2BAB">
        <w:rPr>
          <w:rFonts w:ascii="Arial" w:hAnsi="Arial" w:cs="Arial"/>
          <w:noProof/>
          <w:sz w:val="22"/>
        </w:rPr>
        <w:t xml:space="preserve">The </w:t>
      </w:r>
      <w:r w:rsidRPr="004B4D63">
        <w:rPr>
          <w:rFonts w:ascii="Arial" w:hAnsi="Arial" w:cs="Arial"/>
          <w:i/>
          <w:iCs/>
          <w:noProof/>
          <w:sz w:val="22"/>
        </w:rPr>
        <w:t>Schistosoma japonicum</w:t>
      </w:r>
      <w:r w:rsidRPr="003D2BAB">
        <w:rPr>
          <w:rFonts w:ascii="Arial" w:hAnsi="Arial" w:cs="Arial"/>
          <w:noProof/>
          <w:sz w:val="22"/>
        </w:rPr>
        <w:t xml:space="preserve"> egg granuloma. Am J Pathol. 1975;80(2):279-293.</w:t>
      </w:r>
    </w:p>
    <w:p w14:paraId="47ABD061"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51. </w:t>
      </w:r>
      <w:r w:rsidRPr="003D2BAB">
        <w:rPr>
          <w:rFonts w:ascii="Arial" w:hAnsi="Arial" w:cs="Arial"/>
          <w:noProof/>
          <w:sz w:val="22"/>
        </w:rPr>
        <w:tab/>
        <w:t xml:space="preserve">Bentley AG, Carlisle AS and Phillips SM. Ultrastructural analysis of the cellular response to </w:t>
      </w:r>
      <w:r w:rsidRPr="004B4D63">
        <w:rPr>
          <w:rFonts w:ascii="Arial" w:hAnsi="Arial" w:cs="Arial"/>
          <w:i/>
          <w:iCs/>
          <w:noProof/>
          <w:sz w:val="22"/>
        </w:rPr>
        <w:t>Schistosoma mansoni</w:t>
      </w:r>
      <w:r w:rsidRPr="003D2BAB">
        <w:rPr>
          <w:rFonts w:ascii="Arial" w:hAnsi="Arial" w:cs="Arial"/>
          <w:noProof/>
          <w:sz w:val="22"/>
        </w:rPr>
        <w:t>. II. Inflammatory responses in rodent skin. Am J Trop Med Hyg. 1981;30(4):815-824.</w:t>
      </w:r>
    </w:p>
    <w:p w14:paraId="256600F1"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52. </w:t>
      </w:r>
      <w:r w:rsidRPr="003D2BAB">
        <w:rPr>
          <w:rFonts w:ascii="Arial" w:hAnsi="Arial" w:cs="Arial"/>
          <w:noProof/>
          <w:sz w:val="22"/>
        </w:rPr>
        <w:tab/>
        <w:t>Nathan C. Neutrophils and immunity: challenges and opportunities. Nat Rev Immunol. 2006;6(3):173-182.</w:t>
      </w:r>
    </w:p>
    <w:p w14:paraId="553EE003"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53. </w:t>
      </w:r>
      <w:r w:rsidRPr="003D2BAB">
        <w:rPr>
          <w:rFonts w:ascii="Arial" w:hAnsi="Arial" w:cs="Arial"/>
          <w:noProof/>
          <w:sz w:val="22"/>
        </w:rPr>
        <w:tab/>
        <w:t>Cascão R, Rosário HS, Souto-Carneiro MM and Fonseca JE. Neutrophils in rheumatoid arthritis: more than simple final effectors. Autoimmun Rev. 2010;9(8):531-535.</w:t>
      </w:r>
    </w:p>
    <w:p w14:paraId="6824B159" w14:textId="77777777" w:rsidR="003D2BAB" w:rsidRPr="00D63CC4"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54. </w:t>
      </w:r>
      <w:r w:rsidRPr="003D2BAB">
        <w:rPr>
          <w:rFonts w:ascii="Arial" w:hAnsi="Arial" w:cs="Arial"/>
          <w:noProof/>
          <w:sz w:val="22"/>
        </w:rPr>
        <w:tab/>
        <w:t xml:space="preserve">Kolaczkowska E and Kubes P. Neutrophil recruitment and function in health and inflammation. </w:t>
      </w:r>
      <w:r w:rsidRPr="00D63CC4">
        <w:rPr>
          <w:rFonts w:ascii="Arial" w:hAnsi="Arial" w:cs="Arial"/>
          <w:noProof/>
          <w:sz w:val="22"/>
        </w:rPr>
        <w:t>Nat Rev Immunol. 2013;13(3):159-175.</w:t>
      </w:r>
    </w:p>
    <w:p w14:paraId="62B49080"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C55755">
        <w:rPr>
          <w:rFonts w:ascii="Arial" w:hAnsi="Arial" w:cs="Arial"/>
          <w:noProof/>
          <w:sz w:val="22"/>
          <w:lang w:val="sv-SE"/>
        </w:rPr>
        <w:lastRenderedPageBreak/>
        <w:t xml:space="preserve">55. </w:t>
      </w:r>
      <w:r w:rsidRPr="00C55755">
        <w:rPr>
          <w:rFonts w:ascii="Arial" w:hAnsi="Arial" w:cs="Arial"/>
          <w:noProof/>
          <w:sz w:val="22"/>
          <w:lang w:val="sv-SE"/>
        </w:rPr>
        <w:tab/>
        <w:t xml:space="preserve">Baker VS, Imade GE, Molta NB et al. </w:t>
      </w:r>
      <w:r w:rsidRPr="003D2BAB">
        <w:rPr>
          <w:rFonts w:ascii="Arial" w:hAnsi="Arial" w:cs="Arial"/>
          <w:noProof/>
          <w:sz w:val="22"/>
        </w:rPr>
        <w:t xml:space="preserve">Cytokine-associated neutrophil extracellular traps and antinuclear antibodies in </w:t>
      </w:r>
      <w:r w:rsidRPr="004B4D63">
        <w:rPr>
          <w:rFonts w:ascii="Arial" w:hAnsi="Arial" w:cs="Arial"/>
          <w:i/>
          <w:iCs/>
          <w:noProof/>
          <w:sz w:val="22"/>
        </w:rPr>
        <w:t>Plasmodium falciparum</w:t>
      </w:r>
      <w:r w:rsidRPr="003D2BAB">
        <w:rPr>
          <w:rFonts w:ascii="Arial" w:hAnsi="Arial" w:cs="Arial"/>
          <w:noProof/>
          <w:sz w:val="22"/>
        </w:rPr>
        <w:t xml:space="preserve"> infected children under six years of age. Malar J. 2008;7(41).</w:t>
      </w:r>
    </w:p>
    <w:p w14:paraId="4418714A"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56. </w:t>
      </w:r>
      <w:r w:rsidRPr="003D2BAB">
        <w:rPr>
          <w:rFonts w:ascii="Arial" w:hAnsi="Arial" w:cs="Arial"/>
          <w:noProof/>
          <w:sz w:val="22"/>
        </w:rPr>
        <w:tab/>
        <w:t>Hakkim A, Fürnrohr BG, Amann K et al. Impairment of neutrophil extracellular trap degradation is associated with lupus nephritis. Proc Natl Acad Sci U S A. 2010;107(21):9813-9818.</w:t>
      </w:r>
    </w:p>
    <w:p w14:paraId="78BF0835"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57. </w:t>
      </w:r>
      <w:r w:rsidRPr="003D2BAB">
        <w:rPr>
          <w:rFonts w:ascii="Arial" w:hAnsi="Arial" w:cs="Arial"/>
          <w:noProof/>
          <w:sz w:val="22"/>
        </w:rPr>
        <w:tab/>
        <w:t>Teijeira Á, Garasa S, Gato M et al. CXCR1 and CXCR2 chemokine receptor agonists produced by tumors induce neutrophil extracellular traps that interfere with immune cytotoxicity. Immunity. 2020;52.</w:t>
      </w:r>
    </w:p>
    <w:p w14:paraId="53AAE1C6"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58. </w:t>
      </w:r>
      <w:r w:rsidRPr="003D2BAB">
        <w:rPr>
          <w:rFonts w:ascii="Arial" w:hAnsi="Arial" w:cs="Arial"/>
          <w:noProof/>
          <w:sz w:val="22"/>
        </w:rPr>
        <w:tab/>
        <w:t>Chuah C, Jones M, Burke M, Mcmanus D, Owen H and Gobert G. Defining a pro-inflammatory neutrophil phenotype in response to schistosome eggs. Cell Microbiol. 2014;16(11):1666-1677.</w:t>
      </w:r>
    </w:p>
    <w:p w14:paraId="5DA440F8"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59. </w:t>
      </w:r>
      <w:r w:rsidRPr="003D2BAB">
        <w:rPr>
          <w:rFonts w:ascii="Arial" w:hAnsi="Arial" w:cs="Arial"/>
          <w:noProof/>
          <w:sz w:val="22"/>
        </w:rPr>
        <w:tab/>
        <w:t xml:space="preserve">Hirata M, Hara T, Kage M, Fukuma T and Sendo F. Neutropenia augments experimentally induced </w:t>
      </w:r>
      <w:r w:rsidRPr="004B4D63">
        <w:rPr>
          <w:rFonts w:ascii="Arial" w:hAnsi="Arial" w:cs="Arial"/>
          <w:i/>
          <w:iCs/>
          <w:noProof/>
          <w:sz w:val="22"/>
        </w:rPr>
        <w:t>Schistosoma japonicum</w:t>
      </w:r>
      <w:r w:rsidRPr="003D2BAB">
        <w:rPr>
          <w:rFonts w:ascii="Arial" w:hAnsi="Arial" w:cs="Arial"/>
          <w:noProof/>
          <w:sz w:val="22"/>
        </w:rPr>
        <w:t xml:space="preserve"> egg granuloma formation in CBA mice, but not in C57BL/6 mice. Parasite Immunol. 2002;24(9-10):479-488.</w:t>
      </w:r>
    </w:p>
    <w:p w14:paraId="015D5459"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D63CC4">
        <w:rPr>
          <w:rFonts w:ascii="Arial" w:hAnsi="Arial" w:cs="Arial"/>
          <w:noProof/>
          <w:sz w:val="22"/>
          <w:lang w:val="sv-SE"/>
        </w:rPr>
        <w:t xml:space="preserve">60. </w:t>
      </w:r>
      <w:r w:rsidRPr="00D63CC4">
        <w:rPr>
          <w:rFonts w:ascii="Arial" w:hAnsi="Arial" w:cs="Arial"/>
          <w:noProof/>
          <w:sz w:val="22"/>
          <w:lang w:val="sv-SE"/>
        </w:rPr>
        <w:tab/>
        <w:t xml:space="preserve">Chuah C, Jones M, Burke M et al. </w:t>
      </w:r>
      <w:r w:rsidRPr="003D2BAB">
        <w:rPr>
          <w:rFonts w:ascii="Arial" w:hAnsi="Arial" w:cs="Arial"/>
          <w:noProof/>
          <w:sz w:val="22"/>
        </w:rPr>
        <w:t xml:space="preserve">Spatial and temporal transcriptomics of </w:t>
      </w:r>
      <w:r w:rsidRPr="004B4D63">
        <w:rPr>
          <w:rFonts w:ascii="Arial" w:hAnsi="Arial" w:cs="Arial"/>
          <w:i/>
          <w:iCs/>
          <w:noProof/>
          <w:sz w:val="22"/>
        </w:rPr>
        <w:t>Schistosoma japonicum</w:t>
      </w:r>
      <w:r w:rsidRPr="003D2BAB">
        <w:rPr>
          <w:rFonts w:ascii="Arial" w:hAnsi="Arial" w:cs="Arial"/>
          <w:noProof/>
          <w:sz w:val="22"/>
        </w:rPr>
        <w:t>-induced hepatic granuloma formation reveals novel roles for neutrophils. J Leukoc Biol. 2013;94(2):353-365.</w:t>
      </w:r>
    </w:p>
    <w:p w14:paraId="74797D2C"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61. </w:t>
      </w:r>
      <w:r w:rsidRPr="003D2BAB">
        <w:rPr>
          <w:rFonts w:ascii="Arial" w:hAnsi="Arial" w:cs="Arial"/>
          <w:noProof/>
          <w:sz w:val="22"/>
        </w:rPr>
        <w:tab/>
        <w:t xml:space="preserve">Wu C, Chen Q, Fang Y et al. </w:t>
      </w:r>
      <w:r w:rsidRPr="004B4D63">
        <w:rPr>
          <w:rFonts w:ascii="Arial" w:hAnsi="Arial" w:cs="Arial"/>
          <w:i/>
          <w:iCs/>
          <w:noProof/>
          <w:sz w:val="22"/>
        </w:rPr>
        <w:t>Schistosoma japonicum</w:t>
      </w:r>
      <w:r w:rsidRPr="003D2BAB">
        <w:rPr>
          <w:rFonts w:ascii="Arial" w:hAnsi="Arial" w:cs="Arial"/>
          <w:noProof/>
          <w:sz w:val="22"/>
        </w:rPr>
        <w:t xml:space="preserve"> egg specific protein SjE16.7 recruits neutrophils and induces inflammatory hepatic granuloma initiation. PLoS Negl Trop Dis. 2014;8(2):e2703.</w:t>
      </w:r>
    </w:p>
    <w:p w14:paraId="73C3EC94" w14:textId="77777777" w:rsidR="003D2BAB" w:rsidRPr="00D63CC4"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62. </w:t>
      </w:r>
      <w:r w:rsidRPr="003D2BAB">
        <w:rPr>
          <w:rFonts w:ascii="Arial" w:hAnsi="Arial" w:cs="Arial"/>
          <w:noProof/>
          <w:sz w:val="22"/>
        </w:rPr>
        <w:tab/>
        <w:t xml:space="preserve">Lejoly-Boisseau H, Appriou M, Seigneur M, Pruvost A, Tribouley-Duret J and Tribouley J. </w:t>
      </w:r>
      <w:r w:rsidRPr="004B4D63">
        <w:rPr>
          <w:rFonts w:ascii="Arial" w:hAnsi="Arial" w:cs="Arial"/>
          <w:i/>
          <w:iCs/>
          <w:noProof/>
          <w:sz w:val="22"/>
        </w:rPr>
        <w:t>Schistosoma mansoni</w:t>
      </w:r>
      <w:r w:rsidRPr="003D2BAB">
        <w:rPr>
          <w:rFonts w:ascii="Arial" w:hAnsi="Arial" w:cs="Arial"/>
          <w:noProof/>
          <w:sz w:val="22"/>
        </w:rPr>
        <w:t xml:space="preserve">: in vitro adhesion of parasite eggs to the vascular endothelium. Subsequent inhibition by a monoclonal antibody directed to a carbohydrate epitope. </w:t>
      </w:r>
      <w:r w:rsidRPr="00D63CC4">
        <w:rPr>
          <w:rFonts w:ascii="Arial" w:hAnsi="Arial" w:cs="Arial"/>
          <w:noProof/>
          <w:sz w:val="22"/>
        </w:rPr>
        <w:t>Exp Parasitol. 1999;91(1):20-29.</w:t>
      </w:r>
    </w:p>
    <w:p w14:paraId="3E57EF37" w14:textId="77777777" w:rsidR="003D2BAB" w:rsidRPr="00D63CC4"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C55755">
        <w:rPr>
          <w:rFonts w:ascii="Arial" w:hAnsi="Arial" w:cs="Arial"/>
          <w:noProof/>
          <w:sz w:val="22"/>
          <w:lang w:val="sv-SE"/>
        </w:rPr>
        <w:t xml:space="preserve">63. </w:t>
      </w:r>
      <w:r w:rsidRPr="00C55755">
        <w:rPr>
          <w:rFonts w:ascii="Arial" w:hAnsi="Arial" w:cs="Arial"/>
          <w:noProof/>
          <w:sz w:val="22"/>
          <w:lang w:val="sv-SE"/>
        </w:rPr>
        <w:tab/>
        <w:t xml:space="preserve">Dewalick S, Hensbergen PJ, Bexkens ML et al. </w:t>
      </w:r>
      <w:r w:rsidRPr="003D2BAB">
        <w:rPr>
          <w:rFonts w:ascii="Arial" w:hAnsi="Arial" w:cs="Arial"/>
          <w:noProof/>
          <w:sz w:val="22"/>
        </w:rPr>
        <w:t xml:space="preserve">Binding of von Willebrand factor and plasma proteins to the eggshell of </w:t>
      </w:r>
      <w:r w:rsidRPr="004B4D63">
        <w:rPr>
          <w:rFonts w:ascii="Arial" w:hAnsi="Arial" w:cs="Arial"/>
          <w:i/>
          <w:iCs/>
          <w:noProof/>
          <w:sz w:val="22"/>
        </w:rPr>
        <w:t>Schistosoma mansoni.</w:t>
      </w:r>
      <w:r w:rsidRPr="003D2BAB">
        <w:rPr>
          <w:rFonts w:ascii="Arial" w:hAnsi="Arial" w:cs="Arial"/>
          <w:noProof/>
          <w:sz w:val="22"/>
        </w:rPr>
        <w:t xml:space="preserve"> </w:t>
      </w:r>
      <w:r w:rsidRPr="00D63CC4">
        <w:rPr>
          <w:rFonts w:ascii="Arial" w:hAnsi="Arial" w:cs="Arial"/>
          <w:noProof/>
          <w:sz w:val="22"/>
        </w:rPr>
        <w:t>Int J Parasitol. 2014;44(5):263-268.</w:t>
      </w:r>
    </w:p>
    <w:p w14:paraId="4E80D7CA" w14:textId="77777777" w:rsidR="003D2BAB" w:rsidRPr="00D63CC4"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C55755">
        <w:rPr>
          <w:rFonts w:ascii="Arial" w:hAnsi="Arial" w:cs="Arial"/>
          <w:noProof/>
          <w:sz w:val="22"/>
          <w:lang w:val="sv-SE"/>
        </w:rPr>
        <w:t xml:space="preserve">64. </w:t>
      </w:r>
      <w:r w:rsidRPr="00C55755">
        <w:rPr>
          <w:rFonts w:ascii="Arial" w:hAnsi="Arial" w:cs="Arial"/>
          <w:noProof/>
          <w:sz w:val="22"/>
          <w:lang w:val="sv-SE"/>
        </w:rPr>
        <w:tab/>
        <w:t xml:space="preserve">Smith P, Fallon RE, Mangan NE et al. </w:t>
      </w:r>
      <w:r w:rsidRPr="004B4D63">
        <w:rPr>
          <w:rFonts w:ascii="Arial" w:hAnsi="Arial" w:cs="Arial"/>
          <w:i/>
          <w:iCs/>
          <w:noProof/>
          <w:sz w:val="22"/>
        </w:rPr>
        <w:t xml:space="preserve">Schistosoma mansoni </w:t>
      </w:r>
      <w:r w:rsidRPr="003D2BAB">
        <w:rPr>
          <w:rFonts w:ascii="Arial" w:hAnsi="Arial" w:cs="Arial"/>
          <w:noProof/>
          <w:sz w:val="22"/>
        </w:rPr>
        <w:t xml:space="preserve">secretes a chemokine binding protein with antiinflammatory activity. </w:t>
      </w:r>
      <w:r w:rsidRPr="00D63CC4">
        <w:rPr>
          <w:rFonts w:ascii="Arial" w:hAnsi="Arial" w:cs="Arial"/>
          <w:noProof/>
          <w:sz w:val="22"/>
        </w:rPr>
        <w:t>J Exp Med. 2005;202(10):1319-1325.</w:t>
      </w:r>
    </w:p>
    <w:p w14:paraId="3FE32CCF"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C55755">
        <w:rPr>
          <w:rFonts w:ascii="Arial" w:hAnsi="Arial" w:cs="Arial"/>
          <w:noProof/>
          <w:sz w:val="22"/>
          <w:lang w:val="sv-SE"/>
        </w:rPr>
        <w:t xml:space="preserve">65. </w:t>
      </w:r>
      <w:r w:rsidRPr="00C55755">
        <w:rPr>
          <w:rFonts w:ascii="Arial" w:hAnsi="Arial" w:cs="Arial"/>
          <w:noProof/>
          <w:sz w:val="22"/>
          <w:lang w:val="sv-SE"/>
        </w:rPr>
        <w:tab/>
        <w:t xml:space="preserve">Dias FF, Amaral KB, Malta KK et al. </w:t>
      </w:r>
      <w:r w:rsidRPr="003D2BAB">
        <w:rPr>
          <w:rFonts w:ascii="Arial" w:hAnsi="Arial" w:cs="Arial"/>
          <w:noProof/>
          <w:sz w:val="22"/>
        </w:rPr>
        <w:t xml:space="preserve">Identification of piecemeal degranulation and vesicular transport of MBP-1 in liver-infiltrating mouse eosinophils during acute experimental </w:t>
      </w:r>
      <w:r w:rsidRPr="004B4D63">
        <w:rPr>
          <w:rFonts w:ascii="Arial" w:hAnsi="Arial" w:cs="Arial"/>
          <w:i/>
          <w:iCs/>
          <w:noProof/>
          <w:sz w:val="22"/>
        </w:rPr>
        <w:t>Schistosoma mansoni</w:t>
      </w:r>
      <w:r w:rsidRPr="003D2BAB">
        <w:rPr>
          <w:rFonts w:ascii="Arial" w:hAnsi="Arial" w:cs="Arial"/>
          <w:noProof/>
          <w:sz w:val="22"/>
        </w:rPr>
        <w:t xml:space="preserve"> infection. Front Immunol. 2018;9(3019).</w:t>
      </w:r>
    </w:p>
    <w:p w14:paraId="093AE588"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66. </w:t>
      </w:r>
      <w:r w:rsidRPr="003D2BAB">
        <w:rPr>
          <w:rFonts w:ascii="Arial" w:hAnsi="Arial" w:cs="Arial"/>
          <w:noProof/>
          <w:sz w:val="22"/>
        </w:rPr>
        <w:tab/>
        <w:t xml:space="preserve">Glauert AM, Butterworth AE, Sturrock RF and Houba V. The mechansim of antibody-dependent, eosinophil-mediated damage to schistosomula of </w:t>
      </w:r>
      <w:r w:rsidRPr="004B4D63">
        <w:rPr>
          <w:rFonts w:ascii="Arial" w:hAnsi="Arial" w:cs="Arial"/>
          <w:i/>
          <w:iCs/>
          <w:noProof/>
          <w:sz w:val="22"/>
        </w:rPr>
        <w:t>Schistosoma mansoni</w:t>
      </w:r>
      <w:r w:rsidRPr="003D2BAB">
        <w:rPr>
          <w:rFonts w:ascii="Arial" w:hAnsi="Arial" w:cs="Arial"/>
          <w:noProof/>
          <w:sz w:val="22"/>
        </w:rPr>
        <w:t xml:space="preserve"> in vitro: a study by phase-contrast and electron microscopy. J Cell Sci. 1978;34:173-192.</w:t>
      </w:r>
    </w:p>
    <w:p w14:paraId="33844E33"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67. </w:t>
      </w:r>
      <w:r w:rsidRPr="003D2BAB">
        <w:rPr>
          <w:rFonts w:ascii="Arial" w:hAnsi="Arial" w:cs="Arial"/>
          <w:noProof/>
          <w:sz w:val="22"/>
        </w:rPr>
        <w:tab/>
        <w:t>Capron M, Torpier G and Capron A.</w:t>
      </w:r>
      <w:r w:rsidRPr="004B4D63">
        <w:rPr>
          <w:rFonts w:ascii="Arial" w:hAnsi="Arial" w:cs="Arial"/>
          <w:i/>
          <w:iCs/>
          <w:noProof/>
          <w:sz w:val="22"/>
        </w:rPr>
        <w:t xml:space="preserve"> In vitro</w:t>
      </w:r>
      <w:r w:rsidRPr="003D2BAB">
        <w:rPr>
          <w:rFonts w:ascii="Arial" w:hAnsi="Arial" w:cs="Arial"/>
          <w:noProof/>
          <w:sz w:val="22"/>
        </w:rPr>
        <w:t xml:space="preserve"> killing of</w:t>
      </w:r>
      <w:r w:rsidRPr="004B4D63">
        <w:rPr>
          <w:rFonts w:ascii="Arial" w:hAnsi="Arial" w:cs="Arial"/>
          <w:i/>
          <w:iCs/>
          <w:noProof/>
          <w:sz w:val="22"/>
        </w:rPr>
        <w:t xml:space="preserve"> S. mansoni</w:t>
      </w:r>
      <w:r w:rsidRPr="003D2BAB">
        <w:rPr>
          <w:rFonts w:ascii="Arial" w:hAnsi="Arial" w:cs="Arial"/>
          <w:noProof/>
          <w:sz w:val="22"/>
        </w:rPr>
        <w:t xml:space="preserve"> schistosomula by </w:t>
      </w:r>
      <w:r w:rsidRPr="003D2BAB">
        <w:rPr>
          <w:rFonts w:ascii="Arial" w:hAnsi="Arial" w:cs="Arial"/>
          <w:noProof/>
          <w:sz w:val="22"/>
        </w:rPr>
        <w:lastRenderedPageBreak/>
        <w:t>eosinophils from infected rats: role of cytophilic antibodies. J Immunol. 1979;123(5):2220-2230.</w:t>
      </w:r>
    </w:p>
    <w:p w14:paraId="75B8D26A"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68. </w:t>
      </w:r>
      <w:r w:rsidRPr="003D2BAB">
        <w:rPr>
          <w:rFonts w:ascii="Arial" w:hAnsi="Arial" w:cs="Arial"/>
          <w:noProof/>
          <w:sz w:val="22"/>
        </w:rPr>
        <w:tab/>
        <w:t xml:space="preserve">Moore DL, Grove DI and Warren KS. The </w:t>
      </w:r>
      <w:r w:rsidRPr="004B4D63">
        <w:rPr>
          <w:rFonts w:ascii="Arial" w:hAnsi="Arial" w:cs="Arial"/>
          <w:i/>
          <w:iCs/>
          <w:noProof/>
          <w:sz w:val="22"/>
        </w:rPr>
        <w:t xml:space="preserve">Schistosoma mansoni </w:t>
      </w:r>
      <w:r w:rsidRPr="003D2BAB">
        <w:rPr>
          <w:rFonts w:ascii="Arial" w:hAnsi="Arial" w:cs="Arial"/>
          <w:noProof/>
          <w:sz w:val="22"/>
        </w:rPr>
        <w:t>egg granuloma: quantitation of cell populations. J Pathol. 1977;121(1):41-50.</w:t>
      </w:r>
    </w:p>
    <w:p w14:paraId="4E6D2F2F"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69. </w:t>
      </w:r>
      <w:r w:rsidRPr="003D2BAB">
        <w:rPr>
          <w:rFonts w:ascii="Arial" w:hAnsi="Arial" w:cs="Arial"/>
          <w:noProof/>
          <w:sz w:val="22"/>
        </w:rPr>
        <w:tab/>
        <w:t>Souza ALS, Roffê E, Pinho V et al. Potential role of the chemokine macrophage inflammatory protein 1α in human and experimental schistosomiasis. Infect Immun. 2005;73(4):2515-2523.</w:t>
      </w:r>
    </w:p>
    <w:p w14:paraId="4DB7EF85"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D63CC4">
        <w:rPr>
          <w:rFonts w:ascii="Arial" w:hAnsi="Arial" w:cs="Arial"/>
          <w:noProof/>
          <w:sz w:val="22"/>
          <w:lang w:val="sv-SE"/>
        </w:rPr>
        <w:t xml:space="preserve">70. </w:t>
      </w:r>
      <w:r w:rsidRPr="00D63CC4">
        <w:rPr>
          <w:rFonts w:ascii="Arial" w:hAnsi="Arial" w:cs="Arial"/>
          <w:noProof/>
          <w:sz w:val="22"/>
          <w:lang w:val="sv-SE"/>
        </w:rPr>
        <w:tab/>
        <w:t xml:space="preserve">Jakubzick C, Wen H, Matsukawa A, Keller M, Kunkel SL and Hogaboam CM. </w:t>
      </w:r>
      <w:r w:rsidRPr="003D2BAB">
        <w:rPr>
          <w:rFonts w:ascii="Arial" w:hAnsi="Arial" w:cs="Arial"/>
          <w:noProof/>
          <w:sz w:val="22"/>
        </w:rPr>
        <w:t xml:space="preserve">Role of CCR4 ligands, CCL17 and CCL22, during </w:t>
      </w:r>
      <w:r w:rsidRPr="004B4D63">
        <w:rPr>
          <w:rFonts w:ascii="Arial" w:hAnsi="Arial" w:cs="Arial"/>
          <w:i/>
          <w:iCs/>
          <w:noProof/>
          <w:sz w:val="22"/>
        </w:rPr>
        <w:t>Schistosoma mansoni</w:t>
      </w:r>
      <w:r w:rsidRPr="003D2BAB">
        <w:rPr>
          <w:rFonts w:ascii="Arial" w:hAnsi="Arial" w:cs="Arial"/>
          <w:noProof/>
          <w:sz w:val="22"/>
        </w:rPr>
        <w:t xml:space="preserve"> egg-induced pulmonary granuloma formation in mice. Am J Pathol. 2004;165(4):1211-1221.</w:t>
      </w:r>
    </w:p>
    <w:p w14:paraId="246CAC2B"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D63CC4">
        <w:rPr>
          <w:rFonts w:ascii="Arial" w:hAnsi="Arial" w:cs="Arial"/>
          <w:noProof/>
          <w:sz w:val="22"/>
          <w:lang w:val="sv-SE"/>
        </w:rPr>
        <w:t xml:space="preserve">71. </w:t>
      </w:r>
      <w:r w:rsidRPr="00D63CC4">
        <w:rPr>
          <w:rFonts w:ascii="Arial" w:hAnsi="Arial" w:cs="Arial"/>
          <w:noProof/>
          <w:sz w:val="22"/>
          <w:lang w:val="sv-SE"/>
        </w:rPr>
        <w:tab/>
        <w:t xml:space="preserve">Shang XZ, Chiu BC, Stolberg V et al. </w:t>
      </w:r>
      <w:r w:rsidRPr="003D2BAB">
        <w:rPr>
          <w:rFonts w:ascii="Arial" w:hAnsi="Arial" w:cs="Arial"/>
          <w:noProof/>
          <w:sz w:val="22"/>
        </w:rPr>
        <w:t>Eosinophil recruitment in type-2 hypersensitivity pulmonary granulomas: source and contribution of monocyte chemotactic protein-3 (CCL7). Am J Pathol. 2002;161(1):257-266.</w:t>
      </w:r>
    </w:p>
    <w:p w14:paraId="7815A1D8"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72. </w:t>
      </w:r>
      <w:r w:rsidRPr="003D2BAB">
        <w:rPr>
          <w:rFonts w:ascii="Arial" w:hAnsi="Arial" w:cs="Arial"/>
          <w:noProof/>
          <w:sz w:val="22"/>
        </w:rPr>
        <w:tab/>
        <w:t xml:space="preserve">Sher A, Coffman RL, Hieny S and Cheever AW. Ablation of eosinophil and IgE responses with anti-IL-5 or anti-IL-4 antibodies fails to affect immunity against </w:t>
      </w:r>
      <w:r w:rsidRPr="004B4D63">
        <w:rPr>
          <w:rFonts w:ascii="Arial" w:hAnsi="Arial" w:cs="Arial"/>
          <w:i/>
          <w:iCs/>
          <w:noProof/>
          <w:sz w:val="22"/>
        </w:rPr>
        <w:t>Schistosoma mansoni</w:t>
      </w:r>
      <w:r w:rsidRPr="003D2BAB">
        <w:rPr>
          <w:rFonts w:ascii="Arial" w:hAnsi="Arial" w:cs="Arial"/>
          <w:noProof/>
          <w:sz w:val="22"/>
        </w:rPr>
        <w:t xml:space="preserve"> in the mouse. J Immunol. 1990;145(11):3911-3916.</w:t>
      </w:r>
    </w:p>
    <w:p w14:paraId="70EECC75"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73. </w:t>
      </w:r>
      <w:r w:rsidRPr="003D2BAB">
        <w:rPr>
          <w:rFonts w:ascii="Arial" w:hAnsi="Arial" w:cs="Arial"/>
          <w:noProof/>
          <w:sz w:val="22"/>
        </w:rPr>
        <w:tab/>
        <w:t xml:space="preserve">Cheever AW, Xu YH, Sher A and Macedonia JG. Analysis of egg granuloma formation in </w:t>
      </w:r>
      <w:r w:rsidRPr="004B4D63">
        <w:rPr>
          <w:rFonts w:ascii="Arial" w:hAnsi="Arial" w:cs="Arial"/>
          <w:i/>
          <w:iCs/>
          <w:noProof/>
          <w:sz w:val="22"/>
        </w:rPr>
        <w:t>Schistosoma japonicum</w:t>
      </w:r>
      <w:r w:rsidRPr="003D2BAB">
        <w:rPr>
          <w:rFonts w:ascii="Arial" w:hAnsi="Arial" w:cs="Arial"/>
          <w:noProof/>
          <w:sz w:val="22"/>
        </w:rPr>
        <w:t>-infected mice treated with antibodies to interleukin-5 and gamma interferon. Infect Immun. 1991;59(11):4071-4074.</w:t>
      </w:r>
    </w:p>
    <w:p w14:paraId="1426A16A"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D63CC4">
        <w:rPr>
          <w:rFonts w:ascii="Arial" w:hAnsi="Arial" w:cs="Arial"/>
          <w:noProof/>
          <w:sz w:val="22"/>
          <w:lang w:val="sv-SE"/>
        </w:rPr>
        <w:t xml:space="preserve">74. </w:t>
      </w:r>
      <w:r w:rsidRPr="00D63CC4">
        <w:rPr>
          <w:rFonts w:ascii="Arial" w:hAnsi="Arial" w:cs="Arial"/>
          <w:noProof/>
          <w:sz w:val="22"/>
          <w:lang w:val="sv-SE"/>
        </w:rPr>
        <w:tab/>
        <w:t xml:space="preserve">Eriksson J, Reimert CM, Kabatereine NB et al. </w:t>
      </w:r>
      <w:r w:rsidRPr="003D2BAB">
        <w:rPr>
          <w:rFonts w:ascii="Arial" w:hAnsi="Arial" w:cs="Arial"/>
          <w:noProof/>
          <w:sz w:val="22"/>
        </w:rPr>
        <w:t xml:space="preserve">The 434(G&gt;C) polymorphism within the coding sequence of Eosinophil Cationic Protein (ECP) correlates with the natural course of </w:t>
      </w:r>
      <w:r w:rsidRPr="004B4D63">
        <w:rPr>
          <w:rFonts w:ascii="Arial" w:hAnsi="Arial" w:cs="Arial"/>
          <w:i/>
          <w:iCs/>
          <w:noProof/>
          <w:sz w:val="22"/>
        </w:rPr>
        <w:t xml:space="preserve">Schistosoma mansoni </w:t>
      </w:r>
      <w:r w:rsidRPr="003D2BAB">
        <w:rPr>
          <w:rFonts w:ascii="Arial" w:hAnsi="Arial" w:cs="Arial"/>
          <w:noProof/>
          <w:sz w:val="22"/>
        </w:rPr>
        <w:t>infection. Int J Parasitol. 2007;37(12):1359-1366.</w:t>
      </w:r>
    </w:p>
    <w:p w14:paraId="290B0B31" w14:textId="77777777" w:rsidR="003D2BAB" w:rsidRPr="00D63CC4"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75. </w:t>
      </w:r>
      <w:r w:rsidRPr="003D2BAB">
        <w:rPr>
          <w:rFonts w:ascii="Arial" w:hAnsi="Arial" w:cs="Arial"/>
          <w:noProof/>
          <w:sz w:val="22"/>
        </w:rPr>
        <w:tab/>
        <w:t xml:space="preserve">Swartz JM, Dyer KD, Cheever AW et al. </w:t>
      </w:r>
      <w:r w:rsidRPr="004B4D63">
        <w:rPr>
          <w:rFonts w:ascii="Arial" w:hAnsi="Arial" w:cs="Arial"/>
          <w:i/>
          <w:iCs/>
          <w:noProof/>
          <w:sz w:val="22"/>
        </w:rPr>
        <w:t>Schistosoma mansoni</w:t>
      </w:r>
      <w:r w:rsidRPr="003D2BAB">
        <w:rPr>
          <w:rFonts w:ascii="Arial" w:hAnsi="Arial" w:cs="Arial"/>
          <w:noProof/>
          <w:sz w:val="22"/>
        </w:rPr>
        <w:t xml:space="preserve"> infection in eosinophil lineage-ablated mice. </w:t>
      </w:r>
      <w:r w:rsidRPr="00D63CC4">
        <w:rPr>
          <w:rFonts w:ascii="Arial" w:hAnsi="Arial" w:cs="Arial"/>
          <w:noProof/>
          <w:sz w:val="22"/>
        </w:rPr>
        <w:t>Blood. 2006;108(7):2420-2427.</w:t>
      </w:r>
    </w:p>
    <w:p w14:paraId="27B92CAC"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C55755">
        <w:rPr>
          <w:rFonts w:ascii="Arial" w:hAnsi="Arial" w:cs="Arial"/>
          <w:noProof/>
          <w:sz w:val="22"/>
          <w:lang w:val="sv-SE"/>
        </w:rPr>
        <w:t xml:space="preserve">76. </w:t>
      </w:r>
      <w:r w:rsidRPr="00C55755">
        <w:rPr>
          <w:rFonts w:ascii="Arial" w:hAnsi="Arial" w:cs="Arial"/>
          <w:noProof/>
          <w:sz w:val="22"/>
          <w:lang w:val="sv-SE"/>
        </w:rPr>
        <w:tab/>
        <w:t xml:space="preserve">de Andres B, Rakasz E, Hagen M et al. </w:t>
      </w:r>
      <w:r w:rsidRPr="003D2BAB">
        <w:rPr>
          <w:rFonts w:ascii="Arial" w:hAnsi="Arial" w:cs="Arial"/>
          <w:noProof/>
          <w:sz w:val="22"/>
        </w:rPr>
        <w:t>Lack of Fc-ε receptors on murine eosinophils: implications for the functional significance of elevated IgE and eosinophils in parasitic infections. Blood. 1997;89(10):3826-3836.</w:t>
      </w:r>
    </w:p>
    <w:p w14:paraId="05F37C1C"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77. </w:t>
      </w:r>
      <w:r w:rsidRPr="003D2BAB">
        <w:rPr>
          <w:rFonts w:ascii="Arial" w:hAnsi="Arial" w:cs="Arial"/>
          <w:noProof/>
          <w:sz w:val="22"/>
        </w:rPr>
        <w:tab/>
        <w:t>Chuah C, Jones M, Burke M, Mcmanus D and Gobert G. Cellular and chemokine-mediated regulation in schistosome-induced hepatic pathology. Trends Parasitol. 2014;30(3):141-150.</w:t>
      </w:r>
    </w:p>
    <w:p w14:paraId="68ECE56F"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78. </w:t>
      </w:r>
      <w:r w:rsidRPr="003D2BAB">
        <w:rPr>
          <w:rFonts w:ascii="Arial" w:hAnsi="Arial" w:cs="Arial"/>
          <w:noProof/>
          <w:sz w:val="22"/>
        </w:rPr>
        <w:tab/>
        <w:t>Rumbley CA, Zekavat SA, Sugaya H, Perrin PJ, Ramadan MA and Phillips SM. The schistosome granuloma: characterization of lymphocyte migration, activation, and cytokine production. J Immunol. 1998;161(8):4129-4137.</w:t>
      </w:r>
    </w:p>
    <w:p w14:paraId="632AB40E"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79. </w:t>
      </w:r>
      <w:r w:rsidRPr="003D2BAB">
        <w:rPr>
          <w:rFonts w:ascii="Arial" w:hAnsi="Arial" w:cs="Arial"/>
          <w:noProof/>
          <w:sz w:val="22"/>
        </w:rPr>
        <w:tab/>
        <w:t>Phillips SM, DiConza JJ, Gold JA and Reid WA. Schistosomiasis in the congenitally athymic (nude) mouse. I. Thymic dependency of eosinophilia, granuloma formation, and host morbidity. J Immunol. 1977;118(2):594-599.</w:t>
      </w:r>
    </w:p>
    <w:p w14:paraId="784A6A07"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80. </w:t>
      </w:r>
      <w:r w:rsidRPr="003D2BAB">
        <w:rPr>
          <w:rFonts w:ascii="Arial" w:hAnsi="Arial" w:cs="Arial"/>
          <w:noProof/>
          <w:sz w:val="22"/>
        </w:rPr>
        <w:tab/>
        <w:t xml:space="preserve">Byram JE and von Lichtenberg F. Altered schistosome granuloma formation in nude </w:t>
      </w:r>
      <w:r w:rsidRPr="003D2BAB">
        <w:rPr>
          <w:rFonts w:ascii="Arial" w:hAnsi="Arial" w:cs="Arial"/>
          <w:noProof/>
          <w:sz w:val="22"/>
        </w:rPr>
        <w:lastRenderedPageBreak/>
        <w:t>mice. Am J Trop Med Hyg. 1977;26(5 Part I):944-956.</w:t>
      </w:r>
    </w:p>
    <w:p w14:paraId="59D292CA"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81. </w:t>
      </w:r>
      <w:r w:rsidRPr="003D2BAB">
        <w:rPr>
          <w:rFonts w:ascii="Arial" w:hAnsi="Arial" w:cs="Arial"/>
          <w:noProof/>
          <w:sz w:val="22"/>
        </w:rPr>
        <w:tab/>
        <w:t xml:space="preserve">Cheever AW. A review. </w:t>
      </w:r>
      <w:r w:rsidRPr="004B4D63">
        <w:rPr>
          <w:rFonts w:ascii="Arial" w:hAnsi="Arial" w:cs="Arial"/>
          <w:i/>
          <w:iCs/>
          <w:noProof/>
          <w:sz w:val="22"/>
        </w:rPr>
        <w:t>Schistosoma japonicum</w:t>
      </w:r>
      <w:r w:rsidRPr="003D2BAB">
        <w:rPr>
          <w:rFonts w:ascii="Arial" w:hAnsi="Arial" w:cs="Arial"/>
          <w:noProof/>
          <w:sz w:val="22"/>
        </w:rPr>
        <w:t>: the pathology of experimental infection. Exp Parasitol. 1985;59(1):1-11.</w:t>
      </w:r>
    </w:p>
    <w:p w14:paraId="7E564025"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82. </w:t>
      </w:r>
      <w:r w:rsidRPr="003D2BAB">
        <w:rPr>
          <w:rFonts w:ascii="Arial" w:hAnsi="Arial" w:cs="Arial"/>
          <w:noProof/>
          <w:sz w:val="22"/>
        </w:rPr>
        <w:tab/>
        <w:t>Kaplan MH. Th9 cells: differentiation and disease. Immunol Rev. 2013;252(1):104-115.</w:t>
      </w:r>
    </w:p>
    <w:p w14:paraId="4DE7D9CE" w14:textId="77777777" w:rsidR="003D2BAB" w:rsidRPr="00D63CC4"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83. </w:t>
      </w:r>
      <w:r w:rsidRPr="003D2BAB">
        <w:rPr>
          <w:rFonts w:ascii="Arial" w:hAnsi="Arial" w:cs="Arial"/>
          <w:noProof/>
          <w:sz w:val="22"/>
        </w:rPr>
        <w:tab/>
        <w:t xml:space="preserve">Zhao P, Xiao X, Ghobrial RM and Li XC. IL-9 and Th9 cells: progress and challenges. </w:t>
      </w:r>
      <w:r w:rsidRPr="00D63CC4">
        <w:rPr>
          <w:rFonts w:ascii="Arial" w:hAnsi="Arial" w:cs="Arial"/>
          <w:noProof/>
          <w:sz w:val="22"/>
        </w:rPr>
        <w:t>Int Immunol. 2013;25(10):547-551.</w:t>
      </w:r>
    </w:p>
    <w:p w14:paraId="529B922B"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C55755">
        <w:rPr>
          <w:rFonts w:ascii="Arial" w:hAnsi="Arial" w:cs="Arial"/>
          <w:noProof/>
          <w:sz w:val="22"/>
          <w:lang w:val="sv-SE"/>
        </w:rPr>
        <w:t xml:space="preserve">84. </w:t>
      </w:r>
      <w:r w:rsidRPr="00C55755">
        <w:rPr>
          <w:rFonts w:ascii="Arial" w:hAnsi="Arial" w:cs="Arial"/>
          <w:noProof/>
          <w:sz w:val="22"/>
          <w:lang w:val="sv-SE"/>
        </w:rPr>
        <w:tab/>
        <w:t xml:space="preserve">Veldhoen M, Uyttenhove C, van Snick J et al. </w:t>
      </w:r>
      <w:r w:rsidRPr="003D2BAB">
        <w:rPr>
          <w:rFonts w:ascii="Arial" w:hAnsi="Arial" w:cs="Arial"/>
          <w:noProof/>
          <w:sz w:val="22"/>
        </w:rPr>
        <w:t>Transforming growth factor-β “reprograms” the differentiation of T helper 2 cells and promotes an interleukin 9-producing subset. Nat Immunol. 2008;9(12):1341-1346.</w:t>
      </w:r>
    </w:p>
    <w:p w14:paraId="35436FC3"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85. </w:t>
      </w:r>
      <w:r w:rsidRPr="003D2BAB">
        <w:rPr>
          <w:rFonts w:ascii="Arial" w:hAnsi="Arial" w:cs="Arial"/>
          <w:noProof/>
          <w:sz w:val="22"/>
        </w:rPr>
        <w:tab/>
        <w:t>Zhan T, Zhang T, Wang Y et al. Dynamics of Th9 cells and their potential role in immunopathogenesis of murine schistosomiasis. Parasites and Vectors. 2017;10(1).</w:t>
      </w:r>
    </w:p>
    <w:p w14:paraId="77235425"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D63CC4">
        <w:rPr>
          <w:rFonts w:ascii="Arial" w:hAnsi="Arial" w:cs="Arial"/>
          <w:noProof/>
          <w:sz w:val="22"/>
          <w:lang w:val="sv-SE"/>
        </w:rPr>
        <w:t xml:space="preserve">86. </w:t>
      </w:r>
      <w:r w:rsidRPr="00D63CC4">
        <w:rPr>
          <w:rFonts w:ascii="Arial" w:hAnsi="Arial" w:cs="Arial"/>
          <w:noProof/>
          <w:sz w:val="22"/>
          <w:lang w:val="sv-SE"/>
        </w:rPr>
        <w:tab/>
        <w:t xml:space="preserve">Li L, Xie H, Wang M et al. </w:t>
      </w:r>
      <w:r w:rsidRPr="003D2BAB">
        <w:rPr>
          <w:rFonts w:ascii="Arial" w:hAnsi="Arial" w:cs="Arial"/>
          <w:noProof/>
          <w:sz w:val="22"/>
        </w:rPr>
        <w:t xml:space="preserve">Characteristics of IL-9 induced by </w:t>
      </w:r>
      <w:r w:rsidRPr="004B4D63">
        <w:rPr>
          <w:rFonts w:ascii="Arial" w:hAnsi="Arial" w:cs="Arial"/>
          <w:i/>
          <w:iCs/>
          <w:noProof/>
          <w:sz w:val="22"/>
        </w:rPr>
        <w:t>Schistosoma japonicum</w:t>
      </w:r>
      <w:r w:rsidRPr="003D2BAB">
        <w:rPr>
          <w:rFonts w:ascii="Arial" w:hAnsi="Arial" w:cs="Arial"/>
          <w:noProof/>
          <w:sz w:val="22"/>
        </w:rPr>
        <w:t xml:space="preserve"> infection in C57BL/6 mouse liver. Sci Rep. 2017;7(1):2343.</w:t>
      </w:r>
    </w:p>
    <w:p w14:paraId="215FF426"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D63CC4">
        <w:rPr>
          <w:rFonts w:ascii="Arial" w:hAnsi="Arial" w:cs="Arial"/>
          <w:noProof/>
          <w:sz w:val="22"/>
          <w:lang w:val="sv-SE"/>
        </w:rPr>
        <w:t xml:space="preserve">87. </w:t>
      </w:r>
      <w:r w:rsidRPr="00D63CC4">
        <w:rPr>
          <w:rFonts w:ascii="Arial" w:hAnsi="Arial" w:cs="Arial"/>
          <w:noProof/>
          <w:sz w:val="22"/>
          <w:lang w:val="sv-SE"/>
        </w:rPr>
        <w:tab/>
        <w:t xml:space="preserve">Khalil RMA, Luz A, Mailhammer R et al. </w:t>
      </w:r>
      <w:r w:rsidRPr="004B4D63">
        <w:rPr>
          <w:rFonts w:ascii="Arial" w:hAnsi="Arial" w:cs="Arial"/>
          <w:i/>
          <w:iCs/>
          <w:noProof/>
          <w:sz w:val="22"/>
        </w:rPr>
        <w:t>Schistosoma mansoni</w:t>
      </w:r>
      <w:r w:rsidRPr="003D2BAB">
        <w:rPr>
          <w:rFonts w:ascii="Arial" w:hAnsi="Arial" w:cs="Arial"/>
          <w:noProof/>
          <w:sz w:val="22"/>
        </w:rPr>
        <w:t xml:space="preserve"> infection in mice augments the capacity for interleukin 3 (IL-3) and IL-9 production and concurrently enlarges progenitor pools for mast cells and granulocytes-macrophages. Infect Immun. 1996;64(12):4960-4966.</w:t>
      </w:r>
    </w:p>
    <w:p w14:paraId="79260E13"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88. </w:t>
      </w:r>
      <w:r w:rsidRPr="003D2BAB">
        <w:rPr>
          <w:rFonts w:ascii="Arial" w:hAnsi="Arial" w:cs="Arial"/>
          <w:noProof/>
          <w:sz w:val="22"/>
        </w:rPr>
        <w:tab/>
        <w:t xml:space="preserve">Fallon PG, Smith P, Richardson EJ et al. Expression of interleukin-9 leads to Th2 cytokine-dominated responses and fatal enteropathy in mice with chronic </w:t>
      </w:r>
      <w:r w:rsidRPr="004B4D63">
        <w:rPr>
          <w:rFonts w:ascii="Arial" w:hAnsi="Arial" w:cs="Arial"/>
          <w:i/>
          <w:iCs/>
          <w:noProof/>
          <w:sz w:val="22"/>
        </w:rPr>
        <w:t>Schistosoma mansoni</w:t>
      </w:r>
      <w:r w:rsidRPr="003D2BAB">
        <w:rPr>
          <w:rFonts w:ascii="Arial" w:hAnsi="Arial" w:cs="Arial"/>
          <w:noProof/>
          <w:sz w:val="22"/>
        </w:rPr>
        <w:t xml:space="preserve"> infections. Infect Immun. 2000;68(10):6005-6011.</w:t>
      </w:r>
    </w:p>
    <w:p w14:paraId="43F6D88D"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D63CC4">
        <w:rPr>
          <w:rFonts w:ascii="Arial" w:hAnsi="Arial" w:cs="Arial"/>
          <w:noProof/>
          <w:sz w:val="22"/>
          <w:lang w:val="sv-SE"/>
        </w:rPr>
        <w:t xml:space="preserve">89. </w:t>
      </w:r>
      <w:r w:rsidRPr="00D63CC4">
        <w:rPr>
          <w:rFonts w:ascii="Arial" w:hAnsi="Arial" w:cs="Arial"/>
          <w:noProof/>
          <w:sz w:val="22"/>
          <w:lang w:val="sv-SE"/>
        </w:rPr>
        <w:tab/>
        <w:t xml:space="preserve">Barreto AVMS, Lacerda GAN de, Figueiredo AL de C et al. </w:t>
      </w:r>
      <w:r w:rsidRPr="003D2BAB">
        <w:rPr>
          <w:rFonts w:ascii="Arial" w:hAnsi="Arial" w:cs="Arial"/>
          <w:noProof/>
          <w:sz w:val="22"/>
        </w:rPr>
        <w:t xml:space="preserve">Evaluation of serum levels of IL-9 and IL-17 in human </w:t>
      </w:r>
      <w:r w:rsidRPr="004B4D63">
        <w:rPr>
          <w:rFonts w:ascii="Arial" w:hAnsi="Arial" w:cs="Arial"/>
          <w:i/>
          <w:iCs/>
          <w:noProof/>
          <w:sz w:val="22"/>
        </w:rPr>
        <w:t>Schistosoma mansoni</w:t>
      </w:r>
      <w:r w:rsidRPr="003D2BAB">
        <w:rPr>
          <w:rFonts w:ascii="Arial" w:hAnsi="Arial" w:cs="Arial"/>
          <w:noProof/>
          <w:sz w:val="22"/>
        </w:rPr>
        <w:t xml:space="preserve"> infection and their relationship with periportal fibrosis. Immunobiology. 2016;221(12):1351-1354.</w:t>
      </w:r>
    </w:p>
    <w:p w14:paraId="6FDE778E"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D63CC4">
        <w:rPr>
          <w:rFonts w:ascii="Arial" w:hAnsi="Arial" w:cs="Arial"/>
          <w:noProof/>
          <w:sz w:val="22"/>
          <w:lang w:val="sv-SE"/>
        </w:rPr>
        <w:t xml:space="preserve">90. </w:t>
      </w:r>
      <w:r w:rsidRPr="00D63CC4">
        <w:rPr>
          <w:rFonts w:ascii="Arial" w:hAnsi="Arial" w:cs="Arial"/>
          <w:noProof/>
          <w:sz w:val="22"/>
          <w:lang w:val="sv-SE"/>
        </w:rPr>
        <w:tab/>
        <w:t xml:space="preserve">Rutitzky LI, Lopes da Rosa JR and Stadecker MJ. </w:t>
      </w:r>
      <w:r w:rsidRPr="003D2BAB">
        <w:rPr>
          <w:rFonts w:ascii="Arial" w:hAnsi="Arial" w:cs="Arial"/>
          <w:noProof/>
          <w:sz w:val="22"/>
        </w:rPr>
        <w:t>Severe CD4 T cell-mediated immunopathology in murine schistosomiasis is dependent on IL-12p40 and correlates with high levels of IL-17. J Immunol. 2005;175(6):3920-3926.</w:t>
      </w:r>
    </w:p>
    <w:p w14:paraId="449D76BA"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91. </w:t>
      </w:r>
      <w:r w:rsidRPr="003D2BAB">
        <w:rPr>
          <w:rFonts w:ascii="Arial" w:hAnsi="Arial" w:cs="Arial"/>
          <w:noProof/>
          <w:sz w:val="22"/>
        </w:rPr>
        <w:tab/>
        <w:t xml:space="preserve">Zhang Y, Chen L, Gao W et al. IL-17 neutralization significantly ameliorates hepatic granulomatous inflammation and liver damage in </w:t>
      </w:r>
      <w:r w:rsidRPr="004B4D63">
        <w:rPr>
          <w:rFonts w:ascii="Arial" w:hAnsi="Arial" w:cs="Arial"/>
          <w:i/>
          <w:iCs/>
          <w:noProof/>
          <w:sz w:val="22"/>
        </w:rPr>
        <w:t>Schistosoma japonicum</w:t>
      </w:r>
      <w:r w:rsidRPr="003D2BAB">
        <w:rPr>
          <w:rFonts w:ascii="Arial" w:hAnsi="Arial" w:cs="Arial"/>
          <w:noProof/>
          <w:sz w:val="22"/>
        </w:rPr>
        <w:t xml:space="preserve"> infected mice. Eur J Immunol. 2012;42(6):1523-1535.</w:t>
      </w:r>
    </w:p>
    <w:p w14:paraId="67E08606"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92. </w:t>
      </w:r>
      <w:r w:rsidRPr="003D2BAB">
        <w:rPr>
          <w:rFonts w:ascii="Arial" w:hAnsi="Arial" w:cs="Arial"/>
          <w:noProof/>
          <w:sz w:val="22"/>
        </w:rPr>
        <w:tab/>
        <w:t>Jonuleit H and Schmitt E. The regulatory T cell family: distinct subsets and their interrelations. J Immunol. 2003;171(12):6323-6327.</w:t>
      </w:r>
    </w:p>
    <w:p w14:paraId="2B8286D2"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93. </w:t>
      </w:r>
      <w:r w:rsidRPr="003D2BAB">
        <w:rPr>
          <w:rFonts w:ascii="Arial" w:hAnsi="Arial" w:cs="Arial"/>
          <w:noProof/>
          <w:sz w:val="22"/>
        </w:rPr>
        <w:tab/>
        <w:t>Roncarlo MG and Gregori S. Is FOXP3 a bona fide marker for human regulatory T cells? Eur J Immunol. 2008;38(4):925-927.</w:t>
      </w:r>
    </w:p>
    <w:p w14:paraId="497AFCAE"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94. </w:t>
      </w:r>
      <w:r w:rsidRPr="003D2BAB">
        <w:rPr>
          <w:rFonts w:ascii="Arial" w:hAnsi="Arial" w:cs="Arial"/>
          <w:noProof/>
          <w:sz w:val="22"/>
        </w:rPr>
        <w:tab/>
        <w:t>Hartigan-O’Connor DJ, Poon C, Sinclair E and McCune JM. Human CD4+ regulatory T cells express lower levels of the IL-7 receptor alpha chain (CD127), allowing consistent identification and sorting of live cells. J Immunol Methods. 2007;319(1-2):41-52.</w:t>
      </w:r>
    </w:p>
    <w:p w14:paraId="0E3C899D"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lastRenderedPageBreak/>
        <w:t xml:space="preserve">95. </w:t>
      </w:r>
      <w:r w:rsidRPr="003D2BAB">
        <w:rPr>
          <w:rFonts w:ascii="Arial" w:hAnsi="Arial" w:cs="Arial"/>
          <w:noProof/>
          <w:sz w:val="22"/>
        </w:rPr>
        <w:tab/>
        <w:t xml:space="preserve">Watanabe K, Mwinzi PNM, Black CL et al. T regulatory cell levels decrease in people infected with </w:t>
      </w:r>
      <w:r w:rsidRPr="004B4D63">
        <w:rPr>
          <w:rFonts w:ascii="Arial" w:hAnsi="Arial" w:cs="Arial"/>
          <w:i/>
          <w:iCs/>
          <w:noProof/>
          <w:sz w:val="22"/>
        </w:rPr>
        <w:t xml:space="preserve">Schistosoma mansoni </w:t>
      </w:r>
      <w:r w:rsidRPr="003D2BAB">
        <w:rPr>
          <w:rFonts w:ascii="Arial" w:hAnsi="Arial" w:cs="Arial"/>
          <w:noProof/>
          <w:sz w:val="22"/>
        </w:rPr>
        <w:t>on effective treatment. Am J Trop Med Hyg. 2007;77(4):676-682.</w:t>
      </w:r>
    </w:p>
    <w:p w14:paraId="4377FCD0"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96. </w:t>
      </w:r>
      <w:r w:rsidRPr="003D2BAB">
        <w:rPr>
          <w:rFonts w:ascii="Arial" w:hAnsi="Arial" w:cs="Arial"/>
          <w:noProof/>
          <w:sz w:val="22"/>
        </w:rPr>
        <w:tab/>
        <w:t xml:space="preserve">Romano A, Hou X, Sertorio M et al. FOXP3+ regulatory T cells in hepatic fibrosis and splenomegaly caused by </w:t>
      </w:r>
      <w:r w:rsidRPr="004B4D63">
        <w:rPr>
          <w:rFonts w:ascii="Arial" w:hAnsi="Arial" w:cs="Arial"/>
          <w:i/>
          <w:iCs/>
          <w:noProof/>
          <w:sz w:val="22"/>
        </w:rPr>
        <w:t>Schistosoma japonicum</w:t>
      </w:r>
      <w:r w:rsidRPr="003D2BAB">
        <w:rPr>
          <w:rFonts w:ascii="Arial" w:hAnsi="Arial" w:cs="Arial"/>
          <w:noProof/>
          <w:sz w:val="22"/>
        </w:rPr>
        <w:t>: the spleen may be a major source of Tregs in subjects with splenomegaly. PLoS Negl Trop Dis. 2016;10(1):e0004306.</w:t>
      </w:r>
    </w:p>
    <w:p w14:paraId="6D2A9AEA"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97. </w:t>
      </w:r>
      <w:r w:rsidRPr="003D2BAB">
        <w:rPr>
          <w:rFonts w:ascii="Arial" w:hAnsi="Arial" w:cs="Arial"/>
          <w:noProof/>
          <w:sz w:val="22"/>
        </w:rPr>
        <w:tab/>
        <w:t>Ondigo BN, Ndombi EM, Nicholson SC et al. Functional studies of T regulatory lymphocytes in human schistosomiasis in western Kenya. Am J Trop Med Hyg. 2018;98(6):1770-1781.</w:t>
      </w:r>
    </w:p>
    <w:p w14:paraId="1685FDAB"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98. </w:t>
      </w:r>
      <w:r w:rsidRPr="003D2BAB">
        <w:rPr>
          <w:rFonts w:ascii="Arial" w:hAnsi="Arial" w:cs="Arial"/>
          <w:noProof/>
          <w:sz w:val="22"/>
        </w:rPr>
        <w:tab/>
        <w:t xml:space="preserve">Baumgart M, Tompkins F, Leng J and Hesse M. Naturally occurring CD4+ Foxp3+ regulatory T cells are an essential, IL-10-independent part of the immunoregulatory network in </w:t>
      </w:r>
      <w:r w:rsidRPr="004B4D63">
        <w:rPr>
          <w:rFonts w:ascii="Arial" w:hAnsi="Arial" w:cs="Arial"/>
          <w:i/>
          <w:iCs/>
          <w:noProof/>
          <w:sz w:val="22"/>
        </w:rPr>
        <w:t>Schistosoma mansoni</w:t>
      </w:r>
      <w:r w:rsidRPr="003D2BAB">
        <w:rPr>
          <w:rFonts w:ascii="Arial" w:hAnsi="Arial" w:cs="Arial"/>
          <w:noProof/>
          <w:sz w:val="22"/>
        </w:rPr>
        <w:t xml:space="preserve"> egg-induced inflammation. J Immunol. 2006;176(9):5374-5387.</w:t>
      </w:r>
    </w:p>
    <w:p w14:paraId="2D6149EF"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99. </w:t>
      </w:r>
      <w:r w:rsidRPr="003D2BAB">
        <w:rPr>
          <w:rFonts w:ascii="Arial" w:hAnsi="Arial" w:cs="Arial"/>
          <w:noProof/>
          <w:sz w:val="22"/>
        </w:rPr>
        <w:tab/>
        <w:t>McKee AS and Pearce EJ. CD25+ CD4+ cells contribute to Th2 polarization during helminth infection by suppressing Th1 response development. J Immunol. 2004;173(2):1224-1231.</w:t>
      </w:r>
    </w:p>
    <w:p w14:paraId="085E343D"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00. </w:t>
      </w:r>
      <w:r w:rsidRPr="003D2BAB">
        <w:rPr>
          <w:rFonts w:ascii="Arial" w:hAnsi="Arial" w:cs="Arial"/>
          <w:noProof/>
          <w:sz w:val="22"/>
        </w:rPr>
        <w:tab/>
        <w:t>Hesse M, Piccirillo CA, Belkaid Y et al. The pathogenesis of schistosomiasis is controlled by cooperating IL-10-producing innate effector and regulatory T cells. J Immunol. 2004;172(5):3157-3166.</w:t>
      </w:r>
    </w:p>
    <w:p w14:paraId="2106B68B"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01. </w:t>
      </w:r>
      <w:r w:rsidRPr="003D2BAB">
        <w:rPr>
          <w:rFonts w:ascii="Arial" w:hAnsi="Arial" w:cs="Arial"/>
          <w:noProof/>
          <w:sz w:val="22"/>
        </w:rPr>
        <w:tab/>
        <w:t>Turner JD, Jenkins GR, Hogg KG et al. CD4+CD25+ regulatory cells contribute to the regulation of colonic Th2 granulomatous pathology caused by schistosome infection. PLoS Negl Trop Dis. 2011;5(8):e1269.</w:t>
      </w:r>
    </w:p>
    <w:p w14:paraId="1995B6AF" w14:textId="77777777" w:rsidR="003D2BAB" w:rsidRPr="00D63CC4"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D63CC4">
        <w:rPr>
          <w:rFonts w:ascii="Arial" w:hAnsi="Arial" w:cs="Arial"/>
          <w:noProof/>
          <w:sz w:val="22"/>
          <w:lang w:val="sv-SE"/>
        </w:rPr>
        <w:t xml:space="preserve">102. </w:t>
      </w:r>
      <w:r w:rsidRPr="00D63CC4">
        <w:rPr>
          <w:rFonts w:ascii="Arial" w:hAnsi="Arial" w:cs="Arial"/>
          <w:noProof/>
          <w:sz w:val="22"/>
          <w:lang w:val="sv-SE"/>
        </w:rPr>
        <w:tab/>
        <w:t xml:space="preserve">Tang CL, Lei JH, Wang T et al. </w:t>
      </w:r>
      <w:r w:rsidRPr="003D2BAB">
        <w:rPr>
          <w:rFonts w:ascii="Arial" w:hAnsi="Arial" w:cs="Arial"/>
          <w:noProof/>
          <w:sz w:val="22"/>
        </w:rPr>
        <w:t xml:space="preserve">Effect of CD4+CD25+ regulatory T cells on the immune evasion of </w:t>
      </w:r>
      <w:r w:rsidRPr="004B4D63">
        <w:rPr>
          <w:rFonts w:ascii="Arial" w:hAnsi="Arial" w:cs="Arial"/>
          <w:i/>
          <w:iCs/>
          <w:noProof/>
          <w:sz w:val="22"/>
        </w:rPr>
        <w:t>Schistosoma japonicum</w:t>
      </w:r>
      <w:r w:rsidRPr="003D2BAB">
        <w:rPr>
          <w:rFonts w:ascii="Arial" w:hAnsi="Arial" w:cs="Arial"/>
          <w:noProof/>
          <w:sz w:val="22"/>
        </w:rPr>
        <w:t xml:space="preserve">. </w:t>
      </w:r>
      <w:r w:rsidRPr="00D63CC4">
        <w:rPr>
          <w:rFonts w:ascii="Arial" w:hAnsi="Arial" w:cs="Arial"/>
          <w:noProof/>
          <w:sz w:val="22"/>
        </w:rPr>
        <w:t>Parasitol Res. 2011;108(2):477-480.</w:t>
      </w:r>
    </w:p>
    <w:p w14:paraId="1F8E164B"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D63CC4">
        <w:rPr>
          <w:rFonts w:ascii="Arial" w:hAnsi="Arial" w:cs="Arial"/>
          <w:noProof/>
          <w:sz w:val="22"/>
        </w:rPr>
        <w:t xml:space="preserve">103. </w:t>
      </w:r>
      <w:r w:rsidRPr="00D63CC4">
        <w:rPr>
          <w:rFonts w:ascii="Arial" w:hAnsi="Arial" w:cs="Arial"/>
          <w:noProof/>
          <w:sz w:val="22"/>
        </w:rPr>
        <w:tab/>
        <w:t xml:space="preserve">Mariano FS, Gutierrez FRS, Pavanelli WR et al. </w:t>
      </w:r>
      <w:r w:rsidRPr="003D2BAB">
        <w:rPr>
          <w:rFonts w:ascii="Arial" w:hAnsi="Arial" w:cs="Arial"/>
          <w:noProof/>
          <w:sz w:val="22"/>
        </w:rPr>
        <w:t xml:space="preserve">The involvement of CD4+CD25+ T cells in the acute phase of </w:t>
      </w:r>
      <w:r w:rsidRPr="004B4D63">
        <w:rPr>
          <w:rFonts w:ascii="Arial" w:hAnsi="Arial" w:cs="Arial"/>
          <w:i/>
          <w:iCs/>
          <w:noProof/>
          <w:sz w:val="22"/>
        </w:rPr>
        <w:t>Trypanosoma cruzi</w:t>
      </w:r>
      <w:r w:rsidRPr="003D2BAB">
        <w:rPr>
          <w:rFonts w:ascii="Arial" w:hAnsi="Arial" w:cs="Arial"/>
          <w:noProof/>
          <w:sz w:val="22"/>
        </w:rPr>
        <w:t xml:space="preserve"> infection. Microbes Infect. 2008;10(7):825-833.</w:t>
      </w:r>
    </w:p>
    <w:p w14:paraId="28F9EFFF" w14:textId="77777777" w:rsidR="003D2BAB" w:rsidRPr="00D63CC4"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04. </w:t>
      </w:r>
      <w:r w:rsidRPr="003D2BAB">
        <w:rPr>
          <w:rFonts w:ascii="Arial" w:hAnsi="Arial" w:cs="Arial"/>
          <w:noProof/>
          <w:sz w:val="22"/>
        </w:rPr>
        <w:tab/>
        <w:t xml:space="preserve">Verhagen J, Sabatos CA and Wraith DC. The role of CTLA-4 in immune regulation. </w:t>
      </w:r>
      <w:r w:rsidRPr="00D63CC4">
        <w:rPr>
          <w:rFonts w:ascii="Arial" w:hAnsi="Arial" w:cs="Arial"/>
          <w:noProof/>
          <w:sz w:val="22"/>
        </w:rPr>
        <w:t>Immunol Lett. 2008;115(1):73-74.</w:t>
      </w:r>
    </w:p>
    <w:p w14:paraId="1778DEAF"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C55755">
        <w:rPr>
          <w:rFonts w:ascii="Arial" w:hAnsi="Arial" w:cs="Arial"/>
          <w:noProof/>
          <w:sz w:val="22"/>
          <w:lang w:val="sv-SE"/>
        </w:rPr>
        <w:t xml:space="preserve">105. </w:t>
      </w:r>
      <w:r w:rsidRPr="00C55755">
        <w:rPr>
          <w:rFonts w:ascii="Arial" w:hAnsi="Arial" w:cs="Arial"/>
          <w:noProof/>
          <w:sz w:val="22"/>
          <w:lang w:val="sv-SE"/>
        </w:rPr>
        <w:tab/>
        <w:t xml:space="preserve">Tang CL, Lei JH, Guan F et al. </w:t>
      </w:r>
      <w:r w:rsidRPr="003D2BAB">
        <w:rPr>
          <w:rFonts w:ascii="Arial" w:hAnsi="Arial" w:cs="Arial"/>
          <w:noProof/>
          <w:sz w:val="22"/>
        </w:rPr>
        <w:t xml:space="preserve">Effect of cytotoxic T-lymphocyte-associated protein 4 on CD4+CD25+ regulatory T cells in murine </w:t>
      </w:r>
      <w:r w:rsidRPr="004B4D63">
        <w:rPr>
          <w:rFonts w:ascii="Arial" w:hAnsi="Arial" w:cs="Arial"/>
          <w:i/>
          <w:iCs/>
          <w:noProof/>
          <w:sz w:val="22"/>
        </w:rPr>
        <w:t>Schistosomiasis japonica</w:t>
      </w:r>
      <w:r w:rsidRPr="003D2BAB">
        <w:rPr>
          <w:rFonts w:ascii="Arial" w:hAnsi="Arial" w:cs="Arial"/>
          <w:noProof/>
          <w:sz w:val="22"/>
        </w:rPr>
        <w:t>. Exp Parasitol. 2014;136(1):74-78.</w:t>
      </w:r>
    </w:p>
    <w:p w14:paraId="13039946"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06. </w:t>
      </w:r>
      <w:r w:rsidRPr="003D2BAB">
        <w:rPr>
          <w:rFonts w:ascii="Arial" w:hAnsi="Arial" w:cs="Arial"/>
          <w:noProof/>
          <w:sz w:val="22"/>
        </w:rPr>
        <w:tab/>
        <w:t xml:space="preserve">Wang X, Zhou S, Chi Y et al. CD4+CD25+ Treg induction by an HSP60-derived peptide SJMHE1 from </w:t>
      </w:r>
      <w:r w:rsidRPr="004B4D63">
        <w:rPr>
          <w:rFonts w:ascii="Arial" w:hAnsi="Arial" w:cs="Arial"/>
          <w:i/>
          <w:iCs/>
          <w:noProof/>
          <w:sz w:val="22"/>
        </w:rPr>
        <w:t>Schistosoma japonicum</w:t>
      </w:r>
      <w:r w:rsidRPr="003D2BAB">
        <w:rPr>
          <w:rFonts w:ascii="Arial" w:hAnsi="Arial" w:cs="Arial"/>
          <w:noProof/>
          <w:sz w:val="22"/>
        </w:rPr>
        <w:t xml:space="preserve"> is TLR2 dependent. Eur J Immunol. 2009;39(11):3052-3065.</w:t>
      </w:r>
    </w:p>
    <w:p w14:paraId="0C1BC0AA"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07. </w:t>
      </w:r>
      <w:r w:rsidRPr="003D2BAB">
        <w:rPr>
          <w:rFonts w:ascii="Arial" w:hAnsi="Arial" w:cs="Arial"/>
          <w:noProof/>
          <w:sz w:val="22"/>
        </w:rPr>
        <w:tab/>
        <w:t>Wynn TA, Thompson RW, Cheever AW and Mentink-Kane MM. Immunopathogenesis of schistosomiasis. Immunol Rev. 2004;201:156-167.</w:t>
      </w:r>
    </w:p>
    <w:p w14:paraId="1FBAF002"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08. </w:t>
      </w:r>
      <w:r w:rsidRPr="003D2BAB">
        <w:rPr>
          <w:rFonts w:ascii="Arial" w:hAnsi="Arial" w:cs="Arial"/>
          <w:noProof/>
          <w:sz w:val="22"/>
        </w:rPr>
        <w:tab/>
        <w:t xml:space="preserve">Friedman SL. Mechanisms of hepatic fibrogenesis. Gastroenterology. </w:t>
      </w:r>
      <w:r w:rsidRPr="003D2BAB">
        <w:rPr>
          <w:rFonts w:ascii="Arial" w:hAnsi="Arial" w:cs="Arial"/>
          <w:noProof/>
          <w:sz w:val="22"/>
        </w:rPr>
        <w:lastRenderedPageBreak/>
        <w:t>2008;134(6):1655-1669.</w:t>
      </w:r>
    </w:p>
    <w:p w14:paraId="619643AF"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09. </w:t>
      </w:r>
      <w:r w:rsidRPr="003D2BAB">
        <w:rPr>
          <w:rFonts w:ascii="Arial" w:hAnsi="Arial" w:cs="Arial"/>
          <w:noProof/>
          <w:sz w:val="22"/>
        </w:rPr>
        <w:tab/>
        <w:t>Chang D, Ramalho LNZ, Ramalho FS, Martinelli ALC and Zucoloto S. Hepatic stellate cells in human schistosomiasis mansoni: a comparative immunohistochemical study with liver cirrhosis. Acta Trop. 2006;97(3):318-323.</w:t>
      </w:r>
    </w:p>
    <w:p w14:paraId="5CAF6AF0"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10. </w:t>
      </w:r>
      <w:r w:rsidRPr="003D2BAB">
        <w:rPr>
          <w:rFonts w:ascii="Arial" w:hAnsi="Arial" w:cs="Arial"/>
          <w:noProof/>
          <w:sz w:val="22"/>
        </w:rPr>
        <w:tab/>
        <w:t xml:space="preserve">Bartley PB, Ramm GA, Jones M, Ruddell RG, Li Y and McManus D. A contributory role for activated hepatic stellate cells in the dynamics of </w:t>
      </w:r>
      <w:r w:rsidRPr="004B4D63">
        <w:rPr>
          <w:rFonts w:ascii="Arial" w:hAnsi="Arial" w:cs="Arial"/>
          <w:i/>
          <w:iCs/>
          <w:noProof/>
          <w:sz w:val="22"/>
        </w:rPr>
        <w:t>Schistosoma japonicum</w:t>
      </w:r>
      <w:r w:rsidRPr="003D2BAB">
        <w:rPr>
          <w:rFonts w:ascii="Arial" w:hAnsi="Arial" w:cs="Arial"/>
          <w:noProof/>
          <w:sz w:val="22"/>
        </w:rPr>
        <w:t xml:space="preserve"> egg-induced fibrosis. Int J Parasitol. 2006;36(9):993-1001.</w:t>
      </w:r>
    </w:p>
    <w:p w14:paraId="50A65546"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11. </w:t>
      </w:r>
      <w:r w:rsidRPr="003D2BAB">
        <w:rPr>
          <w:rFonts w:ascii="Arial" w:hAnsi="Arial" w:cs="Arial"/>
          <w:noProof/>
          <w:sz w:val="22"/>
        </w:rPr>
        <w:tab/>
        <w:t>She H, Xiong S, Hazra S and Tsukamoto H. Adipogenic transcriptional regulation of hepatic stellate cells. J Biol Chem. 2005;280(6):4959-4967.</w:t>
      </w:r>
    </w:p>
    <w:p w14:paraId="18224156"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12. </w:t>
      </w:r>
      <w:r w:rsidRPr="003D2BAB">
        <w:rPr>
          <w:rFonts w:ascii="Arial" w:hAnsi="Arial" w:cs="Arial"/>
          <w:noProof/>
          <w:sz w:val="22"/>
        </w:rPr>
        <w:tab/>
        <w:t>Anthony BJ, Allen JT, Li YS and McManus D. A role for peroxisome proliferator-activated receptors in the immunopathology of schistosomiasis? PPAR Res. 2012;128068:1-6.</w:t>
      </w:r>
    </w:p>
    <w:p w14:paraId="75315116"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13. </w:t>
      </w:r>
      <w:r w:rsidRPr="003D2BAB">
        <w:rPr>
          <w:rFonts w:ascii="Arial" w:hAnsi="Arial" w:cs="Arial"/>
          <w:noProof/>
          <w:sz w:val="22"/>
        </w:rPr>
        <w:tab/>
        <w:t xml:space="preserve">Anthony BJ, Mathieson W, de Castro-Borges W and Allen J. </w:t>
      </w:r>
      <w:r w:rsidRPr="004B4D63">
        <w:rPr>
          <w:rFonts w:ascii="Arial" w:hAnsi="Arial" w:cs="Arial"/>
          <w:i/>
          <w:iCs/>
          <w:noProof/>
          <w:sz w:val="22"/>
        </w:rPr>
        <w:t>Schistosoma mansoni</w:t>
      </w:r>
      <w:r w:rsidRPr="003D2BAB">
        <w:rPr>
          <w:rFonts w:ascii="Arial" w:hAnsi="Arial" w:cs="Arial"/>
          <w:noProof/>
          <w:sz w:val="22"/>
        </w:rPr>
        <w:t>: egg-induced downregulation of hepatic stellate cell activation and fibrogenesis. Exp Parasitol. 2010;124(4):409-420.</w:t>
      </w:r>
    </w:p>
    <w:p w14:paraId="0000B8D3"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14. </w:t>
      </w:r>
      <w:r w:rsidRPr="003D2BAB">
        <w:rPr>
          <w:rFonts w:ascii="Arial" w:hAnsi="Arial" w:cs="Arial"/>
          <w:noProof/>
          <w:sz w:val="22"/>
        </w:rPr>
        <w:tab/>
        <w:t xml:space="preserve">Anthony BJ, James KR, Gobert GN, Ramm GA and McManus D. </w:t>
      </w:r>
      <w:r w:rsidRPr="004B4D63">
        <w:rPr>
          <w:rFonts w:ascii="Arial" w:hAnsi="Arial" w:cs="Arial"/>
          <w:i/>
          <w:iCs/>
          <w:noProof/>
          <w:sz w:val="22"/>
        </w:rPr>
        <w:t>Schistosoma japonicum eggs</w:t>
      </w:r>
      <w:r w:rsidRPr="003D2BAB">
        <w:rPr>
          <w:rFonts w:ascii="Arial" w:hAnsi="Arial" w:cs="Arial"/>
          <w:noProof/>
          <w:sz w:val="22"/>
        </w:rPr>
        <w:t xml:space="preserve"> induce a proinflammatory, anti-fibrogenic phenotype in hepatic stellate cells. PLoS One. 2013;8(6):e68479.</w:t>
      </w:r>
    </w:p>
    <w:p w14:paraId="36BF25A2" w14:textId="77777777" w:rsidR="003D2BAB" w:rsidRPr="00D63CC4"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15. </w:t>
      </w:r>
      <w:r w:rsidRPr="003D2BAB">
        <w:rPr>
          <w:rFonts w:ascii="Arial" w:hAnsi="Arial" w:cs="Arial"/>
          <w:noProof/>
          <w:sz w:val="22"/>
        </w:rPr>
        <w:tab/>
        <w:t xml:space="preserve">Burke M, Jones M, Gobert G, Li YS, Ellis MK and McManus D. Immunopathogenesis of human schistosomiasis. </w:t>
      </w:r>
      <w:r w:rsidRPr="00D63CC4">
        <w:rPr>
          <w:rFonts w:ascii="Arial" w:hAnsi="Arial" w:cs="Arial"/>
          <w:noProof/>
          <w:sz w:val="22"/>
        </w:rPr>
        <w:t>Parasite Immunol. 2009;31(4):163-176.</w:t>
      </w:r>
    </w:p>
    <w:p w14:paraId="5E138D6B"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C55755">
        <w:rPr>
          <w:rFonts w:ascii="Arial" w:hAnsi="Arial" w:cs="Arial"/>
          <w:noProof/>
          <w:sz w:val="22"/>
          <w:lang w:val="sv-SE"/>
        </w:rPr>
        <w:t xml:space="preserve">116. </w:t>
      </w:r>
      <w:r w:rsidRPr="00C55755">
        <w:rPr>
          <w:rFonts w:ascii="Arial" w:hAnsi="Arial" w:cs="Arial"/>
          <w:noProof/>
          <w:sz w:val="22"/>
          <w:lang w:val="sv-SE"/>
        </w:rPr>
        <w:tab/>
        <w:t xml:space="preserve">Hernandez HJ, Wang Y, Tzellas N and Stadecker MJ. </w:t>
      </w:r>
      <w:r w:rsidRPr="003D2BAB">
        <w:rPr>
          <w:rFonts w:ascii="Arial" w:hAnsi="Arial" w:cs="Arial"/>
          <w:noProof/>
          <w:sz w:val="22"/>
        </w:rPr>
        <w:t xml:space="preserve">Expression of class II, but not class I, major histocompatibility complex molecules is required for granuloma formation in infection with </w:t>
      </w:r>
      <w:r w:rsidRPr="004B4D63">
        <w:rPr>
          <w:rFonts w:ascii="Arial" w:hAnsi="Arial" w:cs="Arial"/>
          <w:i/>
          <w:iCs/>
          <w:noProof/>
          <w:sz w:val="22"/>
        </w:rPr>
        <w:t>Schistosoma mansoni</w:t>
      </w:r>
      <w:r w:rsidRPr="003D2BAB">
        <w:rPr>
          <w:rFonts w:ascii="Arial" w:hAnsi="Arial" w:cs="Arial"/>
          <w:noProof/>
          <w:sz w:val="22"/>
        </w:rPr>
        <w:t>. Eur J Immunol. 1997;27(5):1170-1176.</w:t>
      </w:r>
    </w:p>
    <w:p w14:paraId="2F253A22"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17. </w:t>
      </w:r>
      <w:r w:rsidRPr="003D2BAB">
        <w:rPr>
          <w:rFonts w:ascii="Arial" w:hAnsi="Arial" w:cs="Arial"/>
          <w:noProof/>
          <w:sz w:val="22"/>
        </w:rPr>
        <w:tab/>
        <w:t>Girgis NM, Gundra UM, Ward LN, Cabrera M, Frevert U and Loke P. Ly6Chigh monocytes become alternatively activated macrophages in schistosome granulomas with help from CD4+ Cells. PLoS Pathog. 2014;10(6):e1004080.</w:t>
      </w:r>
    </w:p>
    <w:p w14:paraId="4233F248"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18. </w:t>
      </w:r>
      <w:r w:rsidRPr="003D2BAB">
        <w:rPr>
          <w:rFonts w:ascii="Arial" w:hAnsi="Arial" w:cs="Arial"/>
          <w:noProof/>
          <w:sz w:val="22"/>
        </w:rPr>
        <w:tab/>
        <w:t>Anthony BJ, Ramm GA and McManus D. Role of resident liver cells in the pathogenesis of schistosomiasis. Trends Parasitol. 2012;28(12):572-579.</w:t>
      </w:r>
    </w:p>
    <w:p w14:paraId="5DE29C61"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19. </w:t>
      </w:r>
      <w:r w:rsidRPr="003D2BAB">
        <w:rPr>
          <w:rFonts w:ascii="Arial" w:hAnsi="Arial" w:cs="Arial"/>
          <w:noProof/>
          <w:sz w:val="22"/>
        </w:rPr>
        <w:tab/>
        <w:t>Barron L and Wynn TA. Macrophage activation governs schistosomiasis-induced inflammation and fibrosis. Eur J Immunol. 2011;41(9):2509-2514.</w:t>
      </w:r>
    </w:p>
    <w:p w14:paraId="5996287A"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20. </w:t>
      </w:r>
      <w:r w:rsidRPr="003D2BAB">
        <w:rPr>
          <w:rFonts w:ascii="Arial" w:hAnsi="Arial" w:cs="Arial"/>
          <w:noProof/>
          <w:sz w:val="22"/>
        </w:rPr>
        <w:tab/>
        <w:t>Pradere JP, Kluwe J, De Minicis S et al. Hepatic macrophages but not dendritic cells contribute to liver fibrosis by promoting the survival of activated hepatic stellate cells in mice. Hepatology. 2013;58(4):1461-1473.</w:t>
      </w:r>
    </w:p>
    <w:p w14:paraId="709BB818"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21. </w:t>
      </w:r>
      <w:r w:rsidRPr="003D2BAB">
        <w:rPr>
          <w:rFonts w:ascii="Arial" w:hAnsi="Arial" w:cs="Arial"/>
          <w:noProof/>
          <w:sz w:val="22"/>
        </w:rPr>
        <w:tab/>
        <w:t>Gordon S. Alternative activation of macrophages. Nat Rev Immunol. 2003;3(1):23-35.</w:t>
      </w:r>
    </w:p>
    <w:p w14:paraId="20F26084"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22. </w:t>
      </w:r>
      <w:r w:rsidRPr="003D2BAB">
        <w:rPr>
          <w:rFonts w:ascii="Arial" w:hAnsi="Arial" w:cs="Arial"/>
          <w:noProof/>
          <w:sz w:val="22"/>
        </w:rPr>
        <w:tab/>
        <w:t xml:space="preserve">Hesse M, Cheever AW, Jankovic D and Wynn TA. NOS-2 mediates the protective anti-inflammatory and antifibrotic effects of the Th1-inducing adjuvant, IL-12, in a Th2 model </w:t>
      </w:r>
      <w:r w:rsidRPr="003D2BAB">
        <w:rPr>
          <w:rFonts w:ascii="Arial" w:hAnsi="Arial" w:cs="Arial"/>
          <w:noProof/>
          <w:sz w:val="22"/>
        </w:rPr>
        <w:lastRenderedPageBreak/>
        <w:t>of granulomatous disease. Am J Pathol. 2000;157(3):945-955.</w:t>
      </w:r>
    </w:p>
    <w:p w14:paraId="0D6D5BBB"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D63CC4">
        <w:rPr>
          <w:rFonts w:ascii="Arial" w:hAnsi="Arial" w:cs="Arial"/>
          <w:noProof/>
          <w:sz w:val="22"/>
          <w:lang w:val="sv-SE"/>
        </w:rPr>
        <w:t xml:space="preserve">123. </w:t>
      </w:r>
      <w:r w:rsidRPr="00D63CC4">
        <w:rPr>
          <w:rFonts w:ascii="Arial" w:hAnsi="Arial" w:cs="Arial"/>
          <w:noProof/>
          <w:sz w:val="22"/>
          <w:lang w:val="sv-SE"/>
        </w:rPr>
        <w:tab/>
        <w:t xml:space="preserve">Herbert DR, Hölscher C, Mohrs M et al. </w:t>
      </w:r>
      <w:r w:rsidRPr="003D2BAB">
        <w:rPr>
          <w:rFonts w:ascii="Arial" w:hAnsi="Arial" w:cs="Arial"/>
          <w:noProof/>
          <w:sz w:val="22"/>
        </w:rPr>
        <w:t>Alternative macrophage activation is essential for survival during schistosomiasis and downmodulates T helper 1 responses and immunopathology. Immunity. 2004;20(5):623-635.</w:t>
      </w:r>
    </w:p>
    <w:p w14:paraId="3764DC1E"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24. </w:t>
      </w:r>
      <w:r w:rsidRPr="003D2BAB">
        <w:rPr>
          <w:rFonts w:ascii="Arial" w:hAnsi="Arial" w:cs="Arial"/>
          <w:noProof/>
          <w:sz w:val="22"/>
        </w:rPr>
        <w:tab/>
        <w:t>Hesse M, Modolell M, La Flamme AC et al. Differential regulation of Nitric Oxide Synthase-2 and Arginase-1 by Type 1/Type 2 cytokines in vivo: granulomatous pathology is shaped by the pattern of l-Arginine metabolism. J Immunol. 2001;167(11):6533-6544.</w:t>
      </w:r>
    </w:p>
    <w:p w14:paraId="335D33CE" w14:textId="2430FA76" w:rsidR="003D2BAB" w:rsidRPr="00D63CC4"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25. </w:t>
      </w:r>
      <w:r w:rsidRPr="003D2BAB">
        <w:rPr>
          <w:rFonts w:ascii="Arial" w:hAnsi="Arial" w:cs="Arial"/>
          <w:noProof/>
          <w:sz w:val="22"/>
        </w:rPr>
        <w:tab/>
        <w:t xml:space="preserve">Fairfax KC, Amiel E, King IL, Freitas TC, Mohrs M and Pearce EJ. IL-10R blockade during chronic </w:t>
      </w:r>
      <w:r w:rsidR="004B4D63" w:rsidRPr="004B4D63">
        <w:rPr>
          <w:rFonts w:ascii="Arial" w:hAnsi="Arial" w:cs="Arial"/>
          <w:i/>
          <w:iCs/>
          <w:noProof/>
          <w:sz w:val="22"/>
        </w:rPr>
        <w:t>S</w:t>
      </w:r>
      <w:r w:rsidRPr="004B4D63">
        <w:rPr>
          <w:rFonts w:ascii="Arial" w:hAnsi="Arial" w:cs="Arial"/>
          <w:i/>
          <w:iCs/>
          <w:noProof/>
          <w:sz w:val="22"/>
        </w:rPr>
        <w:t>chistosomiasis mansoni</w:t>
      </w:r>
      <w:r w:rsidRPr="003D2BAB">
        <w:rPr>
          <w:rFonts w:ascii="Arial" w:hAnsi="Arial" w:cs="Arial"/>
          <w:noProof/>
          <w:sz w:val="22"/>
        </w:rPr>
        <w:t xml:space="preserve"> results in the loss of B cells from the liver and the development of severe pulmonary disease. </w:t>
      </w:r>
      <w:r w:rsidRPr="00D63CC4">
        <w:rPr>
          <w:rFonts w:ascii="Arial" w:hAnsi="Arial" w:cs="Arial"/>
          <w:noProof/>
          <w:sz w:val="22"/>
        </w:rPr>
        <w:t>PLoS Pathog. 2012;8(1):e1002490.</w:t>
      </w:r>
    </w:p>
    <w:p w14:paraId="19993590"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C55755">
        <w:rPr>
          <w:rFonts w:ascii="Arial" w:hAnsi="Arial" w:cs="Arial"/>
          <w:noProof/>
          <w:sz w:val="22"/>
          <w:lang w:val="sv-SE"/>
        </w:rPr>
        <w:t xml:space="preserve">126. </w:t>
      </w:r>
      <w:r w:rsidRPr="00C55755">
        <w:rPr>
          <w:rFonts w:ascii="Arial" w:hAnsi="Arial" w:cs="Arial"/>
          <w:noProof/>
          <w:sz w:val="22"/>
          <w:lang w:val="sv-SE"/>
        </w:rPr>
        <w:tab/>
        <w:t xml:space="preserve">Zhu J, Xu Z, Chen X et al. </w:t>
      </w:r>
      <w:r w:rsidRPr="003D2BAB">
        <w:rPr>
          <w:rFonts w:ascii="Arial" w:hAnsi="Arial" w:cs="Arial"/>
          <w:noProof/>
          <w:sz w:val="22"/>
        </w:rPr>
        <w:t xml:space="preserve">Parasitic antigens alter macrophage polarization during </w:t>
      </w:r>
      <w:r w:rsidRPr="004B4D63">
        <w:rPr>
          <w:rFonts w:ascii="Arial" w:hAnsi="Arial" w:cs="Arial"/>
          <w:i/>
          <w:iCs/>
          <w:noProof/>
          <w:sz w:val="22"/>
        </w:rPr>
        <w:t>Schistosoma japonicum</w:t>
      </w:r>
      <w:r w:rsidRPr="003D2BAB">
        <w:rPr>
          <w:rFonts w:ascii="Arial" w:hAnsi="Arial" w:cs="Arial"/>
          <w:noProof/>
          <w:sz w:val="22"/>
        </w:rPr>
        <w:t xml:space="preserve"> infection in mice. Parasites and Vectors. 2014;7(122).</w:t>
      </w:r>
    </w:p>
    <w:p w14:paraId="25A892FB"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D63CC4">
        <w:rPr>
          <w:rFonts w:ascii="Arial" w:hAnsi="Arial" w:cs="Arial"/>
          <w:noProof/>
          <w:sz w:val="22"/>
          <w:lang w:val="sv-SE"/>
        </w:rPr>
        <w:t xml:space="preserve">127. </w:t>
      </w:r>
      <w:r w:rsidRPr="00D63CC4">
        <w:rPr>
          <w:rFonts w:ascii="Arial" w:hAnsi="Arial" w:cs="Arial"/>
          <w:noProof/>
          <w:sz w:val="22"/>
          <w:lang w:val="sv-SE"/>
        </w:rPr>
        <w:tab/>
        <w:t xml:space="preserve">Peng H, Zhang Q, Li X et al. </w:t>
      </w:r>
      <w:r w:rsidRPr="003D2BAB">
        <w:rPr>
          <w:rFonts w:ascii="Arial" w:hAnsi="Arial" w:cs="Arial"/>
          <w:noProof/>
          <w:sz w:val="22"/>
        </w:rPr>
        <w:t>IL-33 Contributes to</w:t>
      </w:r>
      <w:r w:rsidRPr="004B4D63">
        <w:rPr>
          <w:rFonts w:ascii="Arial" w:hAnsi="Arial" w:cs="Arial"/>
          <w:i/>
          <w:iCs/>
          <w:noProof/>
          <w:sz w:val="22"/>
        </w:rPr>
        <w:t xml:space="preserve"> Schistosoma japonicum</w:t>
      </w:r>
      <w:r w:rsidRPr="003D2BAB">
        <w:rPr>
          <w:rFonts w:ascii="Arial" w:hAnsi="Arial" w:cs="Arial"/>
          <w:noProof/>
          <w:sz w:val="22"/>
        </w:rPr>
        <w:t>-induced hepatic pathology through induction of M2 macrophages. Sci Rep. 2016;6(29844):1-11.</w:t>
      </w:r>
    </w:p>
    <w:p w14:paraId="4F1B6D77"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28. </w:t>
      </w:r>
      <w:r w:rsidRPr="003D2BAB">
        <w:rPr>
          <w:rFonts w:ascii="Arial" w:hAnsi="Arial" w:cs="Arial"/>
          <w:noProof/>
          <w:sz w:val="22"/>
        </w:rPr>
        <w:tab/>
        <w:t xml:space="preserve">Gong W, Huang F, Sun L et al. Toll-like receptor-2 regulates macrophage polarization induced by excretory-secretory antigens from </w:t>
      </w:r>
      <w:r w:rsidRPr="004B4D63">
        <w:rPr>
          <w:rFonts w:ascii="Arial" w:hAnsi="Arial" w:cs="Arial"/>
          <w:i/>
          <w:iCs/>
          <w:noProof/>
          <w:sz w:val="22"/>
        </w:rPr>
        <w:t>Schistosoma japonicum</w:t>
      </w:r>
      <w:r w:rsidRPr="003D2BAB">
        <w:rPr>
          <w:rFonts w:ascii="Arial" w:hAnsi="Arial" w:cs="Arial"/>
          <w:noProof/>
          <w:sz w:val="22"/>
        </w:rPr>
        <w:t xml:space="preserve"> eggs and promotes liver pathology in murine schistosomiasis. PLoS Negl Trop Dis. 2018;12(12):e0007000.</w:t>
      </w:r>
    </w:p>
    <w:p w14:paraId="6A43569A"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29. </w:t>
      </w:r>
      <w:r w:rsidRPr="003D2BAB">
        <w:rPr>
          <w:rFonts w:ascii="Arial" w:hAnsi="Arial" w:cs="Arial"/>
          <w:noProof/>
          <w:sz w:val="22"/>
        </w:rPr>
        <w:tab/>
        <w:t>Fallowfield JA, Mizuno M, Kendall TJ et al. Scar-associated macrophages are a major source of hepatic matrix metalloproteinase-13 and facilitate the resolution of murine hepatic fibrosis. J Immunol. 2007;178(8):5288-5295.</w:t>
      </w:r>
    </w:p>
    <w:p w14:paraId="345E531F" w14:textId="77777777" w:rsidR="003D2BAB" w:rsidRPr="00D63CC4"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30. </w:t>
      </w:r>
      <w:r w:rsidRPr="003D2BAB">
        <w:rPr>
          <w:rFonts w:ascii="Arial" w:hAnsi="Arial" w:cs="Arial"/>
          <w:noProof/>
          <w:sz w:val="22"/>
        </w:rPr>
        <w:tab/>
        <w:t xml:space="preserve">Wynn TA and Barron L. Macrophages: master regulators of inflammation and fibrosis. </w:t>
      </w:r>
      <w:r w:rsidRPr="00D63CC4">
        <w:rPr>
          <w:rFonts w:ascii="Arial" w:hAnsi="Arial" w:cs="Arial"/>
          <w:noProof/>
          <w:sz w:val="22"/>
        </w:rPr>
        <w:t>Semin Liver Dis. 2010;30(3):245-257.</w:t>
      </w:r>
    </w:p>
    <w:p w14:paraId="21A7ABCC"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D63CC4">
        <w:rPr>
          <w:rFonts w:ascii="Arial" w:hAnsi="Arial" w:cs="Arial"/>
          <w:noProof/>
          <w:sz w:val="22"/>
        </w:rPr>
        <w:t xml:space="preserve">131. </w:t>
      </w:r>
      <w:r w:rsidRPr="00D63CC4">
        <w:rPr>
          <w:rFonts w:ascii="Arial" w:hAnsi="Arial" w:cs="Arial"/>
          <w:noProof/>
          <w:sz w:val="22"/>
        </w:rPr>
        <w:tab/>
        <w:t xml:space="preserve">Harty MW, Papa EF, Huddleston HM et al. </w:t>
      </w:r>
      <w:r w:rsidRPr="003D2BAB">
        <w:rPr>
          <w:rFonts w:ascii="Arial" w:hAnsi="Arial" w:cs="Arial"/>
          <w:noProof/>
          <w:sz w:val="22"/>
        </w:rPr>
        <w:t>Hepatic macrophages promote the neutrophil-dependent resolution of fibrosis in repairing cholestatic rat livers. Surgery. 2008;143(5):667-678.</w:t>
      </w:r>
    </w:p>
    <w:p w14:paraId="38767B4A"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32. </w:t>
      </w:r>
      <w:r w:rsidRPr="003D2BAB">
        <w:rPr>
          <w:rFonts w:ascii="Arial" w:hAnsi="Arial" w:cs="Arial"/>
          <w:noProof/>
          <w:sz w:val="22"/>
        </w:rPr>
        <w:tab/>
        <w:t xml:space="preserve">Fang Y, Wu C, Chen Q et al. SjE16.7 activates macrophages and promotes </w:t>
      </w:r>
      <w:r w:rsidRPr="004B4D63">
        <w:rPr>
          <w:rFonts w:ascii="Arial" w:hAnsi="Arial" w:cs="Arial"/>
          <w:i/>
          <w:iCs/>
          <w:noProof/>
          <w:sz w:val="22"/>
        </w:rPr>
        <w:t>Schistosoma japonicum</w:t>
      </w:r>
      <w:r w:rsidRPr="003D2BAB">
        <w:rPr>
          <w:rFonts w:ascii="Arial" w:hAnsi="Arial" w:cs="Arial"/>
          <w:noProof/>
          <w:sz w:val="22"/>
        </w:rPr>
        <w:t xml:space="preserve"> egg-induced granuloma development. Acta Trop. 2015;149:49-58.</w:t>
      </w:r>
    </w:p>
    <w:p w14:paraId="346498FB"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33. </w:t>
      </w:r>
      <w:r w:rsidRPr="003D2BAB">
        <w:rPr>
          <w:rFonts w:ascii="Arial" w:hAnsi="Arial" w:cs="Arial"/>
          <w:noProof/>
          <w:sz w:val="22"/>
        </w:rPr>
        <w:tab/>
        <w:t>Murray CJL, Vos T, Lozano R et al. Disability-adjusted life years (DALYs) for 291 diseases and injuries in 21 regions, 1990-2010: A systematic analysis for the Global Burden of Disease Study 2010. Lancet. 2012;380(9859):2197-2223.</w:t>
      </w:r>
    </w:p>
    <w:p w14:paraId="124D9985"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34. </w:t>
      </w:r>
      <w:r w:rsidRPr="003D2BAB">
        <w:rPr>
          <w:rFonts w:ascii="Arial" w:hAnsi="Arial" w:cs="Arial"/>
          <w:noProof/>
          <w:sz w:val="22"/>
        </w:rPr>
        <w:tab/>
        <w:t>Cioli D, Pica-Mattoccia L, Basso A and Guidi A. Schistosomiasis control: praziquantel forever? Mol Biochem Parasitol. 2014;195(1):23-29.</w:t>
      </w:r>
    </w:p>
    <w:p w14:paraId="46074FF8" w14:textId="77777777" w:rsidR="003D2BAB" w:rsidRPr="003D2BAB" w:rsidRDefault="003D2BAB" w:rsidP="00560C6A">
      <w:pPr>
        <w:widowControl w:val="0"/>
        <w:numPr>
          <w:ilvl w:val="0"/>
          <w:numId w:val="0"/>
        </w:numPr>
        <w:autoSpaceDE w:val="0"/>
        <w:autoSpaceDN w:val="0"/>
        <w:adjustRightInd w:val="0"/>
        <w:spacing w:line="360" w:lineRule="auto"/>
        <w:rPr>
          <w:rFonts w:ascii="Arial" w:hAnsi="Arial" w:cs="Arial"/>
          <w:noProof/>
          <w:sz w:val="22"/>
        </w:rPr>
      </w:pPr>
      <w:r w:rsidRPr="003D2BAB">
        <w:rPr>
          <w:rFonts w:ascii="Arial" w:hAnsi="Arial" w:cs="Arial"/>
          <w:noProof/>
          <w:sz w:val="22"/>
        </w:rPr>
        <w:t xml:space="preserve">135. </w:t>
      </w:r>
      <w:r w:rsidRPr="003D2BAB">
        <w:rPr>
          <w:rFonts w:ascii="Arial" w:hAnsi="Arial" w:cs="Arial"/>
          <w:noProof/>
          <w:sz w:val="22"/>
        </w:rPr>
        <w:tab/>
        <w:t>Turner JD, Narang P, Coles MC and Mountford AP. Blood flukes exploit Peyer’s patch lymphoid tissue to facilitate transmission from the Mmmmalian host. PLoS Pathog. 2012;8(12):e1003063.</w:t>
      </w:r>
    </w:p>
    <w:p w14:paraId="7B6C982B" w14:textId="765BF10E" w:rsidR="001C2DDC" w:rsidRDefault="00896F69" w:rsidP="008B70A7">
      <w:pPr>
        <w:numPr>
          <w:ilvl w:val="0"/>
          <w:numId w:val="0"/>
        </w:numPr>
        <w:spacing w:line="360" w:lineRule="auto"/>
        <w:ind w:left="432"/>
        <w:jc w:val="both"/>
        <w:rPr>
          <w:rFonts w:ascii="Arial" w:hAnsi="Arial" w:cs="Arial"/>
          <w:sz w:val="22"/>
          <w:szCs w:val="22"/>
        </w:rPr>
      </w:pPr>
      <w:r w:rsidRPr="00A67B00">
        <w:rPr>
          <w:rFonts w:ascii="Arial" w:hAnsi="Arial" w:cs="Arial"/>
          <w:sz w:val="22"/>
          <w:szCs w:val="22"/>
        </w:rPr>
        <w:fldChar w:fldCharType="end"/>
      </w:r>
    </w:p>
    <w:p w14:paraId="6E04D53C" w14:textId="4A75408A" w:rsidR="001C2DDC" w:rsidRDefault="001C2DDC" w:rsidP="00C904F0">
      <w:pPr>
        <w:numPr>
          <w:ilvl w:val="0"/>
          <w:numId w:val="0"/>
        </w:numPr>
        <w:spacing w:line="360" w:lineRule="auto"/>
        <w:jc w:val="both"/>
        <w:rPr>
          <w:rFonts w:ascii="Arial" w:hAnsi="Arial" w:cs="Arial"/>
          <w:sz w:val="22"/>
          <w:szCs w:val="22"/>
        </w:rPr>
      </w:pPr>
    </w:p>
    <w:p w14:paraId="0F39D95C" w14:textId="32588401" w:rsidR="001C2DDC" w:rsidRPr="001C2DDC" w:rsidRDefault="001C2DDC" w:rsidP="001C2DDC">
      <w:pPr>
        <w:numPr>
          <w:ilvl w:val="0"/>
          <w:numId w:val="0"/>
        </w:numPr>
        <w:spacing w:line="360" w:lineRule="auto"/>
        <w:ind w:left="432" w:hanging="432"/>
        <w:jc w:val="both"/>
        <w:rPr>
          <w:rFonts w:ascii="Arial" w:hAnsi="Arial" w:cs="Arial"/>
          <w:sz w:val="22"/>
          <w:szCs w:val="22"/>
        </w:rPr>
      </w:pPr>
      <w:r w:rsidRPr="001C2DDC">
        <w:rPr>
          <w:rFonts w:ascii="Arial" w:hAnsi="Arial" w:cs="Arial"/>
          <w:sz w:val="22"/>
          <w:szCs w:val="22"/>
        </w:rPr>
        <w:t>Figure Legend</w:t>
      </w:r>
      <w:r w:rsidR="006156C9">
        <w:rPr>
          <w:rFonts w:ascii="Arial" w:hAnsi="Arial" w:cs="Arial"/>
          <w:sz w:val="22"/>
          <w:szCs w:val="22"/>
        </w:rPr>
        <w:t>s</w:t>
      </w:r>
    </w:p>
    <w:p w14:paraId="6227AF6C" w14:textId="75931412" w:rsidR="001C2DDC" w:rsidRDefault="001C2DDC" w:rsidP="001C2DDC">
      <w:pPr>
        <w:numPr>
          <w:ilvl w:val="0"/>
          <w:numId w:val="0"/>
        </w:numPr>
        <w:spacing w:line="360" w:lineRule="auto"/>
        <w:ind w:left="432"/>
        <w:jc w:val="both"/>
        <w:rPr>
          <w:rFonts w:ascii="Arial" w:hAnsi="Arial" w:cs="Arial"/>
          <w:sz w:val="22"/>
          <w:szCs w:val="22"/>
        </w:rPr>
      </w:pPr>
    </w:p>
    <w:p w14:paraId="2675DF84" w14:textId="130C90DD" w:rsidR="00884197" w:rsidRDefault="00884197" w:rsidP="001C2DDC">
      <w:pPr>
        <w:numPr>
          <w:ilvl w:val="0"/>
          <w:numId w:val="0"/>
        </w:numPr>
        <w:spacing w:line="360" w:lineRule="auto"/>
        <w:ind w:left="432"/>
        <w:jc w:val="both"/>
        <w:rPr>
          <w:rFonts w:ascii="Arial" w:hAnsi="Arial" w:cs="Arial"/>
          <w:sz w:val="22"/>
          <w:szCs w:val="22"/>
        </w:rPr>
      </w:pPr>
    </w:p>
    <w:p w14:paraId="062834FE" w14:textId="77777777" w:rsidR="00884197" w:rsidRPr="00D63CC4" w:rsidRDefault="00884197" w:rsidP="00D63CC4">
      <w:pPr>
        <w:numPr>
          <w:ilvl w:val="0"/>
          <w:numId w:val="0"/>
        </w:numPr>
        <w:spacing w:line="360" w:lineRule="auto"/>
        <w:jc w:val="both"/>
        <w:rPr>
          <w:rFonts w:ascii="Arial" w:hAnsi="Arial" w:cs="Arial"/>
        </w:rPr>
      </w:pPr>
      <w:r w:rsidRPr="00F81730">
        <w:rPr>
          <w:rFonts w:ascii="Arial" w:hAnsi="Arial" w:cs="Arial"/>
          <w:b/>
          <w:bCs/>
          <w:color w:val="000000"/>
          <w:sz w:val="22"/>
          <w:szCs w:val="22"/>
        </w:rPr>
        <w:t>Figure 1</w:t>
      </w:r>
      <w:r w:rsidRPr="004F5ACE">
        <w:rPr>
          <w:rFonts w:ascii="Arial" w:hAnsi="Arial" w:cs="Arial"/>
          <w:color w:val="000000"/>
          <w:sz w:val="22"/>
          <w:szCs w:val="22"/>
        </w:rPr>
        <w:t xml:space="preserve">. </w:t>
      </w:r>
      <w:r w:rsidRPr="00D63CC4">
        <w:rPr>
          <w:rFonts w:ascii="Arial" w:hAnsi="Arial" w:cs="Arial"/>
          <w:color w:val="000000"/>
          <w:sz w:val="22"/>
          <w:szCs w:val="22"/>
        </w:rPr>
        <w:t>Neutrophil Extracellular Traps (NETs) in response to </w:t>
      </w:r>
      <w:r w:rsidRPr="00D63CC4">
        <w:rPr>
          <w:rFonts w:ascii="Arial" w:hAnsi="Arial" w:cs="Arial"/>
          <w:i/>
          <w:iCs/>
          <w:color w:val="000000"/>
          <w:sz w:val="22"/>
          <w:szCs w:val="22"/>
        </w:rPr>
        <w:t>Schistosoma japonicum</w:t>
      </w:r>
      <w:r w:rsidRPr="00D63CC4">
        <w:rPr>
          <w:rFonts w:ascii="Arial" w:hAnsi="Arial" w:cs="Arial"/>
          <w:color w:val="000000"/>
          <w:sz w:val="22"/>
          <w:szCs w:val="22"/>
        </w:rPr>
        <w:t> eggs. Neutrophils become activated when in contact with </w:t>
      </w:r>
      <w:r w:rsidRPr="00D63CC4">
        <w:rPr>
          <w:rFonts w:ascii="Arial" w:hAnsi="Arial" w:cs="Arial"/>
          <w:i/>
          <w:iCs/>
          <w:color w:val="000000"/>
          <w:sz w:val="22"/>
          <w:szCs w:val="22"/>
        </w:rPr>
        <w:t>S. japonicum</w:t>
      </w:r>
      <w:r w:rsidRPr="00D63CC4">
        <w:rPr>
          <w:rFonts w:ascii="Arial" w:hAnsi="Arial" w:cs="Arial"/>
          <w:color w:val="000000"/>
          <w:sz w:val="22"/>
          <w:szCs w:val="22"/>
        </w:rPr>
        <w:t xml:space="preserve"> eggs and undergo </w:t>
      </w:r>
      <w:proofErr w:type="spellStart"/>
      <w:r w:rsidRPr="00D63CC4">
        <w:rPr>
          <w:rFonts w:ascii="Arial" w:hAnsi="Arial" w:cs="Arial"/>
          <w:color w:val="000000"/>
          <w:sz w:val="22"/>
          <w:szCs w:val="22"/>
        </w:rPr>
        <w:t>NETosis</w:t>
      </w:r>
      <w:proofErr w:type="spellEnd"/>
      <w:r w:rsidRPr="00D63CC4">
        <w:rPr>
          <w:rFonts w:ascii="Arial" w:hAnsi="Arial" w:cs="Arial"/>
          <w:color w:val="000000"/>
          <w:sz w:val="22"/>
          <w:szCs w:val="22"/>
        </w:rPr>
        <w:t xml:space="preserve"> – a form of cell death that can leave the neutrophil still viable due to the release of mitochondrial DNA instead of nuclear DNA. NET structures are released comprised of a DNA backbone with attached histones, antimicrobial peptides and neutrophil granules and enzymes including neutrophil elastase (NE), myeloperoxidase (MPO), lactoferrin and gelatinase among others.</w:t>
      </w:r>
    </w:p>
    <w:p w14:paraId="641E33D1" w14:textId="4F859BC3" w:rsidR="00884197" w:rsidRPr="001C2DDC" w:rsidRDefault="00884197" w:rsidP="00884197">
      <w:pPr>
        <w:numPr>
          <w:ilvl w:val="0"/>
          <w:numId w:val="0"/>
        </w:numPr>
        <w:spacing w:line="360" w:lineRule="auto"/>
        <w:jc w:val="both"/>
        <w:rPr>
          <w:rFonts w:ascii="Arial" w:hAnsi="Arial" w:cs="Arial"/>
          <w:sz w:val="22"/>
          <w:szCs w:val="22"/>
        </w:rPr>
      </w:pPr>
    </w:p>
    <w:p w14:paraId="72E03216" w14:textId="2981FCC5" w:rsidR="001C2DDC" w:rsidRPr="001C2DDC" w:rsidRDefault="001C2DDC" w:rsidP="001C2DDC">
      <w:pPr>
        <w:numPr>
          <w:ilvl w:val="0"/>
          <w:numId w:val="0"/>
        </w:numPr>
        <w:spacing w:line="360" w:lineRule="auto"/>
        <w:jc w:val="both"/>
        <w:rPr>
          <w:rFonts w:ascii="-webkit-standard" w:hAnsi="-webkit-standard"/>
          <w:color w:val="000000"/>
          <w:sz w:val="22"/>
          <w:szCs w:val="22"/>
        </w:rPr>
      </w:pPr>
      <w:r w:rsidRPr="001C2DDC">
        <w:rPr>
          <w:rFonts w:ascii="Arial" w:hAnsi="Arial" w:cs="Arial"/>
          <w:b/>
          <w:bCs/>
          <w:color w:val="000000"/>
          <w:sz w:val="22"/>
          <w:szCs w:val="22"/>
        </w:rPr>
        <w:t xml:space="preserve">Figure </w:t>
      </w:r>
      <w:r w:rsidR="00884197">
        <w:rPr>
          <w:rFonts w:ascii="Arial" w:hAnsi="Arial" w:cs="Arial"/>
          <w:b/>
          <w:bCs/>
          <w:color w:val="000000"/>
          <w:sz w:val="22"/>
          <w:szCs w:val="22"/>
        </w:rPr>
        <w:t>2</w:t>
      </w:r>
      <w:r w:rsidRPr="001C2DDC">
        <w:rPr>
          <w:rFonts w:ascii="Arial" w:hAnsi="Arial" w:cs="Arial"/>
          <w:color w:val="000000"/>
          <w:sz w:val="22"/>
          <w:szCs w:val="22"/>
        </w:rPr>
        <w:t xml:space="preserve">. Illustration of granuloma composition in </w:t>
      </w:r>
      <w:r w:rsidRPr="001C2DDC">
        <w:rPr>
          <w:rFonts w:ascii="Arial" w:hAnsi="Arial" w:cs="Arial"/>
          <w:i/>
          <w:iCs/>
          <w:color w:val="000000"/>
          <w:sz w:val="22"/>
          <w:szCs w:val="22"/>
        </w:rPr>
        <w:t>S. mansoni </w:t>
      </w:r>
      <w:r w:rsidRPr="001C2DDC">
        <w:rPr>
          <w:rFonts w:ascii="Arial" w:hAnsi="Arial" w:cs="Arial"/>
          <w:color w:val="000000"/>
          <w:sz w:val="22"/>
          <w:szCs w:val="22"/>
        </w:rPr>
        <w:t>(a) and </w:t>
      </w:r>
      <w:r w:rsidRPr="001C2DDC">
        <w:rPr>
          <w:rFonts w:ascii="Arial" w:hAnsi="Arial" w:cs="Arial"/>
          <w:i/>
          <w:iCs/>
          <w:color w:val="000000"/>
          <w:sz w:val="22"/>
          <w:szCs w:val="22"/>
        </w:rPr>
        <w:t>S. japonicum </w:t>
      </w:r>
      <w:r w:rsidRPr="001C2DDC">
        <w:rPr>
          <w:rFonts w:ascii="Arial" w:hAnsi="Arial" w:cs="Arial"/>
          <w:color w:val="000000"/>
          <w:sz w:val="22"/>
          <w:szCs w:val="22"/>
        </w:rPr>
        <w:t>(b) and the predominant cell types. </w:t>
      </w:r>
      <w:r w:rsidRPr="001C2DDC">
        <w:rPr>
          <w:rFonts w:ascii="Arial" w:hAnsi="Arial" w:cs="Arial"/>
          <w:i/>
          <w:iCs/>
          <w:color w:val="000000"/>
          <w:sz w:val="22"/>
          <w:szCs w:val="22"/>
        </w:rPr>
        <w:t>S. mansoni </w:t>
      </w:r>
      <w:r w:rsidRPr="001C2DDC">
        <w:rPr>
          <w:rFonts w:ascii="Arial" w:hAnsi="Arial" w:cs="Arial"/>
          <w:color w:val="000000"/>
          <w:sz w:val="22"/>
          <w:szCs w:val="22"/>
        </w:rPr>
        <w:t>granulomas are typically larger, induced by a single egg and have an eosinophil dominant core. </w:t>
      </w:r>
      <w:r w:rsidRPr="001C2DDC">
        <w:rPr>
          <w:rFonts w:ascii="Arial" w:hAnsi="Arial" w:cs="Arial"/>
          <w:i/>
          <w:iCs/>
          <w:color w:val="000000"/>
          <w:sz w:val="22"/>
          <w:szCs w:val="22"/>
        </w:rPr>
        <w:t>S. japonicum </w:t>
      </w:r>
      <w:r w:rsidRPr="001C2DDC">
        <w:rPr>
          <w:rFonts w:ascii="Arial" w:hAnsi="Arial" w:cs="Arial"/>
          <w:color w:val="000000"/>
          <w:sz w:val="22"/>
          <w:szCs w:val="22"/>
        </w:rPr>
        <w:t xml:space="preserve">granulomas may be formed around a cluster of </w:t>
      </w:r>
      <w:proofErr w:type="gramStart"/>
      <w:r w:rsidRPr="001C2DDC">
        <w:rPr>
          <w:rFonts w:ascii="Arial" w:hAnsi="Arial" w:cs="Arial"/>
          <w:color w:val="000000"/>
          <w:sz w:val="22"/>
          <w:szCs w:val="22"/>
        </w:rPr>
        <w:t>eggs, and</w:t>
      </w:r>
      <w:proofErr w:type="gramEnd"/>
      <w:r w:rsidRPr="001C2DDC">
        <w:rPr>
          <w:rFonts w:ascii="Arial" w:hAnsi="Arial" w:cs="Arial"/>
          <w:color w:val="000000"/>
          <w:sz w:val="22"/>
          <w:szCs w:val="22"/>
        </w:rPr>
        <w:t xml:space="preserve"> are dominated primarily of neutrophils. HSC; Hepatic Stellate Cell.</w:t>
      </w:r>
    </w:p>
    <w:p w14:paraId="1DEE6C02" w14:textId="77777777" w:rsidR="001C2DDC" w:rsidRPr="001C2DDC" w:rsidRDefault="001C2DDC" w:rsidP="001C2DDC">
      <w:pPr>
        <w:numPr>
          <w:ilvl w:val="0"/>
          <w:numId w:val="0"/>
        </w:numPr>
        <w:rPr>
          <w:rFonts w:ascii="-webkit-standard" w:hAnsi="-webkit-standard"/>
          <w:color w:val="000000"/>
        </w:rPr>
      </w:pPr>
      <w:r w:rsidRPr="001C2DDC">
        <w:rPr>
          <w:rFonts w:ascii="Arial" w:hAnsi="Arial" w:cs="Arial"/>
          <w:color w:val="000000"/>
          <w:sz w:val="20"/>
          <w:szCs w:val="20"/>
        </w:rPr>
        <w:t> </w:t>
      </w:r>
    </w:p>
    <w:p w14:paraId="726C5B02" w14:textId="2505CE10" w:rsidR="001C2DDC" w:rsidRDefault="001C2DDC" w:rsidP="002E5CFC">
      <w:pPr>
        <w:numPr>
          <w:ilvl w:val="0"/>
          <w:numId w:val="0"/>
        </w:numPr>
        <w:spacing w:line="360" w:lineRule="auto"/>
        <w:ind w:left="432"/>
        <w:jc w:val="both"/>
        <w:rPr>
          <w:rFonts w:ascii="Arial" w:hAnsi="Arial" w:cs="Arial"/>
          <w:sz w:val="22"/>
          <w:szCs w:val="22"/>
        </w:rPr>
      </w:pPr>
    </w:p>
    <w:p w14:paraId="6ABEFF9F" w14:textId="3C615F5D" w:rsidR="001C2DDC" w:rsidRDefault="001C2DDC" w:rsidP="002E5CFC">
      <w:pPr>
        <w:numPr>
          <w:ilvl w:val="0"/>
          <w:numId w:val="0"/>
        </w:numPr>
        <w:spacing w:line="360" w:lineRule="auto"/>
        <w:ind w:left="432"/>
        <w:jc w:val="both"/>
        <w:rPr>
          <w:rFonts w:ascii="Arial" w:hAnsi="Arial" w:cs="Arial"/>
          <w:sz w:val="22"/>
          <w:szCs w:val="22"/>
        </w:rPr>
      </w:pPr>
    </w:p>
    <w:p w14:paraId="3BB3D6B4" w14:textId="33F55507" w:rsidR="001C2DDC" w:rsidRPr="00A67B00" w:rsidRDefault="001C2DDC" w:rsidP="001C2DDC">
      <w:pPr>
        <w:numPr>
          <w:ilvl w:val="0"/>
          <w:numId w:val="0"/>
        </w:numPr>
        <w:spacing w:line="360" w:lineRule="auto"/>
        <w:ind w:left="432"/>
        <w:jc w:val="both"/>
        <w:rPr>
          <w:rFonts w:ascii="Arial" w:hAnsi="Arial" w:cs="Arial"/>
          <w:sz w:val="22"/>
          <w:szCs w:val="22"/>
        </w:rPr>
      </w:pPr>
    </w:p>
    <w:sectPr w:rsidR="001C2DDC" w:rsidRPr="00A67B00" w:rsidSect="00A148EA">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F85E4F" w14:textId="77777777" w:rsidR="00E633B3" w:rsidRDefault="00E633B3" w:rsidP="00B7369F">
      <w:r>
        <w:separator/>
      </w:r>
    </w:p>
  </w:endnote>
  <w:endnote w:type="continuationSeparator" w:id="0">
    <w:p w14:paraId="794D0814" w14:textId="77777777" w:rsidR="00E633B3" w:rsidRDefault="00E633B3" w:rsidP="00B7369F">
      <w:r>
        <w:continuationSeparator/>
      </w:r>
    </w:p>
  </w:endnote>
  <w:endnote w:type="continuationNotice" w:id="1">
    <w:p w14:paraId="6134DA7B" w14:textId="77777777" w:rsidR="00E633B3" w:rsidRDefault="00E633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webkit-standard">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57F99B" w14:textId="77777777" w:rsidR="00E633B3" w:rsidRDefault="00E633B3" w:rsidP="00B7369F">
      <w:r>
        <w:separator/>
      </w:r>
    </w:p>
  </w:footnote>
  <w:footnote w:type="continuationSeparator" w:id="0">
    <w:p w14:paraId="5D5B3C01" w14:textId="77777777" w:rsidR="00E633B3" w:rsidRDefault="00E633B3" w:rsidP="00B7369F">
      <w:r>
        <w:continuationSeparator/>
      </w:r>
    </w:p>
  </w:footnote>
  <w:footnote w:type="continuationNotice" w:id="1">
    <w:p w14:paraId="49EF4AB9" w14:textId="77777777" w:rsidR="00E633B3" w:rsidRDefault="00E633B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958C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3365F3"/>
    <w:multiLevelType w:val="hybridMultilevel"/>
    <w:tmpl w:val="0F405A68"/>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FF01AE"/>
    <w:multiLevelType w:val="hybridMultilevel"/>
    <w:tmpl w:val="275A0C88"/>
    <w:lvl w:ilvl="0" w:tplc="4B08D912">
      <w:start w:val="4"/>
      <w:numFmt w:val="decimal"/>
      <w:lvlText w:val="%1."/>
      <w:lvlJc w:val="left"/>
      <w:pPr>
        <w:ind w:left="1080" w:hanging="360"/>
      </w:pPr>
      <w:rPr>
        <w:rFonts w:hint="default"/>
        <w:i w:val="0"/>
        <w:u w:val="single"/>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0C856C27"/>
    <w:multiLevelType w:val="hybridMultilevel"/>
    <w:tmpl w:val="D80C06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0D39A5"/>
    <w:multiLevelType w:val="hybridMultilevel"/>
    <w:tmpl w:val="39F6FB26"/>
    <w:lvl w:ilvl="0" w:tplc="04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AE3D8E"/>
    <w:multiLevelType w:val="hybridMultilevel"/>
    <w:tmpl w:val="B186FA60"/>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9A091F"/>
    <w:multiLevelType w:val="hybridMultilevel"/>
    <w:tmpl w:val="470E54CC"/>
    <w:lvl w:ilvl="0" w:tplc="0409000F">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5051E8"/>
    <w:multiLevelType w:val="hybridMultilevel"/>
    <w:tmpl w:val="FEE67434"/>
    <w:lvl w:ilvl="0" w:tplc="0409000F">
      <w:start w:val="1"/>
      <w:numFmt w:val="decimal"/>
      <w:lvlText w:val="%1."/>
      <w:lvlJc w:val="left"/>
      <w:pPr>
        <w:ind w:left="1353" w:hanging="360"/>
      </w:pPr>
    </w:lvl>
    <w:lvl w:ilvl="1" w:tplc="08090019" w:tentative="1">
      <w:start w:val="1"/>
      <w:numFmt w:val="lowerLetter"/>
      <w:lvlText w:val="%2."/>
      <w:lvlJc w:val="left"/>
      <w:pPr>
        <w:ind w:left="2073" w:hanging="360"/>
      </w:pPr>
    </w:lvl>
    <w:lvl w:ilvl="2" w:tplc="0809001B" w:tentative="1">
      <w:start w:val="1"/>
      <w:numFmt w:val="lowerRoman"/>
      <w:lvlText w:val="%3."/>
      <w:lvlJc w:val="right"/>
      <w:pPr>
        <w:ind w:left="2793" w:hanging="180"/>
      </w:pPr>
    </w:lvl>
    <w:lvl w:ilvl="3" w:tplc="0809000F" w:tentative="1">
      <w:start w:val="1"/>
      <w:numFmt w:val="decimal"/>
      <w:lvlText w:val="%4."/>
      <w:lvlJc w:val="left"/>
      <w:pPr>
        <w:ind w:left="3513" w:hanging="360"/>
      </w:pPr>
    </w:lvl>
    <w:lvl w:ilvl="4" w:tplc="08090019" w:tentative="1">
      <w:start w:val="1"/>
      <w:numFmt w:val="lowerLetter"/>
      <w:lvlText w:val="%5."/>
      <w:lvlJc w:val="left"/>
      <w:pPr>
        <w:ind w:left="4233" w:hanging="360"/>
      </w:pPr>
    </w:lvl>
    <w:lvl w:ilvl="5" w:tplc="0809001B" w:tentative="1">
      <w:start w:val="1"/>
      <w:numFmt w:val="lowerRoman"/>
      <w:lvlText w:val="%6."/>
      <w:lvlJc w:val="right"/>
      <w:pPr>
        <w:ind w:left="4953" w:hanging="180"/>
      </w:pPr>
    </w:lvl>
    <w:lvl w:ilvl="6" w:tplc="0809000F" w:tentative="1">
      <w:start w:val="1"/>
      <w:numFmt w:val="decimal"/>
      <w:lvlText w:val="%7."/>
      <w:lvlJc w:val="left"/>
      <w:pPr>
        <w:ind w:left="5673" w:hanging="360"/>
      </w:pPr>
    </w:lvl>
    <w:lvl w:ilvl="7" w:tplc="08090019" w:tentative="1">
      <w:start w:val="1"/>
      <w:numFmt w:val="lowerLetter"/>
      <w:lvlText w:val="%8."/>
      <w:lvlJc w:val="left"/>
      <w:pPr>
        <w:ind w:left="6393" w:hanging="360"/>
      </w:pPr>
    </w:lvl>
    <w:lvl w:ilvl="8" w:tplc="0809001B" w:tentative="1">
      <w:start w:val="1"/>
      <w:numFmt w:val="lowerRoman"/>
      <w:lvlText w:val="%9."/>
      <w:lvlJc w:val="right"/>
      <w:pPr>
        <w:ind w:left="7113" w:hanging="180"/>
      </w:pPr>
    </w:lvl>
  </w:abstractNum>
  <w:abstractNum w:abstractNumId="8" w15:restartNumberingAfterBreak="0">
    <w:nsid w:val="2C28367E"/>
    <w:multiLevelType w:val="hybridMultilevel"/>
    <w:tmpl w:val="1CDEE5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31150D2"/>
    <w:multiLevelType w:val="multilevel"/>
    <w:tmpl w:val="62DAD7B8"/>
    <w:lvl w:ilvl="0">
      <w:start w:val="3"/>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76A22C6"/>
    <w:multiLevelType w:val="hybridMultilevel"/>
    <w:tmpl w:val="615EB55A"/>
    <w:lvl w:ilvl="0" w:tplc="04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9D0218B"/>
    <w:multiLevelType w:val="hybridMultilevel"/>
    <w:tmpl w:val="33D271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ACE2AF3"/>
    <w:multiLevelType w:val="hybridMultilevel"/>
    <w:tmpl w:val="AC5AAE3A"/>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AA13D18"/>
    <w:multiLevelType w:val="hybridMultilevel"/>
    <w:tmpl w:val="0A9661E6"/>
    <w:lvl w:ilvl="0" w:tplc="04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BC2214C"/>
    <w:multiLevelType w:val="hybridMultilevel"/>
    <w:tmpl w:val="0F684694"/>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F8F5F03"/>
    <w:multiLevelType w:val="multilevel"/>
    <w:tmpl w:val="613E1DA0"/>
    <w:lvl w:ilvl="0">
      <w:start w:val="4"/>
      <w:numFmt w:val="decimal"/>
      <w:lvlText w:val="%1."/>
      <w:lvlJc w:val="left"/>
      <w:pPr>
        <w:ind w:left="720" w:hanging="360"/>
      </w:pPr>
      <w:rPr>
        <w:rFonts w:hint="default"/>
        <w:i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588771B"/>
    <w:multiLevelType w:val="hybridMultilevel"/>
    <w:tmpl w:val="455C6166"/>
    <w:lvl w:ilvl="0" w:tplc="68889824">
      <w:start w:val="4"/>
      <w:numFmt w:val="decimal"/>
      <w:lvlText w:val="%1."/>
      <w:lvlJc w:val="left"/>
      <w:pPr>
        <w:ind w:left="792" w:hanging="360"/>
      </w:pPr>
      <w:rPr>
        <w:rFonts w:hint="default"/>
        <w:i w:val="0"/>
        <w:u w:val="single"/>
      </w:r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17" w15:restartNumberingAfterBreak="0">
    <w:nsid w:val="558927FF"/>
    <w:multiLevelType w:val="hybridMultilevel"/>
    <w:tmpl w:val="471C838E"/>
    <w:lvl w:ilvl="0" w:tplc="0409000F">
      <w:start w:val="1"/>
      <w:numFmt w:val="decimal"/>
      <w:lvlText w:val="%1."/>
      <w:lvlJc w:val="left"/>
      <w:pPr>
        <w:ind w:left="720" w:hanging="360"/>
      </w:pPr>
    </w:lvl>
    <w:lvl w:ilvl="1" w:tplc="0409000F">
      <w:start w:val="1"/>
      <w:numFmt w:val="decimal"/>
      <w:lvlText w:val="%2."/>
      <w:lvlJc w:val="left"/>
      <w:pPr>
        <w:ind w:left="108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A0719A4"/>
    <w:multiLevelType w:val="hybridMultilevel"/>
    <w:tmpl w:val="48F2E16A"/>
    <w:lvl w:ilvl="0" w:tplc="0409000F">
      <w:start w:val="1"/>
      <w:numFmt w:val="decimal"/>
      <w:lvlText w:val="%1."/>
      <w:lvlJc w:val="left"/>
      <w:pPr>
        <w:ind w:left="928" w:hanging="360"/>
      </w:pPr>
      <w:rPr>
        <w:rFonts w:hint="default"/>
      </w:r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19" w15:restartNumberingAfterBreak="0">
    <w:nsid w:val="5AF23DCF"/>
    <w:multiLevelType w:val="hybridMultilevel"/>
    <w:tmpl w:val="F24E45EA"/>
    <w:lvl w:ilvl="0" w:tplc="04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5D9B5447"/>
    <w:multiLevelType w:val="multilevel"/>
    <w:tmpl w:val="3962D742"/>
    <w:lvl w:ilvl="0">
      <w:start w:val="1"/>
      <w:numFmt w:val="decimal"/>
      <w:pStyle w:val="Nor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66E06D26"/>
    <w:multiLevelType w:val="hybridMultilevel"/>
    <w:tmpl w:val="18002D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E836071"/>
    <w:multiLevelType w:val="hybridMultilevel"/>
    <w:tmpl w:val="75B65504"/>
    <w:lvl w:ilvl="0" w:tplc="3C145356">
      <w:start w:val="6"/>
      <w:numFmt w:val="decimal"/>
      <w:lvlText w:val="%1."/>
      <w:lvlJc w:val="left"/>
      <w:pPr>
        <w:ind w:left="1152" w:hanging="360"/>
      </w:pPr>
      <w:rPr>
        <w:rFonts w:hint="default"/>
      </w:rPr>
    </w:lvl>
    <w:lvl w:ilvl="1" w:tplc="08090019" w:tentative="1">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23" w15:restartNumberingAfterBreak="0">
    <w:nsid w:val="704C6BDA"/>
    <w:multiLevelType w:val="hybridMultilevel"/>
    <w:tmpl w:val="1A8603B2"/>
    <w:lvl w:ilvl="0" w:tplc="2758CEF4">
      <w:start w:val="5"/>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1824626"/>
    <w:multiLevelType w:val="hybridMultilevel"/>
    <w:tmpl w:val="B54468E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5406174"/>
    <w:multiLevelType w:val="hybridMultilevel"/>
    <w:tmpl w:val="DBCCD5F2"/>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4"/>
  </w:num>
  <w:num w:numId="2">
    <w:abstractNumId w:val="11"/>
  </w:num>
  <w:num w:numId="3">
    <w:abstractNumId w:val="3"/>
  </w:num>
  <w:num w:numId="4">
    <w:abstractNumId w:val="0"/>
  </w:num>
  <w:num w:numId="5">
    <w:abstractNumId w:val="5"/>
  </w:num>
  <w:num w:numId="6">
    <w:abstractNumId w:val="7"/>
  </w:num>
  <w:num w:numId="7">
    <w:abstractNumId w:val="4"/>
  </w:num>
  <w:num w:numId="8">
    <w:abstractNumId w:val="6"/>
  </w:num>
  <w:num w:numId="9">
    <w:abstractNumId w:val="19"/>
  </w:num>
  <w:num w:numId="10">
    <w:abstractNumId w:val="13"/>
  </w:num>
  <w:num w:numId="11">
    <w:abstractNumId w:val="17"/>
  </w:num>
  <w:num w:numId="12">
    <w:abstractNumId w:val="1"/>
  </w:num>
  <w:num w:numId="13">
    <w:abstractNumId w:val="18"/>
  </w:num>
  <w:num w:numId="14">
    <w:abstractNumId w:val="10"/>
  </w:num>
  <w:num w:numId="15">
    <w:abstractNumId w:val="14"/>
  </w:num>
  <w:num w:numId="16">
    <w:abstractNumId w:val="25"/>
  </w:num>
  <w:num w:numId="17">
    <w:abstractNumId w:val="12"/>
  </w:num>
  <w:num w:numId="18">
    <w:abstractNumId w:val="23"/>
  </w:num>
  <w:num w:numId="19">
    <w:abstractNumId w:val="9"/>
  </w:num>
  <w:num w:numId="20">
    <w:abstractNumId w:val="20"/>
  </w:num>
  <w:num w:numId="21">
    <w:abstractNumId w:val="2"/>
  </w:num>
  <w:num w:numId="22">
    <w:abstractNumId w:val="16"/>
  </w:num>
  <w:num w:numId="23">
    <w:abstractNumId w:val="22"/>
  </w:num>
  <w:num w:numId="24">
    <w:abstractNumId w:val="15"/>
  </w:num>
  <w:num w:numId="25">
    <w:abstractNumId w:val="8"/>
  </w:num>
  <w:num w:numId="2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7DCC"/>
    <w:rsid w:val="00001661"/>
    <w:rsid w:val="00001FFB"/>
    <w:rsid w:val="0000290A"/>
    <w:rsid w:val="00002DF7"/>
    <w:rsid w:val="000043FC"/>
    <w:rsid w:val="00004655"/>
    <w:rsid w:val="00006887"/>
    <w:rsid w:val="00006A06"/>
    <w:rsid w:val="000104DE"/>
    <w:rsid w:val="000142DE"/>
    <w:rsid w:val="00014C29"/>
    <w:rsid w:val="000164BF"/>
    <w:rsid w:val="00016551"/>
    <w:rsid w:val="00020229"/>
    <w:rsid w:val="00020B3F"/>
    <w:rsid w:val="000212CA"/>
    <w:rsid w:val="00021448"/>
    <w:rsid w:val="00021D05"/>
    <w:rsid w:val="00022415"/>
    <w:rsid w:val="0002532B"/>
    <w:rsid w:val="000253CA"/>
    <w:rsid w:val="000266B8"/>
    <w:rsid w:val="0002764F"/>
    <w:rsid w:val="00030AD5"/>
    <w:rsid w:val="00031815"/>
    <w:rsid w:val="00031A3A"/>
    <w:rsid w:val="00032106"/>
    <w:rsid w:val="00033905"/>
    <w:rsid w:val="000339FD"/>
    <w:rsid w:val="00034CB3"/>
    <w:rsid w:val="0003573D"/>
    <w:rsid w:val="00035A0D"/>
    <w:rsid w:val="00037AC0"/>
    <w:rsid w:val="00037C4F"/>
    <w:rsid w:val="000403C4"/>
    <w:rsid w:val="00040697"/>
    <w:rsid w:val="00040749"/>
    <w:rsid w:val="0004202D"/>
    <w:rsid w:val="000442B7"/>
    <w:rsid w:val="00044CDC"/>
    <w:rsid w:val="000461B7"/>
    <w:rsid w:val="00046C86"/>
    <w:rsid w:val="0005062E"/>
    <w:rsid w:val="0005128E"/>
    <w:rsid w:val="000512D9"/>
    <w:rsid w:val="00052D9A"/>
    <w:rsid w:val="00052EE1"/>
    <w:rsid w:val="00054D0A"/>
    <w:rsid w:val="00054EB3"/>
    <w:rsid w:val="000556EF"/>
    <w:rsid w:val="00055E01"/>
    <w:rsid w:val="000568B7"/>
    <w:rsid w:val="0005784C"/>
    <w:rsid w:val="00057C7E"/>
    <w:rsid w:val="00061450"/>
    <w:rsid w:val="00063D67"/>
    <w:rsid w:val="00064DA4"/>
    <w:rsid w:val="0006629C"/>
    <w:rsid w:val="00073097"/>
    <w:rsid w:val="00073A20"/>
    <w:rsid w:val="00073E3A"/>
    <w:rsid w:val="00074BAA"/>
    <w:rsid w:val="000767BA"/>
    <w:rsid w:val="0008002C"/>
    <w:rsid w:val="00080047"/>
    <w:rsid w:val="00081309"/>
    <w:rsid w:val="00081355"/>
    <w:rsid w:val="000813AA"/>
    <w:rsid w:val="00081D80"/>
    <w:rsid w:val="00083B0F"/>
    <w:rsid w:val="00083D00"/>
    <w:rsid w:val="0009438B"/>
    <w:rsid w:val="00094427"/>
    <w:rsid w:val="00095A65"/>
    <w:rsid w:val="00096908"/>
    <w:rsid w:val="00097ADB"/>
    <w:rsid w:val="000A1419"/>
    <w:rsid w:val="000A2BBC"/>
    <w:rsid w:val="000A2E9B"/>
    <w:rsid w:val="000A4069"/>
    <w:rsid w:val="000A427D"/>
    <w:rsid w:val="000A571F"/>
    <w:rsid w:val="000A7389"/>
    <w:rsid w:val="000B5250"/>
    <w:rsid w:val="000B54D5"/>
    <w:rsid w:val="000B7F3E"/>
    <w:rsid w:val="000C0724"/>
    <w:rsid w:val="000C131E"/>
    <w:rsid w:val="000C1ABC"/>
    <w:rsid w:val="000C1ECE"/>
    <w:rsid w:val="000C3EDC"/>
    <w:rsid w:val="000C5478"/>
    <w:rsid w:val="000C6749"/>
    <w:rsid w:val="000C6C81"/>
    <w:rsid w:val="000D079F"/>
    <w:rsid w:val="000D41C5"/>
    <w:rsid w:val="000E0652"/>
    <w:rsid w:val="000E0F70"/>
    <w:rsid w:val="000E2528"/>
    <w:rsid w:val="000E3896"/>
    <w:rsid w:val="000E4C20"/>
    <w:rsid w:val="000E50C9"/>
    <w:rsid w:val="000E608E"/>
    <w:rsid w:val="000E75B6"/>
    <w:rsid w:val="000E79E8"/>
    <w:rsid w:val="000F0A92"/>
    <w:rsid w:val="000F1527"/>
    <w:rsid w:val="000F1F3B"/>
    <w:rsid w:val="000F24D5"/>
    <w:rsid w:val="000F3966"/>
    <w:rsid w:val="000F5DDB"/>
    <w:rsid w:val="000F6BC8"/>
    <w:rsid w:val="000F6E11"/>
    <w:rsid w:val="000F7A9D"/>
    <w:rsid w:val="00100112"/>
    <w:rsid w:val="00100343"/>
    <w:rsid w:val="00100618"/>
    <w:rsid w:val="00100D9D"/>
    <w:rsid w:val="00100F85"/>
    <w:rsid w:val="0010170E"/>
    <w:rsid w:val="001022DA"/>
    <w:rsid w:val="00102862"/>
    <w:rsid w:val="0010359B"/>
    <w:rsid w:val="00105038"/>
    <w:rsid w:val="001070E4"/>
    <w:rsid w:val="00113452"/>
    <w:rsid w:val="00114749"/>
    <w:rsid w:val="001157DF"/>
    <w:rsid w:val="00122241"/>
    <w:rsid w:val="001226D9"/>
    <w:rsid w:val="00123239"/>
    <w:rsid w:val="00123695"/>
    <w:rsid w:val="001244E0"/>
    <w:rsid w:val="0012475D"/>
    <w:rsid w:val="00124CF8"/>
    <w:rsid w:val="00125C96"/>
    <w:rsid w:val="001265F9"/>
    <w:rsid w:val="00127336"/>
    <w:rsid w:val="001273EA"/>
    <w:rsid w:val="00127A08"/>
    <w:rsid w:val="001316F0"/>
    <w:rsid w:val="00133474"/>
    <w:rsid w:val="0013380C"/>
    <w:rsid w:val="00133D3D"/>
    <w:rsid w:val="00137902"/>
    <w:rsid w:val="00137D19"/>
    <w:rsid w:val="001401A4"/>
    <w:rsid w:val="00140A90"/>
    <w:rsid w:val="0014222F"/>
    <w:rsid w:val="00142614"/>
    <w:rsid w:val="001426D0"/>
    <w:rsid w:val="001435A3"/>
    <w:rsid w:val="00143CB9"/>
    <w:rsid w:val="001452AE"/>
    <w:rsid w:val="001460FA"/>
    <w:rsid w:val="00146466"/>
    <w:rsid w:val="00146D5B"/>
    <w:rsid w:val="00146D94"/>
    <w:rsid w:val="00153FBA"/>
    <w:rsid w:val="00155E53"/>
    <w:rsid w:val="0015731D"/>
    <w:rsid w:val="00160437"/>
    <w:rsid w:val="0016431A"/>
    <w:rsid w:val="00166F11"/>
    <w:rsid w:val="00167449"/>
    <w:rsid w:val="001674C7"/>
    <w:rsid w:val="0017014E"/>
    <w:rsid w:val="00172F68"/>
    <w:rsid w:val="001730AB"/>
    <w:rsid w:val="00173370"/>
    <w:rsid w:val="001741E6"/>
    <w:rsid w:val="001768D0"/>
    <w:rsid w:val="0017745C"/>
    <w:rsid w:val="00181849"/>
    <w:rsid w:val="001818BA"/>
    <w:rsid w:val="00182A5D"/>
    <w:rsid w:val="001835C2"/>
    <w:rsid w:val="00184A6F"/>
    <w:rsid w:val="00185195"/>
    <w:rsid w:val="00185ABF"/>
    <w:rsid w:val="0018630B"/>
    <w:rsid w:val="00191D6B"/>
    <w:rsid w:val="0019227F"/>
    <w:rsid w:val="0019451C"/>
    <w:rsid w:val="0019668C"/>
    <w:rsid w:val="00196D75"/>
    <w:rsid w:val="00197674"/>
    <w:rsid w:val="001A20CA"/>
    <w:rsid w:val="001A3308"/>
    <w:rsid w:val="001A3BA8"/>
    <w:rsid w:val="001A44B7"/>
    <w:rsid w:val="001A4C25"/>
    <w:rsid w:val="001A57C5"/>
    <w:rsid w:val="001A5D3B"/>
    <w:rsid w:val="001A68B1"/>
    <w:rsid w:val="001A6F9A"/>
    <w:rsid w:val="001A7B71"/>
    <w:rsid w:val="001B07EF"/>
    <w:rsid w:val="001B456A"/>
    <w:rsid w:val="001B719E"/>
    <w:rsid w:val="001B7401"/>
    <w:rsid w:val="001B7E8D"/>
    <w:rsid w:val="001C0D46"/>
    <w:rsid w:val="001C1126"/>
    <w:rsid w:val="001C2373"/>
    <w:rsid w:val="001C2A0F"/>
    <w:rsid w:val="001C2AA7"/>
    <w:rsid w:val="001C2DDC"/>
    <w:rsid w:val="001C4229"/>
    <w:rsid w:val="001C466C"/>
    <w:rsid w:val="001C4AF0"/>
    <w:rsid w:val="001C56A6"/>
    <w:rsid w:val="001C5A5C"/>
    <w:rsid w:val="001C5BE9"/>
    <w:rsid w:val="001C61CA"/>
    <w:rsid w:val="001C6B47"/>
    <w:rsid w:val="001C7332"/>
    <w:rsid w:val="001D000B"/>
    <w:rsid w:val="001D04BE"/>
    <w:rsid w:val="001D1993"/>
    <w:rsid w:val="001D21F0"/>
    <w:rsid w:val="001D32D6"/>
    <w:rsid w:val="001D3508"/>
    <w:rsid w:val="001D3FBB"/>
    <w:rsid w:val="001D4034"/>
    <w:rsid w:val="001D41F4"/>
    <w:rsid w:val="001D42D3"/>
    <w:rsid w:val="001D6706"/>
    <w:rsid w:val="001E159F"/>
    <w:rsid w:val="001E1EC2"/>
    <w:rsid w:val="001E273C"/>
    <w:rsid w:val="001E2EC9"/>
    <w:rsid w:val="001E3ACB"/>
    <w:rsid w:val="001E4344"/>
    <w:rsid w:val="001E44A8"/>
    <w:rsid w:val="001E46F9"/>
    <w:rsid w:val="001E4898"/>
    <w:rsid w:val="001E67B2"/>
    <w:rsid w:val="001E78DA"/>
    <w:rsid w:val="001F0BF6"/>
    <w:rsid w:val="001F13ED"/>
    <w:rsid w:val="001F26D4"/>
    <w:rsid w:val="001F3469"/>
    <w:rsid w:val="001F394B"/>
    <w:rsid w:val="001F3CE7"/>
    <w:rsid w:val="001F44E7"/>
    <w:rsid w:val="001F505E"/>
    <w:rsid w:val="001F55CE"/>
    <w:rsid w:val="001F751B"/>
    <w:rsid w:val="001F7FAF"/>
    <w:rsid w:val="002024A4"/>
    <w:rsid w:val="00202B55"/>
    <w:rsid w:val="002044FB"/>
    <w:rsid w:val="00204E12"/>
    <w:rsid w:val="00206201"/>
    <w:rsid w:val="002071C1"/>
    <w:rsid w:val="002160E9"/>
    <w:rsid w:val="002208BB"/>
    <w:rsid w:val="00220E52"/>
    <w:rsid w:val="002235CB"/>
    <w:rsid w:val="00224281"/>
    <w:rsid w:val="002244A7"/>
    <w:rsid w:val="00224E93"/>
    <w:rsid w:val="0022592C"/>
    <w:rsid w:val="00225DBF"/>
    <w:rsid w:val="00226226"/>
    <w:rsid w:val="00226E37"/>
    <w:rsid w:val="00226EDD"/>
    <w:rsid w:val="002301AB"/>
    <w:rsid w:val="00230905"/>
    <w:rsid w:val="00233638"/>
    <w:rsid w:val="00234F93"/>
    <w:rsid w:val="00235FFF"/>
    <w:rsid w:val="0024061B"/>
    <w:rsid w:val="00241A69"/>
    <w:rsid w:val="002431B6"/>
    <w:rsid w:val="002438D6"/>
    <w:rsid w:val="00243DF9"/>
    <w:rsid w:val="0024426F"/>
    <w:rsid w:val="00245047"/>
    <w:rsid w:val="00245053"/>
    <w:rsid w:val="00245477"/>
    <w:rsid w:val="002461B6"/>
    <w:rsid w:val="00246D35"/>
    <w:rsid w:val="00247E9B"/>
    <w:rsid w:val="00251473"/>
    <w:rsid w:val="00253300"/>
    <w:rsid w:val="00253873"/>
    <w:rsid w:val="00253EAF"/>
    <w:rsid w:val="00254D11"/>
    <w:rsid w:val="00255423"/>
    <w:rsid w:val="0025576F"/>
    <w:rsid w:val="00256E70"/>
    <w:rsid w:val="00257411"/>
    <w:rsid w:val="00257CE4"/>
    <w:rsid w:val="00257E00"/>
    <w:rsid w:val="00261D78"/>
    <w:rsid w:val="002625D7"/>
    <w:rsid w:val="002639A0"/>
    <w:rsid w:val="0026495C"/>
    <w:rsid w:val="00264B36"/>
    <w:rsid w:val="0026502E"/>
    <w:rsid w:val="00265408"/>
    <w:rsid w:val="0026596B"/>
    <w:rsid w:val="00265EBA"/>
    <w:rsid w:val="00265FDA"/>
    <w:rsid w:val="00266955"/>
    <w:rsid w:val="00266D0B"/>
    <w:rsid w:val="00267C03"/>
    <w:rsid w:val="00271C75"/>
    <w:rsid w:val="002735BE"/>
    <w:rsid w:val="0027401E"/>
    <w:rsid w:val="00274081"/>
    <w:rsid w:val="002751BF"/>
    <w:rsid w:val="00277484"/>
    <w:rsid w:val="002803BC"/>
    <w:rsid w:val="00281C94"/>
    <w:rsid w:val="002827A6"/>
    <w:rsid w:val="00283B27"/>
    <w:rsid w:val="00285027"/>
    <w:rsid w:val="00286AC2"/>
    <w:rsid w:val="00291540"/>
    <w:rsid w:val="002915BF"/>
    <w:rsid w:val="00293DE8"/>
    <w:rsid w:val="002940A5"/>
    <w:rsid w:val="0029668F"/>
    <w:rsid w:val="002973D2"/>
    <w:rsid w:val="002A086A"/>
    <w:rsid w:val="002A2468"/>
    <w:rsid w:val="002A3AFB"/>
    <w:rsid w:val="002A3D70"/>
    <w:rsid w:val="002A3DD4"/>
    <w:rsid w:val="002A49F0"/>
    <w:rsid w:val="002A4AA0"/>
    <w:rsid w:val="002A63A5"/>
    <w:rsid w:val="002A65C1"/>
    <w:rsid w:val="002A70EB"/>
    <w:rsid w:val="002A76A7"/>
    <w:rsid w:val="002B39AD"/>
    <w:rsid w:val="002B536E"/>
    <w:rsid w:val="002B662B"/>
    <w:rsid w:val="002B686B"/>
    <w:rsid w:val="002C0966"/>
    <w:rsid w:val="002C2597"/>
    <w:rsid w:val="002C2EE7"/>
    <w:rsid w:val="002C30D1"/>
    <w:rsid w:val="002C36BE"/>
    <w:rsid w:val="002C4780"/>
    <w:rsid w:val="002C47AC"/>
    <w:rsid w:val="002C4C53"/>
    <w:rsid w:val="002C5BBA"/>
    <w:rsid w:val="002C7A6E"/>
    <w:rsid w:val="002C7AD3"/>
    <w:rsid w:val="002C7B51"/>
    <w:rsid w:val="002D02F9"/>
    <w:rsid w:val="002D0C0E"/>
    <w:rsid w:val="002D3232"/>
    <w:rsid w:val="002D3A36"/>
    <w:rsid w:val="002D5C68"/>
    <w:rsid w:val="002D6087"/>
    <w:rsid w:val="002E0178"/>
    <w:rsid w:val="002E228A"/>
    <w:rsid w:val="002E3E56"/>
    <w:rsid w:val="002E5CFC"/>
    <w:rsid w:val="002E654B"/>
    <w:rsid w:val="002E7E4E"/>
    <w:rsid w:val="002F17FD"/>
    <w:rsid w:val="002F3986"/>
    <w:rsid w:val="002F4121"/>
    <w:rsid w:val="002F484B"/>
    <w:rsid w:val="002F4DA1"/>
    <w:rsid w:val="002F4FE0"/>
    <w:rsid w:val="002F70D1"/>
    <w:rsid w:val="002F7929"/>
    <w:rsid w:val="0030070C"/>
    <w:rsid w:val="003020BA"/>
    <w:rsid w:val="00302CDC"/>
    <w:rsid w:val="003034BF"/>
    <w:rsid w:val="003057BB"/>
    <w:rsid w:val="00305C10"/>
    <w:rsid w:val="00306994"/>
    <w:rsid w:val="00306D91"/>
    <w:rsid w:val="00310080"/>
    <w:rsid w:val="00310BBB"/>
    <w:rsid w:val="00310ECD"/>
    <w:rsid w:val="00311A0C"/>
    <w:rsid w:val="003128BB"/>
    <w:rsid w:val="00312E69"/>
    <w:rsid w:val="00313D2B"/>
    <w:rsid w:val="00313E9E"/>
    <w:rsid w:val="00314763"/>
    <w:rsid w:val="00314A68"/>
    <w:rsid w:val="00317095"/>
    <w:rsid w:val="00320BF4"/>
    <w:rsid w:val="00320CD6"/>
    <w:rsid w:val="00321DAB"/>
    <w:rsid w:val="003276FE"/>
    <w:rsid w:val="00333F6A"/>
    <w:rsid w:val="00335999"/>
    <w:rsid w:val="00336268"/>
    <w:rsid w:val="00340CAF"/>
    <w:rsid w:val="00340DE6"/>
    <w:rsid w:val="003410C3"/>
    <w:rsid w:val="0034161C"/>
    <w:rsid w:val="00342CAC"/>
    <w:rsid w:val="00344BD1"/>
    <w:rsid w:val="00344DA7"/>
    <w:rsid w:val="00346669"/>
    <w:rsid w:val="003471F8"/>
    <w:rsid w:val="00347EAF"/>
    <w:rsid w:val="00350714"/>
    <w:rsid w:val="0035123A"/>
    <w:rsid w:val="003516CF"/>
    <w:rsid w:val="003537FE"/>
    <w:rsid w:val="00357478"/>
    <w:rsid w:val="00357494"/>
    <w:rsid w:val="003575DD"/>
    <w:rsid w:val="0036142B"/>
    <w:rsid w:val="00362600"/>
    <w:rsid w:val="00365275"/>
    <w:rsid w:val="00367C01"/>
    <w:rsid w:val="00370163"/>
    <w:rsid w:val="00371C78"/>
    <w:rsid w:val="00373D89"/>
    <w:rsid w:val="00374263"/>
    <w:rsid w:val="00374722"/>
    <w:rsid w:val="003805D2"/>
    <w:rsid w:val="00381F3B"/>
    <w:rsid w:val="003822B7"/>
    <w:rsid w:val="00382C28"/>
    <w:rsid w:val="00383B1A"/>
    <w:rsid w:val="003857A0"/>
    <w:rsid w:val="00386489"/>
    <w:rsid w:val="00386BA0"/>
    <w:rsid w:val="00386F96"/>
    <w:rsid w:val="0038783D"/>
    <w:rsid w:val="00387A51"/>
    <w:rsid w:val="00390494"/>
    <w:rsid w:val="00391633"/>
    <w:rsid w:val="0039170C"/>
    <w:rsid w:val="00391859"/>
    <w:rsid w:val="0039207B"/>
    <w:rsid w:val="00392180"/>
    <w:rsid w:val="00393331"/>
    <w:rsid w:val="00395AA7"/>
    <w:rsid w:val="00397D38"/>
    <w:rsid w:val="00397DE6"/>
    <w:rsid w:val="003A1315"/>
    <w:rsid w:val="003A1BED"/>
    <w:rsid w:val="003A1C5A"/>
    <w:rsid w:val="003A2FE2"/>
    <w:rsid w:val="003A3E51"/>
    <w:rsid w:val="003A428E"/>
    <w:rsid w:val="003A4BD2"/>
    <w:rsid w:val="003A7F11"/>
    <w:rsid w:val="003B532A"/>
    <w:rsid w:val="003B5998"/>
    <w:rsid w:val="003C0CD1"/>
    <w:rsid w:val="003C1802"/>
    <w:rsid w:val="003C38AB"/>
    <w:rsid w:val="003C3F02"/>
    <w:rsid w:val="003C5F98"/>
    <w:rsid w:val="003D088E"/>
    <w:rsid w:val="003D1CE1"/>
    <w:rsid w:val="003D2BAB"/>
    <w:rsid w:val="003D2EDC"/>
    <w:rsid w:val="003D3A66"/>
    <w:rsid w:val="003D3EF8"/>
    <w:rsid w:val="003D5CD8"/>
    <w:rsid w:val="003E0FE9"/>
    <w:rsid w:val="003E205E"/>
    <w:rsid w:val="003E3D79"/>
    <w:rsid w:val="003E4B3E"/>
    <w:rsid w:val="003F0B60"/>
    <w:rsid w:val="003F1A7D"/>
    <w:rsid w:val="003F1AED"/>
    <w:rsid w:val="003F3318"/>
    <w:rsid w:val="003F36C6"/>
    <w:rsid w:val="003F476D"/>
    <w:rsid w:val="003F4A5A"/>
    <w:rsid w:val="00401631"/>
    <w:rsid w:val="00402E87"/>
    <w:rsid w:val="00404A8C"/>
    <w:rsid w:val="004050EC"/>
    <w:rsid w:val="004078C3"/>
    <w:rsid w:val="00407A95"/>
    <w:rsid w:val="004138C6"/>
    <w:rsid w:val="00413A4F"/>
    <w:rsid w:val="004151C3"/>
    <w:rsid w:val="004154E8"/>
    <w:rsid w:val="004172C3"/>
    <w:rsid w:val="00417A63"/>
    <w:rsid w:val="00420E0F"/>
    <w:rsid w:val="00421302"/>
    <w:rsid w:val="00421B87"/>
    <w:rsid w:val="00421F0F"/>
    <w:rsid w:val="00422823"/>
    <w:rsid w:val="00422D45"/>
    <w:rsid w:val="004243B3"/>
    <w:rsid w:val="004248B7"/>
    <w:rsid w:val="00426693"/>
    <w:rsid w:val="00426E5D"/>
    <w:rsid w:val="00426F76"/>
    <w:rsid w:val="0042704A"/>
    <w:rsid w:val="00427E60"/>
    <w:rsid w:val="004311F4"/>
    <w:rsid w:val="004325BB"/>
    <w:rsid w:val="00432BE6"/>
    <w:rsid w:val="0043327E"/>
    <w:rsid w:val="00435EF5"/>
    <w:rsid w:val="00436DDD"/>
    <w:rsid w:val="00436FD7"/>
    <w:rsid w:val="00440019"/>
    <w:rsid w:val="004408C0"/>
    <w:rsid w:val="00440C79"/>
    <w:rsid w:val="004417C8"/>
    <w:rsid w:val="00441902"/>
    <w:rsid w:val="004428E3"/>
    <w:rsid w:val="004445F8"/>
    <w:rsid w:val="0044553E"/>
    <w:rsid w:val="004458FC"/>
    <w:rsid w:val="004512DC"/>
    <w:rsid w:val="004523C5"/>
    <w:rsid w:val="00452441"/>
    <w:rsid w:val="00452D5B"/>
    <w:rsid w:val="00454326"/>
    <w:rsid w:val="00455A4B"/>
    <w:rsid w:val="00455AAC"/>
    <w:rsid w:val="004562A9"/>
    <w:rsid w:val="00460C7F"/>
    <w:rsid w:val="00460DD1"/>
    <w:rsid w:val="0046122B"/>
    <w:rsid w:val="0046145D"/>
    <w:rsid w:val="0046253F"/>
    <w:rsid w:val="00463AD3"/>
    <w:rsid w:val="00466721"/>
    <w:rsid w:val="004706C6"/>
    <w:rsid w:val="00470ACB"/>
    <w:rsid w:val="00472420"/>
    <w:rsid w:val="00472504"/>
    <w:rsid w:val="004725C7"/>
    <w:rsid w:val="004734DF"/>
    <w:rsid w:val="004746EE"/>
    <w:rsid w:val="004750D5"/>
    <w:rsid w:val="00477F0B"/>
    <w:rsid w:val="00481E30"/>
    <w:rsid w:val="004828CE"/>
    <w:rsid w:val="00483341"/>
    <w:rsid w:val="004837A8"/>
    <w:rsid w:val="004842E7"/>
    <w:rsid w:val="004845E2"/>
    <w:rsid w:val="004848A3"/>
    <w:rsid w:val="00484C68"/>
    <w:rsid w:val="004864A3"/>
    <w:rsid w:val="00486CDA"/>
    <w:rsid w:val="00487587"/>
    <w:rsid w:val="004902B6"/>
    <w:rsid w:val="004912D2"/>
    <w:rsid w:val="0049192F"/>
    <w:rsid w:val="004931B0"/>
    <w:rsid w:val="004935BB"/>
    <w:rsid w:val="0049547E"/>
    <w:rsid w:val="00496CAD"/>
    <w:rsid w:val="00497D3C"/>
    <w:rsid w:val="004A0A04"/>
    <w:rsid w:val="004A1E46"/>
    <w:rsid w:val="004A1FAE"/>
    <w:rsid w:val="004A2070"/>
    <w:rsid w:val="004A2739"/>
    <w:rsid w:val="004B1514"/>
    <w:rsid w:val="004B1686"/>
    <w:rsid w:val="004B1B97"/>
    <w:rsid w:val="004B31E5"/>
    <w:rsid w:val="004B38CC"/>
    <w:rsid w:val="004B3AD6"/>
    <w:rsid w:val="004B3B35"/>
    <w:rsid w:val="004B4D63"/>
    <w:rsid w:val="004B5017"/>
    <w:rsid w:val="004B64DE"/>
    <w:rsid w:val="004B732A"/>
    <w:rsid w:val="004B7BA8"/>
    <w:rsid w:val="004C0CA4"/>
    <w:rsid w:val="004C0F4A"/>
    <w:rsid w:val="004C10DD"/>
    <w:rsid w:val="004C1205"/>
    <w:rsid w:val="004C247B"/>
    <w:rsid w:val="004C2799"/>
    <w:rsid w:val="004C367D"/>
    <w:rsid w:val="004C4A1C"/>
    <w:rsid w:val="004C51A1"/>
    <w:rsid w:val="004C70B7"/>
    <w:rsid w:val="004D00AC"/>
    <w:rsid w:val="004D0A76"/>
    <w:rsid w:val="004D0E27"/>
    <w:rsid w:val="004D1F2D"/>
    <w:rsid w:val="004D207C"/>
    <w:rsid w:val="004D2E50"/>
    <w:rsid w:val="004D3540"/>
    <w:rsid w:val="004D511E"/>
    <w:rsid w:val="004D523D"/>
    <w:rsid w:val="004D60C1"/>
    <w:rsid w:val="004D6EDD"/>
    <w:rsid w:val="004E198D"/>
    <w:rsid w:val="004E1EDA"/>
    <w:rsid w:val="004E3B81"/>
    <w:rsid w:val="004E645C"/>
    <w:rsid w:val="004E67E4"/>
    <w:rsid w:val="004F43D0"/>
    <w:rsid w:val="004F5ACE"/>
    <w:rsid w:val="004F6544"/>
    <w:rsid w:val="004F6E55"/>
    <w:rsid w:val="004F7503"/>
    <w:rsid w:val="00503C7A"/>
    <w:rsid w:val="00503E93"/>
    <w:rsid w:val="00505969"/>
    <w:rsid w:val="0050722C"/>
    <w:rsid w:val="0050769C"/>
    <w:rsid w:val="005078D4"/>
    <w:rsid w:val="0051056E"/>
    <w:rsid w:val="00510DC3"/>
    <w:rsid w:val="005114AA"/>
    <w:rsid w:val="00512CEC"/>
    <w:rsid w:val="00512D5E"/>
    <w:rsid w:val="00515FA0"/>
    <w:rsid w:val="00516E26"/>
    <w:rsid w:val="0051794A"/>
    <w:rsid w:val="00517F23"/>
    <w:rsid w:val="005203FC"/>
    <w:rsid w:val="005207FF"/>
    <w:rsid w:val="005221ED"/>
    <w:rsid w:val="005223C3"/>
    <w:rsid w:val="00522905"/>
    <w:rsid w:val="00522C91"/>
    <w:rsid w:val="00523ACF"/>
    <w:rsid w:val="00523B90"/>
    <w:rsid w:val="00525EC4"/>
    <w:rsid w:val="00526303"/>
    <w:rsid w:val="00526B68"/>
    <w:rsid w:val="005276F8"/>
    <w:rsid w:val="00527C95"/>
    <w:rsid w:val="0053174B"/>
    <w:rsid w:val="00532830"/>
    <w:rsid w:val="0053415D"/>
    <w:rsid w:val="00534488"/>
    <w:rsid w:val="00536166"/>
    <w:rsid w:val="00536190"/>
    <w:rsid w:val="00536B18"/>
    <w:rsid w:val="00542FEF"/>
    <w:rsid w:val="00543FE2"/>
    <w:rsid w:val="00544911"/>
    <w:rsid w:val="005476E9"/>
    <w:rsid w:val="005506DD"/>
    <w:rsid w:val="005516AF"/>
    <w:rsid w:val="00551B33"/>
    <w:rsid w:val="00552A18"/>
    <w:rsid w:val="005543F5"/>
    <w:rsid w:val="0055598F"/>
    <w:rsid w:val="00556DFD"/>
    <w:rsid w:val="00557507"/>
    <w:rsid w:val="00557748"/>
    <w:rsid w:val="0056013D"/>
    <w:rsid w:val="00560318"/>
    <w:rsid w:val="00560C6A"/>
    <w:rsid w:val="00560FEA"/>
    <w:rsid w:val="005613CB"/>
    <w:rsid w:val="00563F20"/>
    <w:rsid w:val="00564342"/>
    <w:rsid w:val="005665A0"/>
    <w:rsid w:val="00567614"/>
    <w:rsid w:val="00567687"/>
    <w:rsid w:val="00570792"/>
    <w:rsid w:val="005708BA"/>
    <w:rsid w:val="00570A7C"/>
    <w:rsid w:val="0057194B"/>
    <w:rsid w:val="00571EE6"/>
    <w:rsid w:val="00572558"/>
    <w:rsid w:val="00572B13"/>
    <w:rsid w:val="005735D2"/>
    <w:rsid w:val="0057393E"/>
    <w:rsid w:val="00574187"/>
    <w:rsid w:val="00574E54"/>
    <w:rsid w:val="00575096"/>
    <w:rsid w:val="00575CD2"/>
    <w:rsid w:val="00580253"/>
    <w:rsid w:val="005811B4"/>
    <w:rsid w:val="005817A8"/>
    <w:rsid w:val="00581F9A"/>
    <w:rsid w:val="00583AC2"/>
    <w:rsid w:val="00584679"/>
    <w:rsid w:val="0058646E"/>
    <w:rsid w:val="00587492"/>
    <w:rsid w:val="00590295"/>
    <w:rsid w:val="00590A6F"/>
    <w:rsid w:val="0059180D"/>
    <w:rsid w:val="005920BC"/>
    <w:rsid w:val="00592C17"/>
    <w:rsid w:val="00593914"/>
    <w:rsid w:val="005950F2"/>
    <w:rsid w:val="00596BB0"/>
    <w:rsid w:val="005970EE"/>
    <w:rsid w:val="00597715"/>
    <w:rsid w:val="00597B4A"/>
    <w:rsid w:val="00597B93"/>
    <w:rsid w:val="00597E3D"/>
    <w:rsid w:val="005A0049"/>
    <w:rsid w:val="005A1011"/>
    <w:rsid w:val="005A20B2"/>
    <w:rsid w:val="005A25F2"/>
    <w:rsid w:val="005A34CE"/>
    <w:rsid w:val="005A474B"/>
    <w:rsid w:val="005A60F4"/>
    <w:rsid w:val="005A69D3"/>
    <w:rsid w:val="005A7A2D"/>
    <w:rsid w:val="005A7BB4"/>
    <w:rsid w:val="005B074A"/>
    <w:rsid w:val="005B191F"/>
    <w:rsid w:val="005B3302"/>
    <w:rsid w:val="005B36D4"/>
    <w:rsid w:val="005B6FD1"/>
    <w:rsid w:val="005C02F1"/>
    <w:rsid w:val="005C0E44"/>
    <w:rsid w:val="005C11BF"/>
    <w:rsid w:val="005C14A9"/>
    <w:rsid w:val="005C1D66"/>
    <w:rsid w:val="005C2592"/>
    <w:rsid w:val="005C39D2"/>
    <w:rsid w:val="005C410E"/>
    <w:rsid w:val="005C6711"/>
    <w:rsid w:val="005C7240"/>
    <w:rsid w:val="005C7271"/>
    <w:rsid w:val="005C792F"/>
    <w:rsid w:val="005C7E6C"/>
    <w:rsid w:val="005D027C"/>
    <w:rsid w:val="005D195C"/>
    <w:rsid w:val="005D678F"/>
    <w:rsid w:val="005D6921"/>
    <w:rsid w:val="005E02CA"/>
    <w:rsid w:val="005E0C0B"/>
    <w:rsid w:val="005E1CEF"/>
    <w:rsid w:val="005E1D5B"/>
    <w:rsid w:val="005E33F4"/>
    <w:rsid w:val="005E583D"/>
    <w:rsid w:val="005E5CCC"/>
    <w:rsid w:val="005E71C9"/>
    <w:rsid w:val="005F0513"/>
    <w:rsid w:val="005F093B"/>
    <w:rsid w:val="005F2883"/>
    <w:rsid w:val="005F28C7"/>
    <w:rsid w:val="005F439C"/>
    <w:rsid w:val="005F4902"/>
    <w:rsid w:val="005F4D37"/>
    <w:rsid w:val="005F5990"/>
    <w:rsid w:val="005F60F8"/>
    <w:rsid w:val="005F682C"/>
    <w:rsid w:val="005F7EA1"/>
    <w:rsid w:val="00600059"/>
    <w:rsid w:val="0060026B"/>
    <w:rsid w:val="0060051D"/>
    <w:rsid w:val="00600AE2"/>
    <w:rsid w:val="00600BAF"/>
    <w:rsid w:val="00600C1D"/>
    <w:rsid w:val="00602D2C"/>
    <w:rsid w:val="00603AFB"/>
    <w:rsid w:val="00603D19"/>
    <w:rsid w:val="0060402E"/>
    <w:rsid w:val="00604F86"/>
    <w:rsid w:val="0060643F"/>
    <w:rsid w:val="00606FD9"/>
    <w:rsid w:val="0061031C"/>
    <w:rsid w:val="00611A6F"/>
    <w:rsid w:val="00612D74"/>
    <w:rsid w:val="00612FA5"/>
    <w:rsid w:val="006134A7"/>
    <w:rsid w:val="00613585"/>
    <w:rsid w:val="00613AA0"/>
    <w:rsid w:val="00614470"/>
    <w:rsid w:val="00614C4A"/>
    <w:rsid w:val="006156C9"/>
    <w:rsid w:val="006158D6"/>
    <w:rsid w:val="00615F20"/>
    <w:rsid w:val="00616422"/>
    <w:rsid w:val="00616FBA"/>
    <w:rsid w:val="006177BA"/>
    <w:rsid w:val="0062011B"/>
    <w:rsid w:val="00624D9D"/>
    <w:rsid w:val="00624EB5"/>
    <w:rsid w:val="0062558F"/>
    <w:rsid w:val="0062628D"/>
    <w:rsid w:val="006269F5"/>
    <w:rsid w:val="00627B49"/>
    <w:rsid w:val="0063081E"/>
    <w:rsid w:val="00630B1D"/>
    <w:rsid w:val="00632FEB"/>
    <w:rsid w:val="006333CF"/>
    <w:rsid w:val="00633C16"/>
    <w:rsid w:val="00634821"/>
    <w:rsid w:val="00636B13"/>
    <w:rsid w:val="00636D19"/>
    <w:rsid w:val="00636F85"/>
    <w:rsid w:val="00637C9D"/>
    <w:rsid w:val="006400C7"/>
    <w:rsid w:val="00640BAD"/>
    <w:rsid w:val="0064392A"/>
    <w:rsid w:val="006446B9"/>
    <w:rsid w:val="00645F64"/>
    <w:rsid w:val="00647F19"/>
    <w:rsid w:val="0065082A"/>
    <w:rsid w:val="00650D8B"/>
    <w:rsid w:val="00651CF1"/>
    <w:rsid w:val="00652EE1"/>
    <w:rsid w:val="00653828"/>
    <w:rsid w:val="00654282"/>
    <w:rsid w:val="00654863"/>
    <w:rsid w:val="00654E83"/>
    <w:rsid w:val="00655534"/>
    <w:rsid w:val="0065723F"/>
    <w:rsid w:val="00657789"/>
    <w:rsid w:val="00657840"/>
    <w:rsid w:val="00657BA1"/>
    <w:rsid w:val="00660319"/>
    <w:rsid w:val="0066033B"/>
    <w:rsid w:val="00661196"/>
    <w:rsid w:val="00661D17"/>
    <w:rsid w:val="00662301"/>
    <w:rsid w:val="006633F1"/>
    <w:rsid w:val="00664FB7"/>
    <w:rsid w:val="00665957"/>
    <w:rsid w:val="00665BCB"/>
    <w:rsid w:val="00666F42"/>
    <w:rsid w:val="0066763B"/>
    <w:rsid w:val="006720A7"/>
    <w:rsid w:val="00673604"/>
    <w:rsid w:val="00674788"/>
    <w:rsid w:val="00677BD4"/>
    <w:rsid w:val="00680156"/>
    <w:rsid w:val="00680484"/>
    <w:rsid w:val="006809B5"/>
    <w:rsid w:val="0068350C"/>
    <w:rsid w:val="00690120"/>
    <w:rsid w:val="0069094D"/>
    <w:rsid w:val="00690CFC"/>
    <w:rsid w:val="00692AD2"/>
    <w:rsid w:val="00692C44"/>
    <w:rsid w:val="00693084"/>
    <w:rsid w:val="00694EBF"/>
    <w:rsid w:val="006952FE"/>
    <w:rsid w:val="0069609B"/>
    <w:rsid w:val="006A08C7"/>
    <w:rsid w:val="006A0BCC"/>
    <w:rsid w:val="006A0D1D"/>
    <w:rsid w:val="006A0DED"/>
    <w:rsid w:val="006A2DC9"/>
    <w:rsid w:val="006A4A09"/>
    <w:rsid w:val="006A4A1E"/>
    <w:rsid w:val="006A70E9"/>
    <w:rsid w:val="006B0034"/>
    <w:rsid w:val="006B1F03"/>
    <w:rsid w:val="006B40F3"/>
    <w:rsid w:val="006B65B4"/>
    <w:rsid w:val="006B6C80"/>
    <w:rsid w:val="006B7A3C"/>
    <w:rsid w:val="006C0332"/>
    <w:rsid w:val="006C043E"/>
    <w:rsid w:val="006C332E"/>
    <w:rsid w:val="006C454A"/>
    <w:rsid w:val="006C5629"/>
    <w:rsid w:val="006C56E9"/>
    <w:rsid w:val="006D0411"/>
    <w:rsid w:val="006D0739"/>
    <w:rsid w:val="006D08F9"/>
    <w:rsid w:val="006D2F69"/>
    <w:rsid w:val="006D3440"/>
    <w:rsid w:val="006D3ABC"/>
    <w:rsid w:val="006D5850"/>
    <w:rsid w:val="006D6149"/>
    <w:rsid w:val="006D7166"/>
    <w:rsid w:val="006E05A4"/>
    <w:rsid w:val="006E06EF"/>
    <w:rsid w:val="006E10AA"/>
    <w:rsid w:val="006E13AD"/>
    <w:rsid w:val="006E1BA7"/>
    <w:rsid w:val="006E2714"/>
    <w:rsid w:val="006E3535"/>
    <w:rsid w:val="006E3FBF"/>
    <w:rsid w:val="006E41D9"/>
    <w:rsid w:val="006E4420"/>
    <w:rsid w:val="006E6A6B"/>
    <w:rsid w:val="006E719B"/>
    <w:rsid w:val="006E7EDB"/>
    <w:rsid w:val="006F0055"/>
    <w:rsid w:val="006F171C"/>
    <w:rsid w:val="006F211E"/>
    <w:rsid w:val="006F2D21"/>
    <w:rsid w:val="0070001F"/>
    <w:rsid w:val="007002DD"/>
    <w:rsid w:val="00700B80"/>
    <w:rsid w:val="00701A00"/>
    <w:rsid w:val="00702569"/>
    <w:rsid w:val="00703538"/>
    <w:rsid w:val="00703724"/>
    <w:rsid w:val="00703811"/>
    <w:rsid w:val="00703BD0"/>
    <w:rsid w:val="007043A4"/>
    <w:rsid w:val="007049FD"/>
    <w:rsid w:val="00704AA8"/>
    <w:rsid w:val="00704E76"/>
    <w:rsid w:val="00705396"/>
    <w:rsid w:val="007068A9"/>
    <w:rsid w:val="00706AAD"/>
    <w:rsid w:val="00706C63"/>
    <w:rsid w:val="00706D15"/>
    <w:rsid w:val="00707338"/>
    <w:rsid w:val="007104EA"/>
    <w:rsid w:val="00710CA3"/>
    <w:rsid w:val="00711E81"/>
    <w:rsid w:val="007144B4"/>
    <w:rsid w:val="00714942"/>
    <w:rsid w:val="0071531C"/>
    <w:rsid w:val="00715682"/>
    <w:rsid w:val="00717373"/>
    <w:rsid w:val="00717587"/>
    <w:rsid w:val="00717B44"/>
    <w:rsid w:val="007201BE"/>
    <w:rsid w:val="00720804"/>
    <w:rsid w:val="00720FC0"/>
    <w:rsid w:val="00722963"/>
    <w:rsid w:val="00722B43"/>
    <w:rsid w:val="007235A0"/>
    <w:rsid w:val="0072390B"/>
    <w:rsid w:val="00724108"/>
    <w:rsid w:val="00725477"/>
    <w:rsid w:val="007264B0"/>
    <w:rsid w:val="00727321"/>
    <w:rsid w:val="007278EA"/>
    <w:rsid w:val="00730A7B"/>
    <w:rsid w:val="007315ED"/>
    <w:rsid w:val="00734313"/>
    <w:rsid w:val="007346BB"/>
    <w:rsid w:val="00734DF5"/>
    <w:rsid w:val="00735368"/>
    <w:rsid w:val="007370B5"/>
    <w:rsid w:val="00737701"/>
    <w:rsid w:val="00737F8F"/>
    <w:rsid w:val="00740B3A"/>
    <w:rsid w:val="00743A36"/>
    <w:rsid w:val="007456DE"/>
    <w:rsid w:val="0075031B"/>
    <w:rsid w:val="00750B49"/>
    <w:rsid w:val="0075155E"/>
    <w:rsid w:val="00751872"/>
    <w:rsid w:val="00753E1A"/>
    <w:rsid w:val="00755D51"/>
    <w:rsid w:val="00755E3A"/>
    <w:rsid w:val="00757685"/>
    <w:rsid w:val="00757881"/>
    <w:rsid w:val="0076266B"/>
    <w:rsid w:val="007629D1"/>
    <w:rsid w:val="00762A30"/>
    <w:rsid w:val="00762FD5"/>
    <w:rsid w:val="00762FF8"/>
    <w:rsid w:val="007634F2"/>
    <w:rsid w:val="00763970"/>
    <w:rsid w:val="00764E86"/>
    <w:rsid w:val="00767BF7"/>
    <w:rsid w:val="00774DF1"/>
    <w:rsid w:val="007774FC"/>
    <w:rsid w:val="00777E98"/>
    <w:rsid w:val="00780737"/>
    <w:rsid w:val="00780B3C"/>
    <w:rsid w:val="00780BCB"/>
    <w:rsid w:val="00780EA4"/>
    <w:rsid w:val="0078105D"/>
    <w:rsid w:val="0078127C"/>
    <w:rsid w:val="007817CE"/>
    <w:rsid w:val="00783082"/>
    <w:rsid w:val="00783860"/>
    <w:rsid w:val="00784579"/>
    <w:rsid w:val="00784772"/>
    <w:rsid w:val="0078607F"/>
    <w:rsid w:val="00786869"/>
    <w:rsid w:val="00786F86"/>
    <w:rsid w:val="00791133"/>
    <w:rsid w:val="0079165E"/>
    <w:rsid w:val="0079181D"/>
    <w:rsid w:val="00791BA1"/>
    <w:rsid w:val="00793876"/>
    <w:rsid w:val="007939B9"/>
    <w:rsid w:val="007A0520"/>
    <w:rsid w:val="007A07EF"/>
    <w:rsid w:val="007A0BA0"/>
    <w:rsid w:val="007A1DD7"/>
    <w:rsid w:val="007A2032"/>
    <w:rsid w:val="007A23F8"/>
    <w:rsid w:val="007A3259"/>
    <w:rsid w:val="007A54E1"/>
    <w:rsid w:val="007A56C5"/>
    <w:rsid w:val="007A6ADF"/>
    <w:rsid w:val="007A7DBD"/>
    <w:rsid w:val="007B0B3B"/>
    <w:rsid w:val="007B1334"/>
    <w:rsid w:val="007B20C4"/>
    <w:rsid w:val="007B417C"/>
    <w:rsid w:val="007B58FC"/>
    <w:rsid w:val="007B6B75"/>
    <w:rsid w:val="007B703B"/>
    <w:rsid w:val="007C1AD3"/>
    <w:rsid w:val="007C2553"/>
    <w:rsid w:val="007C5862"/>
    <w:rsid w:val="007D131A"/>
    <w:rsid w:val="007D1CBE"/>
    <w:rsid w:val="007D2A5A"/>
    <w:rsid w:val="007D526E"/>
    <w:rsid w:val="007D67A7"/>
    <w:rsid w:val="007D68D7"/>
    <w:rsid w:val="007D7516"/>
    <w:rsid w:val="007E04D9"/>
    <w:rsid w:val="007E06F1"/>
    <w:rsid w:val="007E4E75"/>
    <w:rsid w:val="007E6E06"/>
    <w:rsid w:val="007E7263"/>
    <w:rsid w:val="007E740E"/>
    <w:rsid w:val="007F1307"/>
    <w:rsid w:val="007F1F6D"/>
    <w:rsid w:val="007F269A"/>
    <w:rsid w:val="007F387D"/>
    <w:rsid w:val="007F40FA"/>
    <w:rsid w:val="007F4A96"/>
    <w:rsid w:val="007F5BED"/>
    <w:rsid w:val="007F726A"/>
    <w:rsid w:val="007F7A0E"/>
    <w:rsid w:val="00801601"/>
    <w:rsid w:val="008022FB"/>
    <w:rsid w:val="008039B1"/>
    <w:rsid w:val="0080534B"/>
    <w:rsid w:val="0080566E"/>
    <w:rsid w:val="0080688E"/>
    <w:rsid w:val="00807BBE"/>
    <w:rsid w:val="00813BA7"/>
    <w:rsid w:val="00814C46"/>
    <w:rsid w:val="00815AB0"/>
    <w:rsid w:val="00816E63"/>
    <w:rsid w:val="008179A9"/>
    <w:rsid w:val="00820E8D"/>
    <w:rsid w:val="00821EAD"/>
    <w:rsid w:val="008231C7"/>
    <w:rsid w:val="008240E0"/>
    <w:rsid w:val="00824C70"/>
    <w:rsid w:val="00825691"/>
    <w:rsid w:val="00826B38"/>
    <w:rsid w:val="00826D43"/>
    <w:rsid w:val="008311B2"/>
    <w:rsid w:val="008312F4"/>
    <w:rsid w:val="0083182C"/>
    <w:rsid w:val="008320E3"/>
    <w:rsid w:val="00833764"/>
    <w:rsid w:val="0083514A"/>
    <w:rsid w:val="008351BA"/>
    <w:rsid w:val="008359ED"/>
    <w:rsid w:val="00835D6F"/>
    <w:rsid w:val="0083639D"/>
    <w:rsid w:val="00836AD3"/>
    <w:rsid w:val="0084178A"/>
    <w:rsid w:val="008445FF"/>
    <w:rsid w:val="00844F7B"/>
    <w:rsid w:val="00845417"/>
    <w:rsid w:val="00846208"/>
    <w:rsid w:val="00846594"/>
    <w:rsid w:val="00847DCC"/>
    <w:rsid w:val="00847FC5"/>
    <w:rsid w:val="008508DA"/>
    <w:rsid w:val="00851511"/>
    <w:rsid w:val="008522D0"/>
    <w:rsid w:val="00853ED8"/>
    <w:rsid w:val="00853EF0"/>
    <w:rsid w:val="00853F4E"/>
    <w:rsid w:val="008540AA"/>
    <w:rsid w:val="0085500C"/>
    <w:rsid w:val="00856AD7"/>
    <w:rsid w:val="00860E16"/>
    <w:rsid w:val="00862B4D"/>
    <w:rsid w:val="0086303D"/>
    <w:rsid w:val="00865249"/>
    <w:rsid w:val="00865365"/>
    <w:rsid w:val="008656A8"/>
    <w:rsid w:val="008657D0"/>
    <w:rsid w:val="0086657D"/>
    <w:rsid w:val="008674F8"/>
    <w:rsid w:val="00867DCB"/>
    <w:rsid w:val="00870A70"/>
    <w:rsid w:val="00871434"/>
    <w:rsid w:val="008734DE"/>
    <w:rsid w:val="00873B9E"/>
    <w:rsid w:val="0087616E"/>
    <w:rsid w:val="00876C9D"/>
    <w:rsid w:val="008772BB"/>
    <w:rsid w:val="008814F4"/>
    <w:rsid w:val="0088170A"/>
    <w:rsid w:val="00882D3E"/>
    <w:rsid w:val="008833E4"/>
    <w:rsid w:val="00883BF3"/>
    <w:rsid w:val="00884197"/>
    <w:rsid w:val="008866B2"/>
    <w:rsid w:val="00886A47"/>
    <w:rsid w:val="00887518"/>
    <w:rsid w:val="00890B8D"/>
    <w:rsid w:val="008915F7"/>
    <w:rsid w:val="0089496F"/>
    <w:rsid w:val="008956AA"/>
    <w:rsid w:val="00896AA8"/>
    <w:rsid w:val="00896F69"/>
    <w:rsid w:val="008A040B"/>
    <w:rsid w:val="008A046D"/>
    <w:rsid w:val="008A0D91"/>
    <w:rsid w:val="008A11AA"/>
    <w:rsid w:val="008A17E8"/>
    <w:rsid w:val="008A2CC0"/>
    <w:rsid w:val="008A2DAE"/>
    <w:rsid w:val="008A3F81"/>
    <w:rsid w:val="008A4CEC"/>
    <w:rsid w:val="008A6833"/>
    <w:rsid w:val="008A7A4B"/>
    <w:rsid w:val="008B0C24"/>
    <w:rsid w:val="008B30E1"/>
    <w:rsid w:val="008B3F03"/>
    <w:rsid w:val="008B4047"/>
    <w:rsid w:val="008B50A6"/>
    <w:rsid w:val="008B603B"/>
    <w:rsid w:val="008B70A7"/>
    <w:rsid w:val="008B788A"/>
    <w:rsid w:val="008C08A8"/>
    <w:rsid w:val="008C3DF2"/>
    <w:rsid w:val="008C46E5"/>
    <w:rsid w:val="008C4A4E"/>
    <w:rsid w:val="008C4D12"/>
    <w:rsid w:val="008C7698"/>
    <w:rsid w:val="008D20A6"/>
    <w:rsid w:val="008D2537"/>
    <w:rsid w:val="008D25C0"/>
    <w:rsid w:val="008D4513"/>
    <w:rsid w:val="008D483B"/>
    <w:rsid w:val="008D4B24"/>
    <w:rsid w:val="008D6D6F"/>
    <w:rsid w:val="008D7869"/>
    <w:rsid w:val="008E0C01"/>
    <w:rsid w:val="008E4153"/>
    <w:rsid w:val="008E4C08"/>
    <w:rsid w:val="008E54BA"/>
    <w:rsid w:val="008E584F"/>
    <w:rsid w:val="008E673C"/>
    <w:rsid w:val="008E7844"/>
    <w:rsid w:val="008F0128"/>
    <w:rsid w:val="008F043C"/>
    <w:rsid w:val="008F07AF"/>
    <w:rsid w:val="008F2396"/>
    <w:rsid w:val="008F676D"/>
    <w:rsid w:val="008F6B0B"/>
    <w:rsid w:val="008F7C1C"/>
    <w:rsid w:val="00901149"/>
    <w:rsid w:val="00901635"/>
    <w:rsid w:val="00901CDF"/>
    <w:rsid w:val="009022F4"/>
    <w:rsid w:val="00904969"/>
    <w:rsid w:val="00906DB1"/>
    <w:rsid w:val="00907921"/>
    <w:rsid w:val="00911470"/>
    <w:rsid w:val="00912CD1"/>
    <w:rsid w:val="00914B1A"/>
    <w:rsid w:val="009159FF"/>
    <w:rsid w:val="00915FD7"/>
    <w:rsid w:val="0091652D"/>
    <w:rsid w:val="00916EA4"/>
    <w:rsid w:val="00920695"/>
    <w:rsid w:val="00921189"/>
    <w:rsid w:val="00921642"/>
    <w:rsid w:val="00921899"/>
    <w:rsid w:val="00922DEC"/>
    <w:rsid w:val="00924EF7"/>
    <w:rsid w:val="00925C91"/>
    <w:rsid w:val="0093219C"/>
    <w:rsid w:val="00932EC7"/>
    <w:rsid w:val="00935E2B"/>
    <w:rsid w:val="00937E57"/>
    <w:rsid w:val="00940D32"/>
    <w:rsid w:val="009412AE"/>
    <w:rsid w:val="009449E3"/>
    <w:rsid w:val="009452A1"/>
    <w:rsid w:val="00945A50"/>
    <w:rsid w:val="00950EE3"/>
    <w:rsid w:val="0095139E"/>
    <w:rsid w:val="00952D31"/>
    <w:rsid w:val="009536CE"/>
    <w:rsid w:val="00957AA2"/>
    <w:rsid w:val="00960D05"/>
    <w:rsid w:val="00961287"/>
    <w:rsid w:val="00961897"/>
    <w:rsid w:val="00961A3F"/>
    <w:rsid w:val="009634C5"/>
    <w:rsid w:val="009640BC"/>
    <w:rsid w:val="009642CE"/>
    <w:rsid w:val="0096701D"/>
    <w:rsid w:val="009677E1"/>
    <w:rsid w:val="009707F3"/>
    <w:rsid w:val="00970C7E"/>
    <w:rsid w:val="00971BA1"/>
    <w:rsid w:val="00971FEC"/>
    <w:rsid w:val="00973604"/>
    <w:rsid w:val="009744D6"/>
    <w:rsid w:val="00975B10"/>
    <w:rsid w:val="009814B7"/>
    <w:rsid w:val="0098643B"/>
    <w:rsid w:val="009866CC"/>
    <w:rsid w:val="009872CC"/>
    <w:rsid w:val="0098731D"/>
    <w:rsid w:val="0099074D"/>
    <w:rsid w:val="009911A9"/>
    <w:rsid w:val="0099183E"/>
    <w:rsid w:val="0099225A"/>
    <w:rsid w:val="0099299E"/>
    <w:rsid w:val="009957CA"/>
    <w:rsid w:val="00996FC4"/>
    <w:rsid w:val="00997D3C"/>
    <w:rsid w:val="00997EFD"/>
    <w:rsid w:val="009A0359"/>
    <w:rsid w:val="009A03A8"/>
    <w:rsid w:val="009A0856"/>
    <w:rsid w:val="009A0A56"/>
    <w:rsid w:val="009A2078"/>
    <w:rsid w:val="009A2716"/>
    <w:rsid w:val="009A5F84"/>
    <w:rsid w:val="009A677E"/>
    <w:rsid w:val="009A7EDD"/>
    <w:rsid w:val="009B0666"/>
    <w:rsid w:val="009B0C32"/>
    <w:rsid w:val="009B14CB"/>
    <w:rsid w:val="009B15BC"/>
    <w:rsid w:val="009B2538"/>
    <w:rsid w:val="009B32C7"/>
    <w:rsid w:val="009B5E13"/>
    <w:rsid w:val="009B7DA3"/>
    <w:rsid w:val="009C2060"/>
    <w:rsid w:val="009C22CB"/>
    <w:rsid w:val="009C35C8"/>
    <w:rsid w:val="009C470B"/>
    <w:rsid w:val="009C7099"/>
    <w:rsid w:val="009C7C4B"/>
    <w:rsid w:val="009D1261"/>
    <w:rsid w:val="009D13EE"/>
    <w:rsid w:val="009D31F3"/>
    <w:rsid w:val="009D324C"/>
    <w:rsid w:val="009D3525"/>
    <w:rsid w:val="009D4BDA"/>
    <w:rsid w:val="009D5B1E"/>
    <w:rsid w:val="009D6675"/>
    <w:rsid w:val="009D7E7D"/>
    <w:rsid w:val="009E0C32"/>
    <w:rsid w:val="009E1C7F"/>
    <w:rsid w:val="009E1E06"/>
    <w:rsid w:val="009E2C0B"/>
    <w:rsid w:val="009E3165"/>
    <w:rsid w:val="009E3CFE"/>
    <w:rsid w:val="009E486A"/>
    <w:rsid w:val="009E4FD7"/>
    <w:rsid w:val="009E691E"/>
    <w:rsid w:val="009E6F12"/>
    <w:rsid w:val="009F06F7"/>
    <w:rsid w:val="009F13B3"/>
    <w:rsid w:val="009F1700"/>
    <w:rsid w:val="009F18E9"/>
    <w:rsid w:val="009F2905"/>
    <w:rsid w:val="009F452F"/>
    <w:rsid w:val="009F551A"/>
    <w:rsid w:val="009F74A7"/>
    <w:rsid w:val="009F7C34"/>
    <w:rsid w:val="009F7D09"/>
    <w:rsid w:val="009F7FB1"/>
    <w:rsid w:val="00A0072C"/>
    <w:rsid w:val="00A02660"/>
    <w:rsid w:val="00A04343"/>
    <w:rsid w:val="00A0468B"/>
    <w:rsid w:val="00A04ECA"/>
    <w:rsid w:val="00A10B16"/>
    <w:rsid w:val="00A128EA"/>
    <w:rsid w:val="00A140CF"/>
    <w:rsid w:val="00A148EA"/>
    <w:rsid w:val="00A14B73"/>
    <w:rsid w:val="00A15A41"/>
    <w:rsid w:val="00A17DE3"/>
    <w:rsid w:val="00A20BD3"/>
    <w:rsid w:val="00A22114"/>
    <w:rsid w:val="00A23193"/>
    <w:rsid w:val="00A24560"/>
    <w:rsid w:val="00A24E05"/>
    <w:rsid w:val="00A25FBC"/>
    <w:rsid w:val="00A266F9"/>
    <w:rsid w:val="00A26831"/>
    <w:rsid w:val="00A30093"/>
    <w:rsid w:val="00A30F40"/>
    <w:rsid w:val="00A315CC"/>
    <w:rsid w:val="00A31AED"/>
    <w:rsid w:val="00A324A5"/>
    <w:rsid w:val="00A32ABD"/>
    <w:rsid w:val="00A339D7"/>
    <w:rsid w:val="00A37D92"/>
    <w:rsid w:val="00A42FFA"/>
    <w:rsid w:val="00A44BCB"/>
    <w:rsid w:val="00A460E9"/>
    <w:rsid w:val="00A466A9"/>
    <w:rsid w:val="00A47EC3"/>
    <w:rsid w:val="00A47FF2"/>
    <w:rsid w:val="00A50B52"/>
    <w:rsid w:val="00A514A5"/>
    <w:rsid w:val="00A533C8"/>
    <w:rsid w:val="00A533F5"/>
    <w:rsid w:val="00A55C07"/>
    <w:rsid w:val="00A560FC"/>
    <w:rsid w:val="00A64D91"/>
    <w:rsid w:val="00A65073"/>
    <w:rsid w:val="00A65662"/>
    <w:rsid w:val="00A67B00"/>
    <w:rsid w:val="00A70340"/>
    <w:rsid w:val="00A738E5"/>
    <w:rsid w:val="00A739F4"/>
    <w:rsid w:val="00A7419D"/>
    <w:rsid w:val="00A7444C"/>
    <w:rsid w:val="00A747FA"/>
    <w:rsid w:val="00A76B77"/>
    <w:rsid w:val="00A76C97"/>
    <w:rsid w:val="00A7727D"/>
    <w:rsid w:val="00A81D65"/>
    <w:rsid w:val="00A81D88"/>
    <w:rsid w:val="00A82AEC"/>
    <w:rsid w:val="00A8347C"/>
    <w:rsid w:val="00A83B15"/>
    <w:rsid w:val="00A84D86"/>
    <w:rsid w:val="00A8569E"/>
    <w:rsid w:val="00A859A0"/>
    <w:rsid w:val="00A8775F"/>
    <w:rsid w:val="00A92826"/>
    <w:rsid w:val="00A92F57"/>
    <w:rsid w:val="00A948A3"/>
    <w:rsid w:val="00A960CA"/>
    <w:rsid w:val="00A9682D"/>
    <w:rsid w:val="00A96A62"/>
    <w:rsid w:val="00AA0624"/>
    <w:rsid w:val="00AA2E39"/>
    <w:rsid w:val="00AA3009"/>
    <w:rsid w:val="00AA3DC6"/>
    <w:rsid w:val="00AA4F4F"/>
    <w:rsid w:val="00AA593D"/>
    <w:rsid w:val="00AA7569"/>
    <w:rsid w:val="00AA776F"/>
    <w:rsid w:val="00AB0AFA"/>
    <w:rsid w:val="00AB39C6"/>
    <w:rsid w:val="00AB5BF5"/>
    <w:rsid w:val="00AB5F55"/>
    <w:rsid w:val="00AB6314"/>
    <w:rsid w:val="00AB6F02"/>
    <w:rsid w:val="00AC05A5"/>
    <w:rsid w:val="00AC116B"/>
    <w:rsid w:val="00AC1253"/>
    <w:rsid w:val="00AC1F43"/>
    <w:rsid w:val="00AC2449"/>
    <w:rsid w:val="00AC2A2A"/>
    <w:rsid w:val="00AC2BE5"/>
    <w:rsid w:val="00AC2CC2"/>
    <w:rsid w:val="00AC3429"/>
    <w:rsid w:val="00AC398E"/>
    <w:rsid w:val="00AC3BB1"/>
    <w:rsid w:val="00AC4017"/>
    <w:rsid w:val="00AC495C"/>
    <w:rsid w:val="00AC51A2"/>
    <w:rsid w:val="00AC564B"/>
    <w:rsid w:val="00AC72D8"/>
    <w:rsid w:val="00AC7452"/>
    <w:rsid w:val="00AC7FCF"/>
    <w:rsid w:val="00AD00F3"/>
    <w:rsid w:val="00AD0A87"/>
    <w:rsid w:val="00AD1096"/>
    <w:rsid w:val="00AD10F6"/>
    <w:rsid w:val="00AD1CE3"/>
    <w:rsid w:val="00AD320D"/>
    <w:rsid w:val="00AD34E5"/>
    <w:rsid w:val="00AD3A35"/>
    <w:rsid w:val="00AD5B74"/>
    <w:rsid w:val="00AD61BB"/>
    <w:rsid w:val="00AD7B97"/>
    <w:rsid w:val="00AE01B3"/>
    <w:rsid w:val="00AE0794"/>
    <w:rsid w:val="00AE421E"/>
    <w:rsid w:val="00AE49F1"/>
    <w:rsid w:val="00AE515A"/>
    <w:rsid w:val="00AE51CB"/>
    <w:rsid w:val="00AE613C"/>
    <w:rsid w:val="00AE7344"/>
    <w:rsid w:val="00AE73B8"/>
    <w:rsid w:val="00AE7E91"/>
    <w:rsid w:val="00AF11DD"/>
    <w:rsid w:val="00AF20D4"/>
    <w:rsid w:val="00AF3C06"/>
    <w:rsid w:val="00AF422E"/>
    <w:rsid w:val="00AF424A"/>
    <w:rsid w:val="00AF4BB0"/>
    <w:rsid w:val="00AF68FF"/>
    <w:rsid w:val="00AF7832"/>
    <w:rsid w:val="00B0046E"/>
    <w:rsid w:val="00B01078"/>
    <w:rsid w:val="00B0314C"/>
    <w:rsid w:val="00B04F74"/>
    <w:rsid w:val="00B06899"/>
    <w:rsid w:val="00B07FBE"/>
    <w:rsid w:val="00B10053"/>
    <w:rsid w:val="00B14B73"/>
    <w:rsid w:val="00B15030"/>
    <w:rsid w:val="00B16DD3"/>
    <w:rsid w:val="00B1779E"/>
    <w:rsid w:val="00B20807"/>
    <w:rsid w:val="00B22482"/>
    <w:rsid w:val="00B242FD"/>
    <w:rsid w:val="00B25460"/>
    <w:rsid w:val="00B25F27"/>
    <w:rsid w:val="00B27919"/>
    <w:rsid w:val="00B27F09"/>
    <w:rsid w:val="00B37C42"/>
    <w:rsid w:val="00B37F2C"/>
    <w:rsid w:val="00B40064"/>
    <w:rsid w:val="00B40581"/>
    <w:rsid w:val="00B40DDE"/>
    <w:rsid w:val="00B41051"/>
    <w:rsid w:val="00B420D7"/>
    <w:rsid w:val="00B42183"/>
    <w:rsid w:val="00B42358"/>
    <w:rsid w:val="00B4496A"/>
    <w:rsid w:val="00B46057"/>
    <w:rsid w:val="00B50F08"/>
    <w:rsid w:val="00B51AEC"/>
    <w:rsid w:val="00B51BDB"/>
    <w:rsid w:val="00B53C6D"/>
    <w:rsid w:val="00B56CBE"/>
    <w:rsid w:val="00B57C3D"/>
    <w:rsid w:val="00B60ABB"/>
    <w:rsid w:val="00B622B4"/>
    <w:rsid w:val="00B63547"/>
    <w:rsid w:val="00B65276"/>
    <w:rsid w:val="00B6556E"/>
    <w:rsid w:val="00B67908"/>
    <w:rsid w:val="00B703A5"/>
    <w:rsid w:val="00B70756"/>
    <w:rsid w:val="00B728A7"/>
    <w:rsid w:val="00B72E88"/>
    <w:rsid w:val="00B7369F"/>
    <w:rsid w:val="00B739D8"/>
    <w:rsid w:val="00B75CBB"/>
    <w:rsid w:val="00B75EC2"/>
    <w:rsid w:val="00B7790A"/>
    <w:rsid w:val="00B80629"/>
    <w:rsid w:val="00B831B3"/>
    <w:rsid w:val="00B84568"/>
    <w:rsid w:val="00B85E16"/>
    <w:rsid w:val="00B85E77"/>
    <w:rsid w:val="00B8669A"/>
    <w:rsid w:val="00B878CA"/>
    <w:rsid w:val="00B87B15"/>
    <w:rsid w:val="00B87D83"/>
    <w:rsid w:val="00B87FFB"/>
    <w:rsid w:val="00B90781"/>
    <w:rsid w:val="00B910AE"/>
    <w:rsid w:val="00B91CA5"/>
    <w:rsid w:val="00B92516"/>
    <w:rsid w:val="00B92C76"/>
    <w:rsid w:val="00B92F57"/>
    <w:rsid w:val="00B943DD"/>
    <w:rsid w:val="00B94BA1"/>
    <w:rsid w:val="00B978AF"/>
    <w:rsid w:val="00BA0676"/>
    <w:rsid w:val="00BA3449"/>
    <w:rsid w:val="00BA4081"/>
    <w:rsid w:val="00BA5B28"/>
    <w:rsid w:val="00BA6959"/>
    <w:rsid w:val="00BA7138"/>
    <w:rsid w:val="00BA768F"/>
    <w:rsid w:val="00BB0842"/>
    <w:rsid w:val="00BB3611"/>
    <w:rsid w:val="00BB51F9"/>
    <w:rsid w:val="00BB5F70"/>
    <w:rsid w:val="00BB7D10"/>
    <w:rsid w:val="00BC034A"/>
    <w:rsid w:val="00BC0433"/>
    <w:rsid w:val="00BC17BC"/>
    <w:rsid w:val="00BC1AF2"/>
    <w:rsid w:val="00BC2604"/>
    <w:rsid w:val="00BC487A"/>
    <w:rsid w:val="00BC655A"/>
    <w:rsid w:val="00BD1EBB"/>
    <w:rsid w:val="00BD2A26"/>
    <w:rsid w:val="00BD31EE"/>
    <w:rsid w:val="00BD4D8A"/>
    <w:rsid w:val="00BD5730"/>
    <w:rsid w:val="00BD62A7"/>
    <w:rsid w:val="00BD757F"/>
    <w:rsid w:val="00BD7778"/>
    <w:rsid w:val="00BE1034"/>
    <w:rsid w:val="00BE4010"/>
    <w:rsid w:val="00BE4725"/>
    <w:rsid w:val="00BE5229"/>
    <w:rsid w:val="00BE60DC"/>
    <w:rsid w:val="00BF395F"/>
    <w:rsid w:val="00BF3C22"/>
    <w:rsid w:val="00BF439B"/>
    <w:rsid w:val="00BF4B6B"/>
    <w:rsid w:val="00BF6506"/>
    <w:rsid w:val="00BF77B0"/>
    <w:rsid w:val="00C00D91"/>
    <w:rsid w:val="00C0258E"/>
    <w:rsid w:val="00C029C5"/>
    <w:rsid w:val="00C036E8"/>
    <w:rsid w:val="00C0384A"/>
    <w:rsid w:val="00C05A38"/>
    <w:rsid w:val="00C0667F"/>
    <w:rsid w:val="00C07990"/>
    <w:rsid w:val="00C106F9"/>
    <w:rsid w:val="00C10D52"/>
    <w:rsid w:val="00C1276E"/>
    <w:rsid w:val="00C13248"/>
    <w:rsid w:val="00C14039"/>
    <w:rsid w:val="00C16503"/>
    <w:rsid w:val="00C171F0"/>
    <w:rsid w:val="00C209B7"/>
    <w:rsid w:val="00C20EE6"/>
    <w:rsid w:val="00C21505"/>
    <w:rsid w:val="00C22E7F"/>
    <w:rsid w:val="00C24702"/>
    <w:rsid w:val="00C24987"/>
    <w:rsid w:val="00C256B9"/>
    <w:rsid w:val="00C257AA"/>
    <w:rsid w:val="00C258EA"/>
    <w:rsid w:val="00C2643A"/>
    <w:rsid w:val="00C26AB2"/>
    <w:rsid w:val="00C27952"/>
    <w:rsid w:val="00C30181"/>
    <w:rsid w:val="00C30FED"/>
    <w:rsid w:val="00C3159F"/>
    <w:rsid w:val="00C31BD4"/>
    <w:rsid w:val="00C32A79"/>
    <w:rsid w:val="00C33093"/>
    <w:rsid w:val="00C33776"/>
    <w:rsid w:val="00C35625"/>
    <w:rsid w:val="00C36F3E"/>
    <w:rsid w:val="00C3792B"/>
    <w:rsid w:val="00C404B2"/>
    <w:rsid w:val="00C40826"/>
    <w:rsid w:val="00C4111C"/>
    <w:rsid w:val="00C42E2F"/>
    <w:rsid w:val="00C43053"/>
    <w:rsid w:val="00C4411F"/>
    <w:rsid w:val="00C46B48"/>
    <w:rsid w:val="00C4768A"/>
    <w:rsid w:val="00C51B65"/>
    <w:rsid w:val="00C51F34"/>
    <w:rsid w:val="00C523C8"/>
    <w:rsid w:val="00C526FC"/>
    <w:rsid w:val="00C55755"/>
    <w:rsid w:val="00C57832"/>
    <w:rsid w:val="00C61F4B"/>
    <w:rsid w:val="00C6231D"/>
    <w:rsid w:val="00C66591"/>
    <w:rsid w:val="00C715A6"/>
    <w:rsid w:val="00C72F97"/>
    <w:rsid w:val="00C74129"/>
    <w:rsid w:val="00C744D7"/>
    <w:rsid w:val="00C74F83"/>
    <w:rsid w:val="00C74FDA"/>
    <w:rsid w:val="00C757E8"/>
    <w:rsid w:val="00C76C17"/>
    <w:rsid w:val="00C76C8C"/>
    <w:rsid w:val="00C776D9"/>
    <w:rsid w:val="00C8331F"/>
    <w:rsid w:val="00C8519B"/>
    <w:rsid w:val="00C85949"/>
    <w:rsid w:val="00C86338"/>
    <w:rsid w:val="00C9043E"/>
    <w:rsid w:val="00C904F0"/>
    <w:rsid w:val="00C91932"/>
    <w:rsid w:val="00C91C54"/>
    <w:rsid w:val="00C91EDB"/>
    <w:rsid w:val="00C932DB"/>
    <w:rsid w:val="00C957EB"/>
    <w:rsid w:val="00C95B99"/>
    <w:rsid w:val="00C97241"/>
    <w:rsid w:val="00CA0B5D"/>
    <w:rsid w:val="00CA1176"/>
    <w:rsid w:val="00CA2335"/>
    <w:rsid w:val="00CA25E7"/>
    <w:rsid w:val="00CA2C3F"/>
    <w:rsid w:val="00CA35C7"/>
    <w:rsid w:val="00CA3D77"/>
    <w:rsid w:val="00CA4081"/>
    <w:rsid w:val="00CA4FF0"/>
    <w:rsid w:val="00CA746D"/>
    <w:rsid w:val="00CB09F1"/>
    <w:rsid w:val="00CB22E0"/>
    <w:rsid w:val="00CB250A"/>
    <w:rsid w:val="00CB332D"/>
    <w:rsid w:val="00CB46A6"/>
    <w:rsid w:val="00CB53FA"/>
    <w:rsid w:val="00CB7363"/>
    <w:rsid w:val="00CB73A4"/>
    <w:rsid w:val="00CB7F3C"/>
    <w:rsid w:val="00CC0FB5"/>
    <w:rsid w:val="00CC1EFB"/>
    <w:rsid w:val="00CC27CD"/>
    <w:rsid w:val="00CC3761"/>
    <w:rsid w:val="00CC42E4"/>
    <w:rsid w:val="00CC4F02"/>
    <w:rsid w:val="00CC65A6"/>
    <w:rsid w:val="00CD1652"/>
    <w:rsid w:val="00CD36BD"/>
    <w:rsid w:val="00CD3BCD"/>
    <w:rsid w:val="00CD7001"/>
    <w:rsid w:val="00CD77A3"/>
    <w:rsid w:val="00CD7F59"/>
    <w:rsid w:val="00CE1BCE"/>
    <w:rsid w:val="00CE3948"/>
    <w:rsid w:val="00CE3A33"/>
    <w:rsid w:val="00CE6889"/>
    <w:rsid w:val="00CE7233"/>
    <w:rsid w:val="00CF0E0C"/>
    <w:rsid w:val="00CF14F4"/>
    <w:rsid w:val="00CF2426"/>
    <w:rsid w:val="00CF524C"/>
    <w:rsid w:val="00CF5EE1"/>
    <w:rsid w:val="00CF5FF3"/>
    <w:rsid w:val="00CF66BE"/>
    <w:rsid w:val="00CF7152"/>
    <w:rsid w:val="00D027A2"/>
    <w:rsid w:val="00D0297D"/>
    <w:rsid w:val="00D04C56"/>
    <w:rsid w:val="00D05685"/>
    <w:rsid w:val="00D0569D"/>
    <w:rsid w:val="00D057BD"/>
    <w:rsid w:val="00D067F9"/>
    <w:rsid w:val="00D10C26"/>
    <w:rsid w:val="00D1197A"/>
    <w:rsid w:val="00D1302A"/>
    <w:rsid w:val="00D139CA"/>
    <w:rsid w:val="00D14DFF"/>
    <w:rsid w:val="00D15839"/>
    <w:rsid w:val="00D15950"/>
    <w:rsid w:val="00D16154"/>
    <w:rsid w:val="00D17B13"/>
    <w:rsid w:val="00D209C7"/>
    <w:rsid w:val="00D20EE1"/>
    <w:rsid w:val="00D21E02"/>
    <w:rsid w:val="00D2423F"/>
    <w:rsid w:val="00D2614A"/>
    <w:rsid w:val="00D272D0"/>
    <w:rsid w:val="00D27A19"/>
    <w:rsid w:val="00D27DDC"/>
    <w:rsid w:val="00D306ED"/>
    <w:rsid w:val="00D30DEA"/>
    <w:rsid w:val="00D30E10"/>
    <w:rsid w:val="00D31100"/>
    <w:rsid w:val="00D311E1"/>
    <w:rsid w:val="00D33537"/>
    <w:rsid w:val="00D33587"/>
    <w:rsid w:val="00D34287"/>
    <w:rsid w:val="00D34CEF"/>
    <w:rsid w:val="00D3533D"/>
    <w:rsid w:val="00D36024"/>
    <w:rsid w:val="00D36F56"/>
    <w:rsid w:val="00D40866"/>
    <w:rsid w:val="00D41C5F"/>
    <w:rsid w:val="00D43A1B"/>
    <w:rsid w:val="00D43C03"/>
    <w:rsid w:val="00D461F3"/>
    <w:rsid w:val="00D47BC3"/>
    <w:rsid w:val="00D50A0B"/>
    <w:rsid w:val="00D5152F"/>
    <w:rsid w:val="00D523ED"/>
    <w:rsid w:val="00D53359"/>
    <w:rsid w:val="00D53817"/>
    <w:rsid w:val="00D5437C"/>
    <w:rsid w:val="00D55A42"/>
    <w:rsid w:val="00D55B4A"/>
    <w:rsid w:val="00D56742"/>
    <w:rsid w:val="00D60152"/>
    <w:rsid w:val="00D621F8"/>
    <w:rsid w:val="00D628F3"/>
    <w:rsid w:val="00D63179"/>
    <w:rsid w:val="00D63CC4"/>
    <w:rsid w:val="00D64A1C"/>
    <w:rsid w:val="00D65010"/>
    <w:rsid w:val="00D6607E"/>
    <w:rsid w:val="00D670E9"/>
    <w:rsid w:val="00D7221A"/>
    <w:rsid w:val="00D72272"/>
    <w:rsid w:val="00D72EC5"/>
    <w:rsid w:val="00D75818"/>
    <w:rsid w:val="00D76D37"/>
    <w:rsid w:val="00D80DD7"/>
    <w:rsid w:val="00D832E8"/>
    <w:rsid w:val="00D8494E"/>
    <w:rsid w:val="00D84A1C"/>
    <w:rsid w:val="00D868A3"/>
    <w:rsid w:val="00D87A6C"/>
    <w:rsid w:val="00D91023"/>
    <w:rsid w:val="00D91223"/>
    <w:rsid w:val="00D9461D"/>
    <w:rsid w:val="00DA019C"/>
    <w:rsid w:val="00DA087E"/>
    <w:rsid w:val="00DA1314"/>
    <w:rsid w:val="00DA204E"/>
    <w:rsid w:val="00DA25C3"/>
    <w:rsid w:val="00DA2E8F"/>
    <w:rsid w:val="00DA3505"/>
    <w:rsid w:val="00DA3F38"/>
    <w:rsid w:val="00DA4789"/>
    <w:rsid w:val="00DA5C20"/>
    <w:rsid w:val="00DA6625"/>
    <w:rsid w:val="00DA66B1"/>
    <w:rsid w:val="00DA6DC2"/>
    <w:rsid w:val="00DB09B5"/>
    <w:rsid w:val="00DB0B98"/>
    <w:rsid w:val="00DB1F92"/>
    <w:rsid w:val="00DB2EF8"/>
    <w:rsid w:val="00DB301B"/>
    <w:rsid w:val="00DB436D"/>
    <w:rsid w:val="00DB608A"/>
    <w:rsid w:val="00DB7CF4"/>
    <w:rsid w:val="00DC1132"/>
    <w:rsid w:val="00DC2E78"/>
    <w:rsid w:val="00DC418E"/>
    <w:rsid w:val="00DC5F29"/>
    <w:rsid w:val="00DC6175"/>
    <w:rsid w:val="00DD062D"/>
    <w:rsid w:val="00DD1593"/>
    <w:rsid w:val="00DD48A8"/>
    <w:rsid w:val="00DD4EE7"/>
    <w:rsid w:val="00DD4F49"/>
    <w:rsid w:val="00DD5A75"/>
    <w:rsid w:val="00DD6EBE"/>
    <w:rsid w:val="00DE00FA"/>
    <w:rsid w:val="00DE0774"/>
    <w:rsid w:val="00DE1CAB"/>
    <w:rsid w:val="00DE243F"/>
    <w:rsid w:val="00DE3CC7"/>
    <w:rsid w:val="00DE4AED"/>
    <w:rsid w:val="00DE563B"/>
    <w:rsid w:val="00DE5793"/>
    <w:rsid w:val="00DE7AA8"/>
    <w:rsid w:val="00DF2095"/>
    <w:rsid w:val="00DF2AF4"/>
    <w:rsid w:val="00DF3993"/>
    <w:rsid w:val="00DF4194"/>
    <w:rsid w:val="00DF42A2"/>
    <w:rsid w:val="00DF5DC2"/>
    <w:rsid w:val="00E00244"/>
    <w:rsid w:val="00E0042D"/>
    <w:rsid w:val="00E01D7C"/>
    <w:rsid w:val="00E02A68"/>
    <w:rsid w:val="00E04459"/>
    <w:rsid w:val="00E04AF1"/>
    <w:rsid w:val="00E063AA"/>
    <w:rsid w:val="00E0747C"/>
    <w:rsid w:val="00E0770D"/>
    <w:rsid w:val="00E106FF"/>
    <w:rsid w:val="00E10940"/>
    <w:rsid w:val="00E10A7C"/>
    <w:rsid w:val="00E12213"/>
    <w:rsid w:val="00E1226D"/>
    <w:rsid w:val="00E1277B"/>
    <w:rsid w:val="00E1325E"/>
    <w:rsid w:val="00E14860"/>
    <w:rsid w:val="00E14F22"/>
    <w:rsid w:val="00E14F2E"/>
    <w:rsid w:val="00E16B10"/>
    <w:rsid w:val="00E17242"/>
    <w:rsid w:val="00E1741C"/>
    <w:rsid w:val="00E179F7"/>
    <w:rsid w:val="00E17F41"/>
    <w:rsid w:val="00E2396A"/>
    <w:rsid w:val="00E24678"/>
    <w:rsid w:val="00E249E9"/>
    <w:rsid w:val="00E249FC"/>
    <w:rsid w:val="00E2678D"/>
    <w:rsid w:val="00E278E7"/>
    <w:rsid w:val="00E30315"/>
    <w:rsid w:val="00E30603"/>
    <w:rsid w:val="00E32695"/>
    <w:rsid w:val="00E32F73"/>
    <w:rsid w:val="00E33504"/>
    <w:rsid w:val="00E337F3"/>
    <w:rsid w:val="00E346E4"/>
    <w:rsid w:val="00E36932"/>
    <w:rsid w:val="00E36977"/>
    <w:rsid w:val="00E459E9"/>
    <w:rsid w:val="00E477B2"/>
    <w:rsid w:val="00E50925"/>
    <w:rsid w:val="00E53D3D"/>
    <w:rsid w:val="00E54FF5"/>
    <w:rsid w:val="00E551B1"/>
    <w:rsid w:val="00E5555D"/>
    <w:rsid w:val="00E5681D"/>
    <w:rsid w:val="00E569D6"/>
    <w:rsid w:val="00E56EB2"/>
    <w:rsid w:val="00E608F3"/>
    <w:rsid w:val="00E60E64"/>
    <w:rsid w:val="00E615CA"/>
    <w:rsid w:val="00E6218F"/>
    <w:rsid w:val="00E63207"/>
    <w:rsid w:val="00E633B3"/>
    <w:rsid w:val="00E64005"/>
    <w:rsid w:val="00E643D4"/>
    <w:rsid w:val="00E64EDD"/>
    <w:rsid w:val="00E65A08"/>
    <w:rsid w:val="00E7291B"/>
    <w:rsid w:val="00E7329E"/>
    <w:rsid w:val="00E73483"/>
    <w:rsid w:val="00E7350B"/>
    <w:rsid w:val="00E736AC"/>
    <w:rsid w:val="00E739ED"/>
    <w:rsid w:val="00E73CD8"/>
    <w:rsid w:val="00E757F0"/>
    <w:rsid w:val="00E75AB2"/>
    <w:rsid w:val="00E75D84"/>
    <w:rsid w:val="00E767C4"/>
    <w:rsid w:val="00E84126"/>
    <w:rsid w:val="00E8583B"/>
    <w:rsid w:val="00E8792E"/>
    <w:rsid w:val="00E90AB7"/>
    <w:rsid w:val="00E9295E"/>
    <w:rsid w:val="00E936DB"/>
    <w:rsid w:val="00E93D14"/>
    <w:rsid w:val="00E96629"/>
    <w:rsid w:val="00E96BEC"/>
    <w:rsid w:val="00E971FB"/>
    <w:rsid w:val="00EA0AD2"/>
    <w:rsid w:val="00EA252D"/>
    <w:rsid w:val="00EA4DE6"/>
    <w:rsid w:val="00EA5655"/>
    <w:rsid w:val="00EB19B1"/>
    <w:rsid w:val="00EB1F23"/>
    <w:rsid w:val="00EB3B15"/>
    <w:rsid w:val="00EB477E"/>
    <w:rsid w:val="00EB525E"/>
    <w:rsid w:val="00EB5466"/>
    <w:rsid w:val="00EB6BB8"/>
    <w:rsid w:val="00EB7A5E"/>
    <w:rsid w:val="00EB7F5F"/>
    <w:rsid w:val="00EC0E69"/>
    <w:rsid w:val="00EC115A"/>
    <w:rsid w:val="00EC2ACC"/>
    <w:rsid w:val="00EC2BB9"/>
    <w:rsid w:val="00EC703D"/>
    <w:rsid w:val="00ED00D0"/>
    <w:rsid w:val="00ED0D37"/>
    <w:rsid w:val="00ED1D8D"/>
    <w:rsid w:val="00ED239D"/>
    <w:rsid w:val="00ED534C"/>
    <w:rsid w:val="00ED685F"/>
    <w:rsid w:val="00ED71FC"/>
    <w:rsid w:val="00ED7D7C"/>
    <w:rsid w:val="00EE0FC2"/>
    <w:rsid w:val="00EE114C"/>
    <w:rsid w:val="00EE222E"/>
    <w:rsid w:val="00EE3219"/>
    <w:rsid w:val="00EE3C7D"/>
    <w:rsid w:val="00EE4250"/>
    <w:rsid w:val="00EE6294"/>
    <w:rsid w:val="00EE7484"/>
    <w:rsid w:val="00EF00FB"/>
    <w:rsid w:val="00EF019F"/>
    <w:rsid w:val="00EF10F4"/>
    <w:rsid w:val="00EF162F"/>
    <w:rsid w:val="00EF1F23"/>
    <w:rsid w:val="00EF27D9"/>
    <w:rsid w:val="00EF27EB"/>
    <w:rsid w:val="00EF295B"/>
    <w:rsid w:val="00EF2B56"/>
    <w:rsid w:val="00EF3410"/>
    <w:rsid w:val="00EF680D"/>
    <w:rsid w:val="00EF6E4B"/>
    <w:rsid w:val="00EF7CB0"/>
    <w:rsid w:val="00F00830"/>
    <w:rsid w:val="00F046F9"/>
    <w:rsid w:val="00F04FD2"/>
    <w:rsid w:val="00F05172"/>
    <w:rsid w:val="00F065A0"/>
    <w:rsid w:val="00F06D00"/>
    <w:rsid w:val="00F07C53"/>
    <w:rsid w:val="00F10693"/>
    <w:rsid w:val="00F15E70"/>
    <w:rsid w:val="00F16040"/>
    <w:rsid w:val="00F17C93"/>
    <w:rsid w:val="00F20DD0"/>
    <w:rsid w:val="00F2103F"/>
    <w:rsid w:val="00F218A8"/>
    <w:rsid w:val="00F223DD"/>
    <w:rsid w:val="00F22ABA"/>
    <w:rsid w:val="00F23D0D"/>
    <w:rsid w:val="00F24742"/>
    <w:rsid w:val="00F25329"/>
    <w:rsid w:val="00F254A4"/>
    <w:rsid w:val="00F25F1A"/>
    <w:rsid w:val="00F266B2"/>
    <w:rsid w:val="00F26922"/>
    <w:rsid w:val="00F269CA"/>
    <w:rsid w:val="00F26B2A"/>
    <w:rsid w:val="00F27A97"/>
    <w:rsid w:val="00F27B66"/>
    <w:rsid w:val="00F27C16"/>
    <w:rsid w:val="00F31CF7"/>
    <w:rsid w:val="00F33D4A"/>
    <w:rsid w:val="00F34607"/>
    <w:rsid w:val="00F347F3"/>
    <w:rsid w:val="00F35CEB"/>
    <w:rsid w:val="00F36031"/>
    <w:rsid w:val="00F36A3F"/>
    <w:rsid w:val="00F37995"/>
    <w:rsid w:val="00F40101"/>
    <w:rsid w:val="00F40A66"/>
    <w:rsid w:val="00F41FCD"/>
    <w:rsid w:val="00F4281C"/>
    <w:rsid w:val="00F433CF"/>
    <w:rsid w:val="00F43DF4"/>
    <w:rsid w:val="00F44BA3"/>
    <w:rsid w:val="00F44DD0"/>
    <w:rsid w:val="00F44FF7"/>
    <w:rsid w:val="00F47417"/>
    <w:rsid w:val="00F55577"/>
    <w:rsid w:val="00F57DB1"/>
    <w:rsid w:val="00F60424"/>
    <w:rsid w:val="00F62105"/>
    <w:rsid w:val="00F6415F"/>
    <w:rsid w:val="00F66532"/>
    <w:rsid w:val="00F666B9"/>
    <w:rsid w:val="00F667A5"/>
    <w:rsid w:val="00F70F8D"/>
    <w:rsid w:val="00F71AF9"/>
    <w:rsid w:val="00F73C1D"/>
    <w:rsid w:val="00F73D75"/>
    <w:rsid w:val="00F73E44"/>
    <w:rsid w:val="00F74DA0"/>
    <w:rsid w:val="00F7521A"/>
    <w:rsid w:val="00F75D3B"/>
    <w:rsid w:val="00F76B0C"/>
    <w:rsid w:val="00F771C1"/>
    <w:rsid w:val="00F77A58"/>
    <w:rsid w:val="00F80E9B"/>
    <w:rsid w:val="00F81730"/>
    <w:rsid w:val="00F82651"/>
    <w:rsid w:val="00F835E3"/>
    <w:rsid w:val="00F85F7F"/>
    <w:rsid w:val="00F86769"/>
    <w:rsid w:val="00F875C0"/>
    <w:rsid w:val="00F9221B"/>
    <w:rsid w:val="00F92EE7"/>
    <w:rsid w:val="00F93628"/>
    <w:rsid w:val="00F93C8B"/>
    <w:rsid w:val="00F93D3D"/>
    <w:rsid w:val="00F94442"/>
    <w:rsid w:val="00F95316"/>
    <w:rsid w:val="00F956C7"/>
    <w:rsid w:val="00F9589A"/>
    <w:rsid w:val="00F961F2"/>
    <w:rsid w:val="00FA010B"/>
    <w:rsid w:val="00FA2713"/>
    <w:rsid w:val="00FA3525"/>
    <w:rsid w:val="00FA4081"/>
    <w:rsid w:val="00FA4BDA"/>
    <w:rsid w:val="00FA4C92"/>
    <w:rsid w:val="00FA5714"/>
    <w:rsid w:val="00FA5C54"/>
    <w:rsid w:val="00FB0BE3"/>
    <w:rsid w:val="00FB4E00"/>
    <w:rsid w:val="00FB527D"/>
    <w:rsid w:val="00FB584E"/>
    <w:rsid w:val="00FB5999"/>
    <w:rsid w:val="00FB70B5"/>
    <w:rsid w:val="00FC0CB4"/>
    <w:rsid w:val="00FC1274"/>
    <w:rsid w:val="00FC3515"/>
    <w:rsid w:val="00FC4BE5"/>
    <w:rsid w:val="00FC6E62"/>
    <w:rsid w:val="00FD2401"/>
    <w:rsid w:val="00FD3541"/>
    <w:rsid w:val="00FD5F5C"/>
    <w:rsid w:val="00FD61BD"/>
    <w:rsid w:val="00FD63CB"/>
    <w:rsid w:val="00FD7438"/>
    <w:rsid w:val="00FE16B7"/>
    <w:rsid w:val="00FE2CCD"/>
    <w:rsid w:val="00FE383A"/>
    <w:rsid w:val="00FE39FE"/>
    <w:rsid w:val="00FE3D9B"/>
    <w:rsid w:val="00FE3F5A"/>
    <w:rsid w:val="00FE40A3"/>
    <w:rsid w:val="00FE51AA"/>
    <w:rsid w:val="00FE6075"/>
    <w:rsid w:val="00FE645B"/>
    <w:rsid w:val="00FE71EF"/>
    <w:rsid w:val="00FF1256"/>
    <w:rsid w:val="00FF14EB"/>
    <w:rsid w:val="00FF1BC1"/>
    <w:rsid w:val="00FF1BCB"/>
    <w:rsid w:val="00FF23DA"/>
    <w:rsid w:val="00FF35A3"/>
    <w:rsid w:val="00FF403E"/>
    <w:rsid w:val="00FF4155"/>
    <w:rsid w:val="00FF5A65"/>
    <w:rsid w:val="00FF677B"/>
    <w:rsid w:val="00FF78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20B069"/>
  <w15:chartTrackingRefBased/>
  <w15:docId w15:val="{E8255F13-8CDC-476C-B7AC-3B3A60A4B2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30D1"/>
    <w:pPr>
      <w:numPr>
        <w:numId w:val="20"/>
      </w:numPr>
    </w:pPr>
    <w:rPr>
      <w:rFonts w:ascii="Times New Roman" w:eastAsia="Times New Roman" w:hAnsi="Times New Roman" w:cs="Times New Roman"/>
      <w:lang w:eastAsia="en-GB"/>
    </w:rPr>
  </w:style>
  <w:style w:type="paragraph" w:styleId="Heading2">
    <w:name w:val="heading 2"/>
    <w:basedOn w:val="Normal"/>
    <w:next w:val="Normal"/>
    <w:link w:val="Heading2Char"/>
    <w:uiPriority w:val="9"/>
    <w:semiHidden/>
    <w:unhideWhenUsed/>
    <w:qFormat/>
    <w:rsid w:val="003E4B3E"/>
    <w:pPr>
      <w:keepNext/>
      <w:keepLines/>
      <w:numPr>
        <w:ilvl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E4B3E"/>
    <w:pPr>
      <w:keepNext/>
      <w:keepLines/>
      <w:numPr>
        <w:ilvl w:val="2"/>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3E4B3E"/>
    <w:pPr>
      <w:keepNext/>
      <w:keepLines/>
      <w:numPr>
        <w:ilvl w:val="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4B3E"/>
    <w:pPr>
      <w:keepNext/>
      <w:keepLines/>
      <w:numPr>
        <w:ilvl w:val="4"/>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4B3E"/>
    <w:pPr>
      <w:keepNext/>
      <w:keepLines/>
      <w:numPr>
        <w:ilvl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4B3E"/>
    <w:pPr>
      <w:keepNext/>
      <w:keepLines/>
      <w:numPr>
        <w:ilvl w:val="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4B3E"/>
    <w:pPr>
      <w:keepNext/>
      <w:keepLines/>
      <w:numPr>
        <w:ilvl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4B3E"/>
    <w:pPr>
      <w:keepNext/>
      <w:keepLines/>
      <w:numPr>
        <w:ilvl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uiPriority w:val="20"/>
    <w:qFormat/>
    <w:rsid w:val="00847DCC"/>
    <w:rPr>
      <w:i/>
      <w:iCs/>
    </w:rPr>
  </w:style>
  <w:style w:type="character" w:styleId="Hyperlink">
    <w:name w:val="Hyperlink"/>
    <w:basedOn w:val="DefaultParagraphFont"/>
    <w:uiPriority w:val="99"/>
    <w:unhideWhenUsed/>
    <w:rsid w:val="00847DCC"/>
    <w:rPr>
      <w:color w:val="0000FF"/>
      <w:u w:val="single"/>
    </w:rPr>
  </w:style>
  <w:style w:type="paragraph" w:styleId="ListParagraph">
    <w:name w:val="List Paragraph"/>
    <w:basedOn w:val="Normal"/>
    <w:uiPriority w:val="34"/>
    <w:qFormat/>
    <w:rsid w:val="008240E0"/>
    <w:pPr>
      <w:numPr>
        <w:numId w:val="0"/>
      </w:numPr>
      <w:ind w:left="720"/>
      <w:contextualSpacing/>
    </w:pPr>
    <w:rPr>
      <w:rFonts w:asciiTheme="minorHAnsi" w:eastAsiaTheme="minorHAnsi" w:hAnsiTheme="minorHAnsi" w:cstheme="minorBidi"/>
      <w:lang w:eastAsia="en-US"/>
    </w:rPr>
  </w:style>
  <w:style w:type="paragraph" w:styleId="NormalWeb">
    <w:name w:val="Normal (Web)"/>
    <w:basedOn w:val="Normal"/>
    <w:uiPriority w:val="99"/>
    <w:semiHidden/>
    <w:unhideWhenUsed/>
    <w:rsid w:val="00A560FC"/>
    <w:pPr>
      <w:numPr>
        <w:numId w:val="0"/>
      </w:numPr>
      <w:spacing w:before="100" w:beforeAutospacing="1" w:after="100" w:afterAutospacing="1"/>
    </w:pPr>
  </w:style>
  <w:style w:type="character" w:styleId="CommentReference">
    <w:name w:val="annotation reference"/>
    <w:basedOn w:val="DefaultParagraphFont"/>
    <w:uiPriority w:val="99"/>
    <w:semiHidden/>
    <w:unhideWhenUsed/>
    <w:rsid w:val="009C470B"/>
    <w:rPr>
      <w:sz w:val="16"/>
      <w:szCs w:val="16"/>
    </w:rPr>
  </w:style>
  <w:style w:type="paragraph" w:styleId="CommentText">
    <w:name w:val="annotation text"/>
    <w:basedOn w:val="Normal"/>
    <w:link w:val="CommentTextChar"/>
    <w:uiPriority w:val="99"/>
    <w:semiHidden/>
    <w:unhideWhenUsed/>
    <w:rsid w:val="009C470B"/>
    <w:pPr>
      <w:numPr>
        <w:numId w:val="0"/>
      </w:numPr>
    </w:pPr>
    <w:rPr>
      <w:sz w:val="20"/>
      <w:szCs w:val="20"/>
    </w:rPr>
  </w:style>
  <w:style w:type="character" w:customStyle="1" w:styleId="CommentTextChar">
    <w:name w:val="Comment Text Char"/>
    <w:basedOn w:val="DefaultParagraphFont"/>
    <w:link w:val="CommentText"/>
    <w:uiPriority w:val="99"/>
    <w:semiHidden/>
    <w:rsid w:val="009C470B"/>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9C470B"/>
    <w:rPr>
      <w:b/>
      <w:bCs/>
    </w:rPr>
  </w:style>
  <w:style w:type="character" w:customStyle="1" w:styleId="CommentSubjectChar">
    <w:name w:val="Comment Subject Char"/>
    <w:basedOn w:val="CommentTextChar"/>
    <w:link w:val="CommentSubject"/>
    <w:uiPriority w:val="99"/>
    <w:semiHidden/>
    <w:rsid w:val="009C470B"/>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9C470B"/>
    <w:pPr>
      <w:numPr>
        <w:numId w:val="0"/>
      </w:numPr>
    </w:pPr>
    <w:rPr>
      <w:sz w:val="18"/>
      <w:szCs w:val="18"/>
    </w:rPr>
  </w:style>
  <w:style w:type="character" w:customStyle="1" w:styleId="BalloonTextChar">
    <w:name w:val="Balloon Text Char"/>
    <w:basedOn w:val="DefaultParagraphFont"/>
    <w:link w:val="BalloonText"/>
    <w:uiPriority w:val="99"/>
    <w:semiHidden/>
    <w:rsid w:val="009C470B"/>
    <w:rPr>
      <w:rFonts w:ascii="Times New Roman" w:eastAsia="Times New Roman" w:hAnsi="Times New Roman" w:cs="Times New Roman"/>
      <w:sz w:val="18"/>
      <w:szCs w:val="18"/>
      <w:lang w:eastAsia="en-GB"/>
    </w:rPr>
  </w:style>
  <w:style w:type="paragraph" w:styleId="Revision">
    <w:name w:val="Revision"/>
    <w:hidden/>
    <w:uiPriority w:val="99"/>
    <w:semiHidden/>
    <w:rsid w:val="004C247B"/>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9F7D09"/>
    <w:rPr>
      <w:color w:val="954F72" w:themeColor="followedHyperlink"/>
      <w:u w:val="single"/>
    </w:rPr>
  </w:style>
  <w:style w:type="character" w:styleId="UnresolvedMention">
    <w:name w:val="Unresolved Mention"/>
    <w:basedOn w:val="DefaultParagraphFont"/>
    <w:uiPriority w:val="99"/>
    <w:semiHidden/>
    <w:unhideWhenUsed/>
    <w:rsid w:val="0099183E"/>
    <w:rPr>
      <w:color w:val="605E5C"/>
      <w:shd w:val="clear" w:color="auto" w:fill="E1DFDD"/>
    </w:rPr>
  </w:style>
  <w:style w:type="paragraph" w:styleId="Header">
    <w:name w:val="header"/>
    <w:basedOn w:val="Normal"/>
    <w:link w:val="HeaderChar"/>
    <w:uiPriority w:val="99"/>
    <w:unhideWhenUsed/>
    <w:rsid w:val="00B7369F"/>
    <w:pPr>
      <w:numPr>
        <w:numId w:val="0"/>
      </w:numPr>
      <w:tabs>
        <w:tab w:val="center" w:pos="4513"/>
        <w:tab w:val="right" w:pos="9026"/>
      </w:tabs>
    </w:pPr>
  </w:style>
  <w:style w:type="character" w:customStyle="1" w:styleId="HeaderChar">
    <w:name w:val="Header Char"/>
    <w:basedOn w:val="DefaultParagraphFont"/>
    <w:link w:val="Header"/>
    <w:uiPriority w:val="99"/>
    <w:rsid w:val="00B7369F"/>
    <w:rPr>
      <w:rFonts w:ascii="Times New Roman" w:eastAsia="Times New Roman" w:hAnsi="Times New Roman" w:cs="Times New Roman"/>
      <w:lang w:eastAsia="en-GB"/>
    </w:rPr>
  </w:style>
  <w:style w:type="paragraph" w:styleId="Footer">
    <w:name w:val="footer"/>
    <w:basedOn w:val="Normal"/>
    <w:link w:val="FooterChar"/>
    <w:uiPriority w:val="99"/>
    <w:unhideWhenUsed/>
    <w:rsid w:val="00B7369F"/>
    <w:pPr>
      <w:numPr>
        <w:numId w:val="0"/>
      </w:numPr>
      <w:tabs>
        <w:tab w:val="center" w:pos="4513"/>
        <w:tab w:val="right" w:pos="9026"/>
      </w:tabs>
    </w:pPr>
  </w:style>
  <w:style w:type="character" w:customStyle="1" w:styleId="FooterChar">
    <w:name w:val="Footer Char"/>
    <w:basedOn w:val="DefaultParagraphFont"/>
    <w:link w:val="Footer"/>
    <w:uiPriority w:val="99"/>
    <w:rsid w:val="00B7369F"/>
    <w:rPr>
      <w:rFonts w:ascii="Times New Roman" w:eastAsia="Times New Roman" w:hAnsi="Times New Roman" w:cs="Times New Roman"/>
      <w:lang w:eastAsia="en-GB"/>
    </w:rPr>
  </w:style>
  <w:style w:type="paragraph" w:customStyle="1" w:styleId="Title1">
    <w:name w:val="Title1"/>
    <w:basedOn w:val="Normal"/>
    <w:rsid w:val="00D84A1C"/>
    <w:pPr>
      <w:numPr>
        <w:numId w:val="0"/>
      </w:numPr>
      <w:spacing w:before="100" w:beforeAutospacing="1" w:after="100" w:afterAutospacing="1"/>
    </w:pPr>
  </w:style>
  <w:style w:type="paragraph" w:customStyle="1" w:styleId="desc">
    <w:name w:val="desc"/>
    <w:basedOn w:val="Normal"/>
    <w:rsid w:val="00D84A1C"/>
    <w:pPr>
      <w:numPr>
        <w:numId w:val="0"/>
      </w:numPr>
      <w:spacing w:before="100" w:beforeAutospacing="1" w:after="100" w:afterAutospacing="1"/>
    </w:pPr>
  </w:style>
  <w:style w:type="paragraph" w:customStyle="1" w:styleId="details">
    <w:name w:val="details"/>
    <w:basedOn w:val="Normal"/>
    <w:rsid w:val="00D84A1C"/>
    <w:pPr>
      <w:numPr>
        <w:numId w:val="0"/>
      </w:numPr>
      <w:spacing w:before="100" w:beforeAutospacing="1" w:after="100" w:afterAutospacing="1"/>
    </w:pPr>
  </w:style>
  <w:style w:type="character" w:customStyle="1" w:styleId="jrnl">
    <w:name w:val="jrnl"/>
    <w:basedOn w:val="DefaultParagraphFont"/>
    <w:rsid w:val="00D84A1C"/>
  </w:style>
  <w:style w:type="character" w:customStyle="1" w:styleId="Heading2Char">
    <w:name w:val="Heading 2 Char"/>
    <w:basedOn w:val="DefaultParagraphFont"/>
    <w:link w:val="Heading2"/>
    <w:uiPriority w:val="9"/>
    <w:semiHidden/>
    <w:rsid w:val="003E4B3E"/>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semiHidden/>
    <w:rsid w:val="003E4B3E"/>
    <w:rPr>
      <w:rFonts w:asciiTheme="majorHAnsi" w:eastAsiaTheme="majorEastAsia" w:hAnsiTheme="majorHAnsi" w:cstheme="majorBidi"/>
      <w:color w:val="1F3763" w:themeColor="accent1" w:themeShade="7F"/>
      <w:lang w:eastAsia="en-GB"/>
    </w:rPr>
  </w:style>
  <w:style w:type="character" w:customStyle="1" w:styleId="Heading4Char">
    <w:name w:val="Heading 4 Char"/>
    <w:basedOn w:val="DefaultParagraphFont"/>
    <w:link w:val="Heading4"/>
    <w:uiPriority w:val="9"/>
    <w:semiHidden/>
    <w:rsid w:val="003E4B3E"/>
    <w:rPr>
      <w:rFonts w:asciiTheme="majorHAnsi" w:eastAsiaTheme="majorEastAsia" w:hAnsiTheme="majorHAnsi" w:cstheme="majorBidi"/>
      <w:i/>
      <w:iCs/>
      <w:color w:val="2F5496" w:themeColor="accent1" w:themeShade="BF"/>
      <w:lang w:eastAsia="en-GB"/>
    </w:rPr>
  </w:style>
  <w:style w:type="character" w:customStyle="1" w:styleId="Heading5Char">
    <w:name w:val="Heading 5 Char"/>
    <w:basedOn w:val="DefaultParagraphFont"/>
    <w:link w:val="Heading5"/>
    <w:uiPriority w:val="9"/>
    <w:semiHidden/>
    <w:rsid w:val="003E4B3E"/>
    <w:rPr>
      <w:rFonts w:asciiTheme="majorHAnsi" w:eastAsiaTheme="majorEastAsia" w:hAnsiTheme="majorHAnsi" w:cstheme="majorBidi"/>
      <w:color w:val="2F5496" w:themeColor="accent1" w:themeShade="BF"/>
      <w:lang w:eastAsia="en-GB"/>
    </w:rPr>
  </w:style>
  <w:style w:type="character" w:customStyle="1" w:styleId="Heading6Char">
    <w:name w:val="Heading 6 Char"/>
    <w:basedOn w:val="DefaultParagraphFont"/>
    <w:link w:val="Heading6"/>
    <w:uiPriority w:val="9"/>
    <w:semiHidden/>
    <w:rsid w:val="003E4B3E"/>
    <w:rPr>
      <w:rFonts w:asciiTheme="majorHAnsi" w:eastAsiaTheme="majorEastAsia" w:hAnsiTheme="majorHAnsi" w:cstheme="majorBidi"/>
      <w:color w:val="1F3763" w:themeColor="accent1" w:themeShade="7F"/>
      <w:lang w:eastAsia="en-GB"/>
    </w:rPr>
  </w:style>
  <w:style w:type="character" w:customStyle="1" w:styleId="Heading7Char">
    <w:name w:val="Heading 7 Char"/>
    <w:basedOn w:val="DefaultParagraphFont"/>
    <w:link w:val="Heading7"/>
    <w:uiPriority w:val="9"/>
    <w:semiHidden/>
    <w:rsid w:val="003E4B3E"/>
    <w:rPr>
      <w:rFonts w:asciiTheme="majorHAnsi" w:eastAsiaTheme="majorEastAsia" w:hAnsiTheme="majorHAnsi" w:cstheme="majorBidi"/>
      <w:i/>
      <w:iCs/>
      <w:color w:val="1F3763" w:themeColor="accent1" w:themeShade="7F"/>
      <w:lang w:eastAsia="en-GB"/>
    </w:rPr>
  </w:style>
  <w:style w:type="character" w:customStyle="1" w:styleId="Heading8Char">
    <w:name w:val="Heading 8 Char"/>
    <w:basedOn w:val="DefaultParagraphFont"/>
    <w:link w:val="Heading8"/>
    <w:uiPriority w:val="9"/>
    <w:semiHidden/>
    <w:rsid w:val="003E4B3E"/>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3E4B3E"/>
    <w:rPr>
      <w:rFonts w:asciiTheme="majorHAnsi" w:eastAsiaTheme="majorEastAsia" w:hAnsiTheme="majorHAnsi" w:cstheme="majorBidi"/>
      <w:i/>
      <w:iCs/>
      <w:color w:val="272727" w:themeColor="text1" w:themeTint="D8"/>
      <w:sz w:val="21"/>
      <w:szCs w:val="21"/>
      <w:lang w:eastAsia="en-GB"/>
    </w:rPr>
  </w:style>
  <w:style w:type="character" w:customStyle="1" w:styleId="cit">
    <w:name w:val="cit"/>
    <w:basedOn w:val="DefaultParagraphFont"/>
    <w:rsid w:val="003A1C5A"/>
  </w:style>
  <w:style w:type="character" w:customStyle="1" w:styleId="apple-converted-space">
    <w:name w:val="apple-converted-space"/>
    <w:basedOn w:val="DefaultParagraphFont"/>
    <w:rsid w:val="001C2D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49037">
      <w:bodyDiv w:val="1"/>
      <w:marLeft w:val="0"/>
      <w:marRight w:val="0"/>
      <w:marTop w:val="0"/>
      <w:marBottom w:val="0"/>
      <w:divBdr>
        <w:top w:val="none" w:sz="0" w:space="0" w:color="auto"/>
        <w:left w:val="none" w:sz="0" w:space="0" w:color="auto"/>
        <w:bottom w:val="none" w:sz="0" w:space="0" w:color="auto"/>
        <w:right w:val="none" w:sz="0" w:space="0" w:color="auto"/>
      </w:divBdr>
      <w:divsChild>
        <w:div w:id="1199589024">
          <w:marLeft w:val="0"/>
          <w:marRight w:val="0"/>
          <w:marTop w:val="0"/>
          <w:marBottom w:val="0"/>
          <w:divBdr>
            <w:top w:val="none" w:sz="0" w:space="0" w:color="auto"/>
            <w:left w:val="none" w:sz="0" w:space="0" w:color="auto"/>
            <w:bottom w:val="none" w:sz="0" w:space="0" w:color="auto"/>
            <w:right w:val="none" w:sz="0" w:space="0" w:color="auto"/>
          </w:divBdr>
        </w:div>
        <w:div w:id="133328473">
          <w:marLeft w:val="0"/>
          <w:marRight w:val="0"/>
          <w:marTop w:val="0"/>
          <w:marBottom w:val="0"/>
          <w:divBdr>
            <w:top w:val="none" w:sz="0" w:space="0" w:color="auto"/>
            <w:left w:val="none" w:sz="0" w:space="0" w:color="auto"/>
            <w:bottom w:val="none" w:sz="0" w:space="0" w:color="auto"/>
            <w:right w:val="none" w:sz="0" w:space="0" w:color="auto"/>
          </w:divBdr>
        </w:div>
        <w:div w:id="134224191">
          <w:marLeft w:val="0"/>
          <w:marRight w:val="0"/>
          <w:marTop w:val="0"/>
          <w:marBottom w:val="0"/>
          <w:divBdr>
            <w:top w:val="none" w:sz="0" w:space="0" w:color="auto"/>
            <w:left w:val="none" w:sz="0" w:space="0" w:color="auto"/>
            <w:bottom w:val="none" w:sz="0" w:space="0" w:color="auto"/>
            <w:right w:val="none" w:sz="0" w:space="0" w:color="auto"/>
          </w:divBdr>
        </w:div>
        <w:div w:id="667752787">
          <w:marLeft w:val="0"/>
          <w:marRight w:val="0"/>
          <w:marTop w:val="0"/>
          <w:marBottom w:val="0"/>
          <w:divBdr>
            <w:top w:val="none" w:sz="0" w:space="0" w:color="auto"/>
            <w:left w:val="none" w:sz="0" w:space="0" w:color="auto"/>
            <w:bottom w:val="none" w:sz="0" w:space="0" w:color="auto"/>
            <w:right w:val="none" w:sz="0" w:space="0" w:color="auto"/>
          </w:divBdr>
        </w:div>
        <w:div w:id="513423051">
          <w:marLeft w:val="0"/>
          <w:marRight w:val="0"/>
          <w:marTop w:val="0"/>
          <w:marBottom w:val="0"/>
          <w:divBdr>
            <w:top w:val="none" w:sz="0" w:space="0" w:color="auto"/>
            <w:left w:val="none" w:sz="0" w:space="0" w:color="auto"/>
            <w:bottom w:val="none" w:sz="0" w:space="0" w:color="auto"/>
            <w:right w:val="none" w:sz="0" w:space="0" w:color="auto"/>
          </w:divBdr>
        </w:div>
        <w:div w:id="376247043">
          <w:marLeft w:val="0"/>
          <w:marRight w:val="0"/>
          <w:marTop w:val="0"/>
          <w:marBottom w:val="0"/>
          <w:divBdr>
            <w:top w:val="none" w:sz="0" w:space="0" w:color="auto"/>
            <w:left w:val="none" w:sz="0" w:space="0" w:color="auto"/>
            <w:bottom w:val="none" w:sz="0" w:space="0" w:color="auto"/>
            <w:right w:val="none" w:sz="0" w:space="0" w:color="auto"/>
          </w:divBdr>
        </w:div>
        <w:div w:id="1668358765">
          <w:marLeft w:val="0"/>
          <w:marRight w:val="0"/>
          <w:marTop w:val="0"/>
          <w:marBottom w:val="0"/>
          <w:divBdr>
            <w:top w:val="none" w:sz="0" w:space="0" w:color="auto"/>
            <w:left w:val="none" w:sz="0" w:space="0" w:color="auto"/>
            <w:bottom w:val="none" w:sz="0" w:space="0" w:color="auto"/>
            <w:right w:val="none" w:sz="0" w:space="0" w:color="auto"/>
          </w:divBdr>
        </w:div>
        <w:div w:id="1235236033">
          <w:marLeft w:val="0"/>
          <w:marRight w:val="0"/>
          <w:marTop w:val="0"/>
          <w:marBottom w:val="0"/>
          <w:divBdr>
            <w:top w:val="none" w:sz="0" w:space="0" w:color="auto"/>
            <w:left w:val="none" w:sz="0" w:space="0" w:color="auto"/>
            <w:bottom w:val="none" w:sz="0" w:space="0" w:color="auto"/>
            <w:right w:val="none" w:sz="0" w:space="0" w:color="auto"/>
          </w:divBdr>
        </w:div>
        <w:div w:id="1638803790">
          <w:marLeft w:val="0"/>
          <w:marRight w:val="0"/>
          <w:marTop w:val="0"/>
          <w:marBottom w:val="0"/>
          <w:divBdr>
            <w:top w:val="none" w:sz="0" w:space="0" w:color="auto"/>
            <w:left w:val="none" w:sz="0" w:space="0" w:color="auto"/>
            <w:bottom w:val="none" w:sz="0" w:space="0" w:color="auto"/>
            <w:right w:val="none" w:sz="0" w:space="0" w:color="auto"/>
          </w:divBdr>
        </w:div>
        <w:div w:id="434133518">
          <w:marLeft w:val="0"/>
          <w:marRight w:val="0"/>
          <w:marTop w:val="0"/>
          <w:marBottom w:val="0"/>
          <w:divBdr>
            <w:top w:val="none" w:sz="0" w:space="0" w:color="auto"/>
            <w:left w:val="none" w:sz="0" w:space="0" w:color="auto"/>
            <w:bottom w:val="none" w:sz="0" w:space="0" w:color="auto"/>
            <w:right w:val="none" w:sz="0" w:space="0" w:color="auto"/>
          </w:divBdr>
        </w:div>
        <w:div w:id="1739815756">
          <w:marLeft w:val="0"/>
          <w:marRight w:val="0"/>
          <w:marTop w:val="0"/>
          <w:marBottom w:val="0"/>
          <w:divBdr>
            <w:top w:val="none" w:sz="0" w:space="0" w:color="auto"/>
            <w:left w:val="none" w:sz="0" w:space="0" w:color="auto"/>
            <w:bottom w:val="none" w:sz="0" w:space="0" w:color="auto"/>
            <w:right w:val="none" w:sz="0" w:space="0" w:color="auto"/>
          </w:divBdr>
        </w:div>
        <w:div w:id="798307412">
          <w:marLeft w:val="0"/>
          <w:marRight w:val="0"/>
          <w:marTop w:val="0"/>
          <w:marBottom w:val="0"/>
          <w:divBdr>
            <w:top w:val="none" w:sz="0" w:space="0" w:color="auto"/>
            <w:left w:val="none" w:sz="0" w:space="0" w:color="auto"/>
            <w:bottom w:val="none" w:sz="0" w:space="0" w:color="auto"/>
            <w:right w:val="none" w:sz="0" w:space="0" w:color="auto"/>
          </w:divBdr>
        </w:div>
        <w:div w:id="550074367">
          <w:marLeft w:val="0"/>
          <w:marRight w:val="0"/>
          <w:marTop w:val="0"/>
          <w:marBottom w:val="0"/>
          <w:divBdr>
            <w:top w:val="none" w:sz="0" w:space="0" w:color="auto"/>
            <w:left w:val="none" w:sz="0" w:space="0" w:color="auto"/>
            <w:bottom w:val="none" w:sz="0" w:space="0" w:color="auto"/>
            <w:right w:val="none" w:sz="0" w:space="0" w:color="auto"/>
          </w:divBdr>
        </w:div>
        <w:div w:id="748816168">
          <w:marLeft w:val="0"/>
          <w:marRight w:val="0"/>
          <w:marTop w:val="0"/>
          <w:marBottom w:val="0"/>
          <w:divBdr>
            <w:top w:val="none" w:sz="0" w:space="0" w:color="auto"/>
            <w:left w:val="none" w:sz="0" w:space="0" w:color="auto"/>
            <w:bottom w:val="none" w:sz="0" w:space="0" w:color="auto"/>
            <w:right w:val="none" w:sz="0" w:space="0" w:color="auto"/>
          </w:divBdr>
        </w:div>
        <w:div w:id="576480236">
          <w:marLeft w:val="0"/>
          <w:marRight w:val="0"/>
          <w:marTop w:val="0"/>
          <w:marBottom w:val="0"/>
          <w:divBdr>
            <w:top w:val="none" w:sz="0" w:space="0" w:color="auto"/>
            <w:left w:val="none" w:sz="0" w:space="0" w:color="auto"/>
            <w:bottom w:val="none" w:sz="0" w:space="0" w:color="auto"/>
            <w:right w:val="none" w:sz="0" w:space="0" w:color="auto"/>
          </w:divBdr>
        </w:div>
        <w:div w:id="1968273636">
          <w:marLeft w:val="0"/>
          <w:marRight w:val="0"/>
          <w:marTop w:val="0"/>
          <w:marBottom w:val="0"/>
          <w:divBdr>
            <w:top w:val="none" w:sz="0" w:space="0" w:color="auto"/>
            <w:left w:val="none" w:sz="0" w:space="0" w:color="auto"/>
            <w:bottom w:val="none" w:sz="0" w:space="0" w:color="auto"/>
            <w:right w:val="none" w:sz="0" w:space="0" w:color="auto"/>
          </w:divBdr>
        </w:div>
      </w:divsChild>
    </w:div>
    <w:div w:id="12540175">
      <w:bodyDiv w:val="1"/>
      <w:marLeft w:val="0"/>
      <w:marRight w:val="0"/>
      <w:marTop w:val="0"/>
      <w:marBottom w:val="0"/>
      <w:divBdr>
        <w:top w:val="none" w:sz="0" w:space="0" w:color="auto"/>
        <w:left w:val="none" w:sz="0" w:space="0" w:color="auto"/>
        <w:bottom w:val="none" w:sz="0" w:space="0" w:color="auto"/>
        <w:right w:val="none" w:sz="0" w:space="0" w:color="auto"/>
      </w:divBdr>
    </w:div>
    <w:div w:id="143400688">
      <w:bodyDiv w:val="1"/>
      <w:marLeft w:val="0"/>
      <w:marRight w:val="0"/>
      <w:marTop w:val="0"/>
      <w:marBottom w:val="0"/>
      <w:divBdr>
        <w:top w:val="none" w:sz="0" w:space="0" w:color="auto"/>
        <w:left w:val="none" w:sz="0" w:space="0" w:color="auto"/>
        <w:bottom w:val="none" w:sz="0" w:space="0" w:color="auto"/>
        <w:right w:val="none" w:sz="0" w:space="0" w:color="auto"/>
      </w:divBdr>
      <w:divsChild>
        <w:div w:id="1018852494">
          <w:marLeft w:val="0"/>
          <w:marRight w:val="0"/>
          <w:marTop w:val="0"/>
          <w:marBottom w:val="0"/>
          <w:divBdr>
            <w:top w:val="none" w:sz="0" w:space="0" w:color="auto"/>
            <w:left w:val="none" w:sz="0" w:space="0" w:color="auto"/>
            <w:bottom w:val="none" w:sz="0" w:space="0" w:color="auto"/>
            <w:right w:val="none" w:sz="0" w:space="0" w:color="auto"/>
          </w:divBdr>
        </w:div>
        <w:div w:id="692657818">
          <w:marLeft w:val="0"/>
          <w:marRight w:val="0"/>
          <w:marTop w:val="0"/>
          <w:marBottom w:val="0"/>
          <w:divBdr>
            <w:top w:val="none" w:sz="0" w:space="0" w:color="auto"/>
            <w:left w:val="none" w:sz="0" w:space="0" w:color="auto"/>
            <w:bottom w:val="none" w:sz="0" w:space="0" w:color="auto"/>
            <w:right w:val="none" w:sz="0" w:space="0" w:color="auto"/>
          </w:divBdr>
        </w:div>
        <w:div w:id="489757964">
          <w:marLeft w:val="0"/>
          <w:marRight w:val="0"/>
          <w:marTop w:val="0"/>
          <w:marBottom w:val="0"/>
          <w:divBdr>
            <w:top w:val="none" w:sz="0" w:space="0" w:color="auto"/>
            <w:left w:val="none" w:sz="0" w:space="0" w:color="auto"/>
            <w:bottom w:val="none" w:sz="0" w:space="0" w:color="auto"/>
            <w:right w:val="none" w:sz="0" w:space="0" w:color="auto"/>
          </w:divBdr>
        </w:div>
        <w:div w:id="1471626748">
          <w:marLeft w:val="0"/>
          <w:marRight w:val="0"/>
          <w:marTop w:val="0"/>
          <w:marBottom w:val="0"/>
          <w:divBdr>
            <w:top w:val="none" w:sz="0" w:space="0" w:color="auto"/>
            <w:left w:val="none" w:sz="0" w:space="0" w:color="auto"/>
            <w:bottom w:val="none" w:sz="0" w:space="0" w:color="auto"/>
            <w:right w:val="none" w:sz="0" w:space="0" w:color="auto"/>
          </w:divBdr>
        </w:div>
        <w:div w:id="285232539">
          <w:marLeft w:val="0"/>
          <w:marRight w:val="0"/>
          <w:marTop w:val="0"/>
          <w:marBottom w:val="0"/>
          <w:divBdr>
            <w:top w:val="none" w:sz="0" w:space="0" w:color="auto"/>
            <w:left w:val="none" w:sz="0" w:space="0" w:color="auto"/>
            <w:bottom w:val="none" w:sz="0" w:space="0" w:color="auto"/>
            <w:right w:val="none" w:sz="0" w:space="0" w:color="auto"/>
          </w:divBdr>
        </w:div>
        <w:div w:id="1164853483">
          <w:marLeft w:val="0"/>
          <w:marRight w:val="0"/>
          <w:marTop w:val="0"/>
          <w:marBottom w:val="0"/>
          <w:divBdr>
            <w:top w:val="none" w:sz="0" w:space="0" w:color="auto"/>
            <w:left w:val="none" w:sz="0" w:space="0" w:color="auto"/>
            <w:bottom w:val="none" w:sz="0" w:space="0" w:color="auto"/>
            <w:right w:val="none" w:sz="0" w:space="0" w:color="auto"/>
          </w:divBdr>
        </w:div>
      </w:divsChild>
    </w:div>
    <w:div w:id="414135887">
      <w:bodyDiv w:val="1"/>
      <w:marLeft w:val="0"/>
      <w:marRight w:val="0"/>
      <w:marTop w:val="0"/>
      <w:marBottom w:val="0"/>
      <w:divBdr>
        <w:top w:val="none" w:sz="0" w:space="0" w:color="auto"/>
        <w:left w:val="none" w:sz="0" w:space="0" w:color="auto"/>
        <w:bottom w:val="none" w:sz="0" w:space="0" w:color="auto"/>
        <w:right w:val="none" w:sz="0" w:space="0" w:color="auto"/>
      </w:divBdr>
    </w:div>
    <w:div w:id="431635702">
      <w:bodyDiv w:val="1"/>
      <w:marLeft w:val="0"/>
      <w:marRight w:val="0"/>
      <w:marTop w:val="0"/>
      <w:marBottom w:val="0"/>
      <w:divBdr>
        <w:top w:val="none" w:sz="0" w:space="0" w:color="auto"/>
        <w:left w:val="none" w:sz="0" w:space="0" w:color="auto"/>
        <w:bottom w:val="none" w:sz="0" w:space="0" w:color="auto"/>
        <w:right w:val="none" w:sz="0" w:space="0" w:color="auto"/>
      </w:divBdr>
    </w:div>
    <w:div w:id="476923938">
      <w:bodyDiv w:val="1"/>
      <w:marLeft w:val="0"/>
      <w:marRight w:val="0"/>
      <w:marTop w:val="0"/>
      <w:marBottom w:val="0"/>
      <w:divBdr>
        <w:top w:val="none" w:sz="0" w:space="0" w:color="auto"/>
        <w:left w:val="none" w:sz="0" w:space="0" w:color="auto"/>
        <w:bottom w:val="none" w:sz="0" w:space="0" w:color="auto"/>
        <w:right w:val="none" w:sz="0" w:space="0" w:color="auto"/>
      </w:divBdr>
    </w:div>
    <w:div w:id="513812012">
      <w:bodyDiv w:val="1"/>
      <w:marLeft w:val="0"/>
      <w:marRight w:val="0"/>
      <w:marTop w:val="0"/>
      <w:marBottom w:val="0"/>
      <w:divBdr>
        <w:top w:val="none" w:sz="0" w:space="0" w:color="auto"/>
        <w:left w:val="none" w:sz="0" w:space="0" w:color="auto"/>
        <w:bottom w:val="none" w:sz="0" w:space="0" w:color="auto"/>
        <w:right w:val="none" w:sz="0" w:space="0" w:color="auto"/>
      </w:divBdr>
    </w:div>
    <w:div w:id="625964463">
      <w:bodyDiv w:val="1"/>
      <w:marLeft w:val="0"/>
      <w:marRight w:val="0"/>
      <w:marTop w:val="0"/>
      <w:marBottom w:val="0"/>
      <w:divBdr>
        <w:top w:val="none" w:sz="0" w:space="0" w:color="auto"/>
        <w:left w:val="none" w:sz="0" w:space="0" w:color="auto"/>
        <w:bottom w:val="none" w:sz="0" w:space="0" w:color="auto"/>
        <w:right w:val="none" w:sz="0" w:space="0" w:color="auto"/>
      </w:divBdr>
    </w:div>
    <w:div w:id="859855992">
      <w:bodyDiv w:val="1"/>
      <w:marLeft w:val="0"/>
      <w:marRight w:val="0"/>
      <w:marTop w:val="0"/>
      <w:marBottom w:val="0"/>
      <w:divBdr>
        <w:top w:val="none" w:sz="0" w:space="0" w:color="auto"/>
        <w:left w:val="none" w:sz="0" w:space="0" w:color="auto"/>
        <w:bottom w:val="none" w:sz="0" w:space="0" w:color="auto"/>
        <w:right w:val="none" w:sz="0" w:space="0" w:color="auto"/>
      </w:divBdr>
      <w:divsChild>
        <w:div w:id="2124298941">
          <w:marLeft w:val="0"/>
          <w:marRight w:val="0"/>
          <w:marTop w:val="0"/>
          <w:marBottom w:val="0"/>
          <w:divBdr>
            <w:top w:val="none" w:sz="0" w:space="0" w:color="auto"/>
            <w:left w:val="none" w:sz="0" w:space="0" w:color="auto"/>
            <w:bottom w:val="none" w:sz="0" w:space="0" w:color="auto"/>
            <w:right w:val="none" w:sz="0" w:space="0" w:color="auto"/>
          </w:divBdr>
        </w:div>
        <w:div w:id="1888028175">
          <w:marLeft w:val="0"/>
          <w:marRight w:val="0"/>
          <w:marTop w:val="0"/>
          <w:marBottom w:val="0"/>
          <w:divBdr>
            <w:top w:val="none" w:sz="0" w:space="0" w:color="auto"/>
            <w:left w:val="none" w:sz="0" w:space="0" w:color="auto"/>
            <w:bottom w:val="none" w:sz="0" w:space="0" w:color="auto"/>
            <w:right w:val="none" w:sz="0" w:space="0" w:color="auto"/>
          </w:divBdr>
        </w:div>
        <w:div w:id="1839224602">
          <w:marLeft w:val="0"/>
          <w:marRight w:val="0"/>
          <w:marTop w:val="0"/>
          <w:marBottom w:val="0"/>
          <w:divBdr>
            <w:top w:val="none" w:sz="0" w:space="0" w:color="auto"/>
            <w:left w:val="none" w:sz="0" w:space="0" w:color="auto"/>
            <w:bottom w:val="none" w:sz="0" w:space="0" w:color="auto"/>
            <w:right w:val="none" w:sz="0" w:space="0" w:color="auto"/>
          </w:divBdr>
        </w:div>
      </w:divsChild>
    </w:div>
    <w:div w:id="911423925">
      <w:bodyDiv w:val="1"/>
      <w:marLeft w:val="0"/>
      <w:marRight w:val="0"/>
      <w:marTop w:val="0"/>
      <w:marBottom w:val="0"/>
      <w:divBdr>
        <w:top w:val="none" w:sz="0" w:space="0" w:color="auto"/>
        <w:left w:val="none" w:sz="0" w:space="0" w:color="auto"/>
        <w:bottom w:val="none" w:sz="0" w:space="0" w:color="auto"/>
        <w:right w:val="none" w:sz="0" w:space="0" w:color="auto"/>
      </w:divBdr>
    </w:div>
    <w:div w:id="912424482">
      <w:bodyDiv w:val="1"/>
      <w:marLeft w:val="0"/>
      <w:marRight w:val="0"/>
      <w:marTop w:val="0"/>
      <w:marBottom w:val="0"/>
      <w:divBdr>
        <w:top w:val="none" w:sz="0" w:space="0" w:color="auto"/>
        <w:left w:val="none" w:sz="0" w:space="0" w:color="auto"/>
        <w:bottom w:val="none" w:sz="0" w:space="0" w:color="auto"/>
        <w:right w:val="none" w:sz="0" w:space="0" w:color="auto"/>
      </w:divBdr>
    </w:div>
    <w:div w:id="1065100914">
      <w:bodyDiv w:val="1"/>
      <w:marLeft w:val="0"/>
      <w:marRight w:val="0"/>
      <w:marTop w:val="0"/>
      <w:marBottom w:val="0"/>
      <w:divBdr>
        <w:top w:val="none" w:sz="0" w:space="0" w:color="auto"/>
        <w:left w:val="none" w:sz="0" w:space="0" w:color="auto"/>
        <w:bottom w:val="none" w:sz="0" w:space="0" w:color="auto"/>
        <w:right w:val="none" w:sz="0" w:space="0" w:color="auto"/>
      </w:divBdr>
    </w:div>
    <w:div w:id="1101685295">
      <w:bodyDiv w:val="1"/>
      <w:marLeft w:val="0"/>
      <w:marRight w:val="0"/>
      <w:marTop w:val="0"/>
      <w:marBottom w:val="0"/>
      <w:divBdr>
        <w:top w:val="none" w:sz="0" w:space="0" w:color="auto"/>
        <w:left w:val="none" w:sz="0" w:space="0" w:color="auto"/>
        <w:bottom w:val="none" w:sz="0" w:space="0" w:color="auto"/>
        <w:right w:val="none" w:sz="0" w:space="0" w:color="auto"/>
      </w:divBdr>
    </w:div>
    <w:div w:id="1136680306">
      <w:bodyDiv w:val="1"/>
      <w:marLeft w:val="0"/>
      <w:marRight w:val="0"/>
      <w:marTop w:val="0"/>
      <w:marBottom w:val="0"/>
      <w:divBdr>
        <w:top w:val="none" w:sz="0" w:space="0" w:color="auto"/>
        <w:left w:val="none" w:sz="0" w:space="0" w:color="auto"/>
        <w:bottom w:val="none" w:sz="0" w:space="0" w:color="auto"/>
        <w:right w:val="none" w:sz="0" w:space="0" w:color="auto"/>
      </w:divBdr>
      <w:divsChild>
        <w:div w:id="1587030606">
          <w:marLeft w:val="0"/>
          <w:marRight w:val="0"/>
          <w:marTop w:val="0"/>
          <w:marBottom w:val="0"/>
          <w:divBdr>
            <w:top w:val="none" w:sz="0" w:space="0" w:color="auto"/>
            <w:left w:val="none" w:sz="0" w:space="0" w:color="auto"/>
            <w:bottom w:val="none" w:sz="0" w:space="0" w:color="auto"/>
            <w:right w:val="none" w:sz="0" w:space="0" w:color="auto"/>
          </w:divBdr>
        </w:div>
        <w:div w:id="2133090988">
          <w:marLeft w:val="0"/>
          <w:marRight w:val="0"/>
          <w:marTop w:val="0"/>
          <w:marBottom w:val="0"/>
          <w:divBdr>
            <w:top w:val="none" w:sz="0" w:space="0" w:color="auto"/>
            <w:left w:val="none" w:sz="0" w:space="0" w:color="auto"/>
            <w:bottom w:val="none" w:sz="0" w:space="0" w:color="auto"/>
            <w:right w:val="none" w:sz="0" w:space="0" w:color="auto"/>
          </w:divBdr>
        </w:div>
        <w:div w:id="2126536326">
          <w:marLeft w:val="0"/>
          <w:marRight w:val="0"/>
          <w:marTop w:val="0"/>
          <w:marBottom w:val="0"/>
          <w:divBdr>
            <w:top w:val="none" w:sz="0" w:space="0" w:color="auto"/>
            <w:left w:val="none" w:sz="0" w:space="0" w:color="auto"/>
            <w:bottom w:val="none" w:sz="0" w:space="0" w:color="auto"/>
            <w:right w:val="none" w:sz="0" w:space="0" w:color="auto"/>
          </w:divBdr>
        </w:div>
        <w:div w:id="1349259295">
          <w:marLeft w:val="0"/>
          <w:marRight w:val="0"/>
          <w:marTop w:val="0"/>
          <w:marBottom w:val="0"/>
          <w:divBdr>
            <w:top w:val="none" w:sz="0" w:space="0" w:color="auto"/>
            <w:left w:val="none" w:sz="0" w:space="0" w:color="auto"/>
            <w:bottom w:val="none" w:sz="0" w:space="0" w:color="auto"/>
            <w:right w:val="none" w:sz="0" w:space="0" w:color="auto"/>
          </w:divBdr>
        </w:div>
        <w:div w:id="156774893">
          <w:marLeft w:val="0"/>
          <w:marRight w:val="0"/>
          <w:marTop w:val="0"/>
          <w:marBottom w:val="0"/>
          <w:divBdr>
            <w:top w:val="none" w:sz="0" w:space="0" w:color="auto"/>
            <w:left w:val="none" w:sz="0" w:space="0" w:color="auto"/>
            <w:bottom w:val="none" w:sz="0" w:space="0" w:color="auto"/>
            <w:right w:val="none" w:sz="0" w:space="0" w:color="auto"/>
          </w:divBdr>
        </w:div>
        <w:div w:id="1822770141">
          <w:marLeft w:val="0"/>
          <w:marRight w:val="0"/>
          <w:marTop w:val="0"/>
          <w:marBottom w:val="0"/>
          <w:divBdr>
            <w:top w:val="none" w:sz="0" w:space="0" w:color="auto"/>
            <w:left w:val="none" w:sz="0" w:space="0" w:color="auto"/>
            <w:bottom w:val="none" w:sz="0" w:space="0" w:color="auto"/>
            <w:right w:val="none" w:sz="0" w:space="0" w:color="auto"/>
          </w:divBdr>
        </w:div>
        <w:div w:id="31273780">
          <w:marLeft w:val="0"/>
          <w:marRight w:val="0"/>
          <w:marTop w:val="0"/>
          <w:marBottom w:val="0"/>
          <w:divBdr>
            <w:top w:val="none" w:sz="0" w:space="0" w:color="auto"/>
            <w:left w:val="none" w:sz="0" w:space="0" w:color="auto"/>
            <w:bottom w:val="none" w:sz="0" w:space="0" w:color="auto"/>
            <w:right w:val="none" w:sz="0" w:space="0" w:color="auto"/>
          </w:divBdr>
        </w:div>
        <w:div w:id="1909261204">
          <w:marLeft w:val="0"/>
          <w:marRight w:val="0"/>
          <w:marTop w:val="0"/>
          <w:marBottom w:val="0"/>
          <w:divBdr>
            <w:top w:val="none" w:sz="0" w:space="0" w:color="auto"/>
            <w:left w:val="none" w:sz="0" w:space="0" w:color="auto"/>
            <w:bottom w:val="none" w:sz="0" w:space="0" w:color="auto"/>
            <w:right w:val="none" w:sz="0" w:space="0" w:color="auto"/>
          </w:divBdr>
        </w:div>
        <w:div w:id="1438522070">
          <w:marLeft w:val="0"/>
          <w:marRight w:val="0"/>
          <w:marTop w:val="0"/>
          <w:marBottom w:val="0"/>
          <w:divBdr>
            <w:top w:val="none" w:sz="0" w:space="0" w:color="auto"/>
            <w:left w:val="none" w:sz="0" w:space="0" w:color="auto"/>
            <w:bottom w:val="none" w:sz="0" w:space="0" w:color="auto"/>
            <w:right w:val="none" w:sz="0" w:space="0" w:color="auto"/>
          </w:divBdr>
        </w:div>
        <w:div w:id="359478930">
          <w:marLeft w:val="0"/>
          <w:marRight w:val="0"/>
          <w:marTop w:val="0"/>
          <w:marBottom w:val="0"/>
          <w:divBdr>
            <w:top w:val="none" w:sz="0" w:space="0" w:color="auto"/>
            <w:left w:val="none" w:sz="0" w:space="0" w:color="auto"/>
            <w:bottom w:val="none" w:sz="0" w:space="0" w:color="auto"/>
            <w:right w:val="none" w:sz="0" w:space="0" w:color="auto"/>
          </w:divBdr>
        </w:div>
        <w:div w:id="526799586">
          <w:marLeft w:val="0"/>
          <w:marRight w:val="0"/>
          <w:marTop w:val="0"/>
          <w:marBottom w:val="0"/>
          <w:divBdr>
            <w:top w:val="none" w:sz="0" w:space="0" w:color="auto"/>
            <w:left w:val="none" w:sz="0" w:space="0" w:color="auto"/>
            <w:bottom w:val="none" w:sz="0" w:space="0" w:color="auto"/>
            <w:right w:val="none" w:sz="0" w:space="0" w:color="auto"/>
          </w:divBdr>
        </w:div>
      </w:divsChild>
    </w:div>
    <w:div w:id="1146510518">
      <w:bodyDiv w:val="1"/>
      <w:marLeft w:val="0"/>
      <w:marRight w:val="0"/>
      <w:marTop w:val="0"/>
      <w:marBottom w:val="0"/>
      <w:divBdr>
        <w:top w:val="none" w:sz="0" w:space="0" w:color="auto"/>
        <w:left w:val="none" w:sz="0" w:space="0" w:color="auto"/>
        <w:bottom w:val="none" w:sz="0" w:space="0" w:color="auto"/>
        <w:right w:val="none" w:sz="0" w:space="0" w:color="auto"/>
      </w:divBdr>
    </w:div>
    <w:div w:id="1243181816">
      <w:bodyDiv w:val="1"/>
      <w:marLeft w:val="0"/>
      <w:marRight w:val="0"/>
      <w:marTop w:val="0"/>
      <w:marBottom w:val="0"/>
      <w:divBdr>
        <w:top w:val="none" w:sz="0" w:space="0" w:color="auto"/>
        <w:left w:val="none" w:sz="0" w:space="0" w:color="auto"/>
        <w:bottom w:val="none" w:sz="0" w:space="0" w:color="auto"/>
        <w:right w:val="none" w:sz="0" w:space="0" w:color="auto"/>
      </w:divBdr>
    </w:div>
    <w:div w:id="1271278177">
      <w:bodyDiv w:val="1"/>
      <w:marLeft w:val="0"/>
      <w:marRight w:val="0"/>
      <w:marTop w:val="0"/>
      <w:marBottom w:val="0"/>
      <w:divBdr>
        <w:top w:val="none" w:sz="0" w:space="0" w:color="auto"/>
        <w:left w:val="none" w:sz="0" w:space="0" w:color="auto"/>
        <w:bottom w:val="none" w:sz="0" w:space="0" w:color="auto"/>
        <w:right w:val="none" w:sz="0" w:space="0" w:color="auto"/>
      </w:divBdr>
    </w:div>
    <w:div w:id="1333877266">
      <w:bodyDiv w:val="1"/>
      <w:marLeft w:val="0"/>
      <w:marRight w:val="0"/>
      <w:marTop w:val="0"/>
      <w:marBottom w:val="0"/>
      <w:divBdr>
        <w:top w:val="none" w:sz="0" w:space="0" w:color="auto"/>
        <w:left w:val="none" w:sz="0" w:space="0" w:color="auto"/>
        <w:bottom w:val="none" w:sz="0" w:space="0" w:color="auto"/>
        <w:right w:val="none" w:sz="0" w:space="0" w:color="auto"/>
      </w:divBdr>
      <w:divsChild>
        <w:div w:id="157113841">
          <w:marLeft w:val="0"/>
          <w:marRight w:val="0"/>
          <w:marTop w:val="0"/>
          <w:marBottom w:val="0"/>
          <w:divBdr>
            <w:top w:val="none" w:sz="0" w:space="0" w:color="auto"/>
            <w:left w:val="none" w:sz="0" w:space="0" w:color="auto"/>
            <w:bottom w:val="none" w:sz="0" w:space="0" w:color="auto"/>
            <w:right w:val="none" w:sz="0" w:space="0" w:color="auto"/>
          </w:divBdr>
        </w:div>
        <w:div w:id="444078323">
          <w:marLeft w:val="0"/>
          <w:marRight w:val="0"/>
          <w:marTop w:val="0"/>
          <w:marBottom w:val="0"/>
          <w:divBdr>
            <w:top w:val="none" w:sz="0" w:space="0" w:color="auto"/>
            <w:left w:val="none" w:sz="0" w:space="0" w:color="auto"/>
            <w:bottom w:val="none" w:sz="0" w:space="0" w:color="auto"/>
            <w:right w:val="none" w:sz="0" w:space="0" w:color="auto"/>
          </w:divBdr>
        </w:div>
        <w:div w:id="590087741">
          <w:marLeft w:val="0"/>
          <w:marRight w:val="0"/>
          <w:marTop w:val="0"/>
          <w:marBottom w:val="0"/>
          <w:divBdr>
            <w:top w:val="none" w:sz="0" w:space="0" w:color="auto"/>
            <w:left w:val="none" w:sz="0" w:space="0" w:color="auto"/>
            <w:bottom w:val="none" w:sz="0" w:space="0" w:color="auto"/>
            <w:right w:val="none" w:sz="0" w:space="0" w:color="auto"/>
          </w:divBdr>
        </w:div>
        <w:div w:id="1499954903">
          <w:marLeft w:val="0"/>
          <w:marRight w:val="0"/>
          <w:marTop w:val="0"/>
          <w:marBottom w:val="0"/>
          <w:divBdr>
            <w:top w:val="none" w:sz="0" w:space="0" w:color="auto"/>
            <w:left w:val="none" w:sz="0" w:space="0" w:color="auto"/>
            <w:bottom w:val="none" w:sz="0" w:space="0" w:color="auto"/>
            <w:right w:val="none" w:sz="0" w:space="0" w:color="auto"/>
          </w:divBdr>
        </w:div>
        <w:div w:id="646403504">
          <w:marLeft w:val="0"/>
          <w:marRight w:val="0"/>
          <w:marTop w:val="0"/>
          <w:marBottom w:val="0"/>
          <w:divBdr>
            <w:top w:val="none" w:sz="0" w:space="0" w:color="auto"/>
            <w:left w:val="none" w:sz="0" w:space="0" w:color="auto"/>
            <w:bottom w:val="none" w:sz="0" w:space="0" w:color="auto"/>
            <w:right w:val="none" w:sz="0" w:space="0" w:color="auto"/>
          </w:divBdr>
        </w:div>
      </w:divsChild>
    </w:div>
    <w:div w:id="1376586987">
      <w:bodyDiv w:val="1"/>
      <w:marLeft w:val="0"/>
      <w:marRight w:val="0"/>
      <w:marTop w:val="0"/>
      <w:marBottom w:val="0"/>
      <w:divBdr>
        <w:top w:val="none" w:sz="0" w:space="0" w:color="auto"/>
        <w:left w:val="none" w:sz="0" w:space="0" w:color="auto"/>
        <w:bottom w:val="none" w:sz="0" w:space="0" w:color="auto"/>
        <w:right w:val="none" w:sz="0" w:space="0" w:color="auto"/>
      </w:divBdr>
    </w:div>
    <w:div w:id="1378309681">
      <w:bodyDiv w:val="1"/>
      <w:marLeft w:val="0"/>
      <w:marRight w:val="0"/>
      <w:marTop w:val="0"/>
      <w:marBottom w:val="0"/>
      <w:divBdr>
        <w:top w:val="none" w:sz="0" w:space="0" w:color="auto"/>
        <w:left w:val="none" w:sz="0" w:space="0" w:color="auto"/>
        <w:bottom w:val="none" w:sz="0" w:space="0" w:color="auto"/>
        <w:right w:val="none" w:sz="0" w:space="0" w:color="auto"/>
      </w:divBdr>
    </w:div>
    <w:div w:id="1398867512">
      <w:bodyDiv w:val="1"/>
      <w:marLeft w:val="0"/>
      <w:marRight w:val="0"/>
      <w:marTop w:val="0"/>
      <w:marBottom w:val="0"/>
      <w:divBdr>
        <w:top w:val="none" w:sz="0" w:space="0" w:color="auto"/>
        <w:left w:val="none" w:sz="0" w:space="0" w:color="auto"/>
        <w:bottom w:val="none" w:sz="0" w:space="0" w:color="auto"/>
        <w:right w:val="none" w:sz="0" w:space="0" w:color="auto"/>
      </w:divBdr>
    </w:div>
    <w:div w:id="1446461948">
      <w:bodyDiv w:val="1"/>
      <w:marLeft w:val="0"/>
      <w:marRight w:val="0"/>
      <w:marTop w:val="0"/>
      <w:marBottom w:val="0"/>
      <w:divBdr>
        <w:top w:val="none" w:sz="0" w:space="0" w:color="auto"/>
        <w:left w:val="none" w:sz="0" w:space="0" w:color="auto"/>
        <w:bottom w:val="none" w:sz="0" w:space="0" w:color="auto"/>
        <w:right w:val="none" w:sz="0" w:space="0" w:color="auto"/>
      </w:divBdr>
    </w:div>
    <w:div w:id="1474370364">
      <w:bodyDiv w:val="1"/>
      <w:marLeft w:val="0"/>
      <w:marRight w:val="0"/>
      <w:marTop w:val="0"/>
      <w:marBottom w:val="0"/>
      <w:divBdr>
        <w:top w:val="none" w:sz="0" w:space="0" w:color="auto"/>
        <w:left w:val="none" w:sz="0" w:space="0" w:color="auto"/>
        <w:bottom w:val="none" w:sz="0" w:space="0" w:color="auto"/>
        <w:right w:val="none" w:sz="0" w:space="0" w:color="auto"/>
      </w:divBdr>
    </w:div>
    <w:div w:id="1546605424">
      <w:bodyDiv w:val="1"/>
      <w:marLeft w:val="0"/>
      <w:marRight w:val="0"/>
      <w:marTop w:val="0"/>
      <w:marBottom w:val="0"/>
      <w:divBdr>
        <w:top w:val="none" w:sz="0" w:space="0" w:color="auto"/>
        <w:left w:val="none" w:sz="0" w:space="0" w:color="auto"/>
        <w:bottom w:val="none" w:sz="0" w:space="0" w:color="auto"/>
        <w:right w:val="none" w:sz="0" w:space="0" w:color="auto"/>
      </w:divBdr>
    </w:div>
    <w:div w:id="1573807882">
      <w:bodyDiv w:val="1"/>
      <w:marLeft w:val="0"/>
      <w:marRight w:val="0"/>
      <w:marTop w:val="0"/>
      <w:marBottom w:val="0"/>
      <w:divBdr>
        <w:top w:val="none" w:sz="0" w:space="0" w:color="auto"/>
        <w:left w:val="none" w:sz="0" w:space="0" w:color="auto"/>
        <w:bottom w:val="none" w:sz="0" w:space="0" w:color="auto"/>
        <w:right w:val="none" w:sz="0" w:space="0" w:color="auto"/>
      </w:divBdr>
    </w:div>
    <w:div w:id="1644383881">
      <w:bodyDiv w:val="1"/>
      <w:marLeft w:val="0"/>
      <w:marRight w:val="0"/>
      <w:marTop w:val="0"/>
      <w:marBottom w:val="0"/>
      <w:divBdr>
        <w:top w:val="none" w:sz="0" w:space="0" w:color="auto"/>
        <w:left w:val="none" w:sz="0" w:space="0" w:color="auto"/>
        <w:bottom w:val="none" w:sz="0" w:space="0" w:color="auto"/>
        <w:right w:val="none" w:sz="0" w:space="0" w:color="auto"/>
      </w:divBdr>
    </w:div>
    <w:div w:id="1659915526">
      <w:bodyDiv w:val="1"/>
      <w:marLeft w:val="0"/>
      <w:marRight w:val="0"/>
      <w:marTop w:val="0"/>
      <w:marBottom w:val="0"/>
      <w:divBdr>
        <w:top w:val="none" w:sz="0" w:space="0" w:color="auto"/>
        <w:left w:val="none" w:sz="0" w:space="0" w:color="auto"/>
        <w:bottom w:val="none" w:sz="0" w:space="0" w:color="auto"/>
        <w:right w:val="none" w:sz="0" w:space="0" w:color="auto"/>
      </w:divBdr>
    </w:div>
    <w:div w:id="1836728721">
      <w:bodyDiv w:val="1"/>
      <w:marLeft w:val="0"/>
      <w:marRight w:val="0"/>
      <w:marTop w:val="0"/>
      <w:marBottom w:val="0"/>
      <w:divBdr>
        <w:top w:val="none" w:sz="0" w:space="0" w:color="auto"/>
        <w:left w:val="none" w:sz="0" w:space="0" w:color="auto"/>
        <w:bottom w:val="none" w:sz="0" w:space="0" w:color="auto"/>
        <w:right w:val="none" w:sz="0" w:space="0" w:color="auto"/>
      </w:divBdr>
    </w:div>
    <w:div w:id="1869173211">
      <w:bodyDiv w:val="1"/>
      <w:marLeft w:val="0"/>
      <w:marRight w:val="0"/>
      <w:marTop w:val="0"/>
      <w:marBottom w:val="0"/>
      <w:divBdr>
        <w:top w:val="none" w:sz="0" w:space="0" w:color="auto"/>
        <w:left w:val="none" w:sz="0" w:space="0" w:color="auto"/>
        <w:bottom w:val="none" w:sz="0" w:space="0" w:color="auto"/>
        <w:right w:val="none" w:sz="0" w:space="0" w:color="auto"/>
      </w:divBdr>
    </w:div>
    <w:div w:id="2000110485">
      <w:bodyDiv w:val="1"/>
      <w:marLeft w:val="0"/>
      <w:marRight w:val="0"/>
      <w:marTop w:val="0"/>
      <w:marBottom w:val="0"/>
      <w:divBdr>
        <w:top w:val="none" w:sz="0" w:space="0" w:color="auto"/>
        <w:left w:val="none" w:sz="0" w:space="0" w:color="auto"/>
        <w:bottom w:val="none" w:sz="0" w:space="0" w:color="auto"/>
        <w:right w:val="none" w:sz="0" w:space="0" w:color="auto"/>
      </w:divBdr>
    </w:div>
    <w:div w:id="2063093785">
      <w:bodyDiv w:val="1"/>
      <w:marLeft w:val="0"/>
      <w:marRight w:val="0"/>
      <w:marTop w:val="0"/>
      <w:marBottom w:val="0"/>
      <w:divBdr>
        <w:top w:val="none" w:sz="0" w:space="0" w:color="auto"/>
        <w:left w:val="none" w:sz="0" w:space="0" w:color="auto"/>
        <w:bottom w:val="none" w:sz="0" w:space="0" w:color="auto"/>
        <w:right w:val="none" w:sz="0" w:space="0" w:color="auto"/>
      </w:divBdr>
      <w:divsChild>
        <w:div w:id="14362444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3CF9E43C358A54C91E2357C40CA9305" ma:contentTypeVersion="11" ma:contentTypeDescription="Create a new document." ma:contentTypeScope="" ma:versionID="502271f2663c9f38cf3e3e78f4b93fe2">
  <xsd:schema xmlns:xsd="http://www.w3.org/2001/XMLSchema" xmlns:xs="http://www.w3.org/2001/XMLSchema" xmlns:p="http://schemas.microsoft.com/office/2006/metadata/properties" xmlns:ns3="6a164dda-3779-4169-b957-e287451f6523" xmlns:ns4="82719f0d-378a-4472-b680-c7055191a85e" targetNamespace="http://schemas.microsoft.com/office/2006/metadata/properties" ma:root="true" ma:fieldsID="4f71b8e00568eea5b6a97a424e73a811" ns3:_="" ns4:_="">
    <xsd:import namespace="6a164dda-3779-4169-b957-e287451f6523"/>
    <xsd:import namespace="82719f0d-378a-4472-b680-c7055191a85e"/>
    <xsd:element name="properties">
      <xsd:complexType>
        <xsd:sequence>
          <xsd:element name="documentManagement">
            <xsd:complexType>
              <xsd:all>
                <xsd:element ref="ns3:Visibility"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GenerationTime" minOccurs="0"/>
                <xsd:element ref="ns4:MediaServiceEventHashCode" minOccurs="0"/>
                <xsd:element ref="ns4:MediaServiceOCR" minOccurs="0"/>
                <xsd:element ref="ns4:MediaServiceDateTaken"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164dda-3779-4169-b957-e287451f6523" elementFormDefault="qualified">
    <xsd:import namespace="http://schemas.microsoft.com/office/2006/documentManagement/types"/>
    <xsd:import namespace="http://schemas.microsoft.com/office/infopath/2007/PartnerControls"/>
    <xsd:element name="Visibility" ma:index="2" nillable="true" ma:displayName="Visibility" ma:default="Internal" ma:description="Items that should be available externally should be marked &lt;strong&gt;External&lt;/strong&gt;" ma:format="RadioButtons" ma:internalName="Visibility">
      <xsd:simpleType>
        <xsd:restriction base="dms:Choice">
          <xsd:enumeration value="Internal"/>
          <xsd:enumeration value="External"/>
        </xsd:restriction>
      </xsd:simpleType>
    </xsd:element>
  </xsd:schema>
  <xsd:schema xmlns:xsd="http://www.w3.org/2001/XMLSchema" xmlns:xs="http://www.w3.org/2001/XMLSchema" xmlns:dms="http://schemas.microsoft.com/office/2006/documentManagement/types" xmlns:pc="http://schemas.microsoft.com/office/infopath/2007/PartnerControls" targetNamespace="82719f0d-378a-4472-b680-c7055191a85e" elementFormDefault="qualified">
    <xsd:import namespace="http://schemas.microsoft.com/office/2006/documentManagement/types"/>
    <xsd:import namespace="http://schemas.microsoft.com/office/infopath/2007/PartnerControls"/>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SharedContentType xmlns="Microsoft.SharePoint.Taxonomy.ContentTypeSync" SourceId="8207403b-203c-4ed3-95cd-88a852189123" ContentTypeId="0x01" PreviousValue="fals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Visibility xmlns="6a164dda-3779-4169-b957-e287451f6523">Internal</Visibility>
  </documentManagement>
</p:properties>
</file>

<file path=customXml/itemProps1.xml><?xml version="1.0" encoding="utf-8"?>
<ds:datastoreItem xmlns:ds="http://schemas.openxmlformats.org/officeDocument/2006/customXml" ds:itemID="{92746048-1616-4D89-98E6-481CF327D0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164dda-3779-4169-b957-e287451f6523"/>
    <ds:schemaRef ds:uri="82719f0d-378a-4472-b680-c7055191a8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2F7C0D9-016D-43E4-B9FE-C704E4BEA650}">
  <ds:schemaRefs>
    <ds:schemaRef ds:uri="http://schemas.openxmlformats.org/officeDocument/2006/bibliography"/>
  </ds:schemaRefs>
</ds:datastoreItem>
</file>

<file path=customXml/itemProps3.xml><?xml version="1.0" encoding="utf-8"?>
<ds:datastoreItem xmlns:ds="http://schemas.openxmlformats.org/officeDocument/2006/customXml" ds:itemID="{1F33E5A8-3047-418D-8ED5-552A68D5C672}">
  <ds:schemaRefs>
    <ds:schemaRef ds:uri="Microsoft.SharePoint.Taxonomy.ContentTypeSync"/>
  </ds:schemaRefs>
</ds:datastoreItem>
</file>

<file path=customXml/itemProps4.xml><?xml version="1.0" encoding="utf-8"?>
<ds:datastoreItem xmlns:ds="http://schemas.openxmlformats.org/officeDocument/2006/customXml" ds:itemID="{7AB70303-F042-4282-8CFE-1461EA7A07B2}">
  <ds:schemaRefs>
    <ds:schemaRef ds:uri="http://schemas.microsoft.com/sharepoint/v3/contenttype/forms"/>
  </ds:schemaRefs>
</ds:datastoreItem>
</file>

<file path=customXml/itemProps5.xml><?xml version="1.0" encoding="utf-8"?>
<ds:datastoreItem xmlns:ds="http://schemas.openxmlformats.org/officeDocument/2006/customXml" ds:itemID="{73FDA51B-8DB6-4427-8A2B-FF0632915D70}">
  <ds:schemaRefs>
    <ds:schemaRef ds:uri="http://schemas.microsoft.com/office/2006/metadata/properties"/>
    <ds:schemaRef ds:uri="http://schemas.microsoft.com/office/infopath/2007/PartnerControls"/>
    <ds:schemaRef ds:uri="6a164dda-3779-4169-b957-e287451f6523"/>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7</Pages>
  <Words>97198</Words>
  <Characters>554033</Characters>
  <Application>Microsoft Office Word</Application>
  <DocSecurity>0</DocSecurity>
  <Lines>4616</Lines>
  <Paragraphs>1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a Helmby</dc:creator>
  <cp:keywords/>
  <dc:description/>
  <cp:lastModifiedBy>Helena Helmby</cp:lastModifiedBy>
  <cp:revision>3</cp:revision>
  <dcterms:created xsi:type="dcterms:W3CDTF">2020-07-10T09:55:00Z</dcterms:created>
  <dcterms:modified xsi:type="dcterms:W3CDTF">2020-07-10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s://csl.mendeley.com/styles/531582541/american-medical-association</vt:lpwstr>
  </property>
  <property fmtid="{D5CDD505-2E9C-101B-9397-08002B2CF9AE}" pid="5" name="Mendeley Recent Style Name 1_1">
    <vt:lpwstr>American Medical Association 11th edition - f l</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s://csl.mendeley.com/styles/531582541/harvard-cite-them-right</vt:lpwstr>
  </property>
  <property fmtid="{D5CDD505-2E9C-101B-9397-08002B2CF9AE}" pid="13" name="Mendeley Recent Style Name 5_1">
    <vt:lpwstr>Cite Them Right 10th edition - Harvard - f l</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531582541/nature-publishing-group-vancouver-f-l-2</vt:lpwstr>
  </property>
  <property fmtid="{D5CDD505-2E9C-101B-9397-08002B2CF9AE}" pid="19" name="Mendeley Recent Style Name 8_1">
    <vt:lpwstr>Nature Publishing Group - Vancouver - f 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099a6e0-cccc-300d-ba34-c8e269d8919b</vt:lpwstr>
  </property>
  <property fmtid="{D5CDD505-2E9C-101B-9397-08002B2CF9AE}" pid="24" name="Mendeley Citation Style_1">
    <vt:lpwstr>https://csl.mendeley.com/styles/531582541/american-medical-association</vt:lpwstr>
  </property>
  <property fmtid="{D5CDD505-2E9C-101B-9397-08002B2CF9AE}" pid="25" name="ContentTypeId">
    <vt:lpwstr>0x01010013CF9E43C358A54C91E2357C40CA9305</vt:lpwstr>
  </property>
</Properties>
</file>